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1037D04" w14:textId="77777777" w:rsidR="00A96BC3" w:rsidRPr="00927EB0" w:rsidRDefault="00A96BC3" w:rsidP="001D2E25">
      <w:pPr>
        <w:jc w:val="center"/>
        <w:rPr>
          <w:rFonts w:cs="Times New Roman"/>
          <w:b/>
          <w:sz w:val="32"/>
          <w:szCs w:val="32"/>
          <w:lang w:val="en-US"/>
        </w:rPr>
      </w:pPr>
      <w:bookmarkStart w:id="0" w:name="_Toc173129439"/>
      <w:r w:rsidRPr="005E1822">
        <w:rPr>
          <w:rFonts w:cs="Times New Roman"/>
          <w:b/>
          <w:sz w:val="32"/>
          <w:szCs w:val="32"/>
        </w:rPr>
        <w:t xml:space="preserve">Plasmid-mediated quinolone resistance among </w:t>
      </w:r>
      <w:r w:rsidRPr="00927EB0">
        <w:rPr>
          <w:rFonts w:cs="Times New Roman"/>
          <w:b/>
          <w:sz w:val="32"/>
          <w:szCs w:val="32"/>
          <w:lang w:val="en-US"/>
        </w:rPr>
        <w:t xml:space="preserve">extended-spectrum </w:t>
      </w:r>
      <w:r w:rsidRPr="00927EB0">
        <w:rPr>
          <w:rFonts w:cs="Times New Roman"/>
          <w:b/>
          <w:sz w:val="32"/>
          <w:szCs w:val="32"/>
        </w:rPr>
        <w:t>β</w:t>
      </w:r>
      <w:r w:rsidRPr="00927EB0">
        <w:rPr>
          <w:rFonts w:cs="Times New Roman"/>
          <w:b/>
          <w:sz w:val="32"/>
          <w:szCs w:val="32"/>
          <w:lang w:val="en-US"/>
        </w:rPr>
        <w:t xml:space="preserve">-lactamase-producing </w:t>
      </w:r>
      <w:r w:rsidRPr="00927EB0">
        <w:rPr>
          <w:rFonts w:cs="Times New Roman"/>
          <w:b/>
          <w:i/>
          <w:sz w:val="32"/>
          <w:szCs w:val="32"/>
          <w:lang w:val="en-US"/>
        </w:rPr>
        <w:t xml:space="preserve">Escherichia coli </w:t>
      </w:r>
      <w:r w:rsidRPr="00927EB0">
        <w:rPr>
          <w:rFonts w:cs="Times New Roman"/>
          <w:b/>
          <w:sz w:val="32"/>
          <w:szCs w:val="32"/>
          <w:lang w:val="en-US"/>
        </w:rPr>
        <w:t>and</w:t>
      </w:r>
      <w:r w:rsidRPr="00927EB0">
        <w:rPr>
          <w:rFonts w:cs="Times New Roman"/>
          <w:b/>
          <w:i/>
          <w:sz w:val="32"/>
          <w:szCs w:val="32"/>
          <w:lang w:val="en-US"/>
        </w:rPr>
        <w:t xml:space="preserve"> Klebsiella pneumoniae</w:t>
      </w:r>
      <w:r w:rsidRPr="00927EB0">
        <w:rPr>
          <w:rFonts w:cs="Times New Roman"/>
          <w:b/>
          <w:sz w:val="32"/>
          <w:szCs w:val="32"/>
          <w:lang w:val="en-US"/>
        </w:rPr>
        <w:t xml:space="preserve"> isolated from hospitalized patients, hospital environment and wastewaters in Cameroon</w:t>
      </w:r>
    </w:p>
    <w:p w14:paraId="4DDFB27B" w14:textId="77777777" w:rsidR="00A96BC3" w:rsidRPr="00927EB0" w:rsidRDefault="00A96BC3" w:rsidP="00A96BC3">
      <w:pPr>
        <w:spacing w:after="0"/>
        <w:jc w:val="both"/>
        <w:rPr>
          <w:rFonts w:eastAsia="Arial Unicode MS" w:cs="Times New Roman"/>
          <w:szCs w:val="24"/>
          <w:lang w:val="en-US"/>
        </w:rPr>
      </w:pPr>
      <w:r w:rsidRPr="00927EB0">
        <w:rPr>
          <w:rFonts w:cs="Times New Roman"/>
          <w:szCs w:val="24"/>
          <w:lang w:val="en-US"/>
        </w:rPr>
        <w:t>Patrice Landry Koudoum</w:t>
      </w:r>
      <w:r w:rsidRPr="00927EB0">
        <w:rPr>
          <w:rFonts w:cs="Times New Roman"/>
          <w:szCs w:val="24"/>
          <w:vertAlign w:val="superscript"/>
          <w:lang w:val="en-US"/>
        </w:rPr>
        <w:t>1</w:t>
      </w:r>
      <w:r w:rsidRPr="00927EB0">
        <w:rPr>
          <w:rFonts w:cs="Times New Roman"/>
          <w:szCs w:val="24"/>
          <w:lang w:val="en-US"/>
        </w:rPr>
        <w:t xml:space="preserve">, </w:t>
      </w:r>
      <w:proofErr w:type="spellStart"/>
      <w:r w:rsidRPr="00927EB0">
        <w:rPr>
          <w:rFonts w:cs="Times New Roman"/>
          <w:szCs w:val="24"/>
          <w:lang w:val="en-US"/>
        </w:rPr>
        <w:t>Raspail</w:t>
      </w:r>
      <w:proofErr w:type="spellEnd"/>
      <w:r w:rsidRPr="00927EB0">
        <w:rPr>
          <w:rFonts w:cs="Times New Roman"/>
          <w:szCs w:val="24"/>
          <w:lang w:val="en-US"/>
        </w:rPr>
        <w:t xml:space="preserve"> Carrel Founou</w:t>
      </w:r>
      <w:r w:rsidRPr="00927EB0">
        <w:rPr>
          <w:rFonts w:cs="Times New Roman"/>
          <w:szCs w:val="24"/>
          <w:vertAlign w:val="superscript"/>
          <w:lang w:val="en-US"/>
        </w:rPr>
        <w:t>1,2,3</w:t>
      </w:r>
      <w:r w:rsidRPr="00927EB0">
        <w:rPr>
          <w:rFonts w:cs="Times New Roman"/>
          <w:szCs w:val="24"/>
          <w:lang w:val="en-US"/>
        </w:rPr>
        <w:t>, Luria Leslie Founou</w:t>
      </w:r>
      <w:r w:rsidRPr="00927EB0">
        <w:rPr>
          <w:rFonts w:cs="Times New Roman"/>
          <w:szCs w:val="24"/>
          <w:vertAlign w:val="superscript"/>
          <w:lang w:val="en-US"/>
        </w:rPr>
        <w:t>2,4,5,6</w:t>
      </w:r>
      <w:r w:rsidRPr="00927EB0">
        <w:rPr>
          <w:rFonts w:cs="Times New Roman"/>
          <w:szCs w:val="24"/>
          <w:vertAlign w:val="subscript"/>
          <w:lang w:val="en-US"/>
        </w:rPr>
        <w:t>,</w:t>
      </w:r>
      <w:r w:rsidRPr="00927EB0">
        <w:rPr>
          <w:rFonts w:cs="Times New Roman"/>
          <w:szCs w:val="24"/>
          <w:lang w:val="en-US"/>
        </w:rPr>
        <w:t xml:space="preserve"> Megane Daina Foueyem</w:t>
      </w:r>
      <w:r w:rsidRPr="00927EB0">
        <w:rPr>
          <w:rFonts w:cs="Times New Roman"/>
          <w:szCs w:val="24"/>
          <w:vertAlign w:val="superscript"/>
          <w:lang w:val="en-US"/>
        </w:rPr>
        <w:t>1</w:t>
      </w:r>
      <w:r w:rsidRPr="00927EB0">
        <w:rPr>
          <w:rFonts w:cs="Times New Roman"/>
          <w:szCs w:val="24"/>
          <w:lang w:val="en-US"/>
        </w:rPr>
        <w:t>, Giresse Wilfried Guemkam</w:t>
      </w:r>
      <w:r w:rsidRPr="00927EB0">
        <w:rPr>
          <w:rFonts w:cs="Times New Roman"/>
          <w:szCs w:val="24"/>
          <w:vertAlign w:val="superscript"/>
          <w:lang w:val="en-US"/>
        </w:rPr>
        <w:t>1</w:t>
      </w:r>
      <w:r w:rsidRPr="00927EB0">
        <w:rPr>
          <w:rFonts w:cs="Times New Roman"/>
          <w:szCs w:val="24"/>
          <w:lang w:val="en-US"/>
        </w:rPr>
        <w:t>, Richard Deuguen</w:t>
      </w:r>
      <w:r w:rsidRPr="00927EB0">
        <w:rPr>
          <w:rFonts w:cs="Times New Roman"/>
          <w:szCs w:val="24"/>
          <w:vertAlign w:val="superscript"/>
          <w:lang w:val="en-US"/>
        </w:rPr>
        <w:t>1</w:t>
      </w:r>
      <w:r w:rsidRPr="00927EB0">
        <w:rPr>
          <w:rFonts w:cs="Times New Roman"/>
          <w:szCs w:val="24"/>
          <w:lang w:val="en-US"/>
        </w:rPr>
        <w:t>, Gisele Ateba Nke</w:t>
      </w:r>
      <w:r w:rsidRPr="00927EB0">
        <w:rPr>
          <w:rFonts w:cs="Times New Roman"/>
          <w:szCs w:val="24"/>
          <w:vertAlign w:val="superscript"/>
          <w:lang w:val="en-US"/>
        </w:rPr>
        <w:t>7,8</w:t>
      </w:r>
      <w:r w:rsidRPr="00927EB0">
        <w:rPr>
          <w:rFonts w:cs="Times New Roman"/>
          <w:szCs w:val="24"/>
          <w:lang w:val="en-US"/>
        </w:rPr>
        <w:t>, Hortense</w:t>
      </w:r>
      <w:r w:rsidRPr="00927EB0">
        <w:rPr>
          <w:rFonts w:cs="Times New Roman"/>
          <w:szCs w:val="24"/>
          <w:vertAlign w:val="superscript"/>
          <w:lang w:val="en-US"/>
        </w:rPr>
        <w:t xml:space="preserve"> </w:t>
      </w:r>
      <w:r w:rsidRPr="00927EB0">
        <w:rPr>
          <w:rFonts w:cs="Times New Roman"/>
          <w:szCs w:val="24"/>
          <w:lang w:val="en-US"/>
        </w:rPr>
        <w:t>Gonsu</w:t>
      </w:r>
      <w:r w:rsidRPr="00927EB0">
        <w:rPr>
          <w:rFonts w:cs="Times New Roman"/>
          <w:szCs w:val="24"/>
          <w:vertAlign w:val="superscript"/>
          <w:lang w:val="en-US"/>
        </w:rPr>
        <w:t>9,10</w:t>
      </w:r>
      <w:r w:rsidRPr="00927EB0">
        <w:rPr>
          <w:vertAlign w:val="subscript"/>
          <w:lang w:val="en-US"/>
        </w:rPr>
        <w:t xml:space="preserve"> </w:t>
      </w:r>
      <w:r w:rsidRPr="00927EB0">
        <w:rPr>
          <w:rFonts w:cs="Times New Roman"/>
          <w:szCs w:val="24"/>
          <w:lang w:val="en-US"/>
        </w:rPr>
        <w:t>&amp; Simeon Pierre Choukem</w:t>
      </w:r>
      <w:r w:rsidRPr="00927EB0">
        <w:rPr>
          <w:rFonts w:cs="Times New Roman"/>
          <w:szCs w:val="24"/>
          <w:vertAlign w:val="superscript"/>
          <w:lang w:val="en-US"/>
        </w:rPr>
        <w:t xml:space="preserve">11, 12  </w:t>
      </w:r>
    </w:p>
    <w:p w14:paraId="19CF0316" w14:textId="77777777" w:rsidR="00A96BC3" w:rsidRPr="00927EB0" w:rsidRDefault="00A96BC3" w:rsidP="00A96BC3">
      <w:pPr>
        <w:spacing w:after="0" w:line="276" w:lineRule="auto"/>
        <w:jc w:val="center"/>
        <w:rPr>
          <w:rFonts w:cs="Times New Roman"/>
          <w:szCs w:val="24"/>
          <w:vertAlign w:val="superscript"/>
          <w:lang w:val="en-US"/>
        </w:rPr>
      </w:pPr>
    </w:p>
    <w:p w14:paraId="35B613C5" w14:textId="77777777" w:rsidR="00A96BC3" w:rsidRPr="005E1822" w:rsidRDefault="00A96BC3" w:rsidP="00A96BC3">
      <w:pPr>
        <w:spacing w:after="0" w:line="276" w:lineRule="auto"/>
        <w:jc w:val="center"/>
        <w:rPr>
          <w:rFonts w:cs="Times New Roman"/>
          <w:szCs w:val="24"/>
        </w:rPr>
      </w:pPr>
      <w:r w:rsidRPr="005E1822">
        <w:rPr>
          <w:rFonts w:cs="Times New Roman"/>
          <w:szCs w:val="24"/>
          <w:vertAlign w:val="superscript"/>
        </w:rPr>
        <w:t>1</w:t>
      </w:r>
      <w:r w:rsidRPr="005E1822">
        <w:rPr>
          <w:rFonts w:cs="Times New Roman"/>
          <w:szCs w:val="24"/>
        </w:rPr>
        <w:t xml:space="preserve">Department of Microbiology- Haematology and Immunology, Faculty of Medicine and Pharmaceutical Sciences, University of </w:t>
      </w:r>
      <w:proofErr w:type="spellStart"/>
      <w:r w:rsidRPr="005E1822">
        <w:rPr>
          <w:rFonts w:cs="Times New Roman"/>
          <w:szCs w:val="24"/>
        </w:rPr>
        <w:t>Dschang</w:t>
      </w:r>
      <w:proofErr w:type="spellEnd"/>
      <w:r w:rsidRPr="005E1822">
        <w:rPr>
          <w:rFonts w:cs="Times New Roman"/>
          <w:szCs w:val="24"/>
        </w:rPr>
        <w:t xml:space="preserve">, </w:t>
      </w:r>
      <w:proofErr w:type="spellStart"/>
      <w:r w:rsidRPr="005E1822">
        <w:rPr>
          <w:rFonts w:cs="Times New Roman"/>
          <w:szCs w:val="24"/>
        </w:rPr>
        <w:t>Dschang</w:t>
      </w:r>
      <w:proofErr w:type="spellEnd"/>
      <w:r w:rsidRPr="005E1822">
        <w:rPr>
          <w:rFonts w:cs="Times New Roman"/>
          <w:szCs w:val="24"/>
        </w:rPr>
        <w:t>, Cameroon;</w:t>
      </w:r>
    </w:p>
    <w:p w14:paraId="25214FEC" w14:textId="77777777" w:rsidR="00A96BC3" w:rsidRPr="005E1822" w:rsidRDefault="00A96BC3" w:rsidP="00A96BC3">
      <w:pPr>
        <w:spacing w:after="0" w:line="276" w:lineRule="auto"/>
        <w:jc w:val="center"/>
        <w:rPr>
          <w:rFonts w:cs="Times New Roman"/>
          <w:szCs w:val="24"/>
          <w:vertAlign w:val="superscript"/>
        </w:rPr>
      </w:pPr>
      <w:r w:rsidRPr="005E1822">
        <w:rPr>
          <w:rFonts w:cs="Times New Roman"/>
          <w:szCs w:val="24"/>
          <w:vertAlign w:val="superscript"/>
        </w:rPr>
        <w:t>2</w:t>
      </w:r>
      <w:r w:rsidRPr="005E1822">
        <w:rPr>
          <w:rFonts w:cs="Times New Roman"/>
          <w:szCs w:val="24"/>
        </w:rPr>
        <w:t>Antimicrobial Research Unit, School of Health Sciences, College of Health Sciences, University of KwaZulu-Natal, Durban 4000, South Africa;</w:t>
      </w:r>
    </w:p>
    <w:p w14:paraId="0A03E508" w14:textId="77777777" w:rsidR="00A96BC3" w:rsidRPr="005E1822" w:rsidRDefault="00A96BC3" w:rsidP="00A96BC3">
      <w:pPr>
        <w:spacing w:after="0" w:line="276" w:lineRule="auto"/>
        <w:jc w:val="center"/>
        <w:rPr>
          <w:rFonts w:cs="Times New Roman"/>
          <w:szCs w:val="24"/>
        </w:rPr>
      </w:pPr>
      <w:r w:rsidRPr="005E1822">
        <w:rPr>
          <w:rFonts w:cs="Times New Roman"/>
          <w:szCs w:val="24"/>
          <w:vertAlign w:val="superscript"/>
        </w:rPr>
        <w:t>3</w:t>
      </w:r>
      <w:r w:rsidRPr="005E1822">
        <w:rPr>
          <w:rFonts w:cs="Times New Roman"/>
          <w:szCs w:val="24"/>
        </w:rPr>
        <w:t xml:space="preserve"> Antimicrobial Resistance and Infectious Disease (ARID) Research Unit, Research Institute of Centre of Expertise and Biological Diagnostic of Cameroon (CEDBCAM-RI), Yaoundé, Cameroon;</w:t>
      </w:r>
    </w:p>
    <w:p w14:paraId="527624A5" w14:textId="77777777" w:rsidR="00A96BC3" w:rsidRPr="005E1822" w:rsidRDefault="00A96BC3" w:rsidP="00A96BC3">
      <w:pPr>
        <w:spacing w:after="0" w:line="276" w:lineRule="auto"/>
        <w:jc w:val="center"/>
        <w:rPr>
          <w:rFonts w:cs="Times New Roman"/>
          <w:szCs w:val="24"/>
        </w:rPr>
      </w:pPr>
      <w:r w:rsidRPr="005E1822">
        <w:rPr>
          <w:rFonts w:cs="Times New Roman"/>
          <w:szCs w:val="24"/>
          <w:vertAlign w:val="superscript"/>
        </w:rPr>
        <w:t>4</w:t>
      </w:r>
      <w:r w:rsidRPr="005E1822">
        <w:rPr>
          <w:rFonts w:cs="Times New Roman"/>
          <w:szCs w:val="24"/>
        </w:rPr>
        <w:t>Reproductive, Maternal, Newborn and Child Health (</w:t>
      </w:r>
      <w:proofErr w:type="spellStart"/>
      <w:r w:rsidRPr="005E1822">
        <w:rPr>
          <w:rFonts w:cs="Times New Roman"/>
          <w:szCs w:val="24"/>
        </w:rPr>
        <w:t>ReMARCH</w:t>
      </w:r>
      <w:proofErr w:type="spellEnd"/>
      <w:r w:rsidRPr="005E1822">
        <w:rPr>
          <w:rFonts w:cs="Times New Roman"/>
          <w:szCs w:val="24"/>
        </w:rPr>
        <w:t>) Research Unit, Research</w:t>
      </w:r>
    </w:p>
    <w:p w14:paraId="1968A563" w14:textId="77777777" w:rsidR="00A96BC3" w:rsidRPr="005E1822" w:rsidRDefault="00A96BC3" w:rsidP="00A96BC3">
      <w:pPr>
        <w:spacing w:after="0" w:line="276" w:lineRule="auto"/>
        <w:jc w:val="center"/>
        <w:rPr>
          <w:rFonts w:cs="Times New Roman"/>
          <w:szCs w:val="24"/>
        </w:rPr>
      </w:pPr>
      <w:r w:rsidRPr="005E1822">
        <w:rPr>
          <w:rFonts w:cs="Times New Roman"/>
          <w:szCs w:val="24"/>
        </w:rPr>
        <w:t>Institute of the Centre of Expertise and Biological Diagnostic of Cameroon (CEDBCAM-RI); Yaoundé, Cameroon;</w:t>
      </w:r>
    </w:p>
    <w:p w14:paraId="5E9D7977" w14:textId="77777777" w:rsidR="00A96BC3" w:rsidRPr="005E1822" w:rsidRDefault="00A96BC3" w:rsidP="00A96BC3">
      <w:pPr>
        <w:spacing w:after="0" w:line="276" w:lineRule="auto"/>
        <w:jc w:val="center"/>
        <w:rPr>
          <w:rFonts w:cs="Times New Roman"/>
          <w:szCs w:val="24"/>
        </w:rPr>
      </w:pPr>
      <w:r w:rsidRPr="005E1822">
        <w:rPr>
          <w:rFonts w:cs="Times New Roman"/>
          <w:szCs w:val="24"/>
          <w:vertAlign w:val="superscript"/>
        </w:rPr>
        <w:t>5</w:t>
      </w:r>
      <w:r w:rsidRPr="005E1822">
        <w:rPr>
          <w:rFonts w:cs="Times New Roman"/>
          <w:szCs w:val="24"/>
        </w:rPr>
        <w:t>Bioinformatics &amp; Applied Machine Learning Research Unit, EDEN Biosciences Research Institute (EBRI), EDEN Foundation, Yaoundé Cameroon;</w:t>
      </w:r>
    </w:p>
    <w:p w14:paraId="5A49B467" w14:textId="77777777" w:rsidR="00A96BC3" w:rsidRPr="005E1822" w:rsidRDefault="00A96BC3" w:rsidP="00A96BC3">
      <w:pPr>
        <w:spacing w:after="0" w:line="276" w:lineRule="auto"/>
        <w:jc w:val="center"/>
        <w:rPr>
          <w:rFonts w:cs="Times New Roman"/>
          <w:szCs w:val="24"/>
        </w:rPr>
      </w:pPr>
      <w:r w:rsidRPr="005E1822">
        <w:rPr>
          <w:rFonts w:cs="Times New Roman"/>
          <w:szCs w:val="24"/>
          <w:vertAlign w:val="superscript"/>
        </w:rPr>
        <w:t>6</w:t>
      </w:r>
      <w:r w:rsidRPr="00927EB0">
        <w:rPr>
          <w:rFonts w:eastAsia="Calibri" w:cs="Times New Roman"/>
          <w:szCs w:val="24"/>
          <w:lang w:val="en-US"/>
        </w:rPr>
        <w:t xml:space="preserve"> Infection &amp; Global Health Division, School of Medicine, University of St Andrews, St Andrews, United Kingdom;</w:t>
      </w:r>
    </w:p>
    <w:p w14:paraId="589ABC04" w14:textId="77777777" w:rsidR="00A96BC3" w:rsidRPr="005E1822" w:rsidRDefault="00A96BC3" w:rsidP="00A96BC3">
      <w:pPr>
        <w:spacing w:after="0" w:line="276" w:lineRule="auto"/>
        <w:jc w:val="center"/>
        <w:rPr>
          <w:rFonts w:cs="Times New Roman"/>
          <w:szCs w:val="24"/>
        </w:rPr>
      </w:pPr>
      <w:r w:rsidRPr="005E1822">
        <w:rPr>
          <w:rFonts w:cs="Times New Roman"/>
          <w:szCs w:val="24"/>
          <w:vertAlign w:val="superscript"/>
        </w:rPr>
        <w:t>7</w:t>
      </w:r>
      <w:r w:rsidRPr="005E1822">
        <w:rPr>
          <w:rFonts w:cs="Times New Roman"/>
          <w:szCs w:val="24"/>
        </w:rPr>
        <w:t>Yaoundé Central Hospital, Yaoundé Cameroon;</w:t>
      </w:r>
    </w:p>
    <w:p w14:paraId="432BD52C" w14:textId="77777777" w:rsidR="00A96BC3" w:rsidRPr="005E1822" w:rsidRDefault="00A96BC3" w:rsidP="00A96BC3">
      <w:pPr>
        <w:spacing w:after="0" w:line="276" w:lineRule="auto"/>
        <w:jc w:val="center"/>
        <w:rPr>
          <w:rFonts w:cs="Times New Roman"/>
          <w:szCs w:val="24"/>
        </w:rPr>
      </w:pPr>
      <w:r w:rsidRPr="005E1822">
        <w:rPr>
          <w:rFonts w:eastAsia="Times New Roman" w:cs="Times New Roman"/>
          <w:szCs w:val="24"/>
          <w:vertAlign w:val="superscript"/>
        </w:rPr>
        <w:t>8</w:t>
      </w:r>
      <w:r w:rsidRPr="005E1822">
        <w:rPr>
          <w:rFonts w:cs="Times New Roman"/>
          <w:szCs w:val="24"/>
        </w:rPr>
        <w:t>Faculty of Medicine and Pharmaceutical Sciences, University of Douala, Douala, Cameroon;</w:t>
      </w:r>
    </w:p>
    <w:p w14:paraId="039DCC29" w14:textId="77777777" w:rsidR="00A96BC3" w:rsidRPr="005E1822" w:rsidRDefault="00A96BC3" w:rsidP="00A96BC3">
      <w:pPr>
        <w:spacing w:after="0" w:line="276" w:lineRule="auto"/>
        <w:jc w:val="center"/>
        <w:rPr>
          <w:rFonts w:cs="Times New Roman"/>
          <w:szCs w:val="24"/>
        </w:rPr>
      </w:pPr>
      <w:r w:rsidRPr="005E1822">
        <w:rPr>
          <w:rFonts w:eastAsia="Times New Roman" w:cs="Times New Roman"/>
          <w:szCs w:val="24"/>
          <w:vertAlign w:val="superscript"/>
        </w:rPr>
        <w:t>9</w:t>
      </w:r>
      <w:r w:rsidRPr="005E1822">
        <w:rPr>
          <w:rFonts w:cs="Times New Roman"/>
          <w:szCs w:val="24"/>
        </w:rPr>
        <w:t>Faculty of Medicine and Biomedical Sciences, University of Yaoundé 1, Yaoundé, Cameroon;</w:t>
      </w:r>
    </w:p>
    <w:p w14:paraId="57ADE5D5" w14:textId="77777777" w:rsidR="00A96BC3" w:rsidRPr="005E1822" w:rsidRDefault="00A96BC3" w:rsidP="00A96BC3">
      <w:pPr>
        <w:spacing w:after="0" w:line="276" w:lineRule="auto"/>
        <w:jc w:val="center"/>
        <w:rPr>
          <w:rFonts w:eastAsia="Times New Roman" w:cs="Times New Roman"/>
          <w:szCs w:val="24"/>
        </w:rPr>
      </w:pPr>
      <w:r w:rsidRPr="005E1822">
        <w:rPr>
          <w:rFonts w:cs="Times New Roman"/>
          <w:color w:val="000000"/>
          <w:szCs w:val="24"/>
          <w:vertAlign w:val="superscript"/>
        </w:rPr>
        <w:t>10</w:t>
      </w:r>
      <w:r w:rsidRPr="005E1822">
        <w:rPr>
          <w:rFonts w:eastAsia="Times New Roman" w:cs="Times New Roman"/>
          <w:szCs w:val="24"/>
        </w:rPr>
        <w:t>University Teaching Hospital of Yaoundé, Yaoundé, Cameroon;</w:t>
      </w:r>
    </w:p>
    <w:p w14:paraId="45570B46" w14:textId="77777777" w:rsidR="00A96BC3" w:rsidRPr="005E1822" w:rsidRDefault="00A96BC3" w:rsidP="00A96BC3">
      <w:pPr>
        <w:spacing w:after="0" w:line="276" w:lineRule="auto"/>
        <w:jc w:val="center"/>
        <w:rPr>
          <w:rFonts w:cs="Times New Roman"/>
          <w:szCs w:val="24"/>
        </w:rPr>
      </w:pPr>
      <w:r w:rsidRPr="005E1822">
        <w:rPr>
          <w:rFonts w:cs="Times New Roman"/>
          <w:szCs w:val="24"/>
          <w:vertAlign w:val="superscript"/>
        </w:rPr>
        <w:t>11</w:t>
      </w:r>
      <w:r w:rsidRPr="005E1822">
        <w:rPr>
          <w:rFonts w:cs="Times New Roman"/>
          <w:szCs w:val="24"/>
        </w:rPr>
        <w:t xml:space="preserve">Department of Internal Medicine and Specialties, Faculty of Medicine and Pharmaceutical Sciences, University of </w:t>
      </w:r>
      <w:proofErr w:type="spellStart"/>
      <w:r w:rsidRPr="005E1822">
        <w:rPr>
          <w:rFonts w:cs="Times New Roman"/>
          <w:szCs w:val="24"/>
        </w:rPr>
        <w:t>Dschang</w:t>
      </w:r>
      <w:proofErr w:type="spellEnd"/>
      <w:r w:rsidRPr="005E1822">
        <w:rPr>
          <w:rFonts w:cs="Times New Roman"/>
          <w:szCs w:val="24"/>
        </w:rPr>
        <w:t xml:space="preserve">, </w:t>
      </w:r>
      <w:proofErr w:type="spellStart"/>
      <w:r w:rsidRPr="005E1822">
        <w:rPr>
          <w:rFonts w:cs="Times New Roman"/>
          <w:szCs w:val="24"/>
        </w:rPr>
        <w:t>Dschang</w:t>
      </w:r>
      <w:proofErr w:type="spellEnd"/>
      <w:r w:rsidRPr="005E1822">
        <w:rPr>
          <w:rFonts w:cs="Times New Roman"/>
          <w:szCs w:val="24"/>
        </w:rPr>
        <w:t>, Cameroon;</w:t>
      </w:r>
    </w:p>
    <w:p w14:paraId="37584FAD" w14:textId="77777777" w:rsidR="00A96BC3" w:rsidRPr="005E1822" w:rsidRDefault="00A96BC3" w:rsidP="00A96BC3">
      <w:pPr>
        <w:spacing w:after="0" w:line="276" w:lineRule="auto"/>
        <w:jc w:val="center"/>
        <w:rPr>
          <w:rFonts w:cs="Times New Roman"/>
          <w:szCs w:val="24"/>
        </w:rPr>
      </w:pPr>
      <w:r w:rsidRPr="005E1822">
        <w:rPr>
          <w:rFonts w:cs="Times New Roman"/>
          <w:szCs w:val="24"/>
          <w:vertAlign w:val="superscript"/>
        </w:rPr>
        <w:t>12</w:t>
      </w:r>
      <w:r w:rsidRPr="005E1822">
        <w:rPr>
          <w:rFonts w:cs="Times New Roman"/>
          <w:szCs w:val="24"/>
        </w:rPr>
        <w:t>Health and Human Development (2HD) Research Network, Douala, Cameroon.</w:t>
      </w:r>
    </w:p>
    <w:p w14:paraId="51F5721E" w14:textId="77777777" w:rsidR="00A96BC3" w:rsidRPr="005E1822" w:rsidRDefault="00A96BC3" w:rsidP="00A96BC3">
      <w:pPr>
        <w:spacing w:after="0" w:line="276" w:lineRule="auto"/>
        <w:rPr>
          <w:rFonts w:cs="Times New Roman"/>
          <w:b/>
        </w:rPr>
      </w:pPr>
    </w:p>
    <w:p w14:paraId="5027D3AC" w14:textId="77777777" w:rsidR="00A96BC3" w:rsidRPr="005E1822" w:rsidRDefault="00A96BC3" w:rsidP="00A96BC3">
      <w:pPr>
        <w:spacing w:after="0" w:line="276" w:lineRule="auto"/>
        <w:rPr>
          <w:rFonts w:cs="Times New Roman"/>
          <w:b/>
        </w:rPr>
      </w:pPr>
      <w:r w:rsidRPr="005E1822">
        <w:rPr>
          <w:rFonts w:cs="Times New Roman"/>
          <w:b/>
        </w:rPr>
        <w:t>#Corresponding author</w:t>
      </w:r>
    </w:p>
    <w:p w14:paraId="22F0411B" w14:textId="77777777" w:rsidR="00A96BC3" w:rsidRPr="005E1822" w:rsidRDefault="00A96BC3" w:rsidP="00A96BC3">
      <w:pPr>
        <w:spacing w:after="0" w:line="276" w:lineRule="auto"/>
        <w:rPr>
          <w:rFonts w:cs="Times New Roman"/>
        </w:rPr>
      </w:pPr>
      <w:r w:rsidRPr="005E1822">
        <w:rPr>
          <w:rFonts w:cs="Times New Roman"/>
        </w:rPr>
        <w:t xml:space="preserve">Dr </w:t>
      </w:r>
      <w:proofErr w:type="spellStart"/>
      <w:r w:rsidRPr="005E1822">
        <w:rPr>
          <w:rFonts w:cs="Times New Roman"/>
        </w:rPr>
        <w:t>Raspail</w:t>
      </w:r>
      <w:proofErr w:type="spellEnd"/>
      <w:r w:rsidRPr="005E1822">
        <w:rPr>
          <w:rFonts w:cs="Times New Roman"/>
        </w:rPr>
        <w:t xml:space="preserve"> Carrel </w:t>
      </w:r>
      <w:proofErr w:type="spellStart"/>
      <w:r w:rsidRPr="005E1822">
        <w:rPr>
          <w:rFonts w:cs="Times New Roman"/>
        </w:rPr>
        <w:t>Founou</w:t>
      </w:r>
      <w:proofErr w:type="spellEnd"/>
    </w:p>
    <w:p w14:paraId="1AFE1365" w14:textId="4781A50E" w:rsidR="00A96BC3" w:rsidRPr="00A96BC3" w:rsidRDefault="00A96BC3" w:rsidP="00A96BC3">
      <w:pPr>
        <w:spacing w:after="0" w:line="276" w:lineRule="auto"/>
        <w:rPr>
          <w:rFonts w:cs="Times New Roman"/>
        </w:rPr>
      </w:pPr>
      <w:r w:rsidRPr="005E1822">
        <w:rPr>
          <w:rFonts w:cs="Times New Roman"/>
        </w:rPr>
        <w:t xml:space="preserve">Email: czangue@yahoo.fr   </w:t>
      </w:r>
    </w:p>
    <w:p w14:paraId="203AC2F0" w14:textId="77777777" w:rsidR="00A96BC3" w:rsidRPr="005E1822" w:rsidRDefault="00A96BC3" w:rsidP="00A96BC3">
      <w:pPr>
        <w:spacing w:after="0" w:line="276" w:lineRule="auto"/>
        <w:rPr>
          <w:rFonts w:cs="Times New Roman"/>
        </w:rPr>
      </w:pPr>
      <w:r w:rsidRPr="00927EB0">
        <w:rPr>
          <w:rStyle w:val="Heading2Char"/>
        </w:rPr>
        <w:t>Keywords</w:t>
      </w:r>
      <w:r w:rsidRPr="005E1822">
        <w:rPr>
          <w:rFonts w:cs="Times New Roman"/>
        </w:rPr>
        <w:t xml:space="preserve">: Hospital-acquired infection, Hospital environment, Extended-Spectrum </w:t>
      </w:r>
      <w:r w:rsidRPr="00927EB0">
        <w:rPr>
          <w:rFonts w:cs="Times New Roman"/>
        </w:rPr>
        <w:t>β</w:t>
      </w:r>
      <w:r w:rsidRPr="005E1822">
        <w:rPr>
          <w:rFonts w:cs="Times New Roman"/>
        </w:rPr>
        <w:t xml:space="preserve">-Lactamase, </w:t>
      </w:r>
      <w:proofErr w:type="spellStart"/>
      <w:r w:rsidRPr="005E1822">
        <w:rPr>
          <w:rFonts w:cs="Times New Roman"/>
          <w:i/>
        </w:rPr>
        <w:t>Enterobacterales</w:t>
      </w:r>
      <w:proofErr w:type="spellEnd"/>
      <w:r w:rsidRPr="005E1822">
        <w:rPr>
          <w:rFonts w:cs="Times New Roman"/>
        </w:rPr>
        <w:t>, Plasmid-Mediated Quinolone Resistance, One Health.</w:t>
      </w:r>
    </w:p>
    <w:p w14:paraId="09554257" w14:textId="77777777" w:rsidR="00A96BC3" w:rsidRPr="005E1822" w:rsidRDefault="00A96BC3" w:rsidP="00A96BC3">
      <w:pPr>
        <w:spacing w:after="0" w:line="276" w:lineRule="auto"/>
        <w:rPr>
          <w:rFonts w:cs="Times New Roman"/>
          <w:smallCaps/>
        </w:rPr>
      </w:pPr>
      <w:r w:rsidRPr="005E1822">
        <w:rPr>
          <w:rFonts w:cs="Times New Roman"/>
        </w:rPr>
        <w:t>Running title: Plasmid-mediated quinolone resistance among ESBL-</w:t>
      </w:r>
      <w:r w:rsidRPr="005E1822">
        <w:rPr>
          <w:rFonts w:cs="Times New Roman"/>
          <w:i/>
          <w:iCs/>
        </w:rPr>
        <w:t>E. coli</w:t>
      </w:r>
      <w:r w:rsidRPr="005E1822">
        <w:rPr>
          <w:rFonts w:cs="Times New Roman"/>
        </w:rPr>
        <w:t xml:space="preserve"> and </w:t>
      </w:r>
      <w:r w:rsidRPr="005E1822">
        <w:rPr>
          <w:rFonts w:cs="Times New Roman"/>
          <w:i/>
          <w:iCs/>
        </w:rPr>
        <w:t>K. pneumoniae</w:t>
      </w:r>
      <w:r w:rsidRPr="005E1822">
        <w:rPr>
          <w:rFonts w:cs="Times New Roman"/>
        </w:rPr>
        <w:t xml:space="preserve"> in Yaoundé, Cameroon.</w:t>
      </w:r>
      <w:r w:rsidRPr="005E1822">
        <w:rPr>
          <w:rFonts w:cs="Times New Roman"/>
          <w:smallCaps/>
        </w:rPr>
        <w:t xml:space="preserve"> </w:t>
      </w:r>
    </w:p>
    <w:p w14:paraId="268B25E3" w14:textId="77777777" w:rsidR="00EA2C03" w:rsidRDefault="00EA2C03" w:rsidP="009526E2">
      <w:pPr>
        <w:jc w:val="both"/>
        <w:rPr>
          <w:rFonts w:cs="Times New Roman"/>
          <w:b/>
          <w:noProof/>
          <w:szCs w:val="24"/>
          <w:lang w:eastAsia="fr-FR"/>
        </w:rPr>
      </w:pPr>
    </w:p>
    <w:p w14:paraId="0368B147" w14:textId="77777777" w:rsidR="00EA2C03" w:rsidRDefault="00EA2C03" w:rsidP="009526E2">
      <w:pPr>
        <w:jc w:val="both"/>
        <w:rPr>
          <w:rFonts w:cs="Times New Roman"/>
          <w:b/>
          <w:noProof/>
          <w:szCs w:val="24"/>
          <w:lang w:eastAsia="fr-FR"/>
        </w:rPr>
      </w:pPr>
    </w:p>
    <w:p w14:paraId="7A2931FA" w14:textId="1B05ADB3" w:rsidR="00A96BC3" w:rsidRPr="005E1822" w:rsidRDefault="00A96BC3" w:rsidP="00A96BC3">
      <w:pPr>
        <w:jc w:val="center"/>
        <w:rPr>
          <w:rFonts w:cs="Times New Roman"/>
          <w:b/>
          <w:szCs w:val="24"/>
          <w:u w:val="single"/>
        </w:rPr>
      </w:pPr>
      <w:r>
        <w:rPr>
          <w:rFonts w:cs="Times New Roman"/>
          <w:b/>
          <w:szCs w:val="24"/>
          <w:u w:val="single"/>
        </w:rPr>
        <w:t>I</w:t>
      </w:r>
      <w:r w:rsidRPr="005E1822">
        <w:rPr>
          <w:rFonts w:cs="Times New Roman"/>
          <w:b/>
          <w:szCs w:val="24"/>
          <w:u w:val="single"/>
        </w:rPr>
        <w:t>ST OF</w:t>
      </w:r>
      <w:r>
        <w:rPr>
          <w:rFonts w:cs="Times New Roman"/>
          <w:b/>
          <w:szCs w:val="24"/>
          <w:u w:val="single"/>
        </w:rPr>
        <w:t xml:space="preserve"> SUPPLEMENTARY</w:t>
      </w:r>
      <w:r w:rsidRPr="005E1822">
        <w:rPr>
          <w:rFonts w:cs="Times New Roman"/>
          <w:b/>
          <w:szCs w:val="24"/>
          <w:u w:val="single"/>
        </w:rPr>
        <w:t xml:space="preserve"> TABLES AND FIGURES</w:t>
      </w:r>
    </w:p>
    <w:p w14:paraId="70A0B9A2" w14:textId="2051B8BF" w:rsidR="00B34A2B" w:rsidRDefault="00B34A2B">
      <w:pPr>
        <w:spacing w:line="259" w:lineRule="auto"/>
        <w:rPr>
          <w:rFonts w:cs="Times New Roman"/>
          <w:b/>
          <w:noProof/>
          <w:szCs w:val="24"/>
          <w:lang w:eastAsia="fr-FR"/>
        </w:rPr>
      </w:pPr>
    </w:p>
    <w:p w14:paraId="7DDA6486" w14:textId="2D7C385D" w:rsidR="00EA2C03" w:rsidRDefault="009E44C5" w:rsidP="009526E2">
      <w:pPr>
        <w:jc w:val="both"/>
        <w:rPr>
          <w:rFonts w:cs="Times New Roman"/>
          <w:b/>
          <w:noProof/>
          <w:szCs w:val="24"/>
          <w:lang w:eastAsia="fr-FR"/>
        </w:rPr>
      </w:pPr>
      <w:r>
        <w:rPr>
          <w:rFonts w:cs="Times New Roman"/>
          <w:noProof/>
          <w:szCs w:val="24"/>
          <w:lang w:val="fr-FR" w:eastAsia="fr-FR"/>
        </w:rPr>
        <mc:AlternateContent>
          <mc:Choice Requires="wpg">
            <w:drawing>
              <wp:anchor distT="0" distB="0" distL="114300" distR="114300" simplePos="0" relativeHeight="251883520" behindDoc="0" locked="0" layoutInCell="1" allowOverlap="1" wp14:anchorId="10D9F71F" wp14:editId="0EA0A53E">
                <wp:simplePos x="0" y="0"/>
                <wp:positionH relativeFrom="column">
                  <wp:posOffset>-89397</wp:posOffset>
                </wp:positionH>
                <wp:positionV relativeFrom="paragraph">
                  <wp:posOffset>363827</wp:posOffset>
                </wp:positionV>
                <wp:extent cx="5846914" cy="4672432"/>
                <wp:effectExtent l="0" t="0" r="1905" b="0"/>
                <wp:wrapSquare wrapText="bothSides"/>
                <wp:docPr id="152959847" name="Groupe 15295984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846914" cy="4672432"/>
                          <a:chOff x="-87464" y="0"/>
                          <a:chExt cx="5846914" cy="4672432"/>
                        </a:xfrm>
                      </wpg:grpSpPr>
                      <wps:wsp>
                        <wps:cNvPr id="1076" name="Zone de texte 2"/>
                        <wps:cNvSpPr txBox="1">
                          <a:spLocks noChangeArrowheads="1"/>
                        </wps:cNvSpPr>
                        <wps:spPr bwMode="auto">
                          <a:xfrm>
                            <a:off x="-87464" y="3667862"/>
                            <a:ext cx="5846412" cy="1004570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 w="317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4992ACEE" w14:textId="42DE998C" w:rsidR="00122566" w:rsidRPr="0090299E" w:rsidRDefault="00122566" w:rsidP="009E44C5">
                              <w:pPr>
                                <w:pStyle w:val="Caption"/>
                                <w:spacing w:line="360" w:lineRule="auto"/>
                                <w:jc w:val="both"/>
                                <w:rPr>
                                  <w:rFonts w:cs="Times New Roman"/>
                                  <w:i w:val="0"/>
                                  <w:noProof/>
                                  <w:color w:val="000000" w:themeColor="text1"/>
                                  <w:sz w:val="32"/>
                                  <w:szCs w:val="24"/>
                                  <w:lang w:val="en-GB"/>
                                </w:rPr>
                              </w:pPr>
                              <w:bookmarkStart w:id="1" w:name="_Toc173129440"/>
                              <w:r>
                                <w:rPr>
                                  <w:b/>
                                  <w:i w:val="0"/>
                                  <w:color w:val="000000" w:themeColor="text1"/>
                                  <w:sz w:val="22"/>
                                  <w:lang w:val="en-GB"/>
                                </w:rPr>
                                <w:t>Supplementary f</w:t>
                              </w:r>
                              <w:r w:rsidRPr="00B41F08">
                                <w:rPr>
                                  <w:b/>
                                  <w:i w:val="0"/>
                                  <w:color w:val="000000" w:themeColor="text1"/>
                                  <w:sz w:val="22"/>
                                  <w:lang w:val="en-GB"/>
                                </w:rPr>
                                <w:t>igure</w:t>
                              </w:r>
                              <w:r w:rsidRPr="009E44C5">
                                <w:rPr>
                                  <w:b/>
                                  <w:i w:val="0"/>
                                  <w:color w:val="000000" w:themeColor="text1"/>
                                  <w:sz w:val="22"/>
                                  <w:lang w:val="en-GB"/>
                                </w:rPr>
                                <w:t xml:space="preserve"> </w:t>
                              </w:r>
                              <w:r>
                                <w:rPr>
                                  <w:b/>
                                  <w:i w:val="0"/>
                                  <w:color w:val="000000" w:themeColor="text1"/>
                                  <w:sz w:val="22"/>
                                  <w:lang w:val="en-GB"/>
                                </w:rPr>
                                <w:t>S1</w:t>
                              </w:r>
                              <w:r w:rsidRPr="00B41F08">
                                <w:rPr>
                                  <w:b/>
                                  <w:i w:val="0"/>
                                  <w:color w:val="000000" w:themeColor="text1"/>
                                  <w:sz w:val="22"/>
                                  <w:lang w:val="en-GB"/>
                                </w:rPr>
                                <w:t>:</w:t>
                              </w:r>
                              <w:r w:rsidRPr="0090299E">
                                <w:rPr>
                                  <w:i w:val="0"/>
                                  <w:color w:val="000000" w:themeColor="text1"/>
                                  <w:sz w:val="22"/>
                                  <w:lang w:val="en-GB"/>
                                </w:rPr>
                                <w:t xml:space="preserve"> Extended-Spectrum </w:t>
                              </w:r>
                              <w:r w:rsidRPr="0090299E">
                                <w:rPr>
                                  <w:i w:val="0"/>
                                  <w:color w:val="000000" w:themeColor="text1"/>
                                  <w:sz w:val="22"/>
                                </w:rPr>
                                <w:t>β</w:t>
                              </w:r>
                              <w:r>
                                <w:rPr>
                                  <w:i w:val="0"/>
                                  <w:color w:val="000000" w:themeColor="text1"/>
                                  <w:sz w:val="22"/>
                                  <w:lang w:val="en-GB"/>
                                </w:rPr>
                                <w:t>-Lactamase-</w:t>
                              </w:r>
                              <w:proofErr w:type="spellStart"/>
                              <w:r>
                                <w:rPr>
                                  <w:color w:val="000000" w:themeColor="text1"/>
                                  <w:sz w:val="22"/>
                                  <w:szCs w:val="24"/>
                                  <w:lang w:val="en-US"/>
                                </w:rPr>
                                <w:t>Enterobacterales</w:t>
                              </w:r>
                              <w:proofErr w:type="spellEnd"/>
                              <w:r>
                                <w:rPr>
                                  <w:color w:val="000000" w:themeColor="text1"/>
                                  <w:sz w:val="22"/>
                                  <w:szCs w:val="24"/>
                                  <w:lang w:val="en-US"/>
                                </w:rPr>
                                <w:t xml:space="preserve"> </w:t>
                              </w:r>
                              <w:r>
                                <w:rPr>
                                  <w:i w:val="0"/>
                                  <w:color w:val="000000" w:themeColor="text1"/>
                                  <w:sz w:val="22"/>
                                  <w:lang w:val="en-GB"/>
                                </w:rPr>
                                <w:t>(ESBL-</w:t>
                              </w:r>
                              <w:r w:rsidRPr="0090299E">
                                <w:rPr>
                                  <w:i w:val="0"/>
                                  <w:color w:val="000000" w:themeColor="text1"/>
                                  <w:sz w:val="22"/>
                                  <w:lang w:val="en-GB"/>
                                </w:rPr>
                                <w:t>E) count (in log10CF</w:t>
                              </w:r>
                              <w:r>
                                <w:rPr>
                                  <w:i w:val="0"/>
                                  <w:color w:val="000000" w:themeColor="text1"/>
                                  <w:sz w:val="22"/>
                                  <w:lang w:val="en-GB"/>
                                </w:rPr>
                                <w:t xml:space="preserve">U/mL) in hospital wastewaters. </w:t>
                              </w:r>
                              <w:r w:rsidRPr="0090299E">
                                <w:rPr>
                                  <w:i w:val="0"/>
                                  <w:color w:val="000000" w:themeColor="text1"/>
                                  <w:sz w:val="20"/>
                                  <w:lang w:val="en-GB"/>
                                </w:rPr>
                                <w:t>ICU= Intensive Care Unit, MAT= Maternity, NEO= Neonatology, URO= Urology, NEU= Neuro</w:t>
                              </w:r>
                              <w:r>
                                <w:rPr>
                                  <w:i w:val="0"/>
                                  <w:color w:val="000000" w:themeColor="text1"/>
                                  <w:sz w:val="20"/>
                                  <w:lang w:val="en-GB"/>
                                </w:rPr>
                                <w:t>logy E</w:t>
                              </w:r>
                              <w:r w:rsidRPr="0090299E">
                                <w:rPr>
                                  <w:i w:val="0"/>
                                  <w:color w:val="000000" w:themeColor="text1"/>
                                  <w:sz w:val="20"/>
                                  <w:lang w:val="en-GB"/>
                                </w:rPr>
                                <w:t xml:space="preserve">MER= Emergency, SURG= Surgery, INF= Influent, EFF= Effluent and KESC= </w:t>
                              </w:r>
                              <w:r w:rsidRPr="0090299E">
                                <w:rPr>
                                  <w:color w:val="000000" w:themeColor="text1"/>
                                  <w:sz w:val="20"/>
                                  <w:lang w:val="en-GB"/>
                                </w:rPr>
                                <w:t>Klebsiella</w:t>
                              </w:r>
                              <w:r w:rsidRPr="0090299E">
                                <w:rPr>
                                  <w:i w:val="0"/>
                                  <w:color w:val="000000" w:themeColor="text1"/>
                                  <w:sz w:val="20"/>
                                  <w:lang w:val="en-GB"/>
                                </w:rPr>
                                <w:t xml:space="preserve">, </w:t>
                              </w:r>
                              <w:r w:rsidRPr="0090299E">
                                <w:rPr>
                                  <w:color w:val="000000" w:themeColor="text1"/>
                                  <w:sz w:val="20"/>
                                  <w:lang w:val="en-GB"/>
                                </w:rPr>
                                <w:t>Enterobacter</w:t>
                              </w:r>
                              <w:r w:rsidRPr="0090299E">
                                <w:rPr>
                                  <w:i w:val="0"/>
                                  <w:color w:val="000000" w:themeColor="text1"/>
                                  <w:sz w:val="20"/>
                                  <w:lang w:val="en-GB"/>
                                </w:rPr>
                                <w:t xml:space="preserve">, </w:t>
                              </w:r>
                              <w:r w:rsidRPr="0090299E">
                                <w:rPr>
                                  <w:color w:val="000000" w:themeColor="text1"/>
                                  <w:sz w:val="20"/>
                                  <w:lang w:val="en-GB"/>
                                </w:rPr>
                                <w:t>Serratia</w:t>
                              </w:r>
                              <w:r w:rsidRPr="0090299E">
                                <w:rPr>
                                  <w:i w:val="0"/>
                                  <w:color w:val="000000" w:themeColor="text1"/>
                                  <w:sz w:val="20"/>
                                  <w:lang w:val="en-GB"/>
                                </w:rPr>
                                <w:t xml:space="preserve"> and </w:t>
                              </w:r>
                              <w:r w:rsidRPr="0090299E">
                                <w:rPr>
                                  <w:color w:val="000000" w:themeColor="text1"/>
                                  <w:sz w:val="20"/>
                                  <w:lang w:val="en-GB"/>
                                </w:rPr>
                                <w:t>Citrobacter</w:t>
                              </w:r>
                              <w:r>
                                <w:rPr>
                                  <w:color w:val="000000" w:themeColor="text1"/>
                                  <w:sz w:val="20"/>
                                  <w:lang w:val="en-GB"/>
                                </w:rPr>
                                <w:t>.</w:t>
                              </w:r>
                              <w:bookmarkEnd w:id="1"/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noAutofit/>
                        </wps:bodyPr>
                      </wps:wsp>
                      <pic:pic xmlns:pic="http://schemas.openxmlformats.org/drawingml/2006/picture">
                        <pic:nvPicPr>
                          <pic:cNvPr id="152959830" name="Image 152959830"/>
                          <pic:cNvPicPr>
                            <a:picLocks noChangeAspect="1"/>
                          </pic:cNvPicPr>
                        </pic:nvPicPr>
                        <pic:blipFill>
                          <a:blip r:embed="rId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759450" cy="3668395"/>
                          </a:xfrm>
                          <a:prstGeom prst="rect">
                            <a:avLst/>
                          </a:prstGeom>
                        </pic:spPr>
                      </pic:pic>
                    </wpg:wg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oel="http://schemas.microsoft.com/office/2019/extlst" xmlns:w16du="http://schemas.microsoft.com/office/word/2023/wordml/word16du" xmlns:w16sdtdh="http://schemas.microsoft.com/office/word/2020/wordml/sdtdatahash">
            <w:pict>
              <v:group w14:anchorId="10D9F71F" id="Groupe 152959847" o:spid="_x0000_s1026" style="position:absolute;left:0;text-align:left;margin-left:-7.05pt;margin-top:28.65pt;width:460.4pt;height:367.9pt;z-index:251883520;mso-width-relative:margin" coordorigin="-874" coordsize="58469,46724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"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_x0000_s1027" type="#_x0000_t202" style="position:absolute;left:-874;top:36678;width:58463;height:1004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" stroked="f" strokeweight=".25pt">
                  <v:textbox>
                    <w:txbxContent>
                      <w:p w14:paraId="4992ACEE" w14:textId="42DE998C" w:rsidR="00122566" w:rsidRPr="0090299E" w:rsidRDefault="00122566" w:rsidP="009E44C5">
                        <w:pPr>
                          <w:pStyle w:val="Caption"/>
                          <w:spacing w:line="360" w:lineRule="auto"/>
                          <w:jc w:val="both"/>
                          <w:rPr>
                            <w:rFonts w:cs="Times New Roman"/>
                            <w:i w:val="0"/>
                            <w:noProof/>
                            <w:color w:val="000000" w:themeColor="text1"/>
                            <w:sz w:val="32"/>
                            <w:szCs w:val="24"/>
                            <w:lang w:val="en-GB"/>
                          </w:rPr>
                        </w:pPr>
                        <w:bookmarkStart w:id="2" w:name="_Toc173129440"/>
                        <w:r>
                          <w:rPr>
                            <w:b/>
                            <w:i w:val="0"/>
                            <w:color w:val="000000" w:themeColor="text1"/>
                            <w:sz w:val="22"/>
                            <w:lang w:val="en-GB"/>
                          </w:rPr>
                          <w:t>Supplementary f</w:t>
                        </w:r>
                        <w:r w:rsidRPr="00B41F08">
                          <w:rPr>
                            <w:b/>
                            <w:i w:val="0"/>
                            <w:color w:val="000000" w:themeColor="text1"/>
                            <w:sz w:val="22"/>
                            <w:lang w:val="en-GB"/>
                          </w:rPr>
                          <w:t>igure</w:t>
                        </w:r>
                        <w:r w:rsidRPr="009E44C5">
                          <w:rPr>
                            <w:b/>
                            <w:i w:val="0"/>
                            <w:color w:val="000000" w:themeColor="text1"/>
                            <w:sz w:val="22"/>
                            <w:lang w:val="en-GB"/>
                          </w:rPr>
                          <w:t xml:space="preserve"> </w:t>
                        </w:r>
                        <w:r>
                          <w:rPr>
                            <w:b/>
                            <w:i w:val="0"/>
                            <w:color w:val="000000" w:themeColor="text1"/>
                            <w:sz w:val="22"/>
                            <w:lang w:val="en-GB"/>
                          </w:rPr>
                          <w:t>S1</w:t>
                        </w:r>
                        <w:r w:rsidRPr="00B41F08">
                          <w:rPr>
                            <w:b/>
                            <w:i w:val="0"/>
                            <w:color w:val="000000" w:themeColor="text1"/>
                            <w:sz w:val="22"/>
                            <w:lang w:val="en-GB"/>
                          </w:rPr>
                          <w:t>:</w:t>
                        </w:r>
                        <w:r w:rsidRPr="0090299E">
                          <w:rPr>
                            <w:i w:val="0"/>
                            <w:color w:val="000000" w:themeColor="text1"/>
                            <w:sz w:val="22"/>
                            <w:lang w:val="en-GB"/>
                          </w:rPr>
                          <w:t xml:space="preserve"> Extended-Spectrum </w:t>
                        </w:r>
                        <w:r w:rsidRPr="0090299E">
                          <w:rPr>
                            <w:i w:val="0"/>
                            <w:color w:val="000000" w:themeColor="text1"/>
                            <w:sz w:val="22"/>
                          </w:rPr>
                          <w:t>β</w:t>
                        </w:r>
                        <w:r>
                          <w:rPr>
                            <w:i w:val="0"/>
                            <w:color w:val="000000" w:themeColor="text1"/>
                            <w:sz w:val="22"/>
                            <w:lang w:val="en-GB"/>
                          </w:rPr>
                          <w:t>-Lactamase-</w:t>
                        </w:r>
                        <w:proofErr w:type="spellStart"/>
                        <w:r>
                          <w:rPr>
                            <w:color w:val="000000" w:themeColor="text1"/>
                            <w:sz w:val="22"/>
                            <w:szCs w:val="24"/>
                            <w:lang w:val="en-US"/>
                          </w:rPr>
                          <w:t>Enterobacterales</w:t>
                        </w:r>
                        <w:proofErr w:type="spellEnd"/>
                        <w:r>
                          <w:rPr>
                            <w:color w:val="000000" w:themeColor="text1"/>
                            <w:sz w:val="22"/>
                            <w:szCs w:val="24"/>
                            <w:lang w:val="en-US"/>
                          </w:rPr>
                          <w:t xml:space="preserve"> </w:t>
                        </w:r>
                        <w:r>
                          <w:rPr>
                            <w:i w:val="0"/>
                            <w:color w:val="000000" w:themeColor="text1"/>
                            <w:sz w:val="22"/>
                            <w:lang w:val="en-GB"/>
                          </w:rPr>
                          <w:t>(</w:t>
                        </w:r>
                        <w:proofErr w:type="spellStart"/>
                        <w:r>
                          <w:rPr>
                            <w:i w:val="0"/>
                            <w:color w:val="000000" w:themeColor="text1"/>
                            <w:sz w:val="22"/>
                            <w:lang w:val="en-GB"/>
                          </w:rPr>
                          <w:t>ESBL</w:t>
                        </w:r>
                        <w:proofErr w:type="spellEnd"/>
                        <w:r>
                          <w:rPr>
                            <w:i w:val="0"/>
                            <w:color w:val="000000" w:themeColor="text1"/>
                            <w:sz w:val="22"/>
                            <w:lang w:val="en-GB"/>
                          </w:rPr>
                          <w:t>-</w:t>
                        </w:r>
                        <w:r w:rsidRPr="0090299E">
                          <w:rPr>
                            <w:i w:val="0"/>
                            <w:color w:val="000000" w:themeColor="text1"/>
                            <w:sz w:val="22"/>
                            <w:lang w:val="en-GB"/>
                          </w:rPr>
                          <w:t>E) count (in log10CF</w:t>
                        </w:r>
                        <w:r>
                          <w:rPr>
                            <w:i w:val="0"/>
                            <w:color w:val="000000" w:themeColor="text1"/>
                            <w:sz w:val="22"/>
                            <w:lang w:val="en-GB"/>
                          </w:rPr>
                          <w:t xml:space="preserve">U/mL) in hospital wastewaters. </w:t>
                        </w:r>
                        <w:r w:rsidRPr="0090299E">
                          <w:rPr>
                            <w:i w:val="0"/>
                            <w:color w:val="000000" w:themeColor="text1"/>
                            <w:sz w:val="20"/>
                            <w:lang w:val="en-GB"/>
                          </w:rPr>
                          <w:t>ICU= Intensive Care Unit, MAT= Maternity, NEO= Neonatology, URO= Urology, NEU= Neuro</w:t>
                        </w:r>
                        <w:r>
                          <w:rPr>
                            <w:i w:val="0"/>
                            <w:color w:val="000000" w:themeColor="text1"/>
                            <w:sz w:val="20"/>
                            <w:lang w:val="en-GB"/>
                          </w:rPr>
                          <w:t>logy E</w:t>
                        </w:r>
                        <w:r w:rsidRPr="0090299E">
                          <w:rPr>
                            <w:i w:val="0"/>
                            <w:color w:val="000000" w:themeColor="text1"/>
                            <w:sz w:val="20"/>
                            <w:lang w:val="en-GB"/>
                          </w:rPr>
                          <w:t xml:space="preserve">MER= Emergency, </w:t>
                        </w:r>
                        <w:proofErr w:type="spellStart"/>
                        <w:r w:rsidRPr="0090299E">
                          <w:rPr>
                            <w:i w:val="0"/>
                            <w:color w:val="000000" w:themeColor="text1"/>
                            <w:sz w:val="20"/>
                            <w:lang w:val="en-GB"/>
                          </w:rPr>
                          <w:t>SURG</w:t>
                        </w:r>
                        <w:proofErr w:type="spellEnd"/>
                        <w:r w:rsidRPr="0090299E">
                          <w:rPr>
                            <w:i w:val="0"/>
                            <w:color w:val="000000" w:themeColor="text1"/>
                            <w:sz w:val="20"/>
                            <w:lang w:val="en-GB"/>
                          </w:rPr>
                          <w:t xml:space="preserve">= Surgery, INF= Influent, EFF= Effluent and KESC= </w:t>
                        </w:r>
                        <w:r w:rsidRPr="0090299E">
                          <w:rPr>
                            <w:color w:val="000000" w:themeColor="text1"/>
                            <w:sz w:val="20"/>
                            <w:lang w:val="en-GB"/>
                          </w:rPr>
                          <w:t>Klebsiella</w:t>
                        </w:r>
                        <w:r w:rsidRPr="0090299E">
                          <w:rPr>
                            <w:i w:val="0"/>
                            <w:color w:val="000000" w:themeColor="text1"/>
                            <w:sz w:val="20"/>
                            <w:lang w:val="en-GB"/>
                          </w:rPr>
                          <w:t xml:space="preserve">, </w:t>
                        </w:r>
                        <w:r w:rsidRPr="0090299E">
                          <w:rPr>
                            <w:color w:val="000000" w:themeColor="text1"/>
                            <w:sz w:val="20"/>
                            <w:lang w:val="en-GB"/>
                          </w:rPr>
                          <w:t>Enterobacter</w:t>
                        </w:r>
                        <w:r w:rsidRPr="0090299E">
                          <w:rPr>
                            <w:i w:val="0"/>
                            <w:color w:val="000000" w:themeColor="text1"/>
                            <w:sz w:val="20"/>
                            <w:lang w:val="en-GB"/>
                          </w:rPr>
                          <w:t xml:space="preserve">, </w:t>
                        </w:r>
                        <w:r w:rsidRPr="0090299E">
                          <w:rPr>
                            <w:color w:val="000000" w:themeColor="text1"/>
                            <w:sz w:val="20"/>
                            <w:lang w:val="en-GB"/>
                          </w:rPr>
                          <w:t>Serratia</w:t>
                        </w:r>
                        <w:r w:rsidRPr="0090299E">
                          <w:rPr>
                            <w:i w:val="0"/>
                            <w:color w:val="000000" w:themeColor="text1"/>
                            <w:sz w:val="20"/>
                            <w:lang w:val="en-GB"/>
                          </w:rPr>
                          <w:t xml:space="preserve"> and </w:t>
                        </w:r>
                        <w:r w:rsidRPr="0090299E">
                          <w:rPr>
                            <w:color w:val="000000" w:themeColor="text1"/>
                            <w:sz w:val="20"/>
                            <w:lang w:val="en-GB"/>
                          </w:rPr>
                          <w:t>Citrobacter</w:t>
                        </w:r>
                        <w:r>
                          <w:rPr>
                            <w:color w:val="000000" w:themeColor="text1"/>
                            <w:sz w:val="20"/>
                            <w:lang w:val="en-GB"/>
                          </w:rPr>
                          <w:t>.</w:t>
                        </w:r>
                        <w:bookmarkEnd w:id="2"/>
                      </w:p>
                    </w:txbxContent>
                  </v:textbox>
                </v:shape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Image 152959830" o:spid="_x0000_s1028" type="#_x0000_t75" style="position:absolute;width:57594;height:3668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">
                  <v:imagedata r:id="rId13" o:title=""/>
                </v:shape>
                <w10:wrap type="square"/>
              </v:group>
            </w:pict>
          </mc:Fallback>
        </mc:AlternateContent>
      </w:r>
    </w:p>
    <w:p w14:paraId="673C41B6" w14:textId="35DE039D" w:rsidR="00EA2C03" w:rsidRDefault="00EA2C03" w:rsidP="009526E2">
      <w:pPr>
        <w:jc w:val="both"/>
        <w:rPr>
          <w:rFonts w:cs="Times New Roman"/>
          <w:b/>
          <w:noProof/>
          <w:szCs w:val="24"/>
          <w:lang w:eastAsia="fr-FR"/>
        </w:rPr>
      </w:pPr>
      <w:r>
        <w:rPr>
          <w:rFonts w:cs="Times New Roman"/>
          <w:b/>
          <w:noProof/>
          <w:szCs w:val="24"/>
          <w:lang w:eastAsia="fr-FR"/>
        </w:rPr>
        <w:t xml:space="preserve">  </w:t>
      </w:r>
    </w:p>
    <w:p w14:paraId="79769478" w14:textId="02AE9A21" w:rsidR="00EA2C03" w:rsidRDefault="00EA2C03" w:rsidP="009526E2">
      <w:pPr>
        <w:jc w:val="both"/>
        <w:rPr>
          <w:rFonts w:cs="Times New Roman"/>
          <w:b/>
          <w:noProof/>
          <w:szCs w:val="24"/>
          <w:lang w:eastAsia="fr-FR"/>
        </w:rPr>
      </w:pPr>
    </w:p>
    <w:bookmarkEnd w:id="0"/>
    <w:p w14:paraId="010AFB58" w14:textId="11A0C7BC" w:rsidR="004A55FF" w:rsidRPr="008F1121" w:rsidRDefault="004A55FF" w:rsidP="00CD2C9D">
      <w:pPr>
        <w:jc w:val="both"/>
        <w:rPr>
          <w:rFonts w:cs="Times New Roman"/>
          <w:szCs w:val="24"/>
        </w:rPr>
      </w:pPr>
    </w:p>
    <w:p w14:paraId="42967E82" w14:textId="6E10FDC0" w:rsidR="004B53DA" w:rsidRPr="004B53DA" w:rsidRDefault="004B53DA" w:rsidP="004B53DA">
      <w:pPr>
        <w:pStyle w:val="Heading1"/>
        <w:jc w:val="both"/>
        <w:rPr>
          <w:sz w:val="24"/>
          <w:szCs w:val="24"/>
          <w:lang w:val="en-GB"/>
        </w:rPr>
      </w:pPr>
    </w:p>
    <w:p w14:paraId="103DA487" w14:textId="75140F73" w:rsidR="0003015D" w:rsidRDefault="009526E2">
      <w:pPr>
        <w:spacing w:line="259" w:lineRule="auto"/>
        <w:rPr>
          <w:rFonts w:cs="Times New Roman"/>
          <w:color w:val="000000" w:themeColor="text1"/>
          <w:szCs w:val="24"/>
        </w:rPr>
      </w:pPr>
      <w:r>
        <w:rPr>
          <w:rFonts w:cs="Times New Roman"/>
          <w:color w:val="000000" w:themeColor="text1"/>
          <w:szCs w:val="24"/>
        </w:rPr>
        <w:br w:type="page"/>
      </w:r>
      <w:r w:rsidR="00EF2EB0">
        <w:rPr>
          <w:rFonts w:eastAsia="Times New Roman" w:cs="Times New Roman"/>
          <w:bCs/>
          <w:noProof/>
          <w:color w:val="000000" w:themeColor="text1"/>
          <w:szCs w:val="24"/>
          <w:lang w:val="fr-FR" w:eastAsia="fr-FR"/>
        </w:rPr>
        <w:lastRenderedPageBreak/>
        <mc:AlternateContent>
          <mc:Choice Requires="wps">
            <w:drawing>
              <wp:anchor distT="0" distB="0" distL="114300" distR="114300" simplePos="0" relativeHeight="251887616" behindDoc="0" locked="0" layoutInCell="1" allowOverlap="1" wp14:anchorId="3D5DE8C9" wp14:editId="11B65563">
                <wp:simplePos x="0" y="0"/>
                <wp:positionH relativeFrom="margin">
                  <wp:posOffset>-175733</wp:posOffset>
                </wp:positionH>
                <wp:positionV relativeFrom="margin">
                  <wp:posOffset>0</wp:posOffset>
                </wp:positionV>
                <wp:extent cx="6008370" cy="9223375"/>
                <wp:effectExtent l="0" t="0" r="0" b="0"/>
                <wp:wrapSquare wrapText="bothSides"/>
                <wp:docPr id="5" name="Zone de texte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6008370" cy="922337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4BD9860" w14:textId="3D65021E" w:rsidR="00122566" w:rsidRPr="00693F69" w:rsidRDefault="00122566" w:rsidP="0003015D">
                            <w:pPr>
                              <w:pStyle w:val="Caption"/>
                              <w:keepNext/>
                              <w:rPr>
                                <w:sz w:val="24"/>
                                <w:szCs w:val="22"/>
                                <w:lang w:val="en-US"/>
                              </w:rPr>
                            </w:pPr>
                            <w:r>
                              <w:rPr>
                                <w:b/>
                                <w:i w:val="0"/>
                                <w:color w:val="000000" w:themeColor="text1"/>
                                <w:sz w:val="24"/>
                                <w:szCs w:val="22"/>
                                <w:lang w:val="en-US"/>
                              </w:rPr>
                              <w:t>S</w:t>
                            </w:r>
                            <w:r w:rsidR="00B34A2B">
                              <w:rPr>
                                <w:b/>
                                <w:i w:val="0"/>
                                <w:color w:val="000000" w:themeColor="text1"/>
                                <w:sz w:val="24"/>
                                <w:szCs w:val="22"/>
                                <w:lang w:val="en-US"/>
                              </w:rPr>
                              <w:t>upplementary table S1</w:t>
                            </w:r>
                            <w:r w:rsidRPr="00693F69">
                              <w:rPr>
                                <w:b/>
                                <w:i w:val="0"/>
                                <w:color w:val="000000" w:themeColor="text1"/>
                                <w:sz w:val="24"/>
                                <w:szCs w:val="22"/>
                                <w:lang w:val="en-US"/>
                              </w:rPr>
                              <w:t>:</w:t>
                            </w:r>
                            <w:r w:rsidRPr="00693F69">
                              <w:rPr>
                                <w:i w:val="0"/>
                                <w:color w:val="000000" w:themeColor="text1"/>
                                <w:sz w:val="24"/>
                                <w:szCs w:val="22"/>
                                <w:lang w:val="en-US"/>
                              </w:rPr>
                              <w:t xml:space="preserve">  Resistanc</w:t>
                            </w:r>
                            <w:r>
                              <w:rPr>
                                <w:i w:val="0"/>
                                <w:color w:val="000000" w:themeColor="text1"/>
                                <w:sz w:val="24"/>
                                <w:szCs w:val="22"/>
                                <w:lang w:val="en-US"/>
                              </w:rPr>
                              <w:t>e patterns of ESBL-</w:t>
                            </w:r>
                            <w:r w:rsidRPr="00693F69">
                              <w:rPr>
                                <w:color w:val="000000" w:themeColor="text1"/>
                                <w:sz w:val="24"/>
                                <w:szCs w:val="22"/>
                                <w:lang w:val="en-US"/>
                              </w:rPr>
                              <w:t>E. col</w:t>
                            </w:r>
                            <w:r>
                              <w:rPr>
                                <w:color w:val="000000" w:themeColor="text1"/>
                                <w:sz w:val="24"/>
                                <w:szCs w:val="22"/>
                                <w:lang w:val="en-US"/>
                              </w:rPr>
                              <w:t>i</w:t>
                            </w:r>
                          </w:p>
                          <w:tbl>
                            <w:tblPr>
                              <w:tblW w:w="9368" w:type="dxa"/>
                              <w:tblBorders>
                                <w:top w:val="single" w:sz="12" w:space="0" w:color="auto"/>
                                <w:left w:val="single" w:sz="12" w:space="0" w:color="auto"/>
                                <w:bottom w:val="single" w:sz="12" w:space="0" w:color="auto"/>
                                <w:right w:val="single" w:sz="12" w:space="0" w:color="auto"/>
                                <w:insideH w:val="single" w:sz="12" w:space="0" w:color="auto"/>
                                <w:insideV w:val="single" w:sz="12" w:space="0" w:color="auto"/>
                              </w:tblBorders>
                              <w:tblLayout w:type="fixed"/>
                              <w:tblCellMar>
                                <w:left w:w="0" w:type="dxa"/>
                                <w:right w:w="0" w:type="dxa"/>
                              </w:tblCellMar>
                              <w:tblLook w:val="0000" w:firstRow="0" w:lastRow="0" w:firstColumn="0" w:lastColumn="0" w:noHBand="0" w:noVBand="0"/>
                            </w:tblPr>
                            <w:tblGrid>
                              <w:gridCol w:w="5648"/>
                              <w:gridCol w:w="574"/>
                              <w:gridCol w:w="851"/>
                              <w:gridCol w:w="709"/>
                              <w:gridCol w:w="757"/>
                              <w:gridCol w:w="829"/>
                            </w:tblGrid>
                            <w:tr w:rsidR="00122566" w:rsidRPr="00693F69" w14:paraId="4530FB85" w14:textId="77777777" w:rsidTr="00EF2EB0">
                              <w:trPr>
                                <w:cantSplit/>
                                <w:trHeight w:val="110"/>
                              </w:trPr>
                              <w:tc>
                                <w:tcPr>
                                  <w:tcW w:w="5648" w:type="dxa"/>
                                  <w:tcBorders>
                                    <w:top w:val="single" w:sz="18" w:space="0" w:color="auto"/>
                                    <w:left w:val="nil"/>
                                    <w:bottom w:val="single" w:sz="18" w:space="0" w:color="auto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388B63EE" w14:textId="77777777" w:rsidR="00122566" w:rsidRPr="0003015D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b/>
                                      <w:sz w:val="28"/>
                                      <w:szCs w:val="28"/>
                                      <w:vertAlign w:val="subscript"/>
                                    </w:rPr>
                                  </w:pPr>
                                  <w:r w:rsidRPr="0003015D">
                                    <w:rPr>
                                      <w:rFonts w:cs="Times New Roman"/>
                                      <w:b/>
                                      <w:sz w:val="28"/>
                                      <w:szCs w:val="28"/>
                                      <w:vertAlign w:val="subscript"/>
                                    </w:rPr>
                                    <w:t xml:space="preserve">Resistance pattern </w:t>
                                  </w:r>
                                </w:p>
                              </w:tc>
                              <w:tc>
                                <w:tcPr>
                                  <w:tcW w:w="574" w:type="dxa"/>
                                  <w:tcBorders>
                                    <w:top w:val="single" w:sz="18" w:space="0" w:color="auto"/>
                                    <w:left w:val="nil"/>
                                    <w:bottom w:val="single" w:sz="18" w:space="0" w:color="auto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56857F1F" w14:textId="77777777" w:rsidR="00122566" w:rsidRPr="0003015D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b/>
                                      <w:sz w:val="28"/>
                                      <w:szCs w:val="28"/>
                                      <w:vertAlign w:val="subscript"/>
                                    </w:rPr>
                                  </w:pPr>
                                  <w:r w:rsidRPr="0003015D">
                                    <w:rPr>
                                      <w:rFonts w:cs="Times New Roman"/>
                                      <w:b/>
                                      <w:sz w:val="28"/>
                                      <w:szCs w:val="28"/>
                                      <w:vertAlign w:val="subscript"/>
                                    </w:rPr>
                                    <w:t>No ATB</w:t>
                                  </w:r>
                                </w:p>
                              </w:tc>
                              <w:tc>
                                <w:tcPr>
                                  <w:tcW w:w="851" w:type="dxa"/>
                                  <w:tcBorders>
                                    <w:top w:val="single" w:sz="18" w:space="0" w:color="auto"/>
                                    <w:left w:val="nil"/>
                                    <w:bottom w:val="single" w:sz="18" w:space="0" w:color="auto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5A6AA40C" w14:textId="4118822A" w:rsidR="00122566" w:rsidRPr="0003015D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b/>
                                      <w:sz w:val="28"/>
                                      <w:szCs w:val="28"/>
                                      <w:vertAlign w:val="subscript"/>
                                    </w:rPr>
                                  </w:pPr>
                                  <w:r>
                                    <w:rPr>
                                      <w:rFonts w:cs="Times New Roman"/>
                                      <w:b/>
                                      <w:sz w:val="28"/>
                                      <w:szCs w:val="28"/>
                                      <w:vertAlign w:val="subscript"/>
                                    </w:rPr>
                                    <w:t>No families</w:t>
                                  </w:r>
                                </w:p>
                              </w:tc>
                              <w:tc>
                                <w:tcPr>
                                  <w:tcW w:w="709" w:type="dxa"/>
                                  <w:tcBorders>
                                    <w:top w:val="single" w:sz="18" w:space="0" w:color="auto"/>
                                    <w:left w:val="nil"/>
                                    <w:bottom w:val="single" w:sz="18" w:space="0" w:color="auto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48244DC1" w14:textId="77777777" w:rsidR="00122566" w:rsidRPr="0003015D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b/>
                                      <w:sz w:val="28"/>
                                      <w:szCs w:val="28"/>
                                      <w:vertAlign w:val="subscript"/>
                                    </w:rPr>
                                  </w:pPr>
                                  <w:r w:rsidRPr="0003015D">
                                    <w:rPr>
                                      <w:rFonts w:cs="Times New Roman"/>
                                      <w:b/>
                                      <w:sz w:val="28"/>
                                      <w:szCs w:val="28"/>
                                      <w:vertAlign w:val="subscript"/>
                                    </w:rPr>
                                    <w:t>HP</w:t>
                                  </w:r>
                                </w:p>
                              </w:tc>
                              <w:tc>
                                <w:tcPr>
                                  <w:tcW w:w="757" w:type="dxa"/>
                                  <w:tcBorders>
                                    <w:top w:val="single" w:sz="18" w:space="0" w:color="auto"/>
                                    <w:left w:val="nil"/>
                                    <w:bottom w:val="single" w:sz="18" w:space="0" w:color="auto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33C7C672" w14:textId="2D2C541E" w:rsidR="00122566" w:rsidRPr="0003015D" w:rsidRDefault="00122566" w:rsidP="001E44D3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right="60"/>
                                    <w:rPr>
                                      <w:rFonts w:cs="Times New Roman"/>
                                      <w:b/>
                                      <w:sz w:val="28"/>
                                      <w:szCs w:val="28"/>
                                      <w:vertAlign w:val="subscript"/>
                                    </w:rPr>
                                  </w:pPr>
                                  <w:r>
                                    <w:rPr>
                                      <w:rFonts w:cs="Times New Roman"/>
                                      <w:b/>
                                      <w:sz w:val="28"/>
                                      <w:szCs w:val="28"/>
                                      <w:vertAlign w:val="subscript"/>
                                    </w:rPr>
                                    <w:t xml:space="preserve">   </w:t>
                                  </w:r>
                                  <w:r w:rsidRPr="0003015D">
                                    <w:rPr>
                                      <w:rFonts w:cs="Times New Roman"/>
                                      <w:b/>
                                      <w:sz w:val="28"/>
                                      <w:szCs w:val="28"/>
                                      <w:vertAlign w:val="subscript"/>
                                    </w:rPr>
                                    <w:t>HEV</w:t>
                                  </w:r>
                                </w:p>
                              </w:tc>
                              <w:tc>
                                <w:tcPr>
                                  <w:tcW w:w="829" w:type="dxa"/>
                                  <w:tcBorders>
                                    <w:top w:val="single" w:sz="18" w:space="0" w:color="auto"/>
                                    <w:left w:val="nil"/>
                                    <w:bottom w:val="single" w:sz="18" w:space="0" w:color="auto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1214DB62" w14:textId="02342E28" w:rsidR="00122566" w:rsidRPr="0003015D" w:rsidRDefault="00122566" w:rsidP="001E44D3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b/>
                                      <w:sz w:val="28"/>
                                      <w:szCs w:val="28"/>
                                      <w:vertAlign w:val="subscript"/>
                                    </w:rPr>
                                  </w:pPr>
                                  <w:r>
                                    <w:rPr>
                                      <w:rFonts w:cs="Times New Roman"/>
                                      <w:b/>
                                      <w:sz w:val="28"/>
                                      <w:szCs w:val="28"/>
                                      <w:vertAlign w:val="subscript"/>
                                    </w:rPr>
                                    <w:t xml:space="preserve"> </w:t>
                                  </w:r>
                                  <w:r w:rsidRPr="0003015D">
                                    <w:rPr>
                                      <w:rFonts w:cs="Times New Roman"/>
                                      <w:b/>
                                      <w:sz w:val="28"/>
                                      <w:szCs w:val="28"/>
                                      <w:vertAlign w:val="subscript"/>
                                    </w:rPr>
                                    <w:t>HWW</w:t>
                                  </w:r>
                                </w:p>
                              </w:tc>
                            </w:tr>
                            <w:tr w:rsidR="00122566" w:rsidRPr="00693F69" w14:paraId="4955F7E7" w14:textId="77777777" w:rsidTr="00EF2EB0">
                              <w:trPr>
                                <w:cantSplit/>
                                <w:trHeight w:val="110"/>
                              </w:trPr>
                              <w:tc>
                                <w:tcPr>
                                  <w:tcW w:w="5648" w:type="dxa"/>
                                  <w:tcBorders>
                                    <w:top w:val="single" w:sz="18" w:space="0" w:color="auto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032DEAA5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b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AMC-ATM-CHL-CIP-CN-CTX-FEP-FOS-FOX-MEM-LEV-SXT/TMP-TET</w:t>
                                  </w:r>
                                </w:p>
                              </w:tc>
                              <w:tc>
                                <w:tcPr>
                                  <w:tcW w:w="574" w:type="dxa"/>
                                  <w:tcBorders>
                                    <w:top w:val="single" w:sz="18" w:space="0" w:color="auto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138F80CE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b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13</w:t>
                                  </w:r>
                                </w:p>
                              </w:tc>
                              <w:tc>
                                <w:tcPr>
                                  <w:tcW w:w="851" w:type="dxa"/>
                                  <w:tcBorders>
                                    <w:top w:val="single" w:sz="18" w:space="0" w:color="auto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034D0F8C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b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7</w:t>
                                  </w:r>
                                </w:p>
                              </w:tc>
                              <w:tc>
                                <w:tcPr>
                                  <w:tcW w:w="709" w:type="dxa"/>
                                  <w:tcBorders>
                                    <w:top w:val="single" w:sz="18" w:space="0" w:color="auto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3E5A1486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b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757" w:type="dxa"/>
                                  <w:tcBorders>
                                    <w:top w:val="single" w:sz="18" w:space="0" w:color="auto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20D22809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b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829" w:type="dxa"/>
                                  <w:tcBorders>
                                    <w:top w:val="single" w:sz="18" w:space="0" w:color="auto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39569319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b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0</w:t>
                                  </w:r>
                                </w:p>
                              </w:tc>
                            </w:tr>
                            <w:tr w:rsidR="00122566" w:rsidRPr="00693F69" w14:paraId="3EEEE73E" w14:textId="77777777" w:rsidTr="00EF2EB0">
                              <w:trPr>
                                <w:cantSplit/>
                                <w:trHeight w:val="302"/>
                              </w:trPr>
                              <w:tc>
                                <w:tcPr>
                                  <w:tcW w:w="5648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02144040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AMC-ATM-CHL-CIP-CN-CTX-FEP-FOS-FOX-LEV-SXT/TMP-TET</w:t>
                                  </w:r>
                                </w:p>
                              </w:tc>
                              <w:tc>
                                <w:tcPr>
                                  <w:tcW w:w="574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5DF176DE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12</w:t>
                                  </w:r>
                                </w:p>
                              </w:tc>
                              <w:tc>
                                <w:tcPr>
                                  <w:tcW w:w="851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136A1585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7</w:t>
                                  </w:r>
                                </w:p>
                              </w:tc>
                              <w:tc>
                                <w:tcPr>
                                  <w:tcW w:w="709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67C844E3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3</w:t>
                                  </w:r>
                                </w:p>
                              </w:tc>
                              <w:tc>
                                <w:tcPr>
                                  <w:tcW w:w="757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0907B3CD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829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07897234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2</w:t>
                                  </w:r>
                                </w:p>
                              </w:tc>
                            </w:tr>
                            <w:tr w:rsidR="00122566" w:rsidRPr="00693F69" w14:paraId="7E219FF0" w14:textId="77777777" w:rsidTr="00EF2EB0">
                              <w:trPr>
                                <w:cantSplit/>
                                <w:trHeight w:val="302"/>
                              </w:trPr>
                              <w:tc>
                                <w:tcPr>
                                  <w:tcW w:w="5648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6E2A11C2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AMC-ATM-CHL-CIP-CN-CTX-FEP-FOX-MEM-LEV-SXT/TMP-TET</w:t>
                                  </w:r>
                                </w:p>
                              </w:tc>
                              <w:tc>
                                <w:tcPr>
                                  <w:tcW w:w="574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5EF83051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12</w:t>
                                  </w:r>
                                </w:p>
                              </w:tc>
                              <w:tc>
                                <w:tcPr>
                                  <w:tcW w:w="851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7262828B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6</w:t>
                                  </w:r>
                                </w:p>
                              </w:tc>
                              <w:tc>
                                <w:tcPr>
                                  <w:tcW w:w="709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4836F6A5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757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7FA1045C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829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5F313741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1</w:t>
                                  </w:r>
                                </w:p>
                              </w:tc>
                            </w:tr>
                            <w:tr w:rsidR="00122566" w:rsidRPr="00693F69" w14:paraId="17E2C40C" w14:textId="77777777" w:rsidTr="00EF2EB0">
                              <w:trPr>
                                <w:cantSplit/>
                                <w:trHeight w:val="302"/>
                              </w:trPr>
                              <w:tc>
                                <w:tcPr>
                                  <w:tcW w:w="5648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6B01A688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AMC-ATM-CHL-CIP-CTX-FEP-FOS-FOX-MEM-LEV-SXT/TMP-TET</w:t>
                                  </w:r>
                                </w:p>
                              </w:tc>
                              <w:tc>
                                <w:tcPr>
                                  <w:tcW w:w="574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395EA26C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12</w:t>
                                  </w:r>
                                </w:p>
                              </w:tc>
                              <w:tc>
                                <w:tcPr>
                                  <w:tcW w:w="851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7E89DC2D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6</w:t>
                                  </w:r>
                                </w:p>
                              </w:tc>
                              <w:tc>
                                <w:tcPr>
                                  <w:tcW w:w="709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09D0AD7A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757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259BD001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829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6587700E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0</w:t>
                                  </w:r>
                                </w:p>
                              </w:tc>
                            </w:tr>
                            <w:tr w:rsidR="00122566" w:rsidRPr="00693F69" w14:paraId="3C92CF52" w14:textId="77777777" w:rsidTr="00EF2EB0">
                              <w:trPr>
                                <w:cantSplit/>
                                <w:trHeight w:val="318"/>
                              </w:trPr>
                              <w:tc>
                                <w:tcPr>
                                  <w:tcW w:w="5648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7187B69B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AMC-ATM-CHL-CIP-CN-CTX-FEP-FOX-LEV-SXT/TMP-TET</w:t>
                                  </w:r>
                                </w:p>
                              </w:tc>
                              <w:tc>
                                <w:tcPr>
                                  <w:tcW w:w="574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7E7545A0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11</w:t>
                                  </w:r>
                                </w:p>
                              </w:tc>
                              <w:tc>
                                <w:tcPr>
                                  <w:tcW w:w="851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73FD0BED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6</w:t>
                                  </w:r>
                                </w:p>
                              </w:tc>
                              <w:tc>
                                <w:tcPr>
                                  <w:tcW w:w="709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4DBF663A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757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42C1A4E6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829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19DFDFA0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0</w:t>
                                  </w:r>
                                </w:p>
                              </w:tc>
                            </w:tr>
                            <w:tr w:rsidR="00122566" w:rsidRPr="00693F69" w14:paraId="44932283" w14:textId="77777777" w:rsidTr="00EF2EB0">
                              <w:trPr>
                                <w:cantSplit/>
                                <w:trHeight w:val="318"/>
                              </w:trPr>
                              <w:tc>
                                <w:tcPr>
                                  <w:tcW w:w="5648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67286097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AMC-ATM-CHL-CIP-CN-CTX-FEP-FOS-FOX-SXT/TMP-TET</w:t>
                                  </w:r>
                                </w:p>
                              </w:tc>
                              <w:tc>
                                <w:tcPr>
                                  <w:tcW w:w="574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130E7EF6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11</w:t>
                                  </w:r>
                                </w:p>
                              </w:tc>
                              <w:tc>
                                <w:tcPr>
                                  <w:tcW w:w="851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2E2971BE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7</w:t>
                                  </w:r>
                                </w:p>
                              </w:tc>
                              <w:tc>
                                <w:tcPr>
                                  <w:tcW w:w="709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06FD5FB7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757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414DB337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829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5CE1269C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0</w:t>
                                  </w:r>
                                </w:p>
                              </w:tc>
                            </w:tr>
                            <w:tr w:rsidR="00122566" w:rsidRPr="00693F69" w14:paraId="545FB178" w14:textId="77777777" w:rsidTr="00EF2EB0">
                              <w:trPr>
                                <w:cantSplit/>
                                <w:trHeight w:val="59"/>
                              </w:trPr>
                              <w:tc>
                                <w:tcPr>
                                  <w:tcW w:w="5648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5B9FCE62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AMC-ATM-CHL-CIP-CN-CTX-FEP-MEM-LEV-SXT/TMP-TET</w:t>
                                  </w:r>
                                </w:p>
                              </w:tc>
                              <w:tc>
                                <w:tcPr>
                                  <w:tcW w:w="574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1CBD7ACB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11</w:t>
                                  </w:r>
                                </w:p>
                              </w:tc>
                              <w:tc>
                                <w:tcPr>
                                  <w:tcW w:w="851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2C1C7485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6</w:t>
                                  </w:r>
                                </w:p>
                              </w:tc>
                              <w:tc>
                                <w:tcPr>
                                  <w:tcW w:w="709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5AAEE3B0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757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0261BAD2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829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7A48C2A2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2</w:t>
                                  </w:r>
                                </w:p>
                              </w:tc>
                            </w:tr>
                            <w:tr w:rsidR="00122566" w:rsidRPr="00693F69" w14:paraId="6953AFF9" w14:textId="77777777" w:rsidTr="00EF2EB0">
                              <w:trPr>
                                <w:cantSplit/>
                                <w:trHeight w:val="59"/>
                              </w:trPr>
                              <w:tc>
                                <w:tcPr>
                                  <w:tcW w:w="5648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762839A8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AMC-ATM-CHL-CIP-CTX-FEP-FOS-FOX-LEV-SXT/TMP-TET</w:t>
                                  </w:r>
                                </w:p>
                              </w:tc>
                              <w:tc>
                                <w:tcPr>
                                  <w:tcW w:w="574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0038E5E9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11</w:t>
                                  </w:r>
                                </w:p>
                              </w:tc>
                              <w:tc>
                                <w:tcPr>
                                  <w:tcW w:w="851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21D8C322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6</w:t>
                                  </w:r>
                                </w:p>
                              </w:tc>
                              <w:tc>
                                <w:tcPr>
                                  <w:tcW w:w="709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13C2BEA1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757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3117EF18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829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7E3C45EE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0</w:t>
                                  </w:r>
                                </w:p>
                              </w:tc>
                            </w:tr>
                            <w:tr w:rsidR="00122566" w:rsidRPr="00693F69" w14:paraId="248BCFB6" w14:textId="77777777" w:rsidTr="00EF2EB0">
                              <w:trPr>
                                <w:cantSplit/>
                                <w:trHeight w:val="59"/>
                              </w:trPr>
                              <w:tc>
                                <w:tcPr>
                                  <w:tcW w:w="5648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4A92CEAE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AMC-ATM-CHL-CIP-CTX-FEP-FOX-MEM-LEV-SXT/TMP-TET</w:t>
                                  </w:r>
                                </w:p>
                              </w:tc>
                              <w:tc>
                                <w:tcPr>
                                  <w:tcW w:w="574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7D0FC046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11</w:t>
                                  </w:r>
                                </w:p>
                              </w:tc>
                              <w:tc>
                                <w:tcPr>
                                  <w:tcW w:w="851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6050402E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5</w:t>
                                  </w:r>
                                </w:p>
                              </w:tc>
                              <w:tc>
                                <w:tcPr>
                                  <w:tcW w:w="709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01BAFD35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757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7D907B38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829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2AD4108E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1</w:t>
                                  </w:r>
                                </w:p>
                              </w:tc>
                            </w:tr>
                            <w:tr w:rsidR="00122566" w:rsidRPr="00693F69" w14:paraId="42DDA707" w14:textId="77777777" w:rsidTr="00EF2EB0">
                              <w:trPr>
                                <w:cantSplit/>
                                <w:trHeight w:val="59"/>
                              </w:trPr>
                              <w:tc>
                                <w:tcPr>
                                  <w:tcW w:w="5648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22AC2E78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AMC-ATM-CIP-CN-CTX-FEP-FOS-FOX-LEV-SXT/TMP-TET</w:t>
                                  </w:r>
                                </w:p>
                              </w:tc>
                              <w:tc>
                                <w:tcPr>
                                  <w:tcW w:w="574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427F71A8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11</w:t>
                                  </w:r>
                                </w:p>
                              </w:tc>
                              <w:tc>
                                <w:tcPr>
                                  <w:tcW w:w="851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2E381F7C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6</w:t>
                                  </w:r>
                                </w:p>
                              </w:tc>
                              <w:tc>
                                <w:tcPr>
                                  <w:tcW w:w="709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3A1CAFA4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3</w:t>
                                  </w:r>
                                </w:p>
                              </w:tc>
                              <w:tc>
                                <w:tcPr>
                                  <w:tcW w:w="757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798AE703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829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60CD6662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0</w:t>
                                  </w:r>
                                </w:p>
                              </w:tc>
                            </w:tr>
                            <w:tr w:rsidR="00122566" w:rsidRPr="00693F69" w14:paraId="0616044C" w14:textId="77777777" w:rsidTr="00EF2EB0">
                              <w:trPr>
                                <w:cantSplit/>
                                <w:trHeight w:val="59"/>
                              </w:trPr>
                              <w:tc>
                                <w:tcPr>
                                  <w:tcW w:w="5648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4C5D80D3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AMC-ATM-CIP-CN-CTX-FEP-FOX-MEM-LEV-SXT/TMP-TET</w:t>
                                  </w:r>
                                </w:p>
                              </w:tc>
                              <w:tc>
                                <w:tcPr>
                                  <w:tcW w:w="574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3A23EADB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11</w:t>
                                  </w:r>
                                </w:p>
                              </w:tc>
                              <w:tc>
                                <w:tcPr>
                                  <w:tcW w:w="851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0EF5A2FC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5</w:t>
                                  </w:r>
                                </w:p>
                              </w:tc>
                              <w:tc>
                                <w:tcPr>
                                  <w:tcW w:w="709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007A65B5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757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729C8128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829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7913C268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3</w:t>
                                  </w:r>
                                </w:p>
                              </w:tc>
                            </w:tr>
                            <w:tr w:rsidR="00122566" w:rsidRPr="00693F69" w14:paraId="4035A161" w14:textId="77777777" w:rsidTr="00EF2EB0">
                              <w:trPr>
                                <w:cantSplit/>
                                <w:trHeight w:val="59"/>
                              </w:trPr>
                              <w:tc>
                                <w:tcPr>
                                  <w:tcW w:w="5648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15AF9C79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AMC-ATM-CIP-CTX-FEP-FOS-FOX-MEM-LEV-SXT/TMP-TET</w:t>
                                  </w:r>
                                </w:p>
                              </w:tc>
                              <w:tc>
                                <w:tcPr>
                                  <w:tcW w:w="574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0D127EAA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11</w:t>
                                  </w:r>
                                </w:p>
                              </w:tc>
                              <w:tc>
                                <w:tcPr>
                                  <w:tcW w:w="851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1991F5C9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5</w:t>
                                  </w:r>
                                </w:p>
                              </w:tc>
                              <w:tc>
                                <w:tcPr>
                                  <w:tcW w:w="709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0F8ED213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757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751DE343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829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16A482AB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1</w:t>
                                  </w:r>
                                </w:p>
                              </w:tc>
                            </w:tr>
                            <w:tr w:rsidR="00122566" w:rsidRPr="00693F69" w14:paraId="5AB155A8" w14:textId="77777777" w:rsidTr="00EF2EB0">
                              <w:trPr>
                                <w:cantSplit/>
                                <w:trHeight w:val="302"/>
                              </w:trPr>
                              <w:tc>
                                <w:tcPr>
                                  <w:tcW w:w="5648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647CD61C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AMC-ATM-CHL-CIP-CN-CTX-FEP-FOS-FOX-TET</w:t>
                                  </w:r>
                                </w:p>
                              </w:tc>
                              <w:tc>
                                <w:tcPr>
                                  <w:tcW w:w="574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242EE224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10</w:t>
                                  </w:r>
                                </w:p>
                              </w:tc>
                              <w:tc>
                                <w:tcPr>
                                  <w:tcW w:w="851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35A63D1F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5</w:t>
                                  </w:r>
                                </w:p>
                              </w:tc>
                              <w:tc>
                                <w:tcPr>
                                  <w:tcW w:w="709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45839106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757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635F66F3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829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5DFD54F6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0</w:t>
                                  </w:r>
                                </w:p>
                              </w:tc>
                            </w:tr>
                            <w:tr w:rsidR="00122566" w:rsidRPr="00693F69" w14:paraId="13DCD59D" w14:textId="77777777" w:rsidTr="00EF2EB0">
                              <w:trPr>
                                <w:cantSplit/>
                                <w:trHeight w:val="302"/>
                              </w:trPr>
                              <w:tc>
                                <w:tcPr>
                                  <w:tcW w:w="5648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602FE446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AMC-ATM-CHL-CIP-CN-CTX-FEP-LEV-SXT/TMP-TET</w:t>
                                  </w:r>
                                </w:p>
                              </w:tc>
                              <w:tc>
                                <w:tcPr>
                                  <w:tcW w:w="574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28552DE5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10</w:t>
                                  </w:r>
                                </w:p>
                              </w:tc>
                              <w:tc>
                                <w:tcPr>
                                  <w:tcW w:w="851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66CE6336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6</w:t>
                                  </w:r>
                                </w:p>
                              </w:tc>
                              <w:tc>
                                <w:tcPr>
                                  <w:tcW w:w="709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16C0F13A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757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02F2F30C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829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3D62D6F2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2</w:t>
                                  </w:r>
                                </w:p>
                              </w:tc>
                            </w:tr>
                            <w:tr w:rsidR="00122566" w:rsidRPr="00693F69" w14:paraId="7B3EAED4" w14:textId="77777777" w:rsidTr="00EF2EB0">
                              <w:trPr>
                                <w:cantSplit/>
                                <w:trHeight w:val="318"/>
                              </w:trPr>
                              <w:tc>
                                <w:tcPr>
                                  <w:tcW w:w="5648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19FBAE65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AMC-ATM-CHL-CIP-CTX-FEP-FOS-FOX-SXT/TMP-TET</w:t>
                                  </w:r>
                                </w:p>
                              </w:tc>
                              <w:tc>
                                <w:tcPr>
                                  <w:tcW w:w="574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675E21AB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10</w:t>
                                  </w:r>
                                </w:p>
                              </w:tc>
                              <w:tc>
                                <w:tcPr>
                                  <w:tcW w:w="851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213E9A2E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6</w:t>
                                  </w:r>
                                </w:p>
                              </w:tc>
                              <w:tc>
                                <w:tcPr>
                                  <w:tcW w:w="709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79AD9041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757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1283FAA3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829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6C32FDC7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0</w:t>
                                  </w:r>
                                </w:p>
                              </w:tc>
                            </w:tr>
                            <w:tr w:rsidR="00122566" w:rsidRPr="00693F69" w14:paraId="0E87657C" w14:textId="77777777" w:rsidTr="00EF2EB0">
                              <w:trPr>
                                <w:cantSplit/>
                                <w:trHeight w:val="302"/>
                              </w:trPr>
                              <w:tc>
                                <w:tcPr>
                                  <w:tcW w:w="5648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2EC5FED1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AMC-ATM-CIP-CN-CTX-FEP-FOS-FOX-LEV-SXT/TMP</w:t>
                                  </w:r>
                                </w:p>
                              </w:tc>
                              <w:tc>
                                <w:tcPr>
                                  <w:tcW w:w="574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7CCD5EE1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10</w:t>
                                  </w:r>
                                </w:p>
                              </w:tc>
                              <w:tc>
                                <w:tcPr>
                                  <w:tcW w:w="851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6DBDDE76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5</w:t>
                                  </w:r>
                                </w:p>
                              </w:tc>
                              <w:tc>
                                <w:tcPr>
                                  <w:tcW w:w="709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280C5778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757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7C846125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829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7D8FBE60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1</w:t>
                                  </w:r>
                                </w:p>
                              </w:tc>
                            </w:tr>
                            <w:tr w:rsidR="00122566" w:rsidRPr="00693F69" w14:paraId="07DEFAA2" w14:textId="77777777" w:rsidTr="00EF2EB0">
                              <w:trPr>
                                <w:cantSplit/>
                                <w:trHeight w:val="302"/>
                              </w:trPr>
                              <w:tc>
                                <w:tcPr>
                                  <w:tcW w:w="5648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7B4CFC37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AMC-ATM-CIP-CN-CTX-FEP-FOS-FOX-SXT/TMP-TET</w:t>
                                  </w:r>
                                </w:p>
                              </w:tc>
                              <w:tc>
                                <w:tcPr>
                                  <w:tcW w:w="574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5374D6B2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10</w:t>
                                  </w:r>
                                </w:p>
                              </w:tc>
                              <w:tc>
                                <w:tcPr>
                                  <w:tcW w:w="851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445D494C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6</w:t>
                                  </w:r>
                                </w:p>
                              </w:tc>
                              <w:tc>
                                <w:tcPr>
                                  <w:tcW w:w="709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49D1D242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757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117C0C2A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829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5EEB6718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1</w:t>
                                  </w:r>
                                </w:p>
                              </w:tc>
                            </w:tr>
                            <w:tr w:rsidR="00122566" w:rsidRPr="00693F69" w14:paraId="261FFB58" w14:textId="77777777" w:rsidTr="00EF2EB0">
                              <w:trPr>
                                <w:cantSplit/>
                                <w:trHeight w:val="302"/>
                              </w:trPr>
                              <w:tc>
                                <w:tcPr>
                                  <w:tcW w:w="5648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1041D672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AMC-ATM-CIP-CN-CTX-FEP-FOS-LEV-SXT/TMP-TET</w:t>
                                  </w:r>
                                </w:p>
                              </w:tc>
                              <w:tc>
                                <w:tcPr>
                                  <w:tcW w:w="574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48CC92BA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10</w:t>
                                  </w:r>
                                </w:p>
                              </w:tc>
                              <w:tc>
                                <w:tcPr>
                                  <w:tcW w:w="851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6B25D610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6</w:t>
                                  </w:r>
                                </w:p>
                              </w:tc>
                              <w:tc>
                                <w:tcPr>
                                  <w:tcW w:w="709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2592249E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757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72937E2A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829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1F5BF703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0</w:t>
                                  </w:r>
                                </w:p>
                              </w:tc>
                            </w:tr>
                            <w:tr w:rsidR="00122566" w:rsidRPr="00693F69" w14:paraId="2FB9CAED" w14:textId="77777777" w:rsidTr="00EF2EB0">
                              <w:trPr>
                                <w:cantSplit/>
                                <w:trHeight w:val="318"/>
                              </w:trPr>
                              <w:tc>
                                <w:tcPr>
                                  <w:tcW w:w="5648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33FA1CDC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AMC-ATM-CIP-CN-CTX-FEP-FOX-LEV-SXT/TMP-TET</w:t>
                                  </w:r>
                                </w:p>
                              </w:tc>
                              <w:tc>
                                <w:tcPr>
                                  <w:tcW w:w="574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1D31FF1D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10</w:t>
                                  </w:r>
                                </w:p>
                              </w:tc>
                              <w:tc>
                                <w:tcPr>
                                  <w:tcW w:w="851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2214B130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5</w:t>
                                  </w:r>
                                </w:p>
                              </w:tc>
                              <w:tc>
                                <w:tcPr>
                                  <w:tcW w:w="709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0EDE3404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757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7D7E2C0E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829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6C6D1489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2</w:t>
                                  </w:r>
                                </w:p>
                              </w:tc>
                            </w:tr>
                            <w:tr w:rsidR="00122566" w:rsidRPr="00693F69" w14:paraId="496BC54E" w14:textId="77777777" w:rsidTr="00EF2EB0">
                              <w:trPr>
                                <w:cantSplit/>
                                <w:trHeight w:val="302"/>
                              </w:trPr>
                              <w:tc>
                                <w:tcPr>
                                  <w:tcW w:w="5648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05AAA305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AMC-ATM-CIP-CTX-FEP-FOS-FOX-LEV-SXT/TMP-TET</w:t>
                                  </w:r>
                                </w:p>
                              </w:tc>
                              <w:tc>
                                <w:tcPr>
                                  <w:tcW w:w="574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7E3C9DC7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10</w:t>
                                  </w:r>
                                </w:p>
                              </w:tc>
                              <w:tc>
                                <w:tcPr>
                                  <w:tcW w:w="851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767DC683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5</w:t>
                                  </w:r>
                                </w:p>
                              </w:tc>
                              <w:tc>
                                <w:tcPr>
                                  <w:tcW w:w="709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52358D18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2</w:t>
                                  </w:r>
                                </w:p>
                              </w:tc>
                              <w:tc>
                                <w:tcPr>
                                  <w:tcW w:w="757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6B72B525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829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2A9C4E12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0</w:t>
                                  </w:r>
                                </w:p>
                              </w:tc>
                            </w:tr>
                            <w:tr w:rsidR="00122566" w:rsidRPr="00693F69" w14:paraId="2063AF34" w14:textId="77777777" w:rsidTr="00EF2EB0">
                              <w:trPr>
                                <w:cantSplit/>
                                <w:trHeight w:val="302"/>
                              </w:trPr>
                              <w:tc>
                                <w:tcPr>
                                  <w:tcW w:w="5648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467D2717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AMC-ATM-CIP-CTX-FEP-FOX-MEM-LEV-SXT/TMP-TET</w:t>
                                  </w:r>
                                </w:p>
                              </w:tc>
                              <w:tc>
                                <w:tcPr>
                                  <w:tcW w:w="574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4A516A75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10</w:t>
                                  </w:r>
                                </w:p>
                              </w:tc>
                              <w:tc>
                                <w:tcPr>
                                  <w:tcW w:w="851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306DE0D3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4</w:t>
                                  </w:r>
                                </w:p>
                              </w:tc>
                              <w:tc>
                                <w:tcPr>
                                  <w:tcW w:w="709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0256BBB9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757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546C5D1B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829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5C3CB7CA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3</w:t>
                                  </w:r>
                                </w:p>
                              </w:tc>
                            </w:tr>
                            <w:tr w:rsidR="00122566" w:rsidRPr="00693F69" w14:paraId="15588DA1" w14:textId="77777777" w:rsidTr="00EF2EB0">
                              <w:trPr>
                                <w:cantSplit/>
                                <w:trHeight w:val="302"/>
                              </w:trPr>
                              <w:tc>
                                <w:tcPr>
                                  <w:tcW w:w="5648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2B452A2B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AMC-ATM-CHL-CIP-CTX-FEP-FOX-SXT/TMP-TET</w:t>
                                  </w:r>
                                </w:p>
                              </w:tc>
                              <w:tc>
                                <w:tcPr>
                                  <w:tcW w:w="574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176F8A04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9</w:t>
                                  </w:r>
                                </w:p>
                              </w:tc>
                              <w:tc>
                                <w:tcPr>
                                  <w:tcW w:w="851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2D0E7F7D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5</w:t>
                                  </w:r>
                                </w:p>
                              </w:tc>
                              <w:tc>
                                <w:tcPr>
                                  <w:tcW w:w="709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203DB58E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757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7A6AC593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829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6D2A930F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1</w:t>
                                  </w:r>
                                </w:p>
                              </w:tc>
                            </w:tr>
                            <w:tr w:rsidR="00122566" w:rsidRPr="00693F69" w14:paraId="0D60750B" w14:textId="77777777" w:rsidTr="00EF2EB0">
                              <w:trPr>
                                <w:cantSplit/>
                                <w:trHeight w:val="302"/>
                              </w:trPr>
                              <w:tc>
                                <w:tcPr>
                                  <w:tcW w:w="5648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013E119D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AMC-ATM-CHL-CIP-CTX-FEP-LEV-SXT/TMP-TET</w:t>
                                  </w:r>
                                </w:p>
                              </w:tc>
                              <w:tc>
                                <w:tcPr>
                                  <w:tcW w:w="574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45366962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9</w:t>
                                  </w:r>
                                </w:p>
                              </w:tc>
                              <w:tc>
                                <w:tcPr>
                                  <w:tcW w:w="851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5375BB07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5</w:t>
                                  </w:r>
                                </w:p>
                              </w:tc>
                              <w:tc>
                                <w:tcPr>
                                  <w:tcW w:w="709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6694EC75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757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7A403A70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829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0D0ED726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0</w:t>
                                  </w:r>
                                </w:p>
                              </w:tc>
                            </w:tr>
                            <w:tr w:rsidR="00122566" w:rsidRPr="00693F69" w14:paraId="6B4198D8" w14:textId="77777777" w:rsidTr="00EF2EB0">
                              <w:trPr>
                                <w:cantSplit/>
                                <w:trHeight w:val="302"/>
                              </w:trPr>
                              <w:tc>
                                <w:tcPr>
                                  <w:tcW w:w="5648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4876EF3A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AMC-ATM-CIP-CN-CTX-FEP-FOS-LEV-TET</w:t>
                                  </w:r>
                                </w:p>
                              </w:tc>
                              <w:tc>
                                <w:tcPr>
                                  <w:tcW w:w="574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15C461CF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9</w:t>
                                  </w:r>
                                </w:p>
                              </w:tc>
                              <w:tc>
                                <w:tcPr>
                                  <w:tcW w:w="851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29E8FE98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5</w:t>
                                  </w:r>
                                </w:p>
                              </w:tc>
                              <w:tc>
                                <w:tcPr>
                                  <w:tcW w:w="709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6A7BD021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757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2AEC63B2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829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49B9781C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0</w:t>
                                  </w:r>
                                </w:p>
                              </w:tc>
                            </w:tr>
                            <w:tr w:rsidR="00122566" w:rsidRPr="00693F69" w14:paraId="7CBBEBD4" w14:textId="77777777" w:rsidTr="00EF2EB0">
                              <w:trPr>
                                <w:cantSplit/>
                                <w:trHeight w:val="302"/>
                              </w:trPr>
                              <w:tc>
                                <w:tcPr>
                                  <w:tcW w:w="5648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4E918C08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AMC-ATM-CIP-CN-CTX-FEP-FOX-LEV-SXT/TMP</w:t>
                                  </w:r>
                                </w:p>
                              </w:tc>
                              <w:tc>
                                <w:tcPr>
                                  <w:tcW w:w="574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40B5E898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9</w:t>
                                  </w:r>
                                </w:p>
                              </w:tc>
                              <w:tc>
                                <w:tcPr>
                                  <w:tcW w:w="851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1DA8F952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4</w:t>
                                  </w:r>
                                </w:p>
                              </w:tc>
                              <w:tc>
                                <w:tcPr>
                                  <w:tcW w:w="709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76717A0E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757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7A645EEC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829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779A7D0A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0</w:t>
                                  </w:r>
                                </w:p>
                              </w:tc>
                            </w:tr>
                            <w:tr w:rsidR="00122566" w:rsidRPr="00693F69" w14:paraId="2F68C2D6" w14:textId="77777777" w:rsidTr="00EF2EB0">
                              <w:trPr>
                                <w:cantSplit/>
                                <w:trHeight w:val="302"/>
                              </w:trPr>
                              <w:tc>
                                <w:tcPr>
                                  <w:tcW w:w="5648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50532651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AMC-ATM-CIP-CN-CTX-FEP-FOX-SXT/TMP-TET</w:t>
                                  </w:r>
                                </w:p>
                              </w:tc>
                              <w:tc>
                                <w:tcPr>
                                  <w:tcW w:w="574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20F1C679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9</w:t>
                                  </w:r>
                                </w:p>
                              </w:tc>
                              <w:tc>
                                <w:tcPr>
                                  <w:tcW w:w="851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7657C9A6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5</w:t>
                                  </w:r>
                                </w:p>
                              </w:tc>
                              <w:tc>
                                <w:tcPr>
                                  <w:tcW w:w="709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20DFE044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757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47AB4707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829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10D0A579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0</w:t>
                                  </w:r>
                                </w:p>
                              </w:tc>
                            </w:tr>
                            <w:tr w:rsidR="00122566" w:rsidRPr="00693F69" w14:paraId="7E544933" w14:textId="77777777" w:rsidTr="00EF2EB0">
                              <w:trPr>
                                <w:cantSplit/>
                                <w:trHeight w:val="302"/>
                              </w:trPr>
                              <w:tc>
                                <w:tcPr>
                                  <w:tcW w:w="5648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61076834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AMC-CHL-CIP-FEP-FOS-FOX-LEV-SXT/TMP-TET</w:t>
                                  </w:r>
                                </w:p>
                              </w:tc>
                              <w:tc>
                                <w:tcPr>
                                  <w:tcW w:w="574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74357245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9</w:t>
                                  </w:r>
                                </w:p>
                              </w:tc>
                              <w:tc>
                                <w:tcPr>
                                  <w:tcW w:w="851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416DCA09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6</w:t>
                                  </w:r>
                                </w:p>
                              </w:tc>
                              <w:tc>
                                <w:tcPr>
                                  <w:tcW w:w="709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2BEC969C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757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2E5AA242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829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660F91AB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0</w:t>
                                  </w:r>
                                </w:p>
                              </w:tc>
                            </w:tr>
                            <w:tr w:rsidR="00122566" w:rsidRPr="00693F69" w14:paraId="4BC36C99" w14:textId="77777777" w:rsidTr="00EF2EB0">
                              <w:trPr>
                                <w:cantSplit/>
                                <w:trHeight w:val="302"/>
                              </w:trPr>
                              <w:tc>
                                <w:tcPr>
                                  <w:tcW w:w="5648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028921F1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AMC-ATM-CIP-CTX-FEP-FOX-LEV-SXT/TMP-TET</w:t>
                                  </w:r>
                                </w:p>
                              </w:tc>
                              <w:tc>
                                <w:tcPr>
                                  <w:tcW w:w="574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61E7CA21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9</w:t>
                                  </w:r>
                                </w:p>
                              </w:tc>
                              <w:tc>
                                <w:tcPr>
                                  <w:tcW w:w="851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14423AF2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4</w:t>
                                  </w:r>
                                </w:p>
                              </w:tc>
                              <w:tc>
                                <w:tcPr>
                                  <w:tcW w:w="709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4BDC100F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757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5460E77D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829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249D90A9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5</w:t>
                                  </w:r>
                                </w:p>
                              </w:tc>
                            </w:tr>
                            <w:tr w:rsidR="00122566" w:rsidRPr="00693F69" w14:paraId="07070267" w14:textId="77777777" w:rsidTr="00EF2EB0">
                              <w:trPr>
                                <w:cantSplit/>
                                <w:trHeight w:val="318"/>
                              </w:trPr>
                              <w:tc>
                                <w:tcPr>
                                  <w:tcW w:w="5648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232A152E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AMC-ATM-CHL-CIP-CTX-FEP-SXT/TMP-TET</w:t>
                                  </w:r>
                                </w:p>
                              </w:tc>
                              <w:tc>
                                <w:tcPr>
                                  <w:tcW w:w="574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207B5942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8</w:t>
                                  </w:r>
                                </w:p>
                              </w:tc>
                              <w:tc>
                                <w:tcPr>
                                  <w:tcW w:w="851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371C00C2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5</w:t>
                                  </w:r>
                                </w:p>
                              </w:tc>
                              <w:tc>
                                <w:tcPr>
                                  <w:tcW w:w="709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4855ECC4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757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2368F053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829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0BD860D2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0</w:t>
                                  </w:r>
                                </w:p>
                              </w:tc>
                            </w:tr>
                            <w:tr w:rsidR="00122566" w:rsidRPr="00693F69" w14:paraId="397E3119" w14:textId="77777777" w:rsidTr="00EF2EB0">
                              <w:trPr>
                                <w:cantSplit/>
                                <w:trHeight w:val="302"/>
                              </w:trPr>
                              <w:tc>
                                <w:tcPr>
                                  <w:tcW w:w="5648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32F3E00B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AMC-ATM-CIP-CTX-FEP-LEV-SXT/TMP-TET</w:t>
                                  </w:r>
                                </w:p>
                              </w:tc>
                              <w:tc>
                                <w:tcPr>
                                  <w:tcW w:w="574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50E6C96E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8</w:t>
                                  </w:r>
                                </w:p>
                              </w:tc>
                              <w:tc>
                                <w:tcPr>
                                  <w:tcW w:w="851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40CA6D15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4</w:t>
                                  </w:r>
                                </w:p>
                              </w:tc>
                              <w:tc>
                                <w:tcPr>
                                  <w:tcW w:w="709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30C79C97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4</w:t>
                                  </w:r>
                                </w:p>
                              </w:tc>
                              <w:tc>
                                <w:tcPr>
                                  <w:tcW w:w="757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74CF1E26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829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48C49B14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5</w:t>
                                  </w:r>
                                </w:p>
                              </w:tc>
                            </w:tr>
                            <w:tr w:rsidR="00122566" w:rsidRPr="00693F69" w14:paraId="0F82DB65" w14:textId="77777777" w:rsidTr="00EF2EB0">
                              <w:trPr>
                                <w:cantSplit/>
                                <w:trHeight w:val="302"/>
                              </w:trPr>
                              <w:tc>
                                <w:tcPr>
                                  <w:tcW w:w="5648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392E55F6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AMC-ATM-CHL-CTX-FEP-FOX-MEM-TET</w:t>
                                  </w:r>
                                </w:p>
                              </w:tc>
                              <w:tc>
                                <w:tcPr>
                                  <w:tcW w:w="574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41A49BF4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8</w:t>
                                  </w:r>
                                </w:p>
                              </w:tc>
                              <w:tc>
                                <w:tcPr>
                                  <w:tcW w:w="851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62FFB475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3</w:t>
                                  </w:r>
                                </w:p>
                              </w:tc>
                              <w:tc>
                                <w:tcPr>
                                  <w:tcW w:w="709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06BADE06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757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49E446C6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829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557BF56B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1</w:t>
                                  </w:r>
                                </w:p>
                              </w:tc>
                            </w:tr>
                            <w:tr w:rsidR="00122566" w:rsidRPr="00693F69" w14:paraId="7928EAD0" w14:textId="77777777" w:rsidTr="00EF2EB0">
                              <w:trPr>
                                <w:cantSplit/>
                                <w:trHeight w:val="318"/>
                              </w:trPr>
                              <w:tc>
                                <w:tcPr>
                                  <w:tcW w:w="5648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2A277D25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AMC-ATM-CHL-CTX-FEP-FOX-SXT/TMP-TET</w:t>
                                  </w:r>
                                </w:p>
                              </w:tc>
                              <w:tc>
                                <w:tcPr>
                                  <w:tcW w:w="574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47F8CAE9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8</w:t>
                                  </w:r>
                                </w:p>
                              </w:tc>
                              <w:tc>
                                <w:tcPr>
                                  <w:tcW w:w="851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2E8D17A6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4</w:t>
                                  </w:r>
                                </w:p>
                              </w:tc>
                              <w:tc>
                                <w:tcPr>
                                  <w:tcW w:w="709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75D10E53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757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701F69E1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829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002DD3F4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1</w:t>
                                  </w:r>
                                </w:p>
                              </w:tc>
                            </w:tr>
                            <w:tr w:rsidR="00122566" w:rsidRPr="00693F69" w14:paraId="684D3335" w14:textId="77777777" w:rsidTr="00EF2EB0">
                              <w:trPr>
                                <w:cantSplit/>
                                <w:trHeight w:val="302"/>
                              </w:trPr>
                              <w:tc>
                                <w:tcPr>
                                  <w:tcW w:w="5648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31C53017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AMC-ATM-CHL-CTX-FEP-SXT/TMP-TET</w:t>
                                  </w:r>
                                </w:p>
                              </w:tc>
                              <w:tc>
                                <w:tcPr>
                                  <w:tcW w:w="574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74D2B440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7</w:t>
                                  </w:r>
                                </w:p>
                              </w:tc>
                              <w:tc>
                                <w:tcPr>
                                  <w:tcW w:w="851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5259E98B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4</w:t>
                                  </w:r>
                                </w:p>
                              </w:tc>
                              <w:tc>
                                <w:tcPr>
                                  <w:tcW w:w="709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5E6161B8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757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58EEC315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829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5ABEE467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0</w:t>
                                  </w:r>
                                </w:p>
                              </w:tc>
                            </w:tr>
                            <w:tr w:rsidR="00122566" w:rsidRPr="00693F69" w14:paraId="60C9DB4E" w14:textId="77777777" w:rsidTr="00EF2EB0">
                              <w:trPr>
                                <w:cantSplit/>
                                <w:trHeight w:val="302"/>
                              </w:trPr>
                              <w:tc>
                                <w:tcPr>
                                  <w:tcW w:w="5648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74B278C1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AMC-ATM-CHL-CIP-CTX-FEP-TET</w:t>
                                  </w:r>
                                </w:p>
                              </w:tc>
                              <w:tc>
                                <w:tcPr>
                                  <w:tcW w:w="574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7DCF71A8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7</w:t>
                                  </w:r>
                                </w:p>
                              </w:tc>
                              <w:tc>
                                <w:tcPr>
                                  <w:tcW w:w="851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1A482974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4</w:t>
                                  </w:r>
                                </w:p>
                              </w:tc>
                              <w:tc>
                                <w:tcPr>
                                  <w:tcW w:w="709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5D6AFE83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757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6CB2CA58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829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22097B3F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0</w:t>
                                  </w:r>
                                </w:p>
                              </w:tc>
                            </w:tr>
                            <w:tr w:rsidR="00122566" w:rsidRPr="00693F69" w14:paraId="7926CD77" w14:textId="77777777" w:rsidTr="00EF2EB0">
                              <w:trPr>
                                <w:cantSplit/>
                                <w:trHeight w:val="302"/>
                              </w:trPr>
                              <w:tc>
                                <w:tcPr>
                                  <w:tcW w:w="5648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3AEF1AC0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AMC-ATM-CIP-CTX-FEP-LEV-TET</w:t>
                                  </w:r>
                                </w:p>
                              </w:tc>
                              <w:tc>
                                <w:tcPr>
                                  <w:tcW w:w="574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01E2024F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7</w:t>
                                  </w:r>
                                </w:p>
                              </w:tc>
                              <w:tc>
                                <w:tcPr>
                                  <w:tcW w:w="851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567F39E9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3</w:t>
                                  </w:r>
                                </w:p>
                              </w:tc>
                              <w:tc>
                                <w:tcPr>
                                  <w:tcW w:w="709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69DD75BD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757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6FFAB92F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829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009F4500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3</w:t>
                                  </w:r>
                                </w:p>
                              </w:tc>
                            </w:tr>
                            <w:tr w:rsidR="00122566" w:rsidRPr="00693F69" w14:paraId="449D3FDA" w14:textId="77777777" w:rsidTr="00EF2EB0">
                              <w:trPr>
                                <w:cantSplit/>
                                <w:trHeight w:val="318"/>
                              </w:trPr>
                              <w:tc>
                                <w:tcPr>
                                  <w:tcW w:w="5648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60A53E79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AMC-ATM-CIP-CTX-FEP-SXT/TMP-TET</w:t>
                                  </w:r>
                                </w:p>
                              </w:tc>
                              <w:tc>
                                <w:tcPr>
                                  <w:tcW w:w="574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3E5A9115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7</w:t>
                                  </w:r>
                                </w:p>
                              </w:tc>
                              <w:tc>
                                <w:tcPr>
                                  <w:tcW w:w="851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337CA666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4</w:t>
                                  </w:r>
                                </w:p>
                              </w:tc>
                              <w:tc>
                                <w:tcPr>
                                  <w:tcW w:w="709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500873BE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757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6F4D0DF2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829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7A1CF984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1</w:t>
                                  </w:r>
                                </w:p>
                              </w:tc>
                            </w:tr>
                            <w:tr w:rsidR="00122566" w:rsidRPr="00693F69" w14:paraId="05FE9B14" w14:textId="77777777" w:rsidTr="00EF2EB0">
                              <w:trPr>
                                <w:cantSplit/>
                                <w:trHeight w:val="302"/>
                              </w:trPr>
                              <w:tc>
                                <w:tcPr>
                                  <w:tcW w:w="5648" w:type="dxa"/>
                                  <w:tcBorders>
                                    <w:top w:val="nil"/>
                                    <w:left w:val="nil"/>
                                    <w:bottom w:val="single" w:sz="18" w:space="0" w:color="auto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5FA7749F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AMC-ATM-CTX-FEP-FOS-SXT/TMP-TET</w:t>
                                  </w:r>
                                </w:p>
                              </w:tc>
                              <w:tc>
                                <w:tcPr>
                                  <w:tcW w:w="574" w:type="dxa"/>
                                  <w:tcBorders>
                                    <w:top w:val="nil"/>
                                    <w:left w:val="nil"/>
                                    <w:bottom w:val="single" w:sz="18" w:space="0" w:color="auto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3631DD37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7</w:t>
                                  </w:r>
                                </w:p>
                              </w:tc>
                              <w:tc>
                                <w:tcPr>
                                  <w:tcW w:w="851" w:type="dxa"/>
                                  <w:tcBorders>
                                    <w:top w:val="nil"/>
                                    <w:left w:val="nil"/>
                                    <w:bottom w:val="single" w:sz="18" w:space="0" w:color="auto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32005E93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4</w:t>
                                  </w:r>
                                </w:p>
                              </w:tc>
                              <w:tc>
                                <w:tcPr>
                                  <w:tcW w:w="709" w:type="dxa"/>
                                  <w:tcBorders>
                                    <w:top w:val="nil"/>
                                    <w:left w:val="nil"/>
                                    <w:bottom w:val="single" w:sz="18" w:space="0" w:color="auto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5338EDD7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757" w:type="dxa"/>
                                  <w:tcBorders>
                                    <w:top w:val="nil"/>
                                    <w:left w:val="nil"/>
                                    <w:bottom w:val="single" w:sz="18" w:space="0" w:color="auto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4A093309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829" w:type="dxa"/>
                                  <w:tcBorders>
                                    <w:top w:val="nil"/>
                                    <w:left w:val="nil"/>
                                    <w:bottom w:val="single" w:sz="18" w:space="0" w:color="auto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5DF7C99E" w14:textId="77777777" w:rsidR="00122566" w:rsidRPr="00693F69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</w:pPr>
                                  <w:r w:rsidRPr="00693F69">
                                    <w:rPr>
                                      <w:rFonts w:cs="Times New Roman"/>
                                      <w:szCs w:val="28"/>
                                      <w:vertAlign w:val="subscript"/>
                                    </w:rPr>
                                    <w:t>1</w:t>
                                  </w:r>
                                </w:p>
                              </w:tc>
                            </w:tr>
                            <w:tr w:rsidR="00122566" w:rsidRPr="00010CC8" w14:paraId="5102A8F0" w14:textId="77777777" w:rsidTr="00EF2EB0">
                              <w:trPr>
                                <w:cantSplit/>
                                <w:trHeight w:val="302"/>
                              </w:trPr>
                              <w:tc>
                                <w:tcPr>
                                  <w:tcW w:w="9368" w:type="dxa"/>
                                  <w:gridSpan w:val="6"/>
                                  <w:tcBorders>
                                    <w:top w:val="single" w:sz="18" w:space="0" w:color="auto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14:paraId="138FF83A" w14:textId="75FB73EB" w:rsidR="00122566" w:rsidRPr="0003015D" w:rsidRDefault="00122566" w:rsidP="00010CC8">
                                  <w:pPr>
                                    <w:spacing w:after="0"/>
                                    <w:jc w:val="both"/>
                                    <w:rPr>
                                      <w:sz w:val="18"/>
                                      <w:szCs w:val="20"/>
                                    </w:rPr>
                                  </w:pPr>
                                  <w:r w:rsidRPr="0003015D">
                                    <w:rPr>
                                      <w:rFonts w:cs="Times New Roman"/>
                                      <w:sz w:val="28"/>
                                      <w:szCs w:val="20"/>
                                      <w:vertAlign w:val="subscript"/>
                                    </w:rPr>
                                    <w:t xml:space="preserve">Nº=Number, HP=Hospitalized patients, </w:t>
                                  </w:r>
                                  <w:r>
                                    <w:rPr>
                                      <w:rFonts w:cs="Times New Roman"/>
                                      <w:sz w:val="28"/>
                                      <w:szCs w:val="20"/>
                                      <w:vertAlign w:val="subscript"/>
                                    </w:rPr>
                                    <w:t xml:space="preserve">ATB=Antibiotics, </w:t>
                                  </w:r>
                                  <w:r w:rsidRPr="0003015D">
                                    <w:rPr>
                                      <w:rFonts w:cs="Times New Roman"/>
                                      <w:sz w:val="28"/>
                                      <w:szCs w:val="20"/>
                                      <w:vertAlign w:val="subscript"/>
                                    </w:rPr>
                                    <w:t>HEV=Hospital Environment, HWW=Hospital wastewater.</w:t>
                                  </w:r>
                                  <w:r w:rsidRPr="0003015D">
                                    <w:rPr>
                                      <w:rFonts w:cs="Times New Roman"/>
                                      <w:sz w:val="20"/>
                                      <w:szCs w:val="20"/>
                                      <w:vertAlign w:val="subscript"/>
                                    </w:rPr>
                                    <w:t xml:space="preserve"> </w:t>
                                  </w:r>
                                  <w:r w:rsidRPr="0003015D">
                                    <w:rPr>
                                      <w:rFonts w:cs="Times New Roman"/>
                                      <w:sz w:val="18"/>
                                      <w:szCs w:val="20"/>
                                    </w:rPr>
                                    <w:t>AMC=amoxicillin-clavulanic acid, FEP=cefepime, CTX=cefotaxime, ATM=aztreonam, TET=tetracycline, SXT/TMP=trimethoprim-sulfamethoxazole, CIP=ciprofloxacin, LEV=levofloxacin, FOX=cefoxitin, CN=gentamicin, CHL= chloramphenicol, MEM=meropenem, and FOS=Fosfomycin.</w:t>
                                  </w:r>
                                </w:p>
                                <w:p w14:paraId="1532981F" w14:textId="77777777" w:rsidR="00122566" w:rsidRPr="00010CC8" w:rsidRDefault="00122566" w:rsidP="00984940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320" w:lineRule="atLeast"/>
                                    <w:ind w:left="60" w:right="60"/>
                                    <w:jc w:val="both"/>
                                    <w:rPr>
                                      <w:rFonts w:cs="Times New Roman"/>
                                      <w:sz w:val="20"/>
                                      <w:szCs w:val="20"/>
                                      <w:vertAlign w:val="subscript"/>
                                    </w:rPr>
                                  </w:pPr>
                                </w:p>
                              </w:tc>
                            </w:tr>
                          </w:tbl>
                          <w:p w14:paraId="6E17EA8F" w14:textId="77777777" w:rsidR="00122566" w:rsidRPr="00560053" w:rsidRDefault="00122566" w:rsidP="0003015D">
                            <w:pPr>
                              <w:rPr>
                                <w:sz w:val="22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3D5DE8C9" id="_x0000_t202" coordsize="21600,21600" o:spt="202" path="m,l,21600r21600,l21600,xe">
                <v:stroke joinstyle="miter"/>
                <v:path gradientshapeok="t" o:connecttype="rect"/>
              </v:shapetype>
              <v:shape id="Zone de texte 2" o:spid="_x0000_s1029" type="#_x0000_t202" style="position:absolute;margin-left:-13.85pt;margin-top:0;width:473.1pt;height:726.25pt;z-index:251887616;visibility:visible;mso-wrap-style:square;mso-height-percent:0;mso-wrap-distance-left:9pt;mso-wrap-distance-top:0;mso-wrap-distance-right:9pt;mso-wrap-distance-bottom:0;mso-position-horizontal:absolute;mso-position-horizontal-relative:margin;mso-position-vertical:absolute;mso-position-vertical-relative:margin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" stroked="f">
                <v:textbox>
                  <w:txbxContent>
                    <w:p w14:paraId="44BD9860" w14:textId="3D65021E" w:rsidR="00122566" w:rsidRPr="00693F69" w:rsidRDefault="00122566" w:rsidP="0003015D">
                      <w:pPr>
                        <w:pStyle w:val="Caption"/>
                        <w:keepNext/>
                        <w:rPr>
                          <w:sz w:val="24"/>
                          <w:szCs w:val="22"/>
                          <w:lang w:val="en-US"/>
                        </w:rPr>
                      </w:pPr>
                      <w:r>
                        <w:rPr>
                          <w:b/>
                          <w:i w:val="0"/>
                          <w:color w:val="000000" w:themeColor="text1"/>
                          <w:sz w:val="24"/>
                          <w:szCs w:val="22"/>
                          <w:lang w:val="en-US"/>
                        </w:rPr>
                        <w:t>S</w:t>
                      </w:r>
                      <w:r w:rsidR="00B34A2B">
                        <w:rPr>
                          <w:b/>
                          <w:i w:val="0"/>
                          <w:color w:val="000000" w:themeColor="text1"/>
                          <w:sz w:val="24"/>
                          <w:szCs w:val="22"/>
                          <w:lang w:val="en-US"/>
                        </w:rPr>
                        <w:t>upplementary table S1</w:t>
                      </w:r>
                      <w:r w:rsidRPr="00693F69">
                        <w:rPr>
                          <w:b/>
                          <w:i w:val="0"/>
                          <w:color w:val="000000" w:themeColor="text1"/>
                          <w:sz w:val="24"/>
                          <w:szCs w:val="22"/>
                          <w:lang w:val="en-US"/>
                        </w:rPr>
                        <w:t>:</w:t>
                      </w:r>
                      <w:r w:rsidRPr="00693F69">
                        <w:rPr>
                          <w:i w:val="0"/>
                          <w:color w:val="000000" w:themeColor="text1"/>
                          <w:sz w:val="24"/>
                          <w:szCs w:val="22"/>
                          <w:lang w:val="en-US"/>
                        </w:rPr>
                        <w:t xml:space="preserve">  Resistanc</w:t>
                      </w:r>
                      <w:r>
                        <w:rPr>
                          <w:i w:val="0"/>
                          <w:color w:val="000000" w:themeColor="text1"/>
                          <w:sz w:val="24"/>
                          <w:szCs w:val="22"/>
                          <w:lang w:val="en-US"/>
                        </w:rPr>
                        <w:t>e patterns of ESBL-</w:t>
                      </w:r>
                      <w:r w:rsidRPr="00693F69">
                        <w:rPr>
                          <w:color w:val="000000" w:themeColor="text1"/>
                          <w:sz w:val="24"/>
                          <w:szCs w:val="22"/>
                          <w:lang w:val="en-US"/>
                        </w:rPr>
                        <w:t>E. col</w:t>
                      </w:r>
                      <w:r>
                        <w:rPr>
                          <w:color w:val="000000" w:themeColor="text1"/>
                          <w:sz w:val="24"/>
                          <w:szCs w:val="22"/>
                          <w:lang w:val="en-US"/>
                        </w:rPr>
                        <w:t>i</w:t>
                      </w:r>
                    </w:p>
                    <w:tbl>
                      <w:tblPr>
                        <w:tblW w:w="9368" w:type="dxa"/>
                        <w:tblBorders>
                          <w:top w:val="single" w:sz="12" w:space="0" w:color="auto"/>
                          <w:left w:val="single" w:sz="12" w:space="0" w:color="auto"/>
                          <w:bottom w:val="single" w:sz="12" w:space="0" w:color="auto"/>
                          <w:right w:val="single" w:sz="12" w:space="0" w:color="auto"/>
                          <w:insideH w:val="single" w:sz="12" w:space="0" w:color="auto"/>
                          <w:insideV w:val="single" w:sz="12" w:space="0" w:color="auto"/>
                        </w:tblBorders>
                        <w:tblLayout w:type="fixed"/>
                        <w:tblCellMar>
                          <w:left w:w="0" w:type="dxa"/>
                          <w:right w:w="0" w:type="dxa"/>
                        </w:tblCellMar>
                        <w:tblLook w:val="0000" w:firstRow="0" w:lastRow="0" w:firstColumn="0" w:lastColumn="0" w:noHBand="0" w:noVBand="0"/>
                      </w:tblPr>
                      <w:tblGrid>
                        <w:gridCol w:w="5648"/>
                        <w:gridCol w:w="574"/>
                        <w:gridCol w:w="851"/>
                        <w:gridCol w:w="709"/>
                        <w:gridCol w:w="757"/>
                        <w:gridCol w:w="829"/>
                      </w:tblGrid>
                      <w:tr w:rsidR="00122566" w:rsidRPr="00693F69" w14:paraId="4530FB85" w14:textId="77777777" w:rsidTr="00EF2EB0">
                        <w:trPr>
                          <w:cantSplit/>
                          <w:trHeight w:val="110"/>
                        </w:trPr>
                        <w:tc>
                          <w:tcPr>
                            <w:tcW w:w="5648" w:type="dxa"/>
                            <w:tcBorders>
                              <w:top w:val="single" w:sz="18" w:space="0" w:color="auto"/>
                              <w:left w:val="nil"/>
                              <w:bottom w:val="single" w:sz="18" w:space="0" w:color="auto"/>
                              <w:right w:val="nil"/>
                            </w:tcBorders>
                            <w:shd w:val="clear" w:color="auto" w:fill="auto"/>
                          </w:tcPr>
                          <w:p w14:paraId="388B63EE" w14:textId="77777777" w:rsidR="00122566" w:rsidRPr="0003015D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b/>
                                <w:sz w:val="28"/>
                                <w:szCs w:val="28"/>
                                <w:vertAlign w:val="subscript"/>
                              </w:rPr>
                            </w:pPr>
                            <w:r w:rsidRPr="0003015D">
                              <w:rPr>
                                <w:rFonts w:cs="Times New Roman"/>
                                <w:b/>
                                <w:sz w:val="28"/>
                                <w:szCs w:val="28"/>
                                <w:vertAlign w:val="subscript"/>
                              </w:rPr>
                              <w:t xml:space="preserve">Resistance pattern </w:t>
                            </w:r>
                          </w:p>
                        </w:tc>
                        <w:tc>
                          <w:tcPr>
                            <w:tcW w:w="574" w:type="dxa"/>
                            <w:tcBorders>
                              <w:top w:val="single" w:sz="18" w:space="0" w:color="auto"/>
                              <w:left w:val="nil"/>
                              <w:bottom w:val="single" w:sz="18" w:space="0" w:color="auto"/>
                              <w:right w:val="nil"/>
                            </w:tcBorders>
                            <w:shd w:val="clear" w:color="auto" w:fill="auto"/>
                          </w:tcPr>
                          <w:p w14:paraId="56857F1F" w14:textId="77777777" w:rsidR="00122566" w:rsidRPr="0003015D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b/>
                                <w:sz w:val="28"/>
                                <w:szCs w:val="28"/>
                                <w:vertAlign w:val="subscript"/>
                              </w:rPr>
                            </w:pPr>
                            <w:r w:rsidRPr="0003015D">
                              <w:rPr>
                                <w:rFonts w:cs="Times New Roman"/>
                                <w:b/>
                                <w:sz w:val="28"/>
                                <w:szCs w:val="28"/>
                                <w:vertAlign w:val="subscript"/>
                              </w:rPr>
                              <w:t>No ATB</w:t>
                            </w:r>
                          </w:p>
                        </w:tc>
                        <w:tc>
                          <w:tcPr>
                            <w:tcW w:w="851" w:type="dxa"/>
                            <w:tcBorders>
                              <w:top w:val="single" w:sz="18" w:space="0" w:color="auto"/>
                              <w:left w:val="nil"/>
                              <w:bottom w:val="single" w:sz="18" w:space="0" w:color="auto"/>
                              <w:right w:val="nil"/>
                            </w:tcBorders>
                            <w:shd w:val="clear" w:color="auto" w:fill="auto"/>
                          </w:tcPr>
                          <w:p w14:paraId="5A6AA40C" w14:textId="4118822A" w:rsidR="00122566" w:rsidRPr="0003015D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b/>
                                <w:sz w:val="28"/>
                                <w:szCs w:val="28"/>
                                <w:vertAlign w:val="subscript"/>
                              </w:rPr>
                            </w:pPr>
                            <w:r>
                              <w:rPr>
                                <w:rFonts w:cs="Times New Roman"/>
                                <w:b/>
                                <w:sz w:val="28"/>
                                <w:szCs w:val="28"/>
                                <w:vertAlign w:val="subscript"/>
                              </w:rPr>
                              <w:t>No families</w:t>
                            </w:r>
                          </w:p>
                        </w:tc>
                        <w:tc>
                          <w:tcPr>
                            <w:tcW w:w="709" w:type="dxa"/>
                            <w:tcBorders>
                              <w:top w:val="single" w:sz="18" w:space="0" w:color="auto"/>
                              <w:left w:val="nil"/>
                              <w:bottom w:val="single" w:sz="18" w:space="0" w:color="auto"/>
                              <w:right w:val="nil"/>
                            </w:tcBorders>
                            <w:shd w:val="clear" w:color="auto" w:fill="auto"/>
                          </w:tcPr>
                          <w:p w14:paraId="48244DC1" w14:textId="77777777" w:rsidR="00122566" w:rsidRPr="0003015D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b/>
                                <w:sz w:val="28"/>
                                <w:szCs w:val="28"/>
                                <w:vertAlign w:val="subscript"/>
                              </w:rPr>
                            </w:pPr>
                            <w:r w:rsidRPr="0003015D">
                              <w:rPr>
                                <w:rFonts w:cs="Times New Roman"/>
                                <w:b/>
                                <w:sz w:val="28"/>
                                <w:szCs w:val="28"/>
                                <w:vertAlign w:val="subscript"/>
                              </w:rPr>
                              <w:t>HP</w:t>
                            </w:r>
                          </w:p>
                        </w:tc>
                        <w:tc>
                          <w:tcPr>
                            <w:tcW w:w="757" w:type="dxa"/>
                            <w:tcBorders>
                              <w:top w:val="single" w:sz="18" w:space="0" w:color="auto"/>
                              <w:left w:val="nil"/>
                              <w:bottom w:val="single" w:sz="18" w:space="0" w:color="auto"/>
                              <w:right w:val="nil"/>
                            </w:tcBorders>
                            <w:shd w:val="clear" w:color="auto" w:fill="auto"/>
                          </w:tcPr>
                          <w:p w14:paraId="33C7C672" w14:textId="2D2C541E" w:rsidR="00122566" w:rsidRPr="0003015D" w:rsidRDefault="00122566" w:rsidP="001E44D3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right="60"/>
                              <w:rPr>
                                <w:rFonts w:cs="Times New Roman"/>
                                <w:b/>
                                <w:sz w:val="28"/>
                                <w:szCs w:val="28"/>
                                <w:vertAlign w:val="subscript"/>
                              </w:rPr>
                            </w:pPr>
                            <w:r>
                              <w:rPr>
                                <w:rFonts w:cs="Times New Roman"/>
                                <w:b/>
                                <w:sz w:val="28"/>
                                <w:szCs w:val="28"/>
                                <w:vertAlign w:val="subscript"/>
                              </w:rPr>
                              <w:t xml:space="preserve">   </w:t>
                            </w:r>
                            <w:r w:rsidRPr="0003015D">
                              <w:rPr>
                                <w:rFonts w:cs="Times New Roman"/>
                                <w:b/>
                                <w:sz w:val="28"/>
                                <w:szCs w:val="28"/>
                                <w:vertAlign w:val="subscript"/>
                              </w:rPr>
                              <w:t>HEV</w:t>
                            </w:r>
                          </w:p>
                        </w:tc>
                        <w:tc>
                          <w:tcPr>
                            <w:tcW w:w="829" w:type="dxa"/>
                            <w:tcBorders>
                              <w:top w:val="single" w:sz="18" w:space="0" w:color="auto"/>
                              <w:left w:val="nil"/>
                              <w:bottom w:val="single" w:sz="18" w:space="0" w:color="auto"/>
                              <w:right w:val="nil"/>
                            </w:tcBorders>
                            <w:shd w:val="clear" w:color="auto" w:fill="auto"/>
                          </w:tcPr>
                          <w:p w14:paraId="1214DB62" w14:textId="02342E28" w:rsidR="00122566" w:rsidRPr="0003015D" w:rsidRDefault="00122566" w:rsidP="001E44D3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b/>
                                <w:sz w:val="28"/>
                                <w:szCs w:val="28"/>
                                <w:vertAlign w:val="subscript"/>
                              </w:rPr>
                            </w:pPr>
                            <w:r>
                              <w:rPr>
                                <w:rFonts w:cs="Times New Roman"/>
                                <w:b/>
                                <w:sz w:val="28"/>
                                <w:szCs w:val="28"/>
                                <w:vertAlign w:val="subscript"/>
                              </w:rPr>
                              <w:t xml:space="preserve"> </w:t>
                            </w:r>
                            <w:r w:rsidRPr="0003015D">
                              <w:rPr>
                                <w:rFonts w:cs="Times New Roman"/>
                                <w:b/>
                                <w:sz w:val="28"/>
                                <w:szCs w:val="28"/>
                                <w:vertAlign w:val="subscript"/>
                              </w:rPr>
                              <w:t>HWW</w:t>
                            </w:r>
                          </w:p>
                        </w:tc>
                      </w:tr>
                      <w:tr w:rsidR="00122566" w:rsidRPr="00693F69" w14:paraId="4955F7E7" w14:textId="77777777" w:rsidTr="00EF2EB0">
                        <w:trPr>
                          <w:cantSplit/>
                          <w:trHeight w:val="110"/>
                        </w:trPr>
                        <w:tc>
                          <w:tcPr>
                            <w:tcW w:w="5648" w:type="dxa"/>
                            <w:tcBorders>
                              <w:top w:val="single" w:sz="18" w:space="0" w:color="auto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032DEAA5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b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AMC-ATM-CHL-CIP-CN-CTX-FEP-FOS-FOX-MEM-LEV-SXT/TMP-TET</w:t>
                            </w:r>
                          </w:p>
                        </w:tc>
                        <w:tc>
                          <w:tcPr>
                            <w:tcW w:w="574" w:type="dxa"/>
                            <w:tcBorders>
                              <w:top w:val="single" w:sz="18" w:space="0" w:color="auto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138F80CE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b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13</w:t>
                            </w:r>
                          </w:p>
                        </w:tc>
                        <w:tc>
                          <w:tcPr>
                            <w:tcW w:w="851" w:type="dxa"/>
                            <w:tcBorders>
                              <w:top w:val="single" w:sz="18" w:space="0" w:color="auto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034D0F8C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b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7</w:t>
                            </w:r>
                          </w:p>
                        </w:tc>
                        <w:tc>
                          <w:tcPr>
                            <w:tcW w:w="709" w:type="dxa"/>
                            <w:tcBorders>
                              <w:top w:val="single" w:sz="18" w:space="0" w:color="auto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3E5A1486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b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757" w:type="dxa"/>
                            <w:tcBorders>
                              <w:top w:val="single" w:sz="18" w:space="0" w:color="auto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20D22809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b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829" w:type="dxa"/>
                            <w:tcBorders>
                              <w:top w:val="single" w:sz="18" w:space="0" w:color="auto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39569319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b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0</w:t>
                            </w:r>
                          </w:p>
                        </w:tc>
                      </w:tr>
                      <w:tr w:rsidR="00122566" w:rsidRPr="00693F69" w14:paraId="3EEEE73E" w14:textId="77777777" w:rsidTr="00EF2EB0">
                        <w:trPr>
                          <w:cantSplit/>
                          <w:trHeight w:val="302"/>
                        </w:trPr>
                        <w:tc>
                          <w:tcPr>
                            <w:tcW w:w="5648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02144040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AMC-ATM-CHL-CIP-CN-CTX-FEP-FOS-FOX-LEV-SXT/TMP-TET</w:t>
                            </w:r>
                          </w:p>
                        </w:tc>
                        <w:tc>
                          <w:tcPr>
                            <w:tcW w:w="574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5DF176DE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12</w:t>
                            </w:r>
                          </w:p>
                        </w:tc>
                        <w:tc>
                          <w:tcPr>
                            <w:tcW w:w="851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136A1585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7</w:t>
                            </w:r>
                          </w:p>
                        </w:tc>
                        <w:tc>
                          <w:tcPr>
                            <w:tcW w:w="709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67C844E3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3</w:t>
                            </w:r>
                          </w:p>
                        </w:tc>
                        <w:tc>
                          <w:tcPr>
                            <w:tcW w:w="757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0907B3CD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829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07897234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2</w:t>
                            </w:r>
                          </w:p>
                        </w:tc>
                      </w:tr>
                      <w:tr w:rsidR="00122566" w:rsidRPr="00693F69" w14:paraId="7E219FF0" w14:textId="77777777" w:rsidTr="00EF2EB0">
                        <w:trPr>
                          <w:cantSplit/>
                          <w:trHeight w:val="302"/>
                        </w:trPr>
                        <w:tc>
                          <w:tcPr>
                            <w:tcW w:w="5648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6E2A11C2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AMC-ATM-CHL-CIP-CN-CTX-FEP-FOX-MEM-LEV-SXT/TMP-TET</w:t>
                            </w:r>
                          </w:p>
                        </w:tc>
                        <w:tc>
                          <w:tcPr>
                            <w:tcW w:w="574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5EF83051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12</w:t>
                            </w:r>
                          </w:p>
                        </w:tc>
                        <w:tc>
                          <w:tcPr>
                            <w:tcW w:w="851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7262828B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6</w:t>
                            </w:r>
                          </w:p>
                        </w:tc>
                        <w:tc>
                          <w:tcPr>
                            <w:tcW w:w="709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4836F6A5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757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7FA1045C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829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5F313741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1</w:t>
                            </w:r>
                          </w:p>
                        </w:tc>
                      </w:tr>
                      <w:tr w:rsidR="00122566" w:rsidRPr="00693F69" w14:paraId="17E2C40C" w14:textId="77777777" w:rsidTr="00EF2EB0">
                        <w:trPr>
                          <w:cantSplit/>
                          <w:trHeight w:val="302"/>
                        </w:trPr>
                        <w:tc>
                          <w:tcPr>
                            <w:tcW w:w="5648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6B01A688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AMC-ATM-CHL-CIP-CTX-FEP-FOS-FOX-MEM-LEV-SXT/TMP-TET</w:t>
                            </w:r>
                          </w:p>
                        </w:tc>
                        <w:tc>
                          <w:tcPr>
                            <w:tcW w:w="574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395EA26C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12</w:t>
                            </w:r>
                          </w:p>
                        </w:tc>
                        <w:tc>
                          <w:tcPr>
                            <w:tcW w:w="851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7E89DC2D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6</w:t>
                            </w:r>
                          </w:p>
                        </w:tc>
                        <w:tc>
                          <w:tcPr>
                            <w:tcW w:w="709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09D0AD7A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757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259BD001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829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6587700E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0</w:t>
                            </w:r>
                          </w:p>
                        </w:tc>
                      </w:tr>
                      <w:tr w:rsidR="00122566" w:rsidRPr="00693F69" w14:paraId="3C92CF52" w14:textId="77777777" w:rsidTr="00EF2EB0">
                        <w:trPr>
                          <w:cantSplit/>
                          <w:trHeight w:val="318"/>
                        </w:trPr>
                        <w:tc>
                          <w:tcPr>
                            <w:tcW w:w="5648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7187B69B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AMC-ATM-CHL-CIP-CN-CTX-FEP-FOX-LEV-SXT/TMP-TET</w:t>
                            </w:r>
                          </w:p>
                        </w:tc>
                        <w:tc>
                          <w:tcPr>
                            <w:tcW w:w="574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7E7545A0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11</w:t>
                            </w:r>
                          </w:p>
                        </w:tc>
                        <w:tc>
                          <w:tcPr>
                            <w:tcW w:w="851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73FD0BED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6</w:t>
                            </w:r>
                          </w:p>
                        </w:tc>
                        <w:tc>
                          <w:tcPr>
                            <w:tcW w:w="709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4DBF663A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757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42C1A4E6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829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19DFDFA0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0</w:t>
                            </w:r>
                          </w:p>
                        </w:tc>
                      </w:tr>
                      <w:tr w:rsidR="00122566" w:rsidRPr="00693F69" w14:paraId="44932283" w14:textId="77777777" w:rsidTr="00EF2EB0">
                        <w:trPr>
                          <w:cantSplit/>
                          <w:trHeight w:val="318"/>
                        </w:trPr>
                        <w:tc>
                          <w:tcPr>
                            <w:tcW w:w="5648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67286097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AMC-ATM-CHL-CIP-CN-CTX-FEP-FOS-FOX-SXT/TMP-TET</w:t>
                            </w:r>
                          </w:p>
                        </w:tc>
                        <w:tc>
                          <w:tcPr>
                            <w:tcW w:w="574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130E7EF6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11</w:t>
                            </w:r>
                          </w:p>
                        </w:tc>
                        <w:tc>
                          <w:tcPr>
                            <w:tcW w:w="851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2E2971BE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7</w:t>
                            </w:r>
                          </w:p>
                        </w:tc>
                        <w:tc>
                          <w:tcPr>
                            <w:tcW w:w="709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06FD5FB7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757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414DB337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829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5CE1269C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0</w:t>
                            </w:r>
                          </w:p>
                        </w:tc>
                      </w:tr>
                      <w:tr w:rsidR="00122566" w:rsidRPr="00693F69" w14:paraId="545FB178" w14:textId="77777777" w:rsidTr="00EF2EB0">
                        <w:trPr>
                          <w:cantSplit/>
                          <w:trHeight w:val="59"/>
                        </w:trPr>
                        <w:tc>
                          <w:tcPr>
                            <w:tcW w:w="5648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5B9FCE62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AMC-ATM-CHL-CIP-CN-CTX-FEP-MEM-LEV-SXT/TMP-TET</w:t>
                            </w:r>
                          </w:p>
                        </w:tc>
                        <w:tc>
                          <w:tcPr>
                            <w:tcW w:w="574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1CBD7ACB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11</w:t>
                            </w:r>
                          </w:p>
                        </w:tc>
                        <w:tc>
                          <w:tcPr>
                            <w:tcW w:w="851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2C1C7485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6</w:t>
                            </w:r>
                          </w:p>
                        </w:tc>
                        <w:tc>
                          <w:tcPr>
                            <w:tcW w:w="709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5AAEE3B0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757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0261BAD2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829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7A48C2A2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2</w:t>
                            </w:r>
                          </w:p>
                        </w:tc>
                      </w:tr>
                      <w:tr w:rsidR="00122566" w:rsidRPr="00693F69" w14:paraId="6953AFF9" w14:textId="77777777" w:rsidTr="00EF2EB0">
                        <w:trPr>
                          <w:cantSplit/>
                          <w:trHeight w:val="59"/>
                        </w:trPr>
                        <w:tc>
                          <w:tcPr>
                            <w:tcW w:w="5648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762839A8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AMC-ATM-CHL-CIP-CTX-FEP-FOS-FOX-LEV-SXT/TMP-TET</w:t>
                            </w:r>
                          </w:p>
                        </w:tc>
                        <w:tc>
                          <w:tcPr>
                            <w:tcW w:w="574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0038E5E9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11</w:t>
                            </w:r>
                          </w:p>
                        </w:tc>
                        <w:tc>
                          <w:tcPr>
                            <w:tcW w:w="851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21D8C322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6</w:t>
                            </w:r>
                          </w:p>
                        </w:tc>
                        <w:tc>
                          <w:tcPr>
                            <w:tcW w:w="709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13C2BEA1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757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3117EF18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829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7E3C45EE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0</w:t>
                            </w:r>
                          </w:p>
                        </w:tc>
                      </w:tr>
                      <w:tr w:rsidR="00122566" w:rsidRPr="00693F69" w14:paraId="248BCFB6" w14:textId="77777777" w:rsidTr="00EF2EB0">
                        <w:trPr>
                          <w:cantSplit/>
                          <w:trHeight w:val="59"/>
                        </w:trPr>
                        <w:tc>
                          <w:tcPr>
                            <w:tcW w:w="5648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4A92CEAE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AMC-ATM-CHL-CIP-CTX-FEP-FOX-MEM-LEV-SXT/TMP-TET</w:t>
                            </w:r>
                          </w:p>
                        </w:tc>
                        <w:tc>
                          <w:tcPr>
                            <w:tcW w:w="574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7D0FC046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11</w:t>
                            </w:r>
                          </w:p>
                        </w:tc>
                        <w:tc>
                          <w:tcPr>
                            <w:tcW w:w="851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6050402E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5</w:t>
                            </w:r>
                          </w:p>
                        </w:tc>
                        <w:tc>
                          <w:tcPr>
                            <w:tcW w:w="709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01BAFD35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757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7D907B38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829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2AD4108E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1</w:t>
                            </w:r>
                          </w:p>
                        </w:tc>
                      </w:tr>
                      <w:tr w:rsidR="00122566" w:rsidRPr="00693F69" w14:paraId="42DDA707" w14:textId="77777777" w:rsidTr="00EF2EB0">
                        <w:trPr>
                          <w:cantSplit/>
                          <w:trHeight w:val="59"/>
                        </w:trPr>
                        <w:tc>
                          <w:tcPr>
                            <w:tcW w:w="5648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22AC2E78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AMC-ATM-CIP-CN-CTX-FEP-FOS-FOX-LEV-SXT/TMP-TET</w:t>
                            </w:r>
                          </w:p>
                        </w:tc>
                        <w:tc>
                          <w:tcPr>
                            <w:tcW w:w="574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427F71A8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11</w:t>
                            </w:r>
                          </w:p>
                        </w:tc>
                        <w:tc>
                          <w:tcPr>
                            <w:tcW w:w="851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2E381F7C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6</w:t>
                            </w:r>
                          </w:p>
                        </w:tc>
                        <w:tc>
                          <w:tcPr>
                            <w:tcW w:w="709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3A1CAFA4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3</w:t>
                            </w:r>
                          </w:p>
                        </w:tc>
                        <w:tc>
                          <w:tcPr>
                            <w:tcW w:w="757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798AE703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829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60CD6662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0</w:t>
                            </w:r>
                          </w:p>
                        </w:tc>
                      </w:tr>
                      <w:tr w:rsidR="00122566" w:rsidRPr="00693F69" w14:paraId="0616044C" w14:textId="77777777" w:rsidTr="00EF2EB0">
                        <w:trPr>
                          <w:cantSplit/>
                          <w:trHeight w:val="59"/>
                        </w:trPr>
                        <w:tc>
                          <w:tcPr>
                            <w:tcW w:w="5648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4C5D80D3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AMC-ATM-CIP-CN-CTX-FEP-FOX-MEM-LEV-SXT/TMP-TET</w:t>
                            </w:r>
                          </w:p>
                        </w:tc>
                        <w:tc>
                          <w:tcPr>
                            <w:tcW w:w="574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3A23EADB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11</w:t>
                            </w:r>
                          </w:p>
                        </w:tc>
                        <w:tc>
                          <w:tcPr>
                            <w:tcW w:w="851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0EF5A2FC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5</w:t>
                            </w:r>
                          </w:p>
                        </w:tc>
                        <w:tc>
                          <w:tcPr>
                            <w:tcW w:w="709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007A65B5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757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729C8128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829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7913C268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3</w:t>
                            </w:r>
                          </w:p>
                        </w:tc>
                      </w:tr>
                      <w:tr w:rsidR="00122566" w:rsidRPr="00693F69" w14:paraId="4035A161" w14:textId="77777777" w:rsidTr="00EF2EB0">
                        <w:trPr>
                          <w:cantSplit/>
                          <w:trHeight w:val="59"/>
                        </w:trPr>
                        <w:tc>
                          <w:tcPr>
                            <w:tcW w:w="5648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15AF9C79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AMC-ATM-CIP-CTX-FEP-FOS-FOX-MEM-LEV-SXT/TMP-TET</w:t>
                            </w:r>
                          </w:p>
                        </w:tc>
                        <w:tc>
                          <w:tcPr>
                            <w:tcW w:w="574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0D127EAA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11</w:t>
                            </w:r>
                          </w:p>
                        </w:tc>
                        <w:tc>
                          <w:tcPr>
                            <w:tcW w:w="851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1991F5C9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5</w:t>
                            </w:r>
                          </w:p>
                        </w:tc>
                        <w:tc>
                          <w:tcPr>
                            <w:tcW w:w="709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0F8ED213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757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751DE343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829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16A482AB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1</w:t>
                            </w:r>
                          </w:p>
                        </w:tc>
                      </w:tr>
                      <w:tr w:rsidR="00122566" w:rsidRPr="00693F69" w14:paraId="5AB155A8" w14:textId="77777777" w:rsidTr="00EF2EB0">
                        <w:trPr>
                          <w:cantSplit/>
                          <w:trHeight w:val="302"/>
                        </w:trPr>
                        <w:tc>
                          <w:tcPr>
                            <w:tcW w:w="5648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647CD61C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AMC-ATM-CHL-CIP-CN-CTX-FEP-FOS-FOX-TET</w:t>
                            </w:r>
                          </w:p>
                        </w:tc>
                        <w:tc>
                          <w:tcPr>
                            <w:tcW w:w="574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242EE224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10</w:t>
                            </w:r>
                          </w:p>
                        </w:tc>
                        <w:tc>
                          <w:tcPr>
                            <w:tcW w:w="851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35A63D1F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5</w:t>
                            </w:r>
                          </w:p>
                        </w:tc>
                        <w:tc>
                          <w:tcPr>
                            <w:tcW w:w="709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45839106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757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635F66F3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829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5DFD54F6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0</w:t>
                            </w:r>
                          </w:p>
                        </w:tc>
                      </w:tr>
                      <w:tr w:rsidR="00122566" w:rsidRPr="00693F69" w14:paraId="13DCD59D" w14:textId="77777777" w:rsidTr="00EF2EB0">
                        <w:trPr>
                          <w:cantSplit/>
                          <w:trHeight w:val="302"/>
                        </w:trPr>
                        <w:tc>
                          <w:tcPr>
                            <w:tcW w:w="5648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602FE446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AMC-ATM-CHL-CIP-CN-CTX-FEP-LEV-SXT/TMP-TET</w:t>
                            </w:r>
                          </w:p>
                        </w:tc>
                        <w:tc>
                          <w:tcPr>
                            <w:tcW w:w="574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28552DE5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10</w:t>
                            </w:r>
                          </w:p>
                        </w:tc>
                        <w:tc>
                          <w:tcPr>
                            <w:tcW w:w="851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66CE6336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6</w:t>
                            </w:r>
                          </w:p>
                        </w:tc>
                        <w:tc>
                          <w:tcPr>
                            <w:tcW w:w="709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16C0F13A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757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02F2F30C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829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3D62D6F2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2</w:t>
                            </w:r>
                          </w:p>
                        </w:tc>
                      </w:tr>
                      <w:tr w:rsidR="00122566" w:rsidRPr="00693F69" w14:paraId="7B3EAED4" w14:textId="77777777" w:rsidTr="00EF2EB0">
                        <w:trPr>
                          <w:cantSplit/>
                          <w:trHeight w:val="318"/>
                        </w:trPr>
                        <w:tc>
                          <w:tcPr>
                            <w:tcW w:w="5648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19FBAE65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AMC-ATM-CHL-CIP-CTX-FEP-FOS-FOX-SXT/TMP-TET</w:t>
                            </w:r>
                          </w:p>
                        </w:tc>
                        <w:tc>
                          <w:tcPr>
                            <w:tcW w:w="574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675E21AB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10</w:t>
                            </w:r>
                          </w:p>
                        </w:tc>
                        <w:tc>
                          <w:tcPr>
                            <w:tcW w:w="851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213E9A2E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6</w:t>
                            </w:r>
                          </w:p>
                        </w:tc>
                        <w:tc>
                          <w:tcPr>
                            <w:tcW w:w="709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79AD9041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757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1283FAA3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829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6C32FDC7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0</w:t>
                            </w:r>
                          </w:p>
                        </w:tc>
                      </w:tr>
                      <w:tr w:rsidR="00122566" w:rsidRPr="00693F69" w14:paraId="0E87657C" w14:textId="77777777" w:rsidTr="00EF2EB0">
                        <w:trPr>
                          <w:cantSplit/>
                          <w:trHeight w:val="302"/>
                        </w:trPr>
                        <w:tc>
                          <w:tcPr>
                            <w:tcW w:w="5648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2EC5FED1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AMC-ATM-CIP-CN-CTX-FEP-FOS-FOX-LEV-SXT/TMP</w:t>
                            </w:r>
                          </w:p>
                        </w:tc>
                        <w:tc>
                          <w:tcPr>
                            <w:tcW w:w="574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7CCD5EE1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10</w:t>
                            </w:r>
                          </w:p>
                        </w:tc>
                        <w:tc>
                          <w:tcPr>
                            <w:tcW w:w="851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6DBDDE76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5</w:t>
                            </w:r>
                          </w:p>
                        </w:tc>
                        <w:tc>
                          <w:tcPr>
                            <w:tcW w:w="709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280C5778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757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7C846125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829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7D8FBE60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1</w:t>
                            </w:r>
                          </w:p>
                        </w:tc>
                      </w:tr>
                      <w:tr w:rsidR="00122566" w:rsidRPr="00693F69" w14:paraId="07DEFAA2" w14:textId="77777777" w:rsidTr="00EF2EB0">
                        <w:trPr>
                          <w:cantSplit/>
                          <w:trHeight w:val="302"/>
                        </w:trPr>
                        <w:tc>
                          <w:tcPr>
                            <w:tcW w:w="5648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7B4CFC37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AMC-ATM-CIP-CN-CTX-FEP-FOS-FOX-SXT/TMP-TET</w:t>
                            </w:r>
                          </w:p>
                        </w:tc>
                        <w:tc>
                          <w:tcPr>
                            <w:tcW w:w="574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5374D6B2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10</w:t>
                            </w:r>
                          </w:p>
                        </w:tc>
                        <w:tc>
                          <w:tcPr>
                            <w:tcW w:w="851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445D494C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6</w:t>
                            </w:r>
                          </w:p>
                        </w:tc>
                        <w:tc>
                          <w:tcPr>
                            <w:tcW w:w="709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49D1D242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757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117C0C2A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829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5EEB6718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1</w:t>
                            </w:r>
                          </w:p>
                        </w:tc>
                      </w:tr>
                      <w:tr w:rsidR="00122566" w:rsidRPr="00693F69" w14:paraId="261FFB58" w14:textId="77777777" w:rsidTr="00EF2EB0">
                        <w:trPr>
                          <w:cantSplit/>
                          <w:trHeight w:val="302"/>
                        </w:trPr>
                        <w:tc>
                          <w:tcPr>
                            <w:tcW w:w="5648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1041D672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AMC-ATM-CIP-CN-CTX-FEP-FOS-LEV-SXT/TMP-TET</w:t>
                            </w:r>
                          </w:p>
                        </w:tc>
                        <w:tc>
                          <w:tcPr>
                            <w:tcW w:w="574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48CC92BA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10</w:t>
                            </w:r>
                          </w:p>
                        </w:tc>
                        <w:tc>
                          <w:tcPr>
                            <w:tcW w:w="851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6B25D610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6</w:t>
                            </w:r>
                          </w:p>
                        </w:tc>
                        <w:tc>
                          <w:tcPr>
                            <w:tcW w:w="709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2592249E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757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72937E2A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829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1F5BF703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0</w:t>
                            </w:r>
                          </w:p>
                        </w:tc>
                      </w:tr>
                      <w:tr w:rsidR="00122566" w:rsidRPr="00693F69" w14:paraId="2FB9CAED" w14:textId="77777777" w:rsidTr="00EF2EB0">
                        <w:trPr>
                          <w:cantSplit/>
                          <w:trHeight w:val="318"/>
                        </w:trPr>
                        <w:tc>
                          <w:tcPr>
                            <w:tcW w:w="5648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33FA1CDC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AMC-ATM-CIP-CN-CTX-FEP-FOX-LEV-SXT/TMP-TET</w:t>
                            </w:r>
                          </w:p>
                        </w:tc>
                        <w:tc>
                          <w:tcPr>
                            <w:tcW w:w="574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1D31FF1D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10</w:t>
                            </w:r>
                          </w:p>
                        </w:tc>
                        <w:tc>
                          <w:tcPr>
                            <w:tcW w:w="851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2214B130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5</w:t>
                            </w:r>
                          </w:p>
                        </w:tc>
                        <w:tc>
                          <w:tcPr>
                            <w:tcW w:w="709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0EDE3404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757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7D7E2C0E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829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6C6D1489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2</w:t>
                            </w:r>
                          </w:p>
                        </w:tc>
                      </w:tr>
                      <w:tr w:rsidR="00122566" w:rsidRPr="00693F69" w14:paraId="496BC54E" w14:textId="77777777" w:rsidTr="00EF2EB0">
                        <w:trPr>
                          <w:cantSplit/>
                          <w:trHeight w:val="302"/>
                        </w:trPr>
                        <w:tc>
                          <w:tcPr>
                            <w:tcW w:w="5648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05AAA305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AMC-ATM-CIP-CTX-FEP-FOS-FOX-LEV-SXT/TMP-TET</w:t>
                            </w:r>
                          </w:p>
                        </w:tc>
                        <w:tc>
                          <w:tcPr>
                            <w:tcW w:w="574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7E3C9DC7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10</w:t>
                            </w:r>
                          </w:p>
                        </w:tc>
                        <w:tc>
                          <w:tcPr>
                            <w:tcW w:w="851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767DC683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5</w:t>
                            </w:r>
                          </w:p>
                        </w:tc>
                        <w:tc>
                          <w:tcPr>
                            <w:tcW w:w="709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52358D18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2</w:t>
                            </w:r>
                          </w:p>
                        </w:tc>
                        <w:tc>
                          <w:tcPr>
                            <w:tcW w:w="757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6B72B525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829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2A9C4E12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0</w:t>
                            </w:r>
                          </w:p>
                        </w:tc>
                      </w:tr>
                      <w:tr w:rsidR="00122566" w:rsidRPr="00693F69" w14:paraId="2063AF34" w14:textId="77777777" w:rsidTr="00EF2EB0">
                        <w:trPr>
                          <w:cantSplit/>
                          <w:trHeight w:val="302"/>
                        </w:trPr>
                        <w:tc>
                          <w:tcPr>
                            <w:tcW w:w="5648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467D2717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AMC-ATM-CIP-CTX-FEP-FOX-MEM-LEV-SXT/TMP-TET</w:t>
                            </w:r>
                          </w:p>
                        </w:tc>
                        <w:tc>
                          <w:tcPr>
                            <w:tcW w:w="574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4A516A75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10</w:t>
                            </w:r>
                          </w:p>
                        </w:tc>
                        <w:tc>
                          <w:tcPr>
                            <w:tcW w:w="851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306DE0D3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4</w:t>
                            </w:r>
                          </w:p>
                        </w:tc>
                        <w:tc>
                          <w:tcPr>
                            <w:tcW w:w="709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0256BBB9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757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546C5D1B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829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5C3CB7CA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3</w:t>
                            </w:r>
                          </w:p>
                        </w:tc>
                      </w:tr>
                      <w:tr w:rsidR="00122566" w:rsidRPr="00693F69" w14:paraId="15588DA1" w14:textId="77777777" w:rsidTr="00EF2EB0">
                        <w:trPr>
                          <w:cantSplit/>
                          <w:trHeight w:val="302"/>
                        </w:trPr>
                        <w:tc>
                          <w:tcPr>
                            <w:tcW w:w="5648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2B452A2B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AMC-ATM-CHL-CIP-CTX-FEP-FOX-SXT/TMP-TET</w:t>
                            </w:r>
                          </w:p>
                        </w:tc>
                        <w:tc>
                          <w:tcPr>
                            <w:tcW w:w="574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176F8A04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9</w:t>
                            </w:r>
                          </w:p>
                        </w:tc>
                        <w:tc>
                          <w:tcPr>
                            <w:tcW w:w="851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2D0E7F7D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5</w:t>
                            </w:r>
                          </w:p>
                        </w:tc>
                        <w:tc>
                          <w:tcPr>
                            <w:tcW w:w="709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203DB58E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757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7A6AC593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829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6D2A930F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1</w:t>
                            </w:r>
                          </w:p>
                        </w:tc>
                      </w:tr>
                      <w:tr w:rsidR="00122566" w:rsidRPr="00693F69" w14:paraId="0D60750B" w14:textId="77777777" w:rsidTr="00EF2EB0">
                        <w:trPr>
                          <w:cantSplit/>
                          <w:trHeight w:val="302"/>
                        </w:trPr>
                        <w:tc>
                          <w:tcPr>
                            <w:tcW w:w="5648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013E119D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AMC-ATM-CHL-CIP-CTX-FEP-LEV-SXT/TMP-TET</w:t>
                            </w:r>
                          </w:p>
                        </w:tc>
                        <w:tc>
                          <w:tcPr>
                            <w:tcW w:w="574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45366962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9</w:t>
                            </w:r>
                          </w:p>
                        </w:tc>
                        <w:tc>
                          <w:tcPr>
                            <w:tcW w:w="851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5375BB07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5</w:t>
                            </w:r>
                          </w:p>
                        </w:tc>
                        <w:tc>
                          <w:tcPr>
                            <w:tcW w:w="709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6694EC75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757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7A403A70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829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0D0ED726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0</w:t>
                            </w:r>
                          </w:p>
                        </w:tc>
                      </w:tr>
                      <w:tr w:rsidR="00122566" w:rsidRPr="00693F69" w14:paraId="6B4198D8" w14:textId="77777777" w:rsidTr="00EF2EB0">
                        <w:trPr>
                          <w:cantSplit/>
                          <w:trHeight w:val="302"/>
                        </w:trPr>
                        <w:tc>
                          <w:tcPr>
                            <w:tcW w:w="5648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4876EF3A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AMC-ATM-CIP-CN-CTX-FEP-FOS-LEV-TET</w:t>
                            </w:r>
                          </w:p>
                        </w:tc>
                        <w:tc>
                          <w:tcPr>
                            <w:tcW w:w="574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15C461CF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9</w:t>
                            </w:r>
                          </w:p>
                        </w:tc>
                        <w:tc>
                          <w:tcPr>
                            <w:tcW w:w="851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29E8FE98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5</w:t>
                            </w:r>
                          </w:p>
                        </w:tc>
                        <w:tc>
                          <w:tcPr>
                            <w:tcW w:w="709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6A7BD021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757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2AEC63B2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829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49B9781C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0</w:t>
                            </w:r>
                          </w:p>
                        </w:tc>
                      </w:tr>
                      <w:tr w:rsidR="00122566" w:rsidRPr="00693F69" w14:paraId="7CBBEBD4" w14:textId="77777777" w:rsidTr="00EF2EB0">
                        <w:trPr>
                          <w:cantSplit/>
                          <w:trHeight w:val="302"/>
                        </w:trPr>
                        <w:tc>
                          <w:tcPr>
                            <w:tcW w:w="5648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4E918C08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AMC-ATM-CIP-CN-CTX-FEP-FOX-LEV-SXT/TMP</w:t>
                            </w:r>
                          </w:p>
                        </w:tc>
                        <w:tc>
                          <w:tcPr>
                            <w:tcW w:w="574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40B5E898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9</w:t>
                            </w:r>
                          </w:p>
                        </w:tc>
                        <w:tc>
                          <w:tcPr>
                            <w:tcW w:w="851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1DA8F952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4</w:t>
                            </w:r>
                          </w:p>
                        </w:tc>
                        <w:tc>
                          <w:tcPr>
                            <w:tcW w:w="709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76717A0E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757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7A645EEC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829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779A7D0A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0</w:t>
                            </w:r>
                          </w:p>
                        </w:tc>
                      </w:tr>
                      <w:tr w:rsidR="00122566" w:rsidRPr="00693F69" w14:paraId="2F68C2D6" w14:textId="77777777" w:rsidTr="00EF2EB0">
                        <w:trPr>
                          <w:cantSplit/>
                          <w:trHeight w:val="302"/>
                        </w:trPr>
                        <w:tc>
                          <w:tcPr>
                            <w:tcW w:w="5648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50532651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AMC-ATM-CIP-CN-CTX-FEP-FOX-SXT/TMP-TET</w:t>
                            </w:r>
                          </w:p>
                        </w:tc>
                        <w:tc>
                          <w:tcPr>
                            <w:tcW w:w="574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20F1C679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9</w:t>
                            </w:r>
                          </w:p>
                        </w:tc>
                        <w:tc>
                          <w:tcPr>
                            <w:tcW w:w="851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7657C9A6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5</w:t>
                            </w:r>
                          </w:p>
                        </w:tc>
                        <w:tc>
                          <w:tcPr>
                            <w:tcW w:w="709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20DFE044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757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47AB4707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829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10D0A579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0</w:t>
                            </w:r>
                          </w:p>
                        </w:tc>
                      </w:tr>
                      <w:tr w:rsidR="00122566" w:rsidRPr="00693F69" w14:paraId="7E544933" w14:textId="77777777" w:rsidTr="00EF2EB0">
                        <w:trPr>
                          <w:cantSplit/>
                          <w:trHeight w:val="302"/>
                        </w:trPr>
                        <w:tc>
                          <w:tcPr>
                            <w:tcW w:w="5648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61076834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AMC-CHL-CIP-FEP-FOS-FOX-LEV-SXT/TMP-TET</w:t>
                            </w:r>
                          </w:p>
                        </w:tc>
                        <w:tc>
                          <w:tcPr>
                            <w:tcW w:w="574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74357245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9</w:t>
                            </w:r>
                          </w:p>
                        </w:tc>
                        <w:tc>
                          <w:tcPr>
                            <w:tcW w:w="851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416DCA09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6</w:t>
                            </w:r>
                          </w:p>
                        </w:tc>
                        <w:tc>
                          <w:tcPr>
                            <w:tcW w:w="709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2BEC969C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757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2E5AA242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829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660F91AB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0</w:t>
                            </w:r>
                          </w:p>
                        </w:tc>
                      </w:tr>
                      <w:tr w:rsidR="00122566" w:rsidRPr="00693F69" w14:paraId="4BC36C99" w14:textId="77777777" w:rsidTr="00EF2EB0">
                        <w:trPr>
                          <w:cantSplit/>
                          <w:trHeight w:val="302"/>
                        </w:trPr>
                        <w:tc>
                          <w:tcPr>
                            <w:tcW w:w="5648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028921F1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AMC-ATM-CIP-CTX-FEP-FOX-LEV-SXT/TMP-TET</w:t>
                            </w:r>
                          </w:p>
                        </w:tc>
                        <w:tc>
                          <w:tcPr>
                            <w:tcW w:w="574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61E7CA21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9</w:t>
                            </w:r>
                          </w:p>
                        </w:tc>
                        <w:tc>
                          <w:tcPr>
                            <w:tcW w:w="851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14423AF2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4</w:t>
                            </w:r>
                          </w:p>
                        </w:tc>
                        <w:tc>
                          <w:tcPr>
                            <w:tcW w:w="709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4BDC100F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757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5460E77D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829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249D90A9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5</w:t>
                            </w:r>
                          </w:p>
                        </w:tc>
                      </w:tr>
                      <w:tr w:rsidR="00122566" w:rsidRPr="00693F69" w14:paraId="07070267" w14:textId="77777777" w:rsidTr="00EF2EB0">
                        <w:trPr>
                          <w:cantSplit/>
                          <w:trHeight w:val="318"/>
                        </w:trPr>
                        <w:tc>
                          <w:tcPr>
                            <w:tcW w:w="5648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232A152E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AMC-ATM-CHL-CIP-CTX-FEP-SXT/TMP-TET</w:t>
                            </w:r>
                          </w:p>
                        </w:tc>
                        <w:tc>
                          <w:tcPr>
                            <w:tcW w:w="574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207B5942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8</w:t>
                            </w:r>
                          </w:p>
                        </w:tc>
                        <w:tc>
                          <w:tcPr>
                            <w:tcW w:w="851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371C00C2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5</w:t>
                            </w:r>
                          </w:p>
                        </w:tc>
                        <w:tc>
                          <w:tcPr>
                            <w:tcW w:w="709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4855ECC4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757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2368F053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829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0BD860D2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0</w:t>
                            </w:r>
                          </w:p>
                        </w:tc>
                      </w:tr>
                      <w:tr w:rsidR="00122566" w:rsidRPr="00693F69" w14:paraId="397E3119" w14:textId="77777777" w:rsidTr="00EF2EB0">
                        <w:trPr>
                          <w:cantSplit/>
                          <w:trHeight w:val="302"/>
                        </w:trPr>
                        <w:tc>
                          <w:tcPr>
                            <w:tcW w:w="5648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32F3E00B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AMC-ATM-CIP-CTX-FEP-LEV-SXT/TMP-TET</w:t>
                            </w:r>
                          </w:p>
                        </w:tc>
                        <w:tc>
                          <w:tcPr>
                            <w:tcW w:w="574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50E6C96E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8</w:t>
                            </w:r>
                          </w:p>
                        </w:tc>
                        <w:tc>
                          <w:tcPr>
                            <w:tcW w:w="851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40CA6D15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4</w:t>
                            </w:r>
                          </w:p>
                        </w:tc>
                        <w:tc>
                          <w:tcPr>
                            <w:tcW w:w="709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30C79C97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4</w:t>
                            </w:r>
                          </w:p>
                        </w:tc>
                        <w:tc>
                          <w:tcPr>
                            <w:tcW w:w="757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74CF1E26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829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48C49B14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5</w:t>
                            </w:r>
                          </w:p>
                        </w:tc>
                      </w:tr>
                      <w:tr w:rsidR="00122566" w:rsidRPr="00693F69" w14:paraId="0F82DB65" w14:textId="77777777" w:rsidTr="00EF2EB0">
                        <w:trPr>
                          <w:cantSplit/>
                          <w:trHeight w:val="302"/>
                        </w:trPr>
                        <w:tc>
                          <w:tcPr>
                            <w:tcW w:w="5648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392E55F6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AMC-ATM-CHL-CTX-FEP-FOX-MEM-TET</w:t>
                            </w:r>
                          </w:p>
                        </w:tc>
                        <w:tc>
                          <w:tcPr>
                            <w:tcW w:w="574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41A49BF4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8</w:t>
                            </w:r>
                          </w:p>
                        </w:tc>
                        <w:tc>
                          <w:tcPr>
                            <w:tcW w:w="851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62FFB475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3</w:t>
                            </w:r>
                          </w:p>
                        </w:tc>
                        <w:tc>
                          <w:tcPr>
                            <w:tcW w:w="709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06BADE06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757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49E446C6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829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557BF56B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1</w:t>
                            </w:r>
                          </w:p>
                        </w:tc>
                      </w:tr>
                      <w:tr w:rsidR="00122566" w:rsidRPr="00693F69" w14:paraId="7928EAD0" w14:textId="77777777" w:rsidTr="00EF2EB0">
                        <w:trPr>
                          <w:cantSplit/>
                          <w:trHeight w:val="318"/>
                        </w:trPr>
                        <w:tc>
                          <w:tcPr>
                            <w:tcW w:w="5648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2A277D25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AMC-ATM-CHL-CTX-FEP-FOX-SXT/TMP-TET</w:t>
                            </w:r>
                          </w:p>
                        </w:tc>
                        <w:tc>
                          <w:tcPr>
                            <w:tcW w:w="574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47F8CAE9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8</w:t>
                            </w:r>
                          </w:p>
                        </w:tc>
                        <w:tc>
                          <w:tcPr>
                            <w:tcW w:w="851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2E8D17A6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4</w:t>
                            </w:r>
                          </w:p>
                        </w:tc>
                        <w:tc>
                          <w:tcPr>
                            <w:tcW w:w="709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75D10E53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757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701F69E1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829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002DD3F4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1</w:t>
                            </w:r>
                          </w:p>
                        </w:tc>
                      </w:tr>
                      <w:tr w:rsidR="00122566" w:rsidRPr="00693F69" w14:paraId="684D3335" w14:textId="77777777" w:rsidTr="00EF2EB0">
                        <w:trPr>
                          <w:cantSplit/>
                          <w:trHeight w:val="302"/>
                        </w:trPr>
                        <w:tc>
                          <w:tcPr>
                            <w:tcW w:w="5648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31C53017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AMC-ATM-CHL-CTX-FEP-SXT/TMP-TET</w:t>
                            </w:r>
                          </w:p>
                        </w:tc>
                        <w:tc>
                          <w:tcPr>
                            <w:tcW w:w="574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74D2B440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7</w:t>
                            </w:r>
                          </w:p>
                        </w:tc>
                        <w:tc>
                          <w:tcPr>
                            <w:tcW w:w="851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5259E98B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4</w:t>
                            </w:r>
                          </w:p>
                        </w:tc>
                        <w:tc>
                          <w:tcPr>
                            <w:tcW w:w="709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5E6161B8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757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58EEC315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829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5ABEE467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0</w:t>
                            </w:r>
                          </w:p>
                        </w:tc>
                      </w:tr>
                      <w:tr w:rsidR="00122566" w:rsidRPr="00693F69" w14:paraId="60C9DB4E" w14:textId="77777777" w:rsidTr="00EF2EB0">
                        <w:trPr>
                          <w:cantSplit/>
                          <w:trHeight w:val="302"/>
                        </w:trPr>
                        <w:tc>
                          <w:tcPr>
                            <w:tcW w:w="5648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74B278C1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AMC-ATM-CHL-CIP-CTX-FEP-TET</w:t>
                            </w:r>
                          </w:p>
                        </w:tc>
                        <w:tc>
                          <w:tcPr>
                            <w:tcW w:w="574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7DCF71A8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7</w:t>
                            </w:r>
                          </w:p>
                        </w:tc>
                        <w:tc>
                          <w:tcPr>
                            <w:tcW w:w="851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1A482974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4</w:t>
                            </w:r>
                          </w:p>
                        </w:tc>
                        <w:tc>
                          <w:tcPr>
                            <w:tcW w:w="709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5D6AFE83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757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6CB2CA58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829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22097B3F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0</w:t>
                            </w:r>
                          </w:p>
                        </w:tc>
                      </w:tr>
                      <w:tr w:rsidR="00122566" w:rsidRPr="00693F69" w14:paraId="7926CD77" w14:textId="77777777" w:rsidTr="00EF2EB0">
                        <w:trPr>
                          <w:cantSplit/>
                          <w:trHeight w:val="302"/>
                        </w:trPr>
                        <w:tc>
                          <w:tcPr>
                            <w:tcW w:w="5648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3AEF1AC0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AMC-ATM-CIP-CTX-FEP-LEV-TET</w:t>
                            </w:r>
                          </w:p>
                        </w:tc>
                        <w:tc>
                          <w:tcPr>
                            <w:tcW w:w="574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01E2024F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7</w:t>
                            </w:r>
                          </w:p>
                        </w:tc>
                        <w:tc>
                          <w:tcPr>
                            <w:tcW w:w="851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567F39E9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3</w:t>
                            </w:r>
                          </w:p>
                        </w:tc>
                        <w:tc>
                          <w:tcPr>
                            <w:tcW w:w="709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69DD75BD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757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6FFAB92F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829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009F4500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3</w:t>
                            </w:r>
                          </w:p>
                        </w:tc>
                      </w:tr>
                      <w:tr w:rsidR="00122566" w:rsidRPr="00693F69" w14:paraId="449D3FDA" w14:textId="77777777" w:rsidTr="00EF2EB0">
                        <w:trPr>
                          <w:cantSplit/>
                          <w:trHeight w:val="318"/>
                        </w:trPr>
                        <w:tc>
                          <w:tcPr>
                            <w:tcW w:w="5648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60A53E79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AMC-ATM-CIP-CTX-FEP-SXT/TMP-TET</w:t>
                            </w:r>
                          </w:p>
                        </w:tc>
                        <w:tc>
                          <w:tcPr>
                            <w:tcW w:w="574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3E5A9115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7</w:t>
                            </w:r>
                          </w:p>
                        </w:tc>
                        <w:tc>
                          <w:tcPr>
                            <w:tcW w:w="851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337CA666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4</w:t>
                            </w:r>
                          </w:p>
                        </w:tc>
                        <w:tc>
                          <w:tcPr>
                            <w:tcW w:w="709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500873BE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757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6F4D0DF2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829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7A1CF984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1</w:t>
                            </w:r>
                          </w:p>
                        </w:tc>
                      </w:tr>
                      <w:tr w:rsidR="00122566" w:rsidRPr="00693F69" w14:paraId="05FE9B14" w14:textId="77777777" w:rsidTr="00EF2EB0">
                        <w:trPr>
                          <w:cantSplit/>
                          <w:trHeight w:val="302"/>
                        </w:trPr>
                        <w:tc>
                          <w:tcPr>
                            <w:tcW w:w="5648" w:type="dxa"/>
                            <w:tcBorders>
                              <w:top w:val="nil"/>
                              <w:left w:val="nil"/>
                              <w:bottom w:val="single" w:sz="18" w:space="0" w:color="auto"/>
                              <w:right w:val="nil"/>
                            </w:tcBorders>
                            <w:shd w:val="clear" w:color="auto" w:fill="auto"/>
                          </w:tcPr>
                          <w:p w14:paraId="5FA7749F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AMC-ATM-CTX-FEP-FOS-SXT/TMP-TET</w:t>
                            </w:r>
                          </w:p>
                        </w:tc>
                        <w:tc>
                          <w:tcPr>
                            <w:tcW w:w="574" w:type="dxa"/>
                            <w:tcBorders>
                              <w:top w:val="nil"/>
                              <w:left w:val="nil"/>
                              <w:bottom w:val="single" w:sz="18" w:space="0" w:color="auto"/>
                              <w:right w:val="nil"/>
                            </w:tcBorders>
                            <w:shd w:val="clear" w:color="auto" w:fill="auto"/>
                          </w:tcPr>
                          <w:p w14:paraId="3631DD37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7</w:t>
                            </w:r>
                          </w:p>
                        </w:tc>
                        <w:tc>
                          <w:tcPr>
                            <w:tcW w:w="851" w:type="dxa"/>
                            <w:tcBorders>
                              <w:top w:val="nil"/>
                              <w:left w:val="nil"/>
                              <w:bottom w:val="single" w:sz="18" w:space="0" w:color="auto"/>
                              <w:right w:val="nil"/>
                            </w:tcBorders>
                            <w:shd w:val="clear" w:color="auto" w:fill="auto"/>
                          </w:tcPr>
                          <w:p w14:paraId="32005E93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4</w:t>
                            </w:r>
                          </w:p>
                        </w:tc>
                        <w:tc>
                          <w:tcPr>
                            <w:tcW w:w="709" w:type="dxa"/>
                            <w:tcBorders>
                              <w:top w:val="nil"/>
                              <w:left w:val="nil"/>
                              <w:bottom w:val="single" w:sz="18" w:space="0" w:color="auto"/>
                              <w:right w:val="nil"/>
                            </w:tcBorders>
                            <w:shd w:val="clear" w:color="auto" w:fill="auto"/>
                          </w:tcPr>
                          <w:p w14:paraId="5338EDD7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757" w:type="dxa"/>
                            <w:tcBorders>
                              <w:top w:val="nil"/>
                              <w:left w:val="nil"/>
                              <w:bottom w:val="single" w:sz="18" w:space="0" w:color="auto"/>
                              <w:right w:val="nil"/>
                            </w:tcBorders>
                            <w:shd w:val="clear" w:color="auto" w:fill="auto"/>
                          </w:tcPr>
                          <w:p w14:paraId="4A093309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829" w:type="dxa"/>
                            <w:tcBorders>
                              <w:top w:val="nil"/>
                              <w:left w:val="nil"/>
                              <w:bottom w:val="single" w:sz="18" w:space="0" w:color="auto"/>
                              <w:right w:val="nil"/>
                            </w:tcBorders>
                            <w:shd w:val="clear" w:color="auto" w:fill="auto"/>
                          </w:tcPr>
                          <w:p w14:paraId="5DF7C99E" w14:textId="77777777" w:rsidR="00122566" w:rsidRPr="00693F69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</w:pPr>
                            <w:r w:rsidRPr="00693F69">
                              <w:rPr>
                                <w:rFonts w:cs="Times New Roman"/>
                                <w:szCs w:val="28"/>
                                <w:vertAlign w:val="subscript"/>
                              </w:rPr>
                              <w:t>1</w:t>
                            </w:r>
                          </w:p>
                        </w:tc>
                      </w:tr>
                      <w:tr w:rsidR="00122566" w:rsidRPr="00010CC8" w14:paraId="5102A8F0" w14:textId="77777777" w:rsidTr="00EF2EB0">
                        <w:trPr>
                          <w:cantSplit/>
                          <w:trHeight w:val="302"/>
                        </w:trPr>
                        <w:tc>
                          <w:tcPr>
                            <w:tcW w:w="9368" w:type="dxa"/>
                            <w:gridSpan w:val="6"/>
                            <w:tcBorders>
                              <w:top w:val="single" w:sz="18" w:space="0" w:color="auto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14:paraId="138FF83A" w14:textId="75FB73EB" w:rsidR="00122566" w:rsidRPr="0003015D" w:rsidRDefault="00122566" w:rsidP="00010CC8">
                            <w:pPr>
                              <w:spacing w:after="0"/>
                              <w:jc w:val="both"/>
                              <w:rPr>
                                <w:sz w:val="18"/>
                                <w:szCs w:val="20"/>
                              </w:rPr>
                            </w:pPr>
                            <w:r w:rsidRPr="0003015D">
                              <w:rPr>
                                <w:rFonts w:cs="Times New Roman"/>
                                <w:sz w:val="28"/>
                                <w:szCs w:val="20"/>
                                <w:vertAlign w:val="subscript"/>
                              </w:rPr>
                              <w:t xml:space="preserve">Nº=Number, HP=Hospitalized patients, </w:t>
                            </w:r>
                            <w:r>
                              <w:rPr>
                                <w:rFonts w:cs="Times New Roman"/>
                                <w:sz w:val="28"/>
                                <w:szCs w:val="20"/>
                                <w:vertAlign w:val="subscript"/>
                              </w:rPr>
                              <w:t xml:space="preserve">ATB=Antibiotics, </w:t>
                            </w:r>
                            <w:r w:rsidRPr="0003015D">
                              <w:rPr>
                                <w:rFonts w:cs="Times New Roman"/>
                                <w:sz w:val="28"/>
                                <w:szCs w:val="20"/>
                                <w:vertAlign w:val="subscript"/>
                              </w:rPr>
                              <w:t>HEV=Hospital Environment, HWW=Hospital wastewater.</w:t>
                            </w:r>
                            <w:r w:rsidRPr="0003015D">
                              <w:rPr>
                                <w:rFonts w:cs="Times New Roman"/>
                                <w:sz w:val="20"/>
                                <w:szCs w:val="20"/>
                                <w:vertAlign w:val="subscript"/>
                              </w:rPr>
                              <w:t xml:space="preserve"> </w:t>
                            </w:r>
                            <w:r w:rsidRPr="0003015D">
                              <w:rPr>
                                <w:rFonts w:cs="Times New Roman"/>
                                <w:sz w:val="18"/>
                                <w:szCs w:val="20"/>
                              </w:rPr>
                              <w:t>AMC=amoxicillin-clavulanic acid, FEP=cefepime, CTX=cefotaxime, ATM=aztreonam, TET=tetracycline, SXT/TMP=trimethoprim-sulfamethoxazole, CIP=ciprofloxacin, LEV=levofloxacin, FOX=cefoxitin, CN=gentamicin, CHL= chloramphenicol, MEM=meropenem, and FOS=Fosfomycin.</w:t>
                            </w:r>
                          </w:p>
                          <w:p w14:paraId="1532981F" w14:textId="77777777" w:rsidR="00122566" w:rsidRPr="00010CC8" w:rsidRDefault="00122566" w:rsidP="00984940">
                            <w:pPr>
                              <w:autoSpaceDE w:val="0"/>
                              <w:autoSpaceDN w:val="0"/>
                              <w:adjustRightInd w:val="0"/>
                              <w:spacing w:after="0" w:line="320" w:lineRule="atLeast"/>
                              <w:ind w:left="60" w:right="60"/>
                              <w:jc w:val="both"/>
                              <w:rPr>
                                <w:rFonts w:cs="Times New Roman"/>
                                <w:sz w:val="20"/>
                                <w:szCs w:val="20"/>
                                <w:vertAlign w:val="subscript"/>
                              </w:rPr>
                            </w:pPr>
                          </w:p>
                        </w:tc>
                      </w:tr>
                    </w:tbl>
                    <w:p w14:paraId="6E17EA8F" w14:textId="77777777" w:rsidR="00122566" w:rsidRPr="00560053" w:rsidRDefault="00122566" w:rsidP="0003015D">
                      <w:pPr>
                        <w:rPr>
                          <w:sz w:val="22"/>
                        </w:rPr>
                      </w:pPr>
                    </w:p>
                  </w:txbxContent>
                </v:textbox>
                <w10:wrap type="square" anchorx="margin" anchory="margin"/>
              </v:shape>
            </w:pict>
          </mc:Fallback>
        </mc:AlternateContent>
      </w:r>
      <w:r w:rsidR="0003015D">
        <w:rPr>
          <w:rFonts w:cs="Times New Roman"/>
          <w:color w:val="000000" w:themeColor="text1"/>
          <w:szCs w:val="24"/>
        </w:rPr>
        <w:br w:type="page"/>
      </w:r>
    </w:p>
    <w:p w14:paraId="14EF05BB" w14:textId="20DE98E6" w:rsidR="00CF501F" w:rsidRPr="008F1121" w:rsidRDefault="0080093C" w:rsidP="00F666BB">
      <w:pPr>
        <w:spacing w:line="259" w:lineRule="auto"/>
        <w:rPr>
          <w:rFonts w:eastAsia="Times New Roman" w:cs="Times New Roman"/>
          <w:bCs/>
          <w:color w:val="000000" w:themeColor="text1"/>
          <w:szCs w:val="24"/>
        </w:rPr>
        <w:sectPr w:rsidR="00CF501F" w:rsidRPr="008F1121" w:rsidSect="006D1FB3">
          <w:footerReference w:type="first" r:id="rId14"/>
          <w:pgSz w:w="11906" w:h="16838"/>
          <w:pgMar w:top="1417" w:right="1417" w:bottom="1417" w:left="1417" w:header="708" w:footer="708" w:gutter="0"/>
          <w:cols w:space="708"/>
          <w:docGrid w:linePitch="360"/>
        </w:sectPr>
      </w:pPr>
      <w:r>
        <w:rPr>
          <w:rFonts w:eastAsia="Times New Roman" w:cs="Times New Roman"/>
          <w:b/>
          <w:bCs/>
          <w:noProof/>
          <w:color w:val="000000" w:themeColor="text1"/>
          <w:szCs w:val="24"/>
          <w:lang w:val="fr-FR" w:eastAsia="fr-FR"/>
        </w:rPr>
        <w:lastRenderedPageBreak/>
        <mc:AlternateContent>
          <mc:Choice Requires="wps">
            <w:drawing>
              <wp:anchor distT="0" distB="0" distL="114300" distR="114300" simplePos="0" relativeHeight="251889664" behindDoc="0" locked="0" layoutInCell="1" allowOverlap="1" wp14:anchorId="613995FB" wp14:editId="1AB05DAD">
                <wp:simplePos x="0" y="0"/>
                <wp:positionH relativeFrom="page">
                  <wp:posOffset>473738</wp:posOffset>
                </wp:positionH>
                <wp:positionV relativeFrom="paragraph">
                  <wp:posOffset>0</wp:posOffset>
                </wp:positionV>
                <wp:extent cx="6919595" cy="9517380"/>
                <wp:effectExtent l="0" t="0" r="0" b="7620"/>
                <wp:wrapSquare wrapText="bothSides"/>
                <wp:docPr id="6" name="Zone de texte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6919595" cy="951738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D8506FD" w14:textId="77777777" w:rsidR="00122566" w:rsidRPr="00DD72F4" w:rsidRDefault="00122566" w:rsidP="0080093C">
                            <w:pPr>
                              <w:spacing w:after="0"/>
                              <w:rPr>
                                <w:rFonts w:cs="Times New Roman"/>
                                <w:sz w:val="20"/>
                                <w:szCs w:val="20"/>
                              </w:rPr>
                            </w:pPr>
                          </w:p>
                          <w:tbl>
                            <w:tblPr>
                              <w:tblW w:w="10072" w:type="dxa"/>
                              <w:tblLayout w:type="fixed"/>
                              <w:tblCellMar>
                                <w:left w:w="0" w:type="dxa"/>
                                <w:right w:w="0" w:type="dxa"/>
                              </w:tblCellMar>
                              <w:tblLook w:val="0000" w:firstRow="0" w:lastRow="0" w:firstColumn="0" w:lastColumn="0" w:noHBand="0" w:noVBand="0"/>
                            </w:tblPr>
                            <w:tblGrid>
                              <w:gridCol w:w="6533"/>
                              <w:gridCol w:w="700"/>
                              <w:gridCol w:w="570"/>
                              <w:gridCol w:w="565"/>
                              <w:gridCol w:w="848"/>
                              <w:gridCol w:w="856"/>
                            </w:tblGrid>
                            <w:tr w:rsidR="00122566" w:rsidRPr="00DD72F4" w14:paraId="4CE3042E" w14:textId="77777777" w:rsidTr="0080093C">
                              <w:trPr>
                                <w:cantSplit/>
                                <w:trHeight w:val="355"/>
                              </w:trPr>
                              <w:tc>
                                <w:tcPr>
                                  <w:tcW w:w="10072" w:type="dxa"/>
                                  <w:gridSpan w:val="6"/>
                                  <w:tcBorders>
                                    <w:bottom w:val="single" w:sz="12" w:space="0" w:color="auto"/>
                                  </w:tcBorders>
                                  <w:shd w:val="clear" w:color="auto" w:fill="auto"/>
                                </w:tcPr>
                                <w:p w14:paraId="4369CCCF" w14:textId="5B76B635" w:rsidR="00122566" w:rsidRPr="00DD72F4" w:rsidRDefault="00122566" w:rsidP="00DD72F4">
                                  <w:pPr>
                                    <w:pStyle w:val="Caption"/>
                                    <w:keepNext/>
                                    <w:rPr>
                                      <w:rFonts w:cs="Times New Roman"/>
                                      <w:sz w:val="20"/>
                                      <w:szCs w:val="20"/>
                                      <w:lang w:val="en-US"/>
                                    </w:rPr>
                                  </w:pPr>
                                  <w:r>
                                    <w:rPr>
                                      <w:rFonts w:cs="Times New Roman"/>
                                      <w:b/>
                                      <w:i w:val="0"/>
                                      <w:color w:val="000000" w:themeColor="text1"/>
                                      <w:sz w:val="24"/>
                                      <w:szCs w:val="20"/>
                                      <w:lang w:val="en-US"/>
                                    </w:rPr>
                                    <w:t>Supplementary table S</w:t>
                                  </w:r>
                                  <w:r w:rsidR="00B34A2B">
                                    <w:rPr>
                                      <w:rFonts w:cs="Times New Roman"/>
                                      <w:b/>
                                      <w:i w:val="0"/>
                                      <w:color w:val="000000" w:themeColor="text1"/>
                                      <w:sz w:val="24"/>
                                      <w:szCs w:val="20"/>
                                      <w:lang w:val="en-US"/>
                                    </w:rPr>
                                    <w:t>2</w:t>
                                  </w:r>
                                  <w:r w:rsidRPr="00693F69">
                                    <w:rPr>
                                      <w:rFonts w:cs="Times New Roman"/>
                                      <w:i w:val="0"/>
                                      <w:color w:val="000000" w:themeColor="text1"/>
                                      <w:sz w:val="24"/>
                                      <w:szCs w:val="20"/>
                                      <w:lang w:val="en-US"/>
                                    </w:rPr>
                                    <w:t>:  Resistanc</w:t>
                                  </w:r>
                                  <w:r>
                                    <w:rPr>
                                      <w:rFonts w:cs="Times New Roman"/>
                                      <w:i w:val="0"/>
                                      <w:color w:val="000000" w:themeColor="text1"/>
                                      <w:sz w:val="24"/>
                                      <w:szCs w:val="20"/>
                                      <w:lang w:val="en-US"/>
                                    </w:rPr>
                                    <w:t>e patterns of ESBL-</w:t>
                                  </w:r>
                                  <w:r w:rsidRPr="00693F69">
                                    <w:rPr>
                                      <w:rFonts w:cs="Times New Roman"/>
                                      <w:color w:val="000000" w:themeColor="text1"/>
                                      <w:sz w:val="24"/>
                                      <w:szCs w:val="20"/>
                                      <w:lang w:val="en-US"/>
                                    </w:rPr>
                                    <w:t>K. pneumoniae</w:t>
                                  </w:r>
                                </w:p>
                              </w:tc>
                            </w:tr>
                            <w:tr w:rsidR="00122566" w:rsidRPr="00DD72F4" w14:paraId="0FC57A82" w14:textId="77777777" w:rsidTr="0080093C">
                              <w:trPr>
                                <w:cantSplit/>
                                <w:trHeight w:val="355"/>
                              </w:trPr>
                              <w:tc>
                                <w:tcPr>
                                  <w:tcW w:w="6533" w:type="dxa"/>
                                  <w:tcBorders>
                                    <w:top w:val="single" w:sz="12" w:space="0" w:color="auto"/>
                                    <w:bottom w:val="single" w:sz="12" w:space="0" w:color="auto"/>
                                  </w:tcBorders>
                                  <w:shd w:val="clear" w:color="auto" w:fill="auto"/>
                                </w:tcPr>
                                <w:p w14:paraId="3C243087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40" w:lineRule="auto"/>
                                    <w:ind w:left="60" w:right="60"/>
                                    <w:rPr>
                                      <w:rFonts w:cs="Times New Roman"/>
                                      <w:b/>
                                      <w:sz w:val="18"/>
                                      <w:szCs w:val="18"/>
                                    </w:rPr>
                                  </w:pPr>
                                </w:p>
                                <w:p w14:paraId="53668063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40" w:lineRule="auto"/>
                                    <w:ind w:left="60" w:right="60"/>
                                    <w:rPr>
                                      <w:rFonts w:cs="Times New Roman"/>
                                      <w:b/>
                                      <w:sz w:val="18"/>
                                      <w:szCs w:val="18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b/>
                                      <w:sz w:val="18"/>
                                      <w:szCs w:val="18"/>
                                    </w:rPr>
                                    <w:t>Resistance pattern</w:t>
                                  </w:r>
                                </w:p>
                              </w:tc>
                              <w:tc>
                                <w:tcPr>
                                  <w:tcW w:w="700" w:type="dxa"/>
                                  <w:tcBorders>
                                    <w:bottom w:val="single" w:sz="12" w:space="0" w:color="auto"/>
                                  </w:tcBorders>
                                  <w:shd w:val="clear" w:color="auto" w:fill="auto"/>
                                </w:tcPr>
                                <w:p w14:paraId="1E582B89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40" w:lineRule="auto"/>
                                    <w:ind w:left="60" w:right="60"/>
                                    <w:rPr>
                                      <w:rFonts w:cs="Times New Roman"/>
                                      <w:b/>
                                      <w:sz w:val="18"/>
                                      <w:szCs w:val="18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b/>
                                      <w:sz w:val="18"/>
                                      <w:szCs w:val="18"/>
                                    </w:rPr>
                                    <w:t>Nº ATB</w:t>
                                  </w:r>
                                </w:p>
                              </w:tc>
                              <w:tc>
                                <w:tcPr>
                                  <w:tcW w:w="570" w:type="dxa"/>
                                  <w:tcBorders>
                                    <w:bottom w:val="single" w:sz="12" w:space="0" w:color="auto"/>
                                  </w:tcBorders>
                                  <w:shd w:val="clear" w:color="auto" w:fill="auto"/>
                                </w:tcPr>
                                <w:p w14:paraId="378AEAE1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40" w:lineRule="auto"/>
                                    <w:ind w:left="60" w:right="60"/>
                                    <w:rPr>
                                      <w:rFonts w:cs="Times New Roman"/>
                                      <w:b/>
                                      <w:sz w:val="18"/>
                                      <w:szCs w:val="18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b/>
                                      <w:sz w:val="18"/>
                                      <w:szCs w:val="18"/>
                                    </w:rPr>
                                    <w:t>Nº families</w:t>
                                  </w:r>
                                </w:p>
                              </w:tc>
                              <w:tc>
                                <w:tcPr>
                                  <w:tcW w:w="565" w:type="dxa"/>
                                  <w:tcBorders>
                                    <w:bottom w:val="single" w:sz="12" w:space="0" w:color="auto"/>
                                  </w:tcBorders>
                                  <w:shd w:val="clear" w:color="auto" w:fill="auto"/>
                                </w:tcPr>
                                <w:p w14:paraId="676197D9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40" w:lineRule="auto"/>
                                    <w:ind w:left="60" w:right="60"/>
                                    <w:rPr>
                                      <w:rFonts w:cs="Times New Roman"/>
                                      <w:b/>
                                      <w:sz w:val="18"/>
                                      <w:szCs w:val="18"/>
                                    </w:rPr>
                                  </w:pPr>
                                </w:p>
                                <w:p w14:paraId="260B3F11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40" w:lineRule="auto"/>
                                    <w:ind w:left="60" w:right="60"/>
                                    <w:rPr>
                                      <w:rFonts w:cs="Times New Roman"/>
                                      <w:b/>
                                      <w:sz w:val="18"/>
                                      <w:szCs w:val="18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b/>
                                      <w:sz w:val="18"/>
                                      <w:szCs w:val="18"/>
                                    </w:rPr>
                                    <w:t>HP</w:t>
                                  </w:r>
                                </w:p>
                              </w:tc>
                              <w:tc>
                                <w:tcPr>
                                  <w:tcW w:w="848" w:type="dxa"/>
                                  <w:tcBorders>
                                    <w:bottom w:val="single" w:sz="12" w:space="0" w:color="auto"/>
                                  </w:tcBorders>
                                  <w:shd w:val="clear" w:color="auto" w:fill="auto"/>
                                </w:tcPr>
                                <w:p w14:paraId="187F43D9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40" w:lineRule="auto"/>
                                    <w:ind w:left="60" w:right="60"/>
                                    <w:rPr>
                                      <w:rFonts w:cs="Times New Roman"/>
                                      <w:b/>
                                      <w:sz w:val="18"/>
                                      <w:szCs w:val="18"/>
                                    </w:rPr>
                                  </w:pPr>
                                </w:p>
                                <w:p w14:paraId="655A990C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40" w:lineRule="auto"/>
                                    <w:ind w:left="60" w:right="60"/>
                                    <w:rPr>
                                      <w:rFonts w:cs="Times New Roman"/>
                                      <w:b/>
                                      <w:sz w:val="18"/>
                                      <w:szCs w:val="18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b/>
                                      <w:sz w:val="18"/>
                                      <w:szCs w:val="18"/>
                                    </w:rPr>
                                    <w:t>HEV</w:t>
                                  </w:r>
                                </w:p>
                              </w:tc>
                              <w:tc>
                                <w:tcPr>
                                  <w:tcW w:w="853" w:type="dxa"/>
                                  <w:tcBorders>
                                    <w:bottom w:val="single" w:sz="12" w:space="0" w:color="auto"/>
                                  </w:tcBorders>
                                  <w:shd w:val="clear" w:color="auto" w:fill="auto"/>
                                </w:tcPr>
                                <w:p w14:paraId="5FAE4A8F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40" w:lineRule="auto"/>
                                    <w:ind w:left="60" w:right="60"/>
                                    <w:rPr>
                                      <w:rFonts w:cs="Times New Roman"/>
                                      <w:b/>
                                      <w:sz w:val="18"/>
                                      <w:szCs w:val="18"/>
                                    </w:rPr>
                                  </w:pPr>
                                </w:p>
                                <w:p w14:paraId="3C6F2AB0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40" w:lineRule="auto"/>
                                    <w:ind w:left="60" w:right="60"/>
                                    <w:rPr>
                                      <w:rFonts w:cs="Times New Roman"/>
                                      <w:b/>
                                      <w:sz w:val="18"/>
                                      <w:szCs w:val="18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b/>
                                      <w:sz w:val="18"/>
                                      <w:szCs w:val="18"/>
                                    </w:rPr>
                                    <w:t>HWW</w:t>
                                  </w:r>
                                </w:p>
                              </w:tc>
                            </w:tr>
                            <w:tr w:rsidR="00122566" w:rsidRPr="00DD72F4" w14:paraId="6017923D" w14:textId="77777777" w:rsidTr="0080093C">
                              <w:trPr>
                                <w:cantSplit/>
                                <w:trHeight w:val="240"/>
                              </w:trPr>
                              <w:tc>
                                <w:tcPr>
                                  <w:tcW w:w="6533" w:type="dxa"/>
                                  <w:tcBorders>
                                    <w:top w:val="single" w:sz="12" w:space="0" w:color="auto"/>
                                  </w:tcBorders>
                                  <w:shd w:val="clear" w:color="auto" w:fill="auto"/>
                                </w:tcPr>
                                <w:p w14:paraId="25F9752A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AMC-ATM-CHL-CIP-CN-CTX-FEP-FOS-FOX-MEM-LEV-SXT/TMP-TET</w:t>
                                  </w:r>
                                </w:p>
                              </w:tc>
                              <w:tc>
                                <w:tcPr>
                                  <w:tcW w:w="700" w:type="dxa"/>
                                  <w:tcBorders>
                                    <w:top w:val="single" w:sz="12" w:space="0" w:color="auto"/>
                                  </w:tcBorders>
                                  <w:shd w:val="clear" w:color="auto" w:fill="auto"/>
                                </w:tcPr>
                                <w:p w14:paraId="6E109EFA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13</w:t>
                                  </w:r>
                                </w:p>
                              </w:tc>
                              <w:tc>
                                <w:tcPr>
                                  <w:tcW w:w="570" w:type="dxa"/>
                                  <w:tcBorders>
                                    <w:top w:val="single" w:sz="12" w:space="0" w:color="auto"/>
                                  </w:tcBorders>
                                  <w:shd w:val="clear" w:color="auto" w:fill="auto"/>
                                </w:tcPr>
                                <w:p w14:paraId="0EAFCB0B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7</w:t>
                                  </w:r>
                                </w:p>
                              </w:tc>
                              <w:tc>
                                <w:tcPr>
                                  <w:tcW w:w="565" w:type="dxa"/>
                                  <w:tcBorders>
                                    <w:top w:val="single" w:sz="12" w:space="0" w:color="auto"/>
                                  </w:tcBorders>
                                  <w:shd w:val="clear" w:color="auto" w:fill="auto"/>
                                </w:tcPr>
                                <w:p w14:paraId="090D1FF8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4</w:t>
                                  </w:r>
                                </w:p>
                              </w:tc>
                              <w:tc>
                                <w:tcPr>
                                  <w:tcW w:w="848" w:type="dxa"/>
                                  <w:tcBorders>
                                    <w:top w:val="single" w:sz="12" w:space="0" w:color="auto"/>
                                  </w:tcBorders>
                                  <w:shd w:val="clear" w:color="auto" w:fill="auto"/>
                                </w:tcPr>
                                <w:p w14:paraId="57901EB2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853" w:type="dxa"/>
                                  <w:tcBorders>
                                    <w:top w:val="single" w:sz="12" w:space="0" w:color="auto"/>
                                  </w:tcBorders>
                                  <w:shd w:val="clear" w:color="auto" w:fill="auto"/>
                                </w:tcPr>
                                <w:p w14:paraId="4EF675F2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3</w:t>
                                  </w:r>
                                </w:p>
                              </w:tc>
                            </w:tr>
                            <w:tr w:rsidR="00122566" w:rsidRPr="00DD72F4" w14:paraId="4CA82254" w14:textId="77777777" w:rsidTr="0080093C">
                              <w:trPr>
                                <w:cantSplit/>
                                <w:trHeight w:val="240"/>
                              </w:trPr>
                              <w:tc>
                                <w:tcPr>
                                  <w:tcW w:w="6533" w:type="dxa"/>
                                  <w:shd w:val="clear" w:color="auto" w:fill="auto"/>
                                </w:tcPr>
                                <w:p w14:paraId="03521963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AMC-ATM-CHL-CIP-CN-CTX-FEP-FOS-FOX-LEV-SXT/TMP-TET</w:t>
                                  </w:r>
                                </w:p>
                              </w:tc>
                              <w:tc>
                                <w:tcPr>
                                  <w:tcW w:w="700" w:type="dxa"/>
                                  <w:shd w:val="clear" w:color="auto" w:fill="auto"/>
                                </w:tcPr>
                                <w:p w14:paraId="7FA49BAA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12</w:t>
                                  </w:r>
                                </w:p>
                              </w:tc>
                              <w:tc>
                                <w:tcPr>
                                  <w:tcW w:w="570" w:type="dxa"/>
                                  <w:shd w:val="clear" w:color="auto" w:fill="auto"/>
                                </w:tcPr>
                                <w:p w14:paraId="68F4CB82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7</w:t>
                                  </w:r>
                                </w:p>
                              </w:tc>
                              <w:tc>
                                <w:tcPr>
                                  <w:tcW w:w="565" w:type="dxa"/>
                                  <w:shd w:val="clear" w:color="auto" w:fill="auto"/>
                                </w:tcPr>
                                <w:p w14:paraId="123029A6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3</w:t>
                                  </w:r>
                                </w:p>
                              </w:tc>
                              <w:tc>
                                <w:tcPr>
                                  <w:tcW w:w="848" w:type="dxa"/>
                                  <w:shd w:val="clear" w:color="auto" w:fill="auto"/>
                                </w:tcPr>
                                <w:p w14:paraId="5CBA7C9A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853" w:type="dxa"/>
                                  <w:shd w:val="clear" w:color="auto" w:fill="auto"/>
                                </w:tcPr>
                                <w:p w14:paraId="794AFBBB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2</w:t>
                                  </w:r>
                                </w:p>
                              </w:tc>
                            </w:tr>
                            <w:tr w:rsidR="00122566" w:rsidRPr="00DD72F4" w14:paraId="2043CA95" w14:textId="77777777" w:rsidTr="0080093C">
                              <w:trPr>
                                <w:cantSplit/>
                                <w:trHeight w:val="240"/>
                              </w:trPr>
                              <w:tc>
                                <w:tcPr>
                                  <w:tcW w:w="6533" w:type="dxa"/>
                                  <w:shd w:val="clear" w:color="auto" w:fill="auto"/>
                                </w:tcPr>
                                <w:p w14:paraId="6939D1D8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AMC-ATM-CHL-CIP-CN-CTX-FEP-FOS-FOX-MEM-LEV-TET</w:t>
                                  </w:r>
                                </w:p>
                              </w:tc>
                              <w:tc>
                                <w:tcPr>
                                  <w:tcW w:w="700" w:type="dxa"/>
                                  <w:shd w:val="clear" w:color="auto" w:fill="auto"/>
                                </w:tcPr>
                                <w:p w14:paraId="6A3449CC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12</w:t>
                                  </w:r>
                                </w:p>
                              </w:tc>
                              <w:tc>
                                <w:tcPr>
                                  <w:tcW w:w="570" w:type="dxa"/>
                                  <w:shd w:val="clear" w:color="auto" w:fill="auto"/>
                                </w:tcPr>
                                <w:p w14:paraId="72FFFA63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6</w:t>
                                  </w:r>
                                </w:p>
                              </w:tc>
                              <w:tc>
                                <w:tcPr>
                                  <w:tcW w:w="565" w:type="dxa"/>
                                  <w:shd w:val="clear" w:color="auto" w:fill="auto"/>
                                </w:tcPr>
                                <w:p w14:paraId="61359BA7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848" w:type="dxa"/>
                                  <w:shd w:val="clear" w:color="auto" w:fill="auto"/>
                                </w:tcPr>
                                <w:p w14:paraId="60A140E4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853" w:type="dxa"/>
                                  <w:shd w:val="clear" w:color="auto" w:fill="auto"/>
                                </w:tcPr>
                                <w:p w14:paraId="254341E6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</w:p>
                              </w:tc>
                            </w:tr>
                            <w:tr w:rsidR="00122566" w:rsidRPr="00DD72F4" w14:paraId="2E4F0573" w14:textId="77777777" w:rsidTr="0080093C">
                              <w:trPr>
                                <w:cantSplit/>
                                <w:trHeight w:val="240"/>
                              </w:trPr>
                              <w:tc>
                                <w:tcPr>
                                  <w:tcW w:w="6533" w:type="dxa"/>
                                  <w:shd w:val="clear" w:color="auto" w:fill="auto"/>
                                </w:tcPr>
                                <w:p w14:paraId="63BF682E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AMC-ATM-CIP-CN-CTX-FEP-FOS-FOX-MEM-LEV-SXT/TMP-TET</w:t>
                                  </w:r>
                                </w:p>
                              </w:tc>
                              <w:tc>
                                <w:tcPr>
                                  <w:tcW w:w="700" w:type="dxa"/>
                                  <w:shd w:val="clear" w:color="auto" w:fill="auto"/>
                                </w:tcPr>
                                <w:p w14:paraId="410C9370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12</w:t>
                                  </w:r>
                                </w:p>
                              </w:tc>
                              <w:tc>
                                <w:tcPr>
                                  <w:tcW w:w="570" w:type="dxa"/>
                                  <w:shd w:val="clear" w:color="auto" w:fill="auto"/>
                                </w:tcPr>
                                <w:p w14:paraId="1A810AA7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6</w:t>
                                  </w:r>
                                </w:p>
                              </w:tc>
                              <w:tc>
                                <w:tcPr>
                                  <w:tcW w:w="565" w:type="dxa"/>
                                  <w:shd w:val="clear" w:color="auto" w:fill="auto"/>
                                </w:tcPr>
                                <w:p w14:paraId="63826FC6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848" w:type="dxa"/>
                                  <w:shd w:val="clear" w:color="auto" w:fill="auto"/>
                                </w:tcPr>
                                <w:p w14:paraId="1E06E73B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853" w:type="dxa"/>
                                  <w:shd w:val="clear" w:color="auto" w:fill="auto"/>
                                </w:tcPr>
                                <w:p w14:paraId="09E19648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1</w:t>
                                  </w:r>
                                </w:p>
                              </w:tc>
                            </w:tr>
                            <w:tr w:rsidR="00122566" w:rsidRPr="00DD72F4" w14:paraId="32174C9F" w14:textId="77777777" w:rsidTr="0080093C">
                              <w:trPr>
                                <w:cantSplit/>
                                <w:trHeight w:val="251"/>
                              </w:trPr>
                              <w:tc>
                                <w:tcPr>
                                  <w:tcW w:w="6533" w:type="dxa"/>
                                  <w:shd w:val="clear" w:color="auto" w:fill="auto"/>
                                </w:tcPr>
                                <w:p w14:paraId="2890D695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AMC-ATM-CHL-CIP-CN-CTX-FEP-FOX-MEM-LEV-SXT/TMP-TET</w:t>
                                  </w:r>
                                </w:p>
                              </w:tc>
                              <w:tc>
                                <w:tcPr>
                                  <w:tcW w:w="700" w:type="dxa"/>
                                  <w:shd w:val="clear" w:color="auto" w:fill="auto"/>
                                </w:tcPr>
                                <w:p w14:paraId="5784E8BF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12</w:t>
                                  </w:r>
                                </w:p>
                              </w:tc>
                              <w:tc>
                                <w:tcPr>
                                  <w:tcW w:w="570" w:type="dxa"/>
                                  <w:shd w:val="clear" w:color="auto" w:fill="auto"/>
                                </w:tcPr>
                                <w:p w14:paraId="20E1C054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6</w:t>
                                  </w:r>
                                </w:p>
                              </w:tc>
                              <w:tc>
                                <w:tcPr>
                                  <w:tcW w:w="565" w:type="dxa"/>
                                  <w:shd w:val="clear" w:color="auto" w:fill="auto"/>
                                </w:tcPr>
                                <w:p w14:paraId="0F9C214C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3</w:t>
                                  </w:r>
                                </w:p>
                              </w:tc>
                              <w:tc>
                                <w:tcPr>
                                  <w:tcW w:w="848" w:type="dxa"/>
                                  <w:shd w:val="clear" w:color="auto" w:fill="auto"/>
                                </w:tcPr>
                                <w:p w14:paraId="73B61EB9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2</w:t>
                                  </w:r>
                                </w:p>
                              </w:tc>
                              <w:tc>
                                <w:tcPr>
                                  <w:tcW w:w="853" w:type="dxa"/>
                                  <w:shd w:val="clear" w:color="auto" w:fill="auto"/>
                                </w:tcPr>
                                <w:p w14:paraId="2CC58F4D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4</w:t>
                                  </w:r>
                                </w:p>
                              </w:tc>
                            </w:tr>
                            <w:tr w:rsidR="00122566" w:rsidRPr="00DD72F4" w14:paraId="01509EEE" w14:textId="77777777" w:rsidTr="0080093C">
                              <w:trPr>
                                <w:cantSplit/>
                                <w:trHeight w:val="251"/>
                              </w:trPr>
                              <w:tc>
                                <w:tcPr>
                                  <w:tcW w:w="6533" w:type="dxa"/>
                                  <w:shd w:val="clear" w:color="auto" w:fill="auto"/>
                                </w:tcPr>
                                <w:p w14:paraId="42E34CD3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AMC-ATM-CHL-CIP-CTX-FEP-FOS-FOX-MEM-LEV-SXT/TMP-TET</w:t>
                                  </w:r>
                                </w:p>
                              </w:tc>
                              <w:tc>
                                <w:tcPr>
                                  <w:tcW w:w="700" w:type="dxa"/>
                                  <w:shd w:val="clear" w:color="auto" w:fill="auto"/>
                                </w:tcPr>
                                <w:p w14:paraId="2507050F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12</w:t>
                                  </w:r>
                                </w:p>
                              </w:tc>
                              <w:tc>
                                <w:tcPr>
                                  <w:tcW w:w="570" w:type="dxa"/>
                                  <w:shd w:val="clear" w:color="auto" w:fill="auto"/>
                                </w:tcPr>
                                <w:p w14:paraId="1959D217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7</w:t>
                                  </w:r>
                                </w:p>
                              </w:tc>
                              <w:tc>
                                <w:tcPr>
                                  <w:tcW w:w="565" w:type="dxa"/>
                                  <w:shd w:val="clear" w:color="auto" w:fill="auto"/>
                                </w:tcPr>
                                <w:p w14:paraId="25DD7454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848" w:type="dxa"/>
                                  <w:shd w:val="clear" w:color="auto" w:fill="auto"/>
                                </w:tcPr>
                                <w:p w14:paraId="3BC4884B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853" w:type="dxa"/>
                                  <w:shd w:val="clear" w:color="auto" w:fill="auto"/>
                                </w:tcPr>
                                <w:p w14:paraId="7DAD6D8C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</w:p>
                              </w:tc>
                            </w:tr>
                            <w:tr w:rsidR="00122566" w:rsidRPr="00DD72F4" w14:paraId="1FB56C87" w14:textId="77777777" w:rsidTr="0080093C">
                              <w:trPr>
                                <w:cantSplit/>
                                <w:trHeight w:val="251"/>
                              </w:trPr>
                              <w:tc>
                                <w:tcPr>
                                  <w:tcW w:w="6533" w:type="dxa"/>
                                  <w:shd w:val="clear" w:color="auto" w:fill="auto"/>
                                </w:tcPr>
                                <w:p w14:paraId="0CEDC8BC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AMC-ATM-CHL-CIP-CN-CTX-FEP-FOX-MEM-SXT/TMP-TET</w:t>
                                  </w:r>
                                </w:p>
                              </w:tc>
                              <w:tc>
                                <w:tcPr>
                                  <w:tcW w:w="700" w:type="dxa"/>
                                  <w:shd w:val="clear" w:color="auto" w:fill="auto"/>
                                </w:tcPr>
                                <w:p w14:paraId="193A9796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11</w:t>
                                  </w:r>
                                </w:p>
                              </w:tc>
                              <w:tc>
                                <w:tcPr>
                                  <w:tcW w:w="570" w:type="dxa"/>
                                  <w:shd w:val="clear" w:color="auto" w:fill="auto"/>
                                </w:tcPr>
                                <w:p w14:paraId="77D618D0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6</w:t>
                                  </w:r>
                                </w:p>
                              </w:tc>
                              <w:tc>
                                <w:tcPr>
                                  <w:tcW w:w="565" w:type="dxa"/>
                                  <w:shd w:val="clear" w:color="auto" w:fill="auto"/>
                                </w:tcPr>
                                <w:p w14:paraId="6B82D869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848" w:type="dxa"/>
                                  <w:shd w:val="clear" w:color="auto" w:fill="auto"/>
                                </w:tcPr>
                                <w:p w14:paraId="15B52B82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853" w:type="dxa"/>
                                  <w:shd w:val="clear" w:color="auto" w:fill="auto"/>
                                </w:tcPr>
                                <w:p w14:paraId="6252DB56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1</w:t>
                                  </w:r>
                                </w:p>
                              </w:tc>
                            </w:tr>
                            <w:tr w:rsidR="00122566" w:rsidRPr="00DD72F4" w14:paraId="434D61D5" w14:textId="77777777" w:rsidTr="0080093C">
                              <w:trPr>
                                <w:cantSplit/>
                                <w:trHeight w:val="251"/>
                              </w:trPr>
                              <w:tc>
                                <w:tcPr>
                                  <w:tcW w:w="6533" w:type="dxa"/>
                                  <w:shd w:val="clear" w:color="auto" w:fill="auto"/>
                                </w:tcPr>
                                <w:p w14:paraId="0E113B4E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AMC-ATM-CHL-CIP-CN-CTX-FEP-MEM-LEV-SXT/TMP-TET</w:t>
                                  </w:r>
                                </w:p>
                              </w:tc>
                              <w:tc>
                                <w:tcPr>
                                  <w:tcW w:w="700" w:type="dxa"/>
                                  <w:shd w:val="clear" w:color="auto" w:fill="auto"/>
                                </w:tcPr>
                                <w:p w14:paraId="461CE505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11</w:t>
                                  </w:r>
                                </w:p>
                              </w:tc>
                              <w:tc>
                                <w:tcPr>
                                  <w:tcW w:w="570" w:type="dxa"/>
                                  <w:shd w:val="clear" w:color="auto" w:fill="auto"/>
                                </w:tcPr>
                                <w:p w14:paraId="5D8AC7CF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7</w:t>
                                  </w:r>
                                </w:p>
                              </w:tc>
                              <w:tc>
                                <w:tcPr>
                                  <w:tcW w:w="565" w:type="dxa"/>
                                  <w:shd w:val="clear" w:color="auto" w:fill="auto"/>
                                </w:tcPr>
                                <w:p w14:paraId="3020259E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848" w:type="dxa"/>
                                  <w:shd w:val="clear" w:color="auto" w:fill="auto"/>
                                </w:tcPr>
                                <w:p w14:paraId="5C4FFAEF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853" w:type="dxa"/>
                                  <w:shd w:val="clear" w:color="auto" w:fill="auto"/>
                                </w:tcPr>
                                <w:p w14:paraId="035A892E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1</w:t>
                                  </w:r>
                                </w:p>
                              </w:tc>
                            </w:tr>
                            <w:tr w:rsidR="00122566" w:rsidRPr="00DD72F4" w14:paraId="29B58DE0" w14:textId="77777777" w:rsidTr="0080093C">
                              <w:trPr>
                                <w:cantSplit/>
                                <w:trHeight w:val="251"/>
                              </w:trPr>
                              <w:tc>
                                <w:tcPr>
                                  <w:tcW w:w="6533" w:type="dxa"/>
                                  <w:shd w:val="clear" w:color="auto" w:fill="auto"/>
                                </w:tcPr>
                                <w:p w14:paraId="0AAF0418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AMC-ATM-CHL-CIP-CTX-FEP-FOS-FOX-LEV-SXT/TMP-TET</w:t>
                                  </w:r>
                                </w:p>
                              </w:tc>
                              <w:tc>
                                <w:tcPr>
                                  <w:tcW w:w="700" w:type="dxa"/>
                                  <w:shd w:val="clear" w:color="auto" w:fill="auto"/>
                                </w:tcPr>
                                <w:p w14:paraId="773CCCC8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11</w:t>
                                  </w:r>
                                </w:p>
                              </w:tc>
                              <w:tc>
                                <w:tcPr>
                                  <w:tcW w:w="570" w:type="dxa"/>
                                  <w:shd w:val="clear" w:color="auto" w:fill="auto"/>
                                </w:tcPr>
                                <w:p w14:paraId="7288FA1B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6</w:t>
                                  </w:r>
                                </w:p>
                              </w:tc>
                              <w:tc>
                                <w:tcPr>
                                  <w:tcW w:w="565" w:type="dxa"/>
                                  <w:shd w:val="clear" w:color="auto" w:fill="auto"/>
                                </w:tcPr>
                                <w:p w14:paraId="0BEFDBEB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848" w:type="dxa"/>
                                  <w:shd w:val="clear" w:color="auto" w:fill="auto"/>
                                </w:tcPr>
                                <w:p w14:paraId="0BD46E76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853" w:type="dxa"/>
                                  <w:shd w:val="clear" w:color="auto" w:fill="auto"/>
                                </w:tcPr>
                                <w:p w14:paraId="6F9E5F29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1</w:t>
                                  </w:r>
                                </w:p>
                              </w:tc>
                            </w:tr>
                            <w:tr w:rsidR="00122566" w:rsidRPr="00DD72F4" w14:paraId="3DDD0386" w14:textId="77777777" w:rsidTr="0080093C">
                              <w:trPr>
                                <w:cantSplit/>
                                <w:trHeight w:val="251"/>
                              </w:trPr>
                              <w:tc>
                                <w:tcPr>
                                  <w:tcW w:w="6533" w:type="dxa"/>
                                  <w:shd w:val="clear" w:color="auto" w:fill="auto"/>
                                </w:tcPr>
                                <w:p w14:paraId="35108618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AMC-ATM-CHL-CIP-CN-CTX-FEP-FOS-FOX-SXT/TMP-TET</w:t>
                                  </w:r>
                                </w:p>
                              </w:tc>
                              <w:tc>
                                <w:tcPr>
                                  <w:tcW w:w="700" w:type="dxa"/>
                                  <w:shd w:val="clear" w:color="auto" w:fill="auto"/>
                                </w:tcPr>
                                <w:p w14:paraId="55F517A4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11</w:t>
                                  </w:r>
                                </w:p>
                              </w:tc>
                              <w:tc>
                                <w:tcPr>
                                  <w:tcW w:w="570" w:type="dxa"/>
                                  <w:shd w:val="clear" w:color="auto" w:fill="auto"/>
                                </w:tcPr>
                                <w:p w14:paraId="3698CF03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7</w:t>
                                  </w:r>
                                </w:p>
                              </w:tc>
                              <w:tc>
                                <w:tcPr>
                                  <w:tcW w:w="565" w:type="dxa"/>
                                  <w:shd w:val="clear" w:color="auto" w:fill="auto"/>
                                </w:tcPr>
                                <w:p w14:paraId="1F4A772A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848" w:type="dxa"/>
                                  <w:shd w:val="clear" w:color="auto" w:fill="auto"/>
                                </w:tcPr>
                                <w:p w14:paraId="06CA4E45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853" w:type="dxa"/>
                                  <w:shd w:val="clear" w:color="auto" w:fill="auto"/>
                                </w:tcPr>
                                <w:p w14:paraId="1A294F89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</w:p>
                              </w:tc>
                            </w:tr>
                            <w:tr w:rsidR="00122566" w:rsidRPr="00DD72F4" w14:paraId="1678FFBD" w14:textId="77777777" w:rsidTr="0080093C">
                              <w:trPr>
                                <w:cantSplit/>
                                <w:trHeight w:val="240"/>
                              </w:trPr>
                              <w:tc>
                                <w:tcPr>
                                  <w:tcW w:w="6533" w:type="dxa"/>
                                  <w:shd w:val="clear" w:color="auto" w:fill="auto"/>
                                </w:tcPr>
                                <w:p w14:paraId="62DD13D4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AMC-ATM-CHL-CIP-CN-CTX-FEP-FOS-LEV-SXT/TMP-TET</w:t>
                                  </w:r>
                                </w:p>
                              </w:tc>
                              <w:tc>
                                <w:tcPr>
                                  <w:tcW w:w="700" w:type="dxa"/>
                                  <w:shd w:val="clear" w:color="auto" w:fill="auto"/>
                                </w:tcPr>
                                <w:p w14:paraId="564E9849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11</w:t>
                                  </w:r>
                                </w:p>
                              </w:tc>
                              <w:tc>
                                <w:tcPr>
                                  <w:tcW w:w="570" w:type="dxa"/>
                                  <w:shd w:val="clear" w:color="auto" w:fill="auto"/>
                                </w:tcPr>
                                <w:p w14:paraId="2035146B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7</w:t>
                                  </w:r>
                                </w:p>
                              </w:tc>
                              <w:tc>
                                <w:tcPr>
                                  <w:tcW w:w="565" w:type="dxa"/>
                                  <w:shd w:val="clear" w:color="auto" w:fill="auto"/>
                                </w:tcPr>
                                <w:p w14:paraId="2F5D15ED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2</w:t>
                                  </w:r>
                                </w:p>
                              </w:tc>
                              <w:tc>
                                <w:tcPr>
                                  <w:tcW w:w="848" w:type="dxa"/>
                                  <w:shd w:val="clear" w:color="auto" w:fill="auto"/>
                                </w:tcPr>
                                <w:p w14:paraId="211F02C3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853" w:type="dxa"/>
                                  <w:shd w:val="clear" w:color="auto" w:fill="auto"/>
                                </w:tcPr>
                                <w:p w14:paraId="3DB9A844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</w:p>
                              </w:tc>
                            </w:tr>
                            <w:tr w:rsidR="00122566" w:rsidRPr="00DD72F4" w14:paraId="7EB90C41" w14:textId="77777777" w:rsidTr="0080093C">
                              <w:trPr>
                                <w:cantSplit/>
                                <w:trHeight w:val="240"/>
                              </w:trPr>
                              <w:tc>
                                <w:tcPr>
                                  <w:tcW w:w="6533" w:type="dxa"/>
                                  <w:shd w:val="clear" w:color="auto" w:fill="auto"/>
                                </w:tcPr>
                                <w:p w14:paraId="3AF7B0A1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AMC-ATM-CHL-CIP-CN-CTX-FEP-FOX-LEV-SXT/TMP-TET</w:t>
                                  </w:r>
                                </w:p>
                              </w:tc>
                              <w:tc>
                                <w:tcPr>
                                  <w:tcW w:w="700" w:type="dxa"/>
                                  <w:shd w:val="clear" w:color="auto" w:fill="auto"/>
                                </w:tcPr>
                                <w:p w14:paraId="4B3FE874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11</w:t>
                                  </w:r>
                                </w:p>
                              </w:tc>
                              <w:tc>
                                <w:tcPr>
                                  <w:tcW w:w="570" w:type="dxa"/>
                                  <w:shd w:val="clear" w:color="auto" w:fill="auto"/>
                                </w:tcPr>
                                <w:p w14:paraId="6DC58D6B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6</w:t>
                                  </w:r>
                                </w:p>
                              </w:tc>
                              <w:tc>
                                <w:tcPr>
                                  <w:tcW w:w="565" w:type="dxa"/>
                                  <w:shd w:val="clear" w:color="auto" w:fill="auto"/>
                                </w:tcPr>
                                <w:p w14:paraId="4ECF358F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3</w:t>
                                  </w:r>
                                </w:p>
                              </w:tc>
                              <w:tc>
                                <w:tcPr>
                                  <w:tcW w:w="848" w:type="dxa"/>
                                  <w:shd w:val="clear" w:color="auto" w:fill="auto"/>
                                </w:tcPr>
                                <w:p w14:paraId="7E469A2B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853" w:type="dxa"/>
                                  <w:shd w:val="clear" w:color="auto" w:fill="auto"/>
                                </w:tcPr>
                                <w:p w14:paraId="7595610C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</w:p>
                              </w:tc>
                            </w:tr>
                            <w:tr w:rsidR="00122566" w:rsidRPr="00DD72F4" w14:paraId="02C0BA84" w14:textId="77777777" w:rsidTr="0080093C">
                              <w:trPr>
                                <w:cantSplit/>
                                <w:trHeight w:val="240"/>
                              </w:trPr>
                              <w:tc>
                                <w:tcPr>
                                  <w:tcW w:w="6533" w:type="dxa"/>
                                  <w:shd w:val="clear" w:color="auto" w:fill="auto"/>
                                </w:tcPr>
                                <w:p w14:paraId="1C182668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AMC-ATM-CHL-CIP-CTX-FEP-FOX-MEM-LEV-SXT/TMP-TET</w:t>
                                  </w:r>
                                </w:p>
                              </w:tc>
                              <w:tc>
                                <w:tcPr>
                                  <w:tcW w:w="700" w:type="dxa"/>
                                  <w:shd w:val="clear" w:color="auto" w:fill="auto"/>
                                </w:tcPr>
                                <w:p w14:paraId="658622F2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11</w:t>
                                  </w:r>
                                </w:p>
                              </w:tc>
                              <w:tc>
                                <w:tcPr>
                                  <w:tcW w:w="570" w:type="dxa"/>
                                  <w:shd w:val="clear" w:color="auto" w:fill="auto"/>
                                </w:tcPr>
                                <w:p w14:paraId="65F77C79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5</w:t>
                                  </w:r>
                                </w:p>
                              </w:tc>
                              <w:tc>
                                <w:tcPr>
                                  <w:tcW w:w="565" w:type="dxa"/>
                                  <w:shd w:val="clear" w:color="auto" w:fill="auto"/>
                                </w:tcPr>
                                <w:p w14:paraId="626F10A3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848" w:type="dxa"/>
                                  <w:shd w:val="clear" w:color="auto" w:fill="auto"/>
                                </w:tcPr>
                                <w:p w14:paraId="59DE1F85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2</w:t>
                                  </w:r>
                                </w:p>
                              </w:tc>
                              <w:tc>
                                <w:tcPr>
                                  <w:tcW w:w="853" w:type="dxa"/>
                                  <w:shd w:val="clear" w:color="auto" w:fill="auto"/>
                                </w:tcPr>
                                <w:p w14:paraId="396C1725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4</w:t>
                                  </w:r>
                                </w:p>
                              </w:tc>
                            </w:tr>
                            <w:tr w:rsidR="00122566" w:rsidRPr="00DD72F4" w14:paraId="20DA0EEC" w14:textId="77777777" w:rsidTr="0080093C">
                              <w:trPr>
                                <w:cantSplit/>
                                <w:trHeight w:val="240"/>
                              </w:trPr>
                              <w:tc>
                                <w:tcPr>
                                  <w:tcW w:w="6533" w:type="dxa"/>
                                  <w:shd w:val="clear" w:color="auto" w:fill="auto"/>
                                </w:tcPr>
                                <w:p w14:paraId="36C005C9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AMC-ATM-CHL-CN-CTX-FEP-FOX-MEM-LEV-SXT/TMP-TET</w:t>
                                  </w:r>
                                </w:p>
                              </w:tc>
                              <w:tc>
                                <w:tcPr>
                                  <w:tcW w:w="700" w:type="dxa"/>
                                  <w:shd w:val="clear" w:color="auto" w:fill="auto"/>
                                </w:tcPr>
                                <w:p w14:paraId="7FAAD3D3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11</w:t>
                                  </w:r>
                                </w:p>
                              </w:tc>
                              <w:tc>
                                <w:tcPr>
                                  <w:tcW w:w="570" w:type="dxa"/>
                                  <w:shd w:val="clear" w:color="auto" w:fill="auto"/>
                                </w:tcPr>
                                <w:p w14:paraId="578D3465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6</w:t>
                                  </w:r>
                                </w:p>
                              </w:tc>
                              <w:tc>
                                <w:tcPr>
                                  <w:tcW w:w="565" w:type="dxa"/>
                                  <w:shd w:val="clear" w:color="auto" w:fill="auto"/>
                                </w:tcPr>
                                <w:p w14:paraId="5F1FF283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848" w:type="dxa"/>
                                  <w:shd w:val="clear" w:color="auto" w:fill="auto"/>
                                </w:tcPr>
                                <w:p w14:paraId="67A7740A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853" w:type="dxa"/>
                                  <w:shd w:val="clear" w:color="auto" w:fill="auto"/>
                                </w:tcPr>
                                <w:p w14:paraId="1E1B856B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</w:p>
                              </w:tc>
                            </w:tr>
                            <w:tr w:rsidR="00122566" w:rsidRPr="00DD72F4" w14:paraId="6BBAEC17" w14:textId="77777777" w:rsidTr="0080093C">
                              <w:trPr>
                                <w:cantSplit/>
                                <w:trHeight w:val="251"/>
                              </w:trPr>
                              <w:tc>
                                <w:tcPr>
                                  <w:tcW w:w="6533" w:type="dxa"/>
                                  <w:shd w:val="clear" w:color="auto" w:fill="auto"/>
                                </w:tcPr>
                                <w:p w14:paraId="687B3E49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AMC-ATM-CIP-CN-CTX-FEP-FOS-FOX-LEV-SXT/TMP-TET</w:t>
                                  </w:r>
                                </w:p>
                              </w:tc>
                              <w:tc>
                                <w:tcPr>
                                  <w:tcW w:w="700" w:type="dxa"/>
                                  <w:shd w:val="clear" w:color="auto" w:fill="auto"/>
                                </w:tcPr>
                                <w:p w14:paraId="5B116C75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11</w:t>
                                  </w:r>
                                </w:p>
                              </w:tc>
                              <w:tc>
                                <w:tcPr>
                                  <w:tcW w:w="570" w:type="dxa"/>
                                  <w:shd w:val="clear" w:color="auto" w:fill="auto"/>
                                </w:tcPr>
                                <w:p w14:paraId="467A9A99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5</w:t>
                                  </w:r>
                                </w:p>
                              </w:tc>
                              <w:tc>
                                <w:tcPr>
                                  <w:tcW w:w="565" w:type="dxa"/>
                                  <w:shd w:val="clear" w:color="auto" w:fill="auto"/>
                                </w:tcPr>
                                <w:p w14:paraId="6889AE1B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2</w:t>
                                  </w:r>
                                </w:p>
                              </w:tc>
                              <w:tc>
                                <w:tcPr>
                                  <w:tcW w:w="848" w:type="dxa"/>
                                  <w:shd w:val="clear" w:color="auto" w:fill="auto"/>
                                </w:tcPr>
                                <w:p w14:paraId="04E92970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853" w:type="dxa"/>
                                  <w:shd w:val="clear" w:color="auto" w:fill="auto"/>
                                </w:tcPr>
                                <w:p w14:paraId="7FE7692D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</w:p>
                              </w:tc>
                            </w:tr>
                            <w:tr w:rsidR="00122566" w:rsidRPr="00DD72F4" w14:paraId="7286AEEE" w14:textId="77777777" w:rsidTr="0080093C">
                              <w:trPr>
                                <w:cantSplit/>
                                <w:trHeight w:val="240"/>
                              </w:trPr>
                              <w:tc>
                                <w:tcPr>
                                  <w:tcW w:w="6533" w:type="dxa"/>
                                  <w:shd w:val="clear" w:color="auto" w:fill="auto"/>
                                </w:tcPr>
                                <w:p w14:paraId="7D001B39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AMC-ATM-CIP-CN-CTX-FEP-FOX-MEM-LEV-SXT/TMP-TET</w:t>
                                  </w:r>
                                </w:p>
                              </w:tc>
                              <w:tc>
                                <w:tcPr>
                                  <w:tcW w:w="700" w:type="dxa"/>
                                  <w:shd w:val="clear" w:color="auto" w:fill="auto"/>
                                </w:tcPr>
                                <w:p w14:paraId="08215711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11</w:t>
                                  </w:r>
                                </w:p>
                              </w:tc>
                              <w:tc>
                                <w:tcPr>
                                  <w:tcW w:w="570" w:type="dxa"/>
                                  <w:shd w:val="clear" w:color="auto" w:fill="auto"/>
                                </w:tcPr>
                                <w:p w14:paraId="0215D64F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5</w:t>
                                  </w:r>
                                </w:p>
                              </w:tc>
                              <w:tc>
                                <w:tcPr>
                                  <w:tcW w:w="565" w:type="dxa"/>
                                  <w:shd w:val="clear" w:color="auto" w:fill="auto"/>
                                </w:tcPr>
                                <w:p w14:paraId="1ACB51D8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848" w:type="dxa"/>
                                  <w:shd w:val="clear" w:color="auto" w:fill="auto"/>
                                </w:tcPr>
                                <w:p w14:paraId="050F8758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853" w:type="dxa"/>
                                  <w:shd w:val="clear" w:color="auto" w:fill="auto"/>
                                </w:tcPr>
                                <w:p w14:paraId="3FC7E41B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2</w:t>
                                  </w:r>
                                </w:p>
                              </w:tc>
                            </w:tr>
                            <w:tr w:rsidR="00122566" w:rsidRPr="00DD72F4" w14:paraId="15EC4CEE" w14:textId="77777777" w:rsidTr="0080093C">
                              <w:trPr>
                                <w:cantSplit/>
                                <w:trHeight w:val="240"/>
                              </w:trPr>
                              <w:tc>
                                <w:tcPr>
                                  <w:tcW w:w="6533" w:type="dxa"/>
                                  <w:shd w:val="clear" w:color="auto" w:fill="auto"/>
                                </w:tcPr>
                                <w:p w14:paraId="33F1D979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AMC-ATM-CIP-CTX-FEP-FOS-FOX-MEM-LEV-SXT/TMP-TET</w:t>
                                  </w:r>
                                </w:p>
                              </w:tc>
                              <w:tc>
                                <w:tcPr>
                                  <w:tcW w:w="700" w:type="dxa"/>
                                  <w:shd w:val="clear" w:color="auto" w:fill="auto"/>
                                </w:tcPr>
                                <w:p w14:paraId="6030B7EB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11</w:t>
                                  </w:r>
                                </w:p>
                              </w:tc>
                              <w:tc>
                                <w:tcPr>
                                  <w:tcW w:w="570" w:type="dxa"/>
                                  <w:shd w:val="clear" w:color="auto" w:fill="auto"/>
                                </w:tcPr>
                                <w:p w14:paraId="480C9EB8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5</w:t>
                                  </w:r>
                                </w:p>
                              </w:tc>
                              <w:tc>
                                <w:tcPr>
                                  <w:tcW w:w="565" w:type="dxa"/>
                                  <w:shd w:val="clear" w:color="auto" w:fill="auto"/>
                                </w:tcPr>
                                <w:p w14:paraId="2731C559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848" w:type="dxa"/>
                                  <w:shd w:val="clear" w:color="auto" w:fill="auto"/>
                                </w:tcPr>
                                <w:p w14:paraId="3B6CAC44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853" w:type="dxa"/>
                                  <w:shd w:val="clear" w:color="auto" w:fill="auto"/>
                                </w:tcPr>
                                <w:p w14:paraId="53198ABD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1</w:t>
                                  </w:r>
                                </w:p>
                              </w:tc>
                            </w:tr>
                            <w:tr w:rsidR="00122566" w:rsidRPr="00DD72F4" w14:paraId="2A42EE86" w14:textId="77777777" w:rsidTr="0080093C">
                              <w:trPr>
                                <w:cantSplit/>
                                <w:trHeight w:val="240"/>
                              </w:trPr>
                              <w:tc>
                                <w:tcPr>
                                  <w:tcW w:w="6533" w:type="dxa"/>
                                  <w:shd w:val="clear" w:color="auto" w:fill="auto"/>
                                </w:tcPr>
                                <w:p w14:paraId="254FF8E4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AMC-ATM-CHL-CN-CTX-FEP-FOS-FOX-SXT/TMP-TET</w:t>
                                  </w:r>
                                </w:p>
                              </w:tc>
                              <w:tc>
                                <w:tcPr>
                                  <w:tcW w:w="700" w:type="dxa"/>
                                  <w:shd w:val="clear" w:color="auto" w:fill="auto"/>
                                </w:tcPr>
                                <w:p w14:paraId="080BFFAC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10</w:t>
                                  </w:r>
                                </w:p>
                              </w:tc>
                              <w:tc>
                                <w:tcPr>
                                  <w:tcW w:w="570" w:type="dxa"/>
                                  <w:shd w:val="clear" w:color="auto" w:fill="auto"/>
                                </w:tcPr>
                                <w:p w14:paraId="4F5C2FD7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6</w:t>
                                  </w:r>
                                </w:p>
                              </w:tc>
                              <w:tc>
                                <w:tcPr>
                                  <w:tcW w:w="565" w:type="dxa"/>
                                  <w:shd w:val="clear" w:color="auto" w:fill="auto"/>
                                </w:tcPr>
                                <w:p w14:paraId="1EA43A74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848" w:type="dxa"/>
                                  <w:shd w:val="clear" w:color="auto" w:fill="auto"/>
                                </w:tcPr>
                                <w:p w14:paraId="1D632479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853" w:type="dxa"/>
                                  <w:shd w:val="clear" w:color="auto" w:fill="auto"/>
                                </w:tcPr>
                                <w:p w14:paraId="7F7AEF80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</w:p>
                              </w:tc>
                            </w:tr>
                            <w:tr w:rsidR="00122566" w:rsidRPr="00DD72F4" w14:paraId="09F06B1C" w14:textId="77777777" w:rsidTr="0080093C">
                              <w:trPr>
                                <w:cantSplit/>
                                <w:trHeight w:val="240"/>
                              </w:trPr>
                              <w:tc>
                                <w:tcPr>
                                  <w:tcW w:w="6533" w:type="dxa"/>
                                  <w:shd w:val="clear" w:color="auto" w:fill="auto"/>
                                </w:tcPr>
                                <w:p w14:paraId="64C5493E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AMC-ATM-CHL-CIP-CTX-FEP-FOX-LEV-SXT/TMP-TET</w:t>
                                  </w:r>
                                </w:p>
                              </w:tc>
                              <w:tc>
                                <w:tcPr>
                                  <w:tcW w:w="700" w:type="dxa"/>
                                  <w:shd w:val="clear" w:color="auto" w:fill="auto"/>
                                </w:tcPr>
                                <w:p w14:paraId="7F97C30F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10</w:t>
                                  </w:r>
                                </w:p>
                              </w:tc>
                              <w:tc>
                                <w:tcPr>
                                  <w:tcW w:w="570" w:type="dxa"/>
                                  <w:shd w:val="clear" w:color="auto" w:fill="auto"/>
                                </w:tcPr>
                                <w:p w14:paraId="7C231A18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5</w:t>
                                  </w:r>
                                </w:p>
                              </w:tc>
                              <w:tc>
                                <w:tcPr>
                                  <w:tcW w:w="565" w:type="dxa"/>
                                  <w:shd w:val="clear" w:color="auto" w:fill="auto"/>
                                </w:tcPr>
                                <w:p w14:paraId="69AD1077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848" w:type="dxa"/>
                                  <w:shd w:val="clear" w:color="auto" w:fill="auto"/>
                                </w:tcPr>
                                <w:p w14:paraId="2F5D87EA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853" w:type="dxa"/>
                                  <w:shd w:val="clear" w:color="auto" w:fill="auto"/>
                                </w:tcPr>
                                <w:p w14:paraId="3233D7F4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</w:p>
                              </w:tc>
                            </w:tr>
                            <w:tr w:rsidR="00122566" w:rsidRPr="00DD72F4" w14:paraId="1ECE5091" w14:textId="77777777" w:rsidTr="0080093C">
                              <w:trPr>
                                <w:cantSplit/>
                                <w:trHeight w:val="240"/>
                              </w:trPr>
                              <w:tc>
                                <w:tcPr>
                                  <w:tcW w:w="6533" w:type="dxa"/>
                                  <w:shd w:val="clear" w:color="auto" w:fill="auto"/>
                                </w:tcPr>
                                <w:p w14:paraId="6749BEE0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AMC-ATM-CIP-CN-CTX-FEP-FOS-FOX-SXT/TMP-TET</w:t>
                                  </w:r>
                                </w:p>
                              </w:tc>
                              <w:tc>
                                <w:tcPr>
                                  <w:tcW w:w="700" w:type="dxa"/>
                                  <w:shd w:val="clear" w:color="auto" w:fill="auto"/>
                                </w:tcPr>
                                <w:p w14:paraId="132C8FF0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10</w:t>
                                  </w:r>
                                </w:p>
                              </w:tc>
                              <w:tc>
                                <w:tcPr>
                                  <w:tcW w:w="570" w:type="dxa"/>
                                  <w:shd w:val="clear" w:color="auto" w:fill="auto"/>
                                </w:tcPr>
                                <w:p w14:paraId="2F9AA7A1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6</w:t>
                                  </w:r>
                                </w:p>
                              </w:tc>
                              <w:tc>
                                <w:tcPr>
                                  <w:tcW w:w="565" w:type="dxa"/>
                                  <w:shd w:val="clear" w:color="auto" w:fill="auto"/>
                                </w:tcPr>
                                <w:p w14:paraId="5B1DA33A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848" w:type="dxa"/>
                                  <w:shd w:val="clear" w:color="auto" w:fill="auto"/>
                                </w:tcPr>
                                <w:p w14:paraId="1B0BDCD0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853" w:type="dxa"/>
                                  <w:shd w:val="clear" w:color="auto" w:fill="auto"/>
                                </w:tcPr>
                                <w:p w14:paraId="3122CAE4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1</w:t>
                                  </w:r>
                                </w:p>
                              </w:tc>
                            </w:tr>
                            <w:tr w:rsidR="00122566" w:rsidRPr="00DD72F4" w14:paraId="593EC8DB" w14:textId="77777777" w:rsidTr="0080093C">
                              <w:trPr>
                                <w:cantSplit/>
                                <w:trHeight w:val="240"/>
                              </w:trPr>
                              <w:tc>
                                <w:tcPr>
                                  <w:tcW w:w="6533" w:type="dxa"/>
                                  <w:shd w:val="clear" w:color="auto" w:fill="auto"/>
                                </w:tcPr>
                                <w:p w14:paraId="6BF585F1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AMC-ATM-CIP-CTX-FEP-FOX-MEM-LEV-SXT/TMP-TET</w:t>
                                  </w:r>
                                </w:p>
                              </w:tc>
                              <w:tc>
                                <w:tcPr>
                                  <w:tcW w:w="700" w:type="dxa"/>
                                  <w:shd w:val="clear" w:color="auto" w:fill="auto"/>
                                </w:tcPr>
                                <w:p w14:paraId="45206264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10</w:t>
                                  </w:r>
                                </w:p>
                              </w:tc>
                              <w:tc>
                                <w:tcPr>
                                  <w:tcW w:w="570" w:type="dxa"/>
                                  <w:shd w:val="clear" w:color="auto" w:fill="auto"/>
                                </w:tcPr>
                                <w:p w14:paraId="066B6947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4</w:t>
                                  </w:r>
                                </w:p>
                              </w:tc>
                              <w:tc>
                                <w:tcPr>
                                  <w:tcW w:w="565" w:type="dxa"/>
                                  <w:shd w:val="clear" w:color="auto" w:fill="auto"/>
                                </w:tcPr>
                                <w:p w14:paraId="61B27F30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848" w:type="dxa"/>
                                  <w:shd w:val="clear" w:color="auto" w:fill="auto"/>
                                </w:tcPr>
                                <w:p w14:paraId="17C64FB3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2</w:t>
                                  </w:r>
                                </w:p>
                              </w:tc>
                              <w:tc>
                                <w:tcPr>
                                  <w:tcW w:w="853" w:type="dxa"/>
                                  <w:shd w:val="clear" w:color="auto" w:fill="auto"/>
                                </w:tcPr>
                                <w:p w14:paraId="2DEC31C9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2</w:t>
                                  </w:r>
                                </w:p>
                              </w:tc>
                            </w:tr>
                            <w:tr w:rsidR="00122566" w:rsidRPr="00DD72F4" w14:paraId="6F985160" w14:textId="77777777" w:rsidTr="0080093C">
                              <w:trPr>
                                <w:cantSplit/>
                                <w:trHeight w:val="240"/>
                              </w:trPr>
                              <w:tc>
                                <w:tcPr>
                                  <w:tcW w:w="6533" w:type="dxa"/>
                                  <w:shd w:val="clear" w:color="auto" w:fill="auto"/>
                                </w:tcPr>
                                <w:p w14:paraId="58AC556B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AMC-ATM-CIP-CN-CTX-FEP-FOS-LEV-SXT/TMP-TET</w:t>
                                  </w:r>
                                </w:p>
                              </w:tc>
                              <w:tc>
                                <w:tcPr>
                                  <w:tcW w:w="700" w:type="dxa"/>
                                  <w:shd w:val="clear" w:color="auto" w:fill="auto"/>
                                </w:tcPr>
                                <w:p w14:paraId="6655DE3C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10</w:t>
                                  </w:r>
                                </w:p>
                              </w:tc>
                              <w:tc>
                                <w:tcPr>
                                  <w:tcW w:w="570" w:type="dxa"/>
                                  <w:shd w:val="clear" w:color="auto" w:fill="auto"/>
                                </w:tcPr>
                                <w:p w14:paraId="073B8103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6</w:t>
                                  </w:r>
                                </w:p>
                              </w:tc>
                              <w:tc>
                                <w:tcPr>
                                  <w:tcW w:w="565" w:type="dxa"/>
                                  <w:shd w:val="clear" w:color="auto" w:fill="auto"/>
                                </w:tcPr>
                                <w:p w14:paraId="10D10212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848" w:type="dxa"/>
                                  <w:shd w:val="clear" w:color="auto" w:fill="auto"/>
                                </w:tcPr>
                                <w:p w14:paraId="3D4925EF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853" w:type="dxa"/>
                                  <w:shd w:val="clear" w:color="auto" w:fill="auto"/>
                                </w:tcPr>
                                <w:p w14:paraId="3A4120E9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1</w:t>
                                  </w:r>
                                </w:p>
                              </w:tc>
                            </w:tr>
                            <w:tr w:rsidR="00122566" w:rsidRPr="00DD72F4" w14:paraId="64ACAF86" w14:textId="77777777" w:rsidTr="0080093C">
                              <w:trPr>
                                <w:cantSplit/>
                                <w:trHeight w:val="240"/>
                              </w:trPr>
                              <w:tc>
                                <w:tcPr>
                                  <w:tcW w:w="6533" w:type="dxa"/>
                                  <w:shd w:val="clear" w:color="auto" w:fill="auto"/>
                                </w:tcPr>
                                <w:p w14:paraId="4176BBB2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AMC-ATM-CIP-CN-CTX-FEP-FOX-LEV-SXT/TMP-TET</w:t>
                                  </w:r>
                                </w:p>
                              </w:tc>
                              <w:tc>
                                <w:tcPr>
                                  <w:tcW w:w="700" w:type="dxa"/>
                                  <w:shd w:val="clear" w:color="auto" w:fill="auto"/>
                                </w:tcPr>
                                <w:p w14:paraId="030B8431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10</w:t>
                                  </w:r>
                                </w:p>
                              </w:tc>
                              <w:tc>
                                <w:tcPr>
                                  <w:tcW w:w="570" w:type="dxa"/>
                                  <w:shd w:val="clear" w:color="auto" w:fill="auto"/>
                                </w:tcPr>
                                <w:p w14:paraId="6BDB0E2F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5</w:t>
                                  </w:r>
                                </w:p>
                              </w:tc>
                              <w:tc>
                                <w:tcPr>
                                  <w:tcW w:w="565" w:type="dxa"/>
                                  <w:shd w:val="clear" w:color="auto" w:fill="auto"/>
                                </w:tcPr>
                                <w:p w14:paraId="4DBC1EBB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848" w:type="dxa"/>
                                  <w:shd w:val="clear" w:color="auto" w:fill="auto"/>
                                </w:tcPr>
                                <w:p w14:paraId="44F3CDDD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853" w:type="dxa"/>
                                  <w:shd w:val="clear" w:color="auto" w:fill="auto"/>
                                </w:tcPr>
                                <w:p w14:paraId="582D80A2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1</w:t>
                                  </w:r>
                                </w:p>
                              </w:tc>
                            </w:tr>
                            <w:tr w:rsidR="00122566" w:rsidRPr="00DD72F4" w14:paraId="1631A3F2" w14:textId="77777777" w:rsidTr="0080093C">
                              <w:trPr>
                                <w:cantSplit/>
                                <w:trHeight w:val="240"/>
                              </w:trPr>
                              <w:tc>
                                <w:tcPr>
                                  <w:tcW w:w="6533" w:type="dxa"/>
                                  <w:shd w:val="clear" w:color="auto" w:fill="auto"/>
                                </w:tcPr>
                                <w:p w14:paraId="4FD69E5E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AMC-ATM-CN-CTX-FEP-FOS-FOX-LEV-SXT/TMP-TET</w:t>
                                  </w:r>
                                </w:p>
                              </w:tc>
                              <w:tc>
                                <w:tcPr>
                                  <w:tcW w:w="700" w:type="dxa"/>
                                  <w:shd w:val="clear" w:color="auto" w:fill="auto"/>
                                </w:tcPr>
                                <w:p w14:paraId="77864B32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10</w:t>
                                  </w:r>
                                </w:p>
                              </w:tc>
                              <w:tc>
                                <w:tcPr>
                                  <w:tcW w:w="570" w:type="dxa"/>
                                  <w:shd w:val="clear" w:color="auto" w:fill="auto"/>
                                </w:tcPr>
                                <w:p w14:paraId="75FFAF34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6</w:t>
                                  </w:r>
                                </w:p>
                              </w:tc>
                              <w:tc>
                                <w:tcPr>
                                  <w:tcW w:w="565" w:type="dxa"/>
                                  <w:shd w:val="clear" w:color="auto" w:fill="auto"/>
                                </w:tcPr>
                                <w:p w14:paraId="6CF14969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848" w:type="dxa"/>
                                  <w:shd w:val="clear" w:color="auto" w:fill="auto"/>
                                </w:tcPr>
                                <w:p w14:paraId="7F9A3428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853" w:type="dxa"/>
                                  <w:shd w:val="clear" w:color="auto" w:fill="auto"/>
                                </w:tcPr>
                                <w:p w14:paraId="59CFDBD7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</w:p>
                              </w:tc>
                            </w:tr>
                            <w:tr w:rsidR="00122566" w:rsidRPr="00DD72F4" w14:paraId="7220142E" w14:textId="77777777" w:rsidTr="0080093C">
                              <w:trPr>
                                <w:cantSplit/>
                                <w:trHeight w:val="240"/>
                              </w:trPr>
                              <w:tc>
                                <w:tcPr>
                                  <w:tcW w:w="6533" w:type="dxa"/>
                                  <w:shd w:val="clear" w:color="auto" w:fill="auto"/>
                                </w:tcPr>
                                <w:p w14:paraId="096B306B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AMC-ATM-CIP-CTX-FEP-FOS-FOX-LEV-SXT/TMP-TET</w:t>
                                  </w:r>
                                </w:p>
                              </w:tc>
                              <w:tc>
                                <w:tcPr>
                                  <w:tcW w:w="700" w:type="dxa"/>
                                  <w:shd w:val="clear" w:color="auto" w:fill="auto"/>
                                </w:tcPr>
                                <w:p w14:paraId="702D2081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10</w:t>
                                  </w:r>
                                </w:p>
                              </w:tc>
                              <w:tc>
                                <w:tcPr>
                                  <w:tcW w:w="570" w:type="dxa"/>
                                  <w:shd w:val="clear" w:color="auto" w:fill="auto"/>
                                </w:tcPr>
                                <w:p w14:paraId="0E44F871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5</w:t>
                                  </w:r>
                                </w:p>
                              </w:tc>
                              <w:tc>
                                <w:tcPr>
                                  <w:tcW w:w="565" w:type="dxa"/>
                                  <w:shd w:val="clear" w:color="auto" w:fill="auto"/>
                                </w:tcPr>
                                <w:p w14:paraId="06FBB908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2</w:t>
                                  </w:r>
                                </w:p>
                              </w:tc>
                              <w:tc>
                                <w:tcPr>
                                  <w:tcW w:w="848" w:type="dxa"/>
                                  <w:shd w:val="clear" w:color="auto" w:fill="auto"/>
                                </w:tcPr>
                                <w:p w14:paraId="01F6214E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853" w:type="dxa"/>
                                  <w:shd w:val="clear" w:color="auto" w:fill="auto"/>
                                </w:tcPr>
                                <w:p w14:paraId="5A68660E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</w:p>
                              </w:tc>
                            </w:tr>
                            <w:tr w:rsidR="00122566" w:rsidRPr="00DD72F4" w14:paraId="760E3C26" w14:textId="77777777" w:rsidTr="0080093C">
                              <w:trPr>
                                <w:cantSplit/>
                                <w:trHeight w:val="240"/>
                              </w:trPr>
                              <w:tc>
                                <w:tcPr>
                                  <w:tcW w:w="6533" w:type="dxa"/>
                                  <w:shd w:val="clear" w:color="auto" w:fill="auto"/>
                                </w:tcPr>
                                <w:p w14:paraId="53B32B89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AMC-ATM-CHL-CIP-CTX-FEP-FOX-LEV-TET</w:t>
                                  </w:r>
                                </w:p>
                              </w:tc>
                              <w:tc>
                                <w:tcPr>
                                  <w:tcW w:w="700" w:type="dxa"/>
                                  <w:shd w:val="clear" w:color="auto" w:fill="auto"/>
                                </w:tcPr>
                                <w:p w14:paraId="1B9A064E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9</w:t>
                                  </w:r>
                                </w:p>
                              </w:tc>
                              <w:tc>
                                <w:tcPr>
                                  <w:tcW w:w="570" w:type="dxa"/>
                                  <w:shd w:val="clear" w:color="auto" w:fill="auto"/>
                                </w:tcPr>
                                <w:p w14:paraId="7EF0A883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4</w:t>
                                  </w:r>
                                </w:p>
                              </w:tc>
                              <w:tc>
                                <w:tcPr>
                                  <w:tcW w:w="565" w:type="dxa"/>
                                  <w:shd w:val="clear" w:color="auto" w:fill="auto"/>
                                </w:tcPr>
                                <w:p w14:paraId="717DA30C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848" w:type="dxa"/>
                                  <w:shd w:val="clear" w:color="auto" w:fill="auto"/>
                                </w:tcPr>
                                <w:p w14:paraId="7BE4EE21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853" w:type="dxa"/>
                                  <w:shd w:val="clear" w:color="auto" w:fill="auto"/>
                                </w:tcPr>
                                <w:p w14:paraId="1890620D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</w:p>
                              </w:tc>
                            </w:tr>
                            <w:tr w:rsidR="00122566" w:rsidRPr="00DD72F4" w14:paraId="5E1CB4D1" w14:textId="77777777" w:rsidTr="0080093C">
                              <w:trPr>
                                <w:cantSplit/>
                                <w:trHeight w:val="251"/>
                              </w:trPr>
                              <w:tc>
                                <w:tcPr>
                                  <w:tcW w:w="6533" w:type="dxa"/>
                                  <w:shd w:val="clear" w:color="auto" w:fill="auto"/>
                                </w:tcPr>
                                <w:p w14:paraId="1B267D2F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AMC-ATM-CHL-CN-CTX-FEP-FOS-SXT/TMP-TET</w:t>
                                  </w:r>
                                </w:p>
                              </w:tc>
                              <w:tc>
                                <w:tcPr>
                                  <w:tcW w:w="700" w:type="dxa"/>
                                  <w:shd w:val="clear" w:color="auto" w:fill="auto"/>
                                </w:tcPr>
                                <w:p w14:paraId="2E9D45D3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9</w:t>
                                  </w:r>
                                </w:p>
                              </w:tc>
                              <w:tc>
                                <w:tcPr>
                                  <w:tcW w:w="570" w:type="dxa"/>
                                  <w:shd w:val="clear" w:color="auto" w:fill="auto"/>
                                </w:tcPr>
                                <w:p w14:paraId="628C69A5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6</w:t>
                                  </w:r>
                                </w:p>
                              </w:tc>
                              <w:tc>
                                <w:tcPr>
                                  <w:tcW w:w="565" w:type="dxa"/>
                                  <w:shd w:val="clear" w:color="auto" w:fill="auto"/>
                                </w:tcPr>
                                <w:p w14:paraId="3FBDCF69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848" w:type="dxa"/>
                                  <w:shd w:val="clear" w:color="auto" w:fill="auto"/>
                                </w:tcPr>
                                <w:p w14:paraId="6FCABB45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853" w:type="dxa"/>
                                  <w:shd w:val="clear" w:color="auto" w:fill="auto"/>
                                </w:tcPr>
                                <w:p w14:paraId="4F7F34E2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</w:p>
                              </w:tc>
                            </w:tr>
                            <w:tr w:rsidR="00122566" w:rsidRPr="00DD72F4" w14:paraId="503C99A5" w14:textId="77777777" w:rsidTr="0080093C">
                              <w:trPr>
                                <w:cantSplit/>
                                <w:trHeight w:val="240"/>
                              </w:trPr>
                              <w:tc>
                                <w:tcPr>
                                  <w:tcW w:w="6533" w:type="dxa"/>
                                  <w:shd w:val="clear" w:color="auto" w:fill="auto"/>
                                </w:tcPr>
                                <w:p w14:paraId="0E51934A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AMC-ATM-CHL-CIP-CTX-FEP-LEV-SXT/TMP-TET</w:t>
                                  </w:r>
                                </w:p>
                              </w:tc>
                              <w:tc>
                                <w:tcPr>
                                  <w:tcW w:w="700" w:type="dxa"/>
                                  <w:shd w:val="clear" w:color="auto" w:fill="auto"/>
                                </w:tcPr>
                                <w:p w14:paraId="6A8C3DCB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9</w:t>
                                  </w:r>
                                </w:p>
                              </w:tc>
                              <w:tc>
                                <w:tcPr>
                                  <w:tcW w:w="570" w:type="dxa"/>
                                  <w:shd w:val="clear" w:color="auto" w:fill="auto"/>
                                </w:tcPr>
                                <w:p w14:paraId="212B92A1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5</w:t>
                                  </w:r>
                                </w:p>
                              </w:tc>
                              <w:tc>
                                <w:tcPr>
                                  <w:tcW w:w="565" w:type="dxa"/>
                                  <w:shd w:val="clear" w:color="auto" w:fill="auto"/>
                                </w:tcPr>
                                <w:p w14:paraId="1FA4E3F6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848" w:type="dxa"/>
                                  <w:shd w:val="clear" w:color="auto" w:fill="auto"/>
                                </w:tcPr>
                                <w:p w14:paraId="13CA140F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853" w:type="dxa"/>
                                  <w:shd w:val="clear" w:color="auto" w:fill="auto"/>
                                </w:tcPr>
                                <w:p w14:paraId="4A70460F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</w:p>
                              </w:tc>
                            </w:tr>
                            <w:tr w:rsidR="00122566" w:rsidRPr="00DD72F4" w14:paraId="74F3EAD6" w14:textId="77777777" w:rsidTr="0080093C">
                              <w:trPr>
                                <w:cantSplit/>
                                <w:trHeight w:val="240"/>
                              </w:trPr>
                              <w:tc>
                                <w:tcPr>
                                  <w:tcW w:w="6533" w:type="dxa"/>
                                  <w:shd w:val="clear" w:color="auto" w:fill="auto"/>
                                </w:tcPr>
                                <w:p w14:paraId="3FDF33DF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AMC-ATM-CIP-CN-CTX-FEP-LEV-SXT/TMP-TET</w:t>
                                  </w:r>
                                </w:p>
                              </w:tc>
                              <w:tc>
                                <w:tcPr>
                                  <w:tcW w:w="700" w:type="dxa"/>
                                  <w:shd w:val="clear" w:color="auto" w:fill="auto"/>
                                </w:tcPr>
                                <w:p w14:paraId="70D5BF2F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9</w:t>
                                  </w:r>
                                </w:p>
                              </w:tc>
                              <w:tc>
                                <w:tcPr>
                                  <w:tcW w:w="570" w:type="dxa"/>
                                  <w:shd w:val="clear" w:color="auto" w:fill="auto"/>
                                </w:tcPr>
                                <w:p w14:paraId="531471B9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5</w:t>
                                  </w:r>
                                </w:p>
                              </w:tc>
                              <w:tc>
                                <w:tcPr>
                                  <w:tcW w:w="565" w:type="dxa"/>
                                  <w:shd w:val="clear" w:color="auto" w:fill="auto"/>
                                </w:tcPr>
                                <w:p w14:paraId="525BA597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848" w:type="dxa"/>
                                  <w:shd w:val="clear" w:color="auto" w:fill="auto"/>
                                </w:tcPr>
                                <w:p w14:paraId="20EC7477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853" w:type="dxa"/>
                                  <w:shd w:val="clear" w:color="auto" w:fill="auto"/>
                                </w:tcPr>
                                <w:p w14:paraId="2A3CAE35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1</w:t>
                                  </w:r>
                                </w:p>
                              </w:tc>
                            </w:tr>
                            <w:tr w:rsidR="00122566" w:rsidRPr="00DD72F4" w14:paraId="43CA9AE1" w14:textId="77777777" w:rsidTr="0080093C">
                              <w:trPr>
                                <w:cantSplit/>
                                <w:trHeight w:val="251"/>
                              </w:trPr>
                              <w:tc>
                                <w:tcPr>
                                  <w:tcW w:w="6533" w:type="dxa"/>
                                  <w:shd w:val="clear" w:color="auto" w:fill="auto"/>
                                </w:tcPr>
                                <w:p w14:paraId="4C850DCD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AMC-ATM-CIP-CTX-FEP-FOS-FOX-SXT/TMP-TET</w:t>
                                  </w:r>
                                </w:p>
                              </w:tc>
                              <w:tc>
                                <w:tcPr>
                                  <w:tcW w:w="700" w:type="dxa"/>
                                  <w:shd w:val="clear" w:color="auto" w:fill="auto"/>
                                </w:tcPr>
                                <w:p w14:paraId="276F4744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9</w:t>
                                  </w:r>
                                </w:p>
                              </w:tc>
                              <w:tc>
                                <w:tcPr>
                                  <w:tcW w:w="570" w:type="dxa"/>
                                  <w:shd w:val="clear" w:color="auto" w:fill="auto"/>
                                </w:tcPr>
                                <w:p w14:paraId="730DD4B7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5</w:t>
                                  </w:r>
                                </w:p>
                              </w:tc>
                              <w:tc>
                                <w:tcPr>
                                  <w:tcW w:w="565" w:type="dxa"/>
                                  <w:shd w:val="clear" w:color="auto" w:fill="auto"/>
                                </w:tcPr>
                                <w:p w14:paraId="74A66896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848" w:type="dxa"/>
                                  <w:shd w:val="clear" w:color="auto" w:fill="auto"/>
                                </w:tcPr>
                                <w:p w14:paraId="2F07494A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853" w:type="dxa"/>
                                  <w:shd w:val="clear" w:color="auto" w:fill="auto"/>
                                </w:tcPr>
                                <w:p w14:paraId="45936D08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1</w:t>
                                  </w:r>
                                </w:p>
                              </w:tc>
                            </w:tr>
                            <w:tr w:rsidR="00122566" w:rsidRPr="00DD72F4" w14:paraId="6554C539" w14:textId="77777777" w:rsidTr="0080093C">
                              <w:trPr>
                                <w:cantSplit/>
                                <w:trHeight w:val="251"/>
                              </w:trPr>
                              <w:tc>
                                <w:tcPr>
                                  <w:tcW w:w="6533" w:type="dxa"/>
                                  <w:shd w:val="clear" w:color="auto" w:fill="auto"/>
                                </w:tcPr>
                                <w:p w14:paraId="4EA494CF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AMC-ATM-CN-CTX-FEP-FOX-LEV-SXT/TMP-TET</w:t>
                                  </w:r>
                                </w:p>
                              </w:tc>
                              <w:tc>
                                <w:tcPr>
                                  <w:tcW w:w="700" w:type="dxa"/>
                                  <w:shd w:val="clear" w:color="auto" w:fill="auto"/>
                                </w:tcPr>
                                <w:p w14:paraId="1AEDB8B2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9</w:t>
                                  </w:r>
                                </w:p>
                              </w:tc>
                              <w:tc>
                                <w:tcPr>
                                  <w:tcW w:w="570" w:type="dxa"/>
                                  <w:shd w:val="clear" w:color="auto" w:fill="auto"/>
                                </w:tcPr>
                                <w:p w14:paraId="2CD342EE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5</w:t>
                                  </w:r>
                                </w:p>
                              </w:tc>
                              <w:tc>
                                <w:tcPr>
                                  <w:tcW w:w="565" w:type="dxa"/>
                                  <w:shd w:val="clear" w:color="auto" w:fill="auto"/>
                                </w:tcPr>
                                <w:p w14:paraId="3FBB7C21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848" w:type="dxa"/>
                                  <w:shd w:val="clear" w:color="auto" w:fill="auto"/>
                                </w:tcPr>
                                <w:p w14:paraId="1695C566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853" w:type="dxa"/>
                                  <w:shd w:val="clear" w:color="auto" w:fill="auto"/>
                                </w:tcPr>
                                <w:p w14:paraId="0AC29181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</w:p>
                              </w:tc>
                            </w:tr>
                            <w:tr w:rsidR="00122566" w:rsidRPr="00DD72F4" w14:paraId="0A9600EB" w14:textId="77777777" w:rsidTr="0080093C">
                              <w:trPr>
                                <w:cantSplit/>
                                <w:trHeight w:val="251"/>
                              </w:trPr>
                              <w:tc>
                                <w:tcPr>
                                  <w:tcW w:w="6533" w:type="dxa"/>
                                  <w:shd w:val="clear" w:color="auto" w:fill="auto"/>
                                </w:tcPr>
                                <w:p w14:paraId="001F00DD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AMC-ATM-CIP-CTX-FEP-FOS-LEV-SXT/TMP-TET</w:t>
                                  </w:r>
                                </w:p>
                              </w:tc>
                              <w:tc>
                                <w:tcPr>
                                  <w:tcW w:w="700" w:type="dxa"/>
                                  <w:shd w:val="clear" w:color="auto" w:fill="auto"/>
                                </w:tcPr>
                                <w:p w14:paraId="4070DA01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9</w:t>
                                  </w:r>
                                </w:p>
                              </w:tc>
                              <w:tc>
                                <w:tcPr>
                                  <w:tcW w:w="570" w:type="dxa"/>
                                  <w:shd w:val="clear" w:color="auto" w:fill="auto"/>
                                </w:tcPr>
                                <w:p w14:paraId="4468294A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5</w:t>
                                  </w:r>
                                </w:p>
                              </w:tc>
                              <w:tc>
                                <w:tcPr>
                                  <w:tcW w:w="565" w:type="dxa"/>
                                  <w:shd w:val="clear" w:color="auto" w:fill="auto"/>
                                </w:tcPr>
                                <w:p w14:paraId="6B04C456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848" w:type="dxa"/>
                                  <w:shd w:val="clear" w:color="auto" w:fill="auto"/>
                                </w:tcPr>
                                <w:p w14:paraId="30ED09E2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853" w:type="dxa"/>
                                  <w:shd w:val="clear" w:color="auto" w:fill="auto"/>
                                </w:tcPr>
                                <w:p w14:paraId="10A0F9A6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2</w:t>
                                  </w:r>
                                </w:p>
                              </w:tc>
                            </w:tr>
                            <w:tr w:rsidR="00122566" w:rsidRPr="00DD72F4" w14:paraId="2786B0E3" w14:textId="77777777" w:rsidTr="0080093C">
                              <w:trPr>
                                <w:cantSplit/>
                                <w:trHeight w:val="251"/>
                              </w:trPr>
                              <w:tc>
                                <w:tcPr>
                                  <w:tcW w:w="6533" w:type="dxa"/>
                                  <w:shd w:val="clear" w:color="auto" w:fill="auto"/>
                                </w:tcPr>
                                <w:p w14:paraId="37ADDFE8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AMC-ATM-CIP-CTX-FEP-FOX-LEV-SXT/TMP-TET</w:t>
                                  </w:r>
                                </w:p>
                              </w:tc>
                              <w:tc>
                                <w:tcPr>
                                  <w:tcW w:w="700" w:type="dxa"/>
                                  <w:shd w:val="clear" w:color="auto" w:fill="auto"/>
                                </w:tcPr>
                                <w:p w14:paraId="2473AB63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9</w:t>
                                  </w:r>
                                </w:p>
                              </w:tc>
                              <w:tc>
                                <w:tcPr>
                                  <w:tcW w:w="570" w:type="dxa"/>
                                  <w:shd w:val="clear" w:color="auto" w:fill="auto"/>
                                </w:tcPr>
                                <w:p w14:paraId="0482C238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4</w:t>
                                  </w:r>
                                </w:p>
                              </w:tc>
                              <w:tc>
                                <w:tcPr>
                                  <w:tcW w:w="565" w:type="dxa"/>
                                  <w:shd w:val="clear" w:color="auto" w:fill="auto"/>
                                </w:tcPr>
                                <w:p w14:paraId="27619C3D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848" w:type="dxa"/>
                                  <w:shd w:val="clear" w:color="auto" w:fill="auto"/>
                                </w:tcPr>
                                <w:p w14:paraId="66B384FC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7</w:t>
                                  </w:r>
                                </w:p>
                              </w:tc>
                              <w:tc>
                                <w:tcPr>
                                  <w:tcW w:w="853" w:type="dxa"/>
                                  <w:shd w:val="clear" w:color="auto" w:fill="auto"/>
                                </w:tcPr>
                                <w:p w14:paraId="10019390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1</w:t>
                                  </w:r>
                                </w:p>
                              </w:tc>
                            </w:tr>
                            <w:tr w:rsidR="00122566" w:rsidRPr="00DD72F4" w14:paraId="23477B11" w14:textId="77777777" w:rsidTr="0080093C">
                              <w:trPr>
                                <w:cantSplit/>
                                <w:trHeight w:val="251"/>
                              </w:trPr>
                              <w:tc>
                                <w:tcPr>
                                  <w:tcW w:w="6533" w:type="dxa"/>
                                  <w:shd w:val="clear" w:color="auto" w:fill="auto"/>
                                </w:tcPr>
                                <w:p w14:paraId="753CC96E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AMC-ATM-CIP-CN-CTX-FEP-SXT/TMP-TET</w:t>
                                  </w:r>
                                </w:p>
                              </w:tc>
                              <w:tc>
                                <w:tcPr>
                                  <w:tcW w:w="700" w:type="dxa"/>
                                  <w:shd w:val="clear" w:color="auto" w:fill="auto"/>
                                </w:tcPr>
                                <w:p w14:paraId="3808806A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8</w:t>
                                  </w:r>
                                </w:p>
                              </w:tc>
                              <w:tc>
                                <w:tcPr>
                                  <w:tcW w:w="570" w:type="dxa"/>
                                  <w:shd w:val="clear" w:color="auto" w:fill="auto"/>
                                </w:tcPr>
                                <w:p w14:paraId="39333B4C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5</w:t>
                                  </w:r>
                                </w:p>
                              </w:tc>
                              <w:tc>
                                <w:tcPr>
                                  <w:tcW w:w="565" w:type="dxa"/>
                                  <w:shd w:val="clear" w:color="auto" w:fill="auto"/>
                                </w:tcPr>
                                <w:p w14:paraId="7D76B5D0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848" w:type="dxa"/>
                                  <w:shd w:val="clear" w:color="auto" w:fill="auto"/>
                                </w:tcPr>
                                <w:p w14:paraId="4E29D948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853" w:type="dxa"/>
                                  <w:shd w:val="clear" w:color="auto" w:fill="auto"/>
                                </w:tcPr>
                                <w:p w14:paraId="36818E93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1</w:t>
                                  </w:r>
                                </w:p>
                              </w:tc>
                            </w:tr>
                            <w:tr w:rsidR="00122566" w:rsidRPr="00DD72F4" w14:paraId="5104DAC6" w14:textId="77777777" w:rsidTr="0080093C">
                              <w:trPr>
                                <w:cantSplit/>
                                <w:trHeight w:val="251"/>
                              </w:trPr>
                              <w:tc>
                                <w:tcPr>
                                  <w:tcW w:w="6533" w:type="dxa"/>
                                  <w:shd w:val="clear" w:color="auto" w:fill="auto"/>
                                </w:tcPr>
                                <w:p w14:paraId="0848F09A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AMC-ATM-CIP-CTX-FEP-FOX-SXT/TMP-TET</w:t>
                                  </w:r>
                                </w:p>
                              </w:tc>
                              <w:tc>
                                <w:tcPr>
                                  <w:tcW w:w="700" w:type="dxa"/>
                                  <w:shd w:val="clear" w:color="auto" w:fill="auto"/>
                                </w:tcPr>
                                <w:p w14:paraId="71430AFA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8</w:t>
                                  </w:r>
                                </w:p>
                              </w:tc>
                              <w:tc>
                                <w:tcPr>
                                  <w:tcW w:w="570" w:type="dxa"/>
                                  <w:shd w:val="clear" w:color="auto" w:fill="auto"/>
                                </w:tcPr>
                                <w:p w14:paraId="3408FA27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4</w:t>
                                  </w:r>
                                </w:p>
                              </w:tc>
                              <w:tc>
                                <w:tcPr>
                                  <w:tcW w:w="565" w:type="dxa"/>
                                  <w:shd w:val="clear" w:color="auto" w:fill="auto"/>
                                </w:tcPr>
                                <w:p w14:paraId="57718235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848" w:type="dxa"/>
                                  <w:shd w:val="clear" w:color="auto" w:fill="auto"/>
                                </w:tcPr>
                                <w:p w14:paraId="389D1581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853" w:type="dxa"/>
                                  <w:shd w:val="clear" w:color="auto" w:fill="auto"/>
                                </w:tcPr>
                                <w:p w14:paraId="7D4EBF11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2</w:t>
                                  </w:r>
                                </w:p>
                              </w:tc>
                            </w:tr>
                            <w:tr w:rsidR="00122566" w:rsidRPr="00DD72F4" w14:paraId="1CDFFD83" w14:textId="77777777" w:rsidTr="0080093C">
                              <w:trPr>
                                <w:cantSplit/>
                                <w:trHeight w:val="251"/>
                              </w:trPr>
                              <w:tc>
                                <w:tcPr>
                                  <w:tcW w:w="6533" w:type="dxa"/>
                                  <w:shd w:val="clear" w:color="auto" w:fill="auto"/>
                                </w:tcPr>
                                <w:p w14:paraId="4249B17A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AMC-ATM-CIP-CTX-FEP-LEV-SXT/TMP-TET</w:t>
                                  </w:r>
                                </w:p>
                              </w:tc>
                              <w:tc>
                                <w:tcPr>
                                  <w:tcW w:w="700" w:type="dxa"/>
                                  <w:shd w:val="clear" w:color="auto" w:fill="auto"/>
                                </w:tcPr>
                                <w:p w14:paraId="202A5D1B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8</w:t>
                                  </w:r>
                                </w:p>
                              </w:tc>
                              <w:tc>
                                <w:tcPr>
                                  <w:tcW w:w="570" w:type="dxa"/>
                                  <w:shd w:val="clear" w:color="auto" w:fill="auto"/>
                                </w:tcPr>
                                <w:p w14:paraId="144288BD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4</w:t>
                                  </w:r>
                                </w:p>
                              </w:tc>
                              <w:tc>
                                <w:tcPr>
                                  <w:tcW w:w="565" w:type="dxa"/>
                                  <w:shd w:val="clear" w:color="auto" w:fill="auto"/>
                                </w:tcPr>
                                <w:p w14:paraId="5784696A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848" w:type="dxa"/>
                                  <w:shd w:val="clear" w:color="auto" w:fill="auto"/>
                                </w:tcPr>
                                <w:p w14:paraId="0DCCEE8A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853" w:type="dxa"/>
                                  <w:shd w:val="clear" w:color="auto" w:fill="auto"/>
                                </w:tcPr>
                                <w:p w14:paraId="09E7CE3F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5</w:t>
                                  </w:r>
                                </w:p>
                              </w:tc>
                            </w:tr>
                            <w:tr w:rsidR="00122566" w:rsidRPr="00DD72F4" w14:paraId="3AA4C8CE" w14:textId="77777777" w:rsidTr="0080093C">
                              <w:trPr>
                                <w:cantSplit/>
                                <w:trHeight w:val="251"/>
                              </w:trPr>
                              <w:tc>
                                <w:tcPr>
                                  <w:tcW w:w="6533" w:type="dxa"/>
                                  <w:shd w:val="clear" w:color="auto" w:fill="auto"/>
                                </w:tcPr>
                                <w:p w14:paraId="580D4E06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AMC-ATM-CIP-CTX-FEP-MEM-SXT/TMP-TET</w:t>
                                  </w:r>
                                </w:p>
                              </w:tc>
                              <w:tc>
                                <w:tcPr>
                                  <w:tcW w:w="700" w:type="dxa"/>
                                  <w:shd w:val="clear" w:color="auto" w:fill="auto"/>
                                </w:tcPr>
                                <w:p w14:paraId="1177284E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8</w:t>
                                  </w:r>
                                </w:p>
                              </w:tc>
                              <w:tc>
                                <w:tcPr>
                                  <w:tcW w:w="570" w:type="dxa"/>
                                  <w:shd w:val="clear" w:color="auto" w:fill="auto"/>
                                </w:tcPr>
                                <w:p w14:paraId="2351EFEF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4</w:t>
                                  </w:r>
                                </w:p>
                              </w:tc>
                              <w:tc>
                                <w:tcPr>
                                  <w:tcW w:w="565" w:type="dxa"/>
                                  <w:shd w:val="clear" w:color="auto" w:fill="auto"/>
                                </w:tcPr>
                                <w:p w14:paraId="196E7520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848" w:type="dxa"/>
                                  <w:shd w:val="clear" w:color="auto" w:fill="auto"/>
                                </w:tcPr>
                                <w:p w14:paraId="3D90032C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853" w:type="dxa"/>
                                  <w:shd w:val="clear" w:color="auto" w:fill="auto"/>
                                </w:tcPr>
                                <w:p w14:paraId="58D691D0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1</w:t>
                                  </w:r>
                                </w:p>
                              </w:tc>
                            </w:tr>
                            <w:tr w:rsidR="00122566" w:rsidRPr="00DD72F4" w14:paraId="5A4F90DD" w14:textId="77777777" w:rsidTr="0080093C">
                              <w:trPr>
                                <w:cantSplit/>
                                <w:trHeight w:val="251"/>
                              </w:trPr>
                              <w:tc>
                                <w:tcPr>
                                  <w:tcW w:w="6533" w:type="dxa"/>
                                  <w:shd w:val="clear" w:color="auto" w:fill="auto"/>
                                </w:tcPr>
                                <w:p w14:paraId="5EB8646B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AMC-ATM-CN-CTX-FEP-MEM-SXT/TMP-TET</w:t>
                                  </w:r>
                                </w:p>
                              </w:tc>
                              <w:tc>
                                <w:tcPr>
                                  <w:tcW w:w="700" w:type="dxa"/>
                                  <w:shd w:val="clear" w:color="auto" w:fill="auto"/>
                                </w:tcPr>
                                <w:p w14:paraId="62F1580D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8</w:t>
                                  </w:r>
                                </w:p>
                              </w:tc>
                              <w:tc>
                                <w:tcPr>
                                  <w:tcW w:w="570" w:type="dxa"/>
                                  <w:shd w:val="clear" w:color="auto" w:fill="auto"/>
                                </w:tcPr>
                                <w:p w14:paraId="5FCBDC3D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4</w:t>
                                  </w:r>
                                </w:p>
                              </w:tc>
                              <w:tc>
                                <w:tcPr>
                                  <w:tcW w:w="565" w:type="dxa"/>
                                  <w:shd w:val="clear" w:color="auto" w:fill="auto"/>
                                </w:tcPr>
                                <w:p w14:paraId="2ACCF11E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848" w:type="dxa"/>
                                  <w:shd w:val="clear" w:color="auto" w:fill="auto"/>
                                </w:tcPr>
                                <w:p w14:paraId="134AE764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853" w:type="dxa"/>
                                  <w:shd w:val="clear" w:color="auto" w:fill="auto"/>
                                </w:tcPr>
                                <w:p w14:paraId="3B9B927D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</w:p>
                              </w:tc>
                            </w:tr>
                            <w:tr w:rsidR="00122566" w:rsidRPr="00DD72F4" w14:paraId="68E10C29" w14:textId="77777777" w:rsidTr="0080093C">
                              <w:trPr>
                                <w:cantSplit/>
                                <w:trHeight w:val="251"/>
                              </w:trPr>
                              <w:tc>
                                <w:tcPr>
                                  <w:tcW w:w="6533" w:type="dxa"/>
                                  <w:shd w:val="clear" w:color="auto" w:fill="auto"/>
                                </w:tcPr>
                                <w:p w14:paraId="397544C1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AMC-ATM-CIP-CTX-FEP-FOS-SXT/TMP</w:t>
                                  </w:r>
                                </w:p>
                              </w:tc>
                              <w:tc>
                                <w:tcPr>
                                  <w:tcW w:w="700" w:type="dxa"/>
                                  <w:shd w:val="clear" w:color="auto" w:fill="auto"/>
                                </w:tcPr>
                                <w:p w14:paraId="62DB6B1D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7</w:t>
                                  </w:r>
                                </w:p>
                              </w:tc>
                              <w:tc>
                                <w:tcPr>
                                  <w:tcW w:w="570" w:type="dxa"/>
                                  <w:shd w:val="clear" w:color="auto" w:fill="auto"/>
                                </w:tcPr>
                                <w:p w14:paraId="16A930EC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4</w:t>
                                  </w:r>
                                </w:p>
                              </w:tc>
                              <w:tc>
                                <w:tcPr>
                                  <w:tcW w:w="565" w:type="dxa"/>
                                  <w:shd w:val="clear" w:color="auto" w:fill="auto"/>
                                </w:tcPr>
                                <w:p w14:paraId="73C68B19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848" w:type="dxa"/>
                                  <w:shd w:val="clear" w:color="auto" w:fill="auto"/>
                                </w:tcPr>
                                <w:p w14:paraId="22D33538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853" w:type="dxa"/>
                                  <w:shd w:val="clear" w:color="auto" w:fill="auto"/>
                                </w:tcPr>
                                <w:p w14:paraId="1BAD77FE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</w:p>
                              </w:tc>
                            </w:tr>
                            <w:tr w:rsidR="00122566" w:rsidRPr="00DD72F4" w14:paraId="5B85102C" w14:textId="77777777" w:rsidTr="0080093C">
                              <w:trPr>
                                <w:cantSplit/>
                                <w:trHeight w:val="251"/>
                              </w:trPr>
                              <w:tc>
                                <w:tcPr>
                                  <w:tcW w:w="6533" w:type="dxa"/>
                                  <w:shd w:val="clear" w:color="auto" w:fill="auto"/>
                                </w:tcPr>
                                <w:p w14:paraId="1C9C6646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AMC-ATM-CHL-CTX-FEP-SXT/TMP-TET</w:t>
                                  </w:r>
                                </w:p>
                              </w:tc>
                              <w:tc>
                                <w:tcPr>
                                  <w:tcW w:w="700" w:type="dxa"/>
                                  <w:shd w:val="clear" w:color="auto" w:fill="auto"/>
                                </w:tcPr>
                                <w:p w14:paraId="370C5C0E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7</w:t>
                                  </w:r>
                                </w:p>
                              </w:tc>
                              <w:tc>
                                <w:tcPr>
                                  <w:tcW w:w="570" w:type="dxa"/>
                                  <w:shd w:val="clear" w:color="auto" w:fill="auto"/>
                                </w:tcPr>
                                <w:p w14:paraId="703449A5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4</w:t>
                                  </w:r>
                                </w:p>
                              </w:tc>
                              <w:tc>
                                <w:tcPr>
                                  <w:tcW w:w="565" w:type="dxa"/>
                                  <w:shd w:val="clear" w:color="auto" w:fill="auto"/>
                                </w:tcPr>
                                <w:p w14:paraId="20FA2080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848" w:type="dxa"/>
                                  <w:shd w:val="clear" w:color="auto" w:fill="auto"/>
                                </w:tcPr>
                                <w:p w14:paraId="36BD9529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853" w:type="dxa"/>
                                  <w:shd w:val="clear" w:color="auto" w:fill="auto"/>
                                </w:tcPr>
                                <w:p w14:paraId="22100463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</w:p>
                              </w:tc>
                            </w:tr>
                            <w:tr w:rsidR="00122566" w:rsidRPr="00DD72F4" w14:paraId="73241F57" w14:textId="77777777" w:rsidTr="0080093C">
                              <w:trPr>
                                <w:cantSplit/>
                                <w:trHeight w:val="251"/>
                              </w:trPr>
                              <w:tc>
                                <w:tcPr>
                                  <w:tcW w:w="6533" w:type="dxa"/>
                                  <w:shd w:val="clear" w:color="auto" w:fill="auto"/>
                                </w:tcPr>
                                <w:p w14:paraId="1ACA4965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AMC-ATM-CIP-CTX-FEP-LEV-SXT/TMP</w:t>
                                  </w:r>
                                </w:p>
                              </w:tc>
                              <w:tc>
                                <w:tcPr>
                                  <w:tcW w:w="700" w:type="dxa"/>
                                  <w:shd w:val="clear" w:color="auto" w:fill="auto"/>
                                </w:tcPr>
                                <w:p w14:paraId="5D6E6043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7</w:t>
                                  </w:r>
                                </w:p>
                              </w:tc>
                              <w:tc>
                                <w:tcPr>
                                  <w:tcW w:w="570" w:type="dxa"/>
                                  <w:shd w:val="clear" w:color="auto" w:fill="auto"/>
                                </w:tcPr>
                                <w:p w14:paraId="6E6FC97F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3</w:t>
                                  </w:r>
                                </w:p>
                              </w:tc>
                              <w:tc>
                                <w:tcPr>
                                  <w:tcW w:w="565" w:type="dxa"/>
                                  <w:shd w:val="clear" w:color="auto" w:fill="auto"/>
                                </w:tcPr>
                                <w:p w14:paraId="51920133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848" w:type="dxa"/>
                                  <w:shd w:val="clear" w:color="auto" w:fill="auto"/>
                                </w:tcPr>
                                <w:p w14:paraId="6944E94D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853" w:type="dxa"/>
                                  <w:shd w:val="clear" w:color="auto" w:fill="auto"/>
                                </w:tcPr>
                                <w:p w14:paraId="13B71EC5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1</w:t>
                                  </w:r>
                                </w:p>
                              </w:tc>
                            </w:tr>
                            <w:tr w:rsidR="00122566" w:rsidRPr="00DD72F4" w14:paraId="3BA874DE" w14:textId="77777777" w:rsidTr="0080093C">
                              <w:trPr>
                                <w:cantSplit/>
                                <w:trHeight w:val="251"/>
                              </w:trPr>
                              <w:tc>
                                <w:tcPr>
                                  <w:tcW w:w="6533" w:type="dxa"/>
                                  <w:shd w:val="clear" w:color="auto" w:fill="auto"/>
                                </w:tcPr>
                                <w:p w14:paraId="4BD33A26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AMC-ATM-CIP-CTX-FEP-SXT/TMP-TET</w:t>
                                  </w:r>
                                </w:p>
                              </w:tc>
                              <w:tc>
                                <w:tcPr>
                                  <w:tcW w:w="700" w:type="dxa"/>
                                  <w:shd w:val="clear" w:color="auto" w:fill="auto"/>
                                </w:tcPr>
                                <w:p w14:paraId="016AB33A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7</w:t>
                                  </w:r>
                                </w:p>
                              </w:tc>
                              <w:tc>
                                <w:tcPr>
                                  <w:tcW w:w="570" w:type="dxa"/>
                                  <w:shd w:val="clear" w:color="auto" w:fill="auto"/>
                                </w:tcPr>
                                <w:p w14:paraId="756A6F5D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4</w:t>
                                  </w:r>
                                </w:p>
                              </w:tc>
                              <w:tc>
                                <w:tcPr>
                                  <w:tcW w:w="565" w:type="dxa"/>
                                  <w:shd w:val="clear" w:color="auto" w:fill="auto"/>
                                </w:tcPr>
                                <w:p w14:paraId="0F3F44F1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848" w:type="dxa"/>
                                  <w:shd w:val="clear" w:color="auto" w:fill="auto"/>
                                </w:tcPr>
                                <w:p w14:paraId="09447DD6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853" w:type="dxa"/>
                                  <w:shd w:val="clear" w:color="auto" w:fill="auto"/>
                                </w:tcPr>
                                <w:p w14:paraId="239C3BA2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1</w:t>
                                  </w:r>
                                </w:p>
                              </w:tc>
                            </w:tr>
                            <w:tr w:rsidR="00122566" w:rsidRPr="00DD72F4" w14:paraId="7CAFC373" w14:textId="77777777" w:rsidTr="0080093C">
                              <w:trPr>
                                <w:cantSplit/>
                                <w:trHeight w:val="251"/>
                              </w:trPr>
                              <w:tc>
                                <w:tcPr>
                                  <w:tcW w:w="6533" w:type="dxa"/>
                                  <w:shd w:val="clear" w:color="auto" w:fill="auto"/>
                                </w:tcPr>
                                <w:p w14:paraId="48983945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AMC-ATM-CTX-FEP-FOX-SXT/TMP-TET</w:t>
                                  </w:r>
                                </w:p>
                              </w:tc>
                              <w:tc>
                                <w:tcPr>
                                  <w:tcW w:w="700" w:type="dxa"/>
                                  <w:shd w:val="clear" w:color="auto" w:fill="auto"/>
                                </w:tcPr>
                                <w:p w14:paraId="12D9F6FE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7</w:t>
                                  </w:r>
                                </w:p>
                              </w:tc>
                              <w:tc>
                                <w:tcPr>
                                  <w:tcW w:w="570" w:type="dxa"/>
                                  <w:shd w:val="clear" w:color="auto" w:fill="auto"/>
                                </w:tcPr>
                                <w:p w14:paraId="4EE52977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3</w:t>
                                  </w:r>
                                </w:p>
                              </w:tc>
                              <w:tc>
                                <w:tcPr>
                                  <w:tcW w:w="565" w:type="dxa"/>
                                  <w:shd w:val="clear" w:color="auto" w:fill="auto"/>
                                </w:tcPr>
                                <w:p w14:paraId="4874A71A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848" w:type="dxa"/>
                                  <w:shd w:val="clear" w:color="auto" w:fill="auto"/>
                                </w:tcPr>
                                <w:p w14:paraId="3E3B675D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2</w:t>
                                  </w:r>
                                </w:p>
                              </w:tc>
                              <w:tc>
                                <w:tcPr>
                                  <w:tcW w:w="853" w:type="dxa"/>
                                  <w:shd w:val="clear" w:color="auto" w:fill="auto"/>
                                </w:tcPr>
                                <w:p w14:paraId="07F9293D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</w:p>
                              </w:tc>
                            </w:tr>
                            <w:tr w:rsidR="00122566" w:rsidRPr="00DD72F4" w14:paraId="39AA860E" w14:textId="77777777" w:rsidTr="0080093C">
                              <w:trPr>
                                <w:cantSplit/>
                                <w:trHeight w:val="251"/>
                              </w:trPr>
                              <w:tc>
                                <w:tcPr>
                                  <w:tcW w:w="6533" w:type="dxa"/>
                                  <w:shd w:val="clear" w:color="auto" w:fill="auto"/>
                                </w:tcPr>
                                <w:p w14:paraId="7DEA1F1D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AMC-CIP-CTX-FEP-FOX-LEV-TET</w:t>
                                  </w:r>
                                </w:p>
                              </w:tc>
                              <w:tc>
                                <w:tcPr>
                                  <w:tcW w:w="700" w:type="dxa"/>
                                  <w:shd w:val="clear" w:color="auto" w:fill="auto"/>
                                </w:tcPr>
                                <w:p w14:paraId="19B8A3FB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7</w:t>
                                  </w:r>
                                </w:p>
                              </w:tc>
                              <w:tc>
                                <w:tcPr>
                                  <w:tcW w:w="570" w:type="dxa"/>
                                  <w:shd w:val="clear" w:color="auto" w:fill="auto"/>
                                </w:tcPr>
                                <w:p w14:paraId="5B77A52E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3</w:t>
                                  </w:r>
                                </w:p>
                              </w:tc>
                              <w:tc>
                                <w:tcPr>
                                  <w:tcW w:w="565" w:type="dxa"/>
                                  <w:shd w:val="clear" w:color="auto" w:fill="auto"/>
                                </w:tcPr>
                                <w:p w14:paraId="1808BD1D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848" w:type="dxa"/>
                                  <w:shd w:val="clear" w:color="auto" w:fill="auto"/>
                                </w:tcPr>
                                <w:p w14:paraId="224BCE7D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853" w:type="dxa"/>
                                  <w:shd w:val="clear" w:color="auto" w:fill="auto"/>
                                </w:tcPr>
                                <w:p w14:paraId="513D59CA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</w:p>
                              </w:tc>
                            </w:tr>
                            <w:tr w:rsidR="00122566" w:rsidRPr="00DD72F4" w14:paraId="34DC10C8" w14:textId="77777777" w:rsidTr="0080093C">
                              <w:trPr>
                                <w:cantSplit/>
                                <w:trHeight w:val="251"/>
                              </w:trPr>
                              <w:tc>
                                <w:tcPr>
                                  <w:tcW w:w="6533" w:type="dxa"/>
                                  <w:shd w:val="clear" w:color="auto" w:fill="auto"/>
                                </w:tcPr>
                                <w:p w14:paraId="5DE5A199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AMC-ATM-CN-CTX-FEP-TET</w:t>
                                  </w:r>
                                </w:p>
                              </w:tc>
                              <w:tc>
                                <w:tcPr>
                                  <w:tcW w:w="700" w:type="dxa"/>
                                  <w:shd w:val="clear" w:color="auto" w:fill="auto"/>
                                </w:tcPr>
                                <w:p w14:paraId="4D75549B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6</w:t>
                                  </w:r>
                                </w:p>
                              </w:tc>
                              <w:tc>
                                <w:tcPr>
                                  <w:tcW w:w="570" w:type="dxa"/>
                                  <w:shd w:val="clear" w:color="auto" w:fill="auto"/>
                                </w:tcPr>
                                <w:p w14:paraId="293B98F9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3</w:t>
                                  </w:r>
                                </w:p>
                              </w:tc>
                              <w:tc>
                                <w:tcPr>
                                  <w:tcW w:w="565" w:type="dxa"/>
                                  <w:shd w:val="clear" w:color="auto" w:fill="auto"/>
                                </w:tcPr>
                                <w:p w14:paraId="6E685A0D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848" w:type="dxa"/>
                                  <w:shd w:val="clear" w:color="auto" w:fill="auto"/>
                                </w:tcPr>
                                <w:p w14:paraId="34539D82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853" w:type="dxa"/>
                                  <w:shd w:val="clear" w:color="auto" w:fill="auto"/>
                                </w:tcPr>
                                <w:p w14:paraId="06CE5694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</w:p>
                              </w:tc>
                            </w:tr>
                            <w:tr w:rsidR="00122566" w:rsidRPr="00DD72F4" w14:paraId="1743F9A2" w14:textId="77777777" w:rsidTr="0080093C">
                              <w:trPr>
                                <w:cantSplit/>
                                <w:trHeight w:val="251"/>
                              </w:trPr>
                              <w:tc>
                                <w:tcPr>
                                  <w:tcW w:w="6533" w:type="dxa"/>
                                  <w:shd w:val="clear" w:color="auto" w:fill="auto"/>
                                </w:tcPr>
                                <w:p w14:paraId="797C9827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AMC-ATM-CTX-FEP-FOX-SXT/TMP</w:t>
                                  </w:r>
                                </w:p>
                              </w:tc>
                              <w:tc>
                                <w:tcPr>
                                  <w:tcW w:w="700" w:type="dxa"/>
                                  <w:shd w:val="clear" w:color="auto" w:fill="auto"/>
                                </w:tcPr>
                                <w:p w14:paraId="3BE605A8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6</w:t>
                                  </w:r>
                                </w:p>
                              </w:tc>
                              <w:tc>
                                <w:tcPr>
                                  <w:tcW w:w="570" w:type="dxa"/>
                                  <w:shd w:val="clear" w:color="auto" w:fill="auto"/>
                                </w:tcPr>
                                <w:p w14:paraId="0273D0AE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2</w:t>
                                  </w:r>
                                </w:p>
                              </w:tc>
                              <w:tc>
                                <w:tcPr>
                                  <w:tcW w:w="565" w:type="dxa"/>
                                  <w:shd w:val="clear" w:color="auto" w:fill="auto"/>
                                </w:tcPr>
                                <w:p w14:paraId="3019641A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848" w:type="dxa"/>
                                  <w:shd w:val="clear" w:color="auto" w:fill="auto"/>
                                </w:tcPr>
                                <w:p w14:paraId="5921F876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853" w:type="dxa"/>
                                  <w:shd w:val="clear" w:color="auto" w:fill="auto"/>
                                </w:tcPr>
                                <w:p w14:paraId="0745AE7F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1</w:t>
                                  </w:r>
                                </w:p>
                              </w:tc>
                            </w:tr>
                            <w:tr w:rsidR="00122566" w:rsidRPr="00DD72F4" w14:paraId="0D2298EE" w14:textId="77777777" w:rsidTr="0080093C">
                              <w:trPr>
                                <w:cantSplit/>
                                <w:trHeight w:val="251"/>
                              </w:trPr>
                              <w:tc>
                                <w:tcPr>
                                  <w:tcW w:w="6533" w:type="dxa"/>
                                  <w:shd w:val="clear" w:color="auto" w:fill="auto"/>
                                </w:tcPr>
                                <w:p w14:paraId="25CC77DF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AMC-ATM-CTX-FEP-SXT/TMP-TET</w:t>
                                  </w:r>
                                </w:p>
                              </w:tc>
                              <w:tc>
                                <w:tcPr>
                                  <w:tcW w:w="700" w:type="dxa"/>
                                  <w:shd w:val="clear" w:color="auto" w:fill="auto"/>
                                </w:tcPr>
                                <w:p w14:paraId="301F6C72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6</w:t>
                                  </w:r>
                                </w:p>
                              </w:tc>
                              <w:tc>
                                <w:tcPr>
                                  <w:tcW w:w="570" w:type="dxa"/>
                                  <w:shd w:val="clear" w:color="auto" w:fill="auto"/>
                                </w:tcPr>
                                <w:p w14:paraId="4090215D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3</w:t>
                                  </w:r>
                                </w:p>
                              </w:tc>
                              <w:tc>
                                <w:tcPr>
                                  <w:tcW w:w="565" w:type="dxa"/>
                                  <w:shd w:val="clear" w:color="auto" w:fill="auto"/>
                                </w:tcPr>
                                <w:p w14:paraId="745CBF5A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848" w:type="dxa"/>
                                  <w:shd w:val="clear" w:color="auto" w:fill="auto"/>
                                </w:tcPr>
                                <w:p w14:paraId="2525E658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3</w:t>
                                  </w:r>
                                </w:p>
                              </w:tc>
                              <w:tc>
                                <w:tcPr>
                                  <w:tcW w:w="853" w:type="dxa"/>
                                  <w:shd w:val="clear" w:color="auto" w:fill="auto"/>
                                </w:tcPr>
                                <w:p w14:paraId="3A02812E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</w:p>
                              </w:tc>
                            </w:tr>
                            <w:tr w:rsidR="00122566" w:rsidRPr="00DD72F4" w14:paraId="16ED66CE" w14:textId="77777777" w:rsidTr="0080093C">
                              <w:trPr>
                                <w:cantSplit/>
                                <w:trHeight w:val="251"/>
                              </w:trPr>
                              <w:tc>
                                <w:tcPr>
                                  <w:tcW w:w="6533" w:type="dxa"/>
                                  <w:shd w:val="clear" w:color="auto" w:fill="auto"/>
                                </w:tcPr>
                                <w:p w14:paraId="0351A66D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AMC-CTX-FEP-LEV-SXT/TMP-TET</w:t>
                                  </w:r>
                                </w:p>
                              </w:tc>
                              <w:tc>
                                <w:tcPr>
                                  <w:tcW w:w="700" w:type="dxa"/>
                                  <w:shd w:val="clear" w:color="auto" w:fill="auto"/>
                                </w:tcPr>
                                <w:p w14:paraId="6E6A4D68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6</w:t>
                                  </w:r>
                                </w:p>
                              </w:tc>
                              <w:tc>
                                <w:tcPr>
                                  <w:tcW w:w="570" w:type="dxa"/>
                                  <w:shd w:val="clear" w:color="auto" w:fill="auto"/>
                                </w:tcPr>
                                <w:p w14:paraId="7F287642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4</w:t>
                                  </w:r>
                                </w:p>
                              </w:tc>
                              <w:tc>
                                <w:tcPr>
                                  <w:tcW w:w="565" w:type="dxa"/>
                                  <w:shd w:val="clear" w:color="auto" w:fill="auto"/>
                                </w:tcPr>
                                <w:p w14:paraId="4E4DACE6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848" w:type="dxa"/>
                                  <w:shd w:val="clear" w:color="auto" w:fill="auto"/>
                                </w:tcPr>
                                <w:p w14:paraId="14EED530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853" w:type="dxa"/>
                                  <w:shd w:val="clear" w:color="auto" w:fill="auto"/>
                                </w:tcPr>
                                <w:p w14:paraId="29755FEA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80093C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</w:p>
                              </w:tc>
                            </w:tr>
                            <w:tr w:rsidR="00122566" w:rsidRPr="00DD72F4" w14:paraId="1E0EA870" w14:textId="77777777" w:rsidTr="001D2E25">
                              <w:trPr>
                                <w:cantSplit/>
                                <w:trHeight w:val="74"/>
                              </w:trPr>
                              <w:tc>
                                <w:tcPr>
                                  <w:tcW w:w="6533" w:type="dxa"/>
                                  <w:tcBorders>
                                    <w:bottom w:val="single" w:sz="12" w:space="0" w:color="auto"/>
                                  </w:tcBorders>
                                  <w:shd w:val="clear" w:color="auto" w:fill="auto"/>
                                </w:tcPr>
                                <w:p w14:paraId="2C8DBBA9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700" w:type="dxa"/>
                                  <w:tcBorders>
                                    <w:bottom w:val="single" w:sz="12" w:space="0" w:color="auto"/>
                                  </w:tcBorders>
                                  <w:shd w:val="clear" w:color="auto" w:fill="auto"/>
                                </w:tcPr>
                                <w:p w14:paraId="54651F88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570" w:type="dxa"/>
                                  <w:tcBorders>
                                    <w:bottom w:val="single" w:sz="12" w:space="0" w:color="auto"/>
                                  </w:tcBorders>
                                  <w:shd w:val="clear" w:color="auto" w:fill="auto"/>
                                </w:tcPr>
                                <w:p w14:paraId="467775C7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565" w:type="dxa"/>
                                  <w:tcBorders>
                                    <w:bottom w:val="single" w:sz="12" w:space="0" w:color="auto"/>
                                  </w:tcBorders>
                                  <w:shd w:val="clear" w:color="auto" w:fill="auto"/>
                                </w:tcPr>
                                <w:p w14:paraId="6FEE372B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848" w:type="dxa"/>
                                  <w:tcBorders>
                                    <w:bottom w:val="single" w:sz="12" w:space="0" w:color="auto"/>
                                  </w:tcBorders>
                                  <w:shd w:val="clear" w:color="auto" w:fill="auto"/>
                                </w:tcPr>
                                <w:p w14:paraId="20C771B2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853" w:type="dxa"/>
                                  <w:tcBorders>
                                    <w:bottom w:val="single" w:sz="12" w:space="0" w:color="auto"/>
                                  </w:tcBorders>
                                  <w:shd w:val="clear" w:color="auto" w:fill="auto"/>
                                </w:tcPr>
                                <w:p w14:paraId="1E6183EC" w14:textId="77777777" w:rsidR="00122566" w:rsidRPr="0080093C" w:rsidRDefault="00122566" w:rsidP="001D2E2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</w:p>
                              </w:tc>
                            </w:tr>
                            <w:tr w:rsidR="00122566" w:rsidRPr="00DD72F4" w14:paraId="1647A544" w14:textId="77777777" w:rsidTr="0080093C">
                              <w:trPr>
                                <w:cantSplit/>
                                <w:trHeight w:val="503"/>
                              </w:trPr>
                              <w:tc>
                                <w:tcPr>
                                  <w:tcW w:w="10072" w:type="dxa"/>
                                  <w:gridSpan w:val="6"/>
                                  <w:shd w:val="clear" w:color="auto" w:fill="auto"/>
                                </w:tcPr>
                                <w:p w14:paraId="336090E7" w14:textId="687E9788" w:rsidR="00122566" w:rsidRPr="00455029" w:rsidRDefault="00122566" w:rsidP="0080093C">
                                  <w:pPr>
                                    <w:spacing w:after="0"/>
                                    <w:jc w:val="both"/>
                                    <w:rPr>
                                      <w:sz w:val="16"/>
                                      <w:szCs w:val="16"/>
                                    </w:rPr>
                                  </w:pPr>
                                  <w:r w:rsidRPr="00455029">
                                    <w:rPr>
                                      <w:rFonts w:cs="Times New Roman"/>
                                      <w:szCs w:val="16"/>
                                      <w:vertAlign w:val="subscript"/>
                                    </w:rPr>
                                    <w:t>Nº=Number,</w:t>
                                  </w:r>
                                  <w:r>
                                    <w:rPr>
                                      <w:rFonts w:cs="Times New Roman"/>
                                      <w:szCs w:val="16"/>
                                      <w:vertAlign w:val="subscript"/>
                                    </w:rPr>
                                    <w:t xml:space="preserve"> </w:t>
                                  </w:r>
                                  <w:r w:rsidRPr="001268D8">
                                    <w:rPr>
                                      <w:rFonts w:cs="Times New Roman"/>
                                      <w:szCs w:val="16"/>
                                      <w:vertAlign w:val="subscript"/>
                                    </w:rPr>
                                    <w:t>ATB=Antibiotics</w:t>
                                  </w:r>
                                  <w:r>
                                    <w:rPr>
                                      <w:rFonts w:cs="Times New Roman"/>
                                      <w:szCs w:val="16"/>
                                      <w:vertAlign w:val="subscript"/>
                                    </w:rPr>
                                    <w:t>,</w:t>
                                  </w:r>
                                  <w:r w:rsidRPr="00455029">
                                    <w:rPr>
                                      <w:rFonts w:cs="Times New Roman"/>
                                      <w:szCs w:val="16"/>
                                      <w:vertAlign w:val="subscript"/>
                                    </w:rPr>
                                    <w:t xml:space="preserve"> HP=Hospitalized patients, HEV=Hospital Environment, HWW=Hospital wastewater. </w:t>
                                  </w:r>
                                  <w:r w:rsidRPr="00455029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AMC=amoxicillin-clavulanic acid, FEP=cefepime, CTX=cefotaxime, ATM=aztreonam, TET=tetracycline, SXT/TMP=trimethoprim-sulfamethoxazole, CIP=ciprofloxacin, LEV=levofloxacin, FOX=cefoxitin, CN=gentamicin, CHL= chlora</w:t>
                                  </w:r>
                                  <w:r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mphenicol, MEM=meropenem, and FOS</w:t>
                                  </w:r>
                                  <w:r w:rsidRPr="00455029"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  <w:t>=Fosfomycin.</w:t>
                                  </w:r>
                                </w:p>
                                <w:p w14:paraId="1AA3BAF2" w14:textId="77777777" w:rsidR="00122566" w:rsidRPr="0080093C" w:rsidRDefault="00122566" w:rsidP="00257A55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76" w:lineRule="auto"/>
                                    <w:ind w:left="60" w:right="60"/>
                                    <w:jc w:val="center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</w:p>
                              </w:tc>
                            </w:tr>
                          </w:tbl>
                          <w:p w14:paraId="559BE2E4" w14:textId="77777777" w:rsidR="00122566" w:rsidRPr="00DD72F4" w:rsidRDefault="00122566" w:rsidP="0080093C">
                            <w:pPr>
                              <w:rPr>
                                <w:rFonts w:cs="Times New Roman"/>
                                <w:sz w:val="20"/>
                                <w:szCs w:val="20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13995FB" id="_x0000_s1030" type="#_x0000_t202" style="position:absolute;margin-left:37.3pt;margin-top:0;width:544.85pt;height:749.4pt;z-index:251889664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" stroked="f">
                <v:textbox>
                  <w:txbxContent>
                    <w:p w14:paraId="0D8506FD" w14:textId="77777777" w:rsidR="00122566" w:rsidRPr="00DD72F4" w:rsidRDefault="00122566" w:rsidP="0080093C">
                      <w:pPr>
                        <w:spacing w:after="0"/>
                        <w:rPr>
                          <w:rFonts w:cs="Times New Roman"/>
                          <w:sz w:val="20"/>
                          <w:szCs w:val="20"/>
                        </w:rPr>
                      </w:pPr>
                    </w:p>
                    <w:tbl>
                      <w:tblPr>
                        <w:tblW w:w="10072" w:type="dxa"/>
                        <w:tblLayout w:type="fixed"/>
                        <w:tblCellMar>
                          <w:left w:w="0" w:type="dxa"/>
                          <w:right w:w="0" w:type="dxa"/>
                        </w:tblCellMar>
                        <w:tblLook w:val="0000" w:firstRow="0" w:lastRow="0" w:firstColumn="0" w:lastColumn="0" w:noHBand="0" w:noVBand="0"/>
                      </w:tblPr>
                      <w:tblGrid>
                        <w:gridCol w:w="6533"/>
                        <w:gridCol w:w="700"/>
                        <w:gridCol w:w="570"/>
                        <w:gridCol w:w="565"/>
                        <w:gridCol w:w="848"/>
                        <w:gridCol w:w="856"/>
                      </w:tblGrid>
                      <w:tr w:rsidR="00122566" w:rsidRPr="00DD72F4" w14:paraId="4CE3042E" w14:textId="77777777" w:rsidTr="0080093C">
                        <w:trPr>
                          <w:cantSplit/>
                          <w:trHeight w:val="355"/>
                        </w:trPr>
                        <w:tc>
                          <w:tcPr>
                            <w:tcW w:w="10072" w:type="dxa"/>
                            <w:gridSpan w:val="6"/>
                            <w:tcBorders>
                              <w:bottom w:val="single" w:sz="12" w:space="0" w:color="auto"/>
                            </w:tcBorders>
                            <w:shd w:val="clear" w:color="auto" w:fill="auto"/>
                          </w:tcPr>
                          <w:p w14:paraId="4369CCCF" w14:textId="5B76B635" w:rsidR="00122566" w:rsidRPr="00DD72F4" w:rsidRDefault="00122566" w:rsidP="00DD72F4">
                            <w:pPr>
                              <w:pStyle w:val="Caption"/>
                              <w:keepNext/>
                              <w:rPr>
                                <w:rFonts w:cs="Times New Roman"/>
                                <w:sz w:val="20"/>
                                <w:szCs w:val="20"/>
                                <w:lang w:val="en-US"/>
                              </w:rPr>
                            </w:pPr>
                            <w:r>
                              <w:rPr>
                                <w:rFonts w:cs="Times New Roman"/>
                                <w:b/>
                                <w:i w:val="0"/>
                                <w:color w:val="000000" w:themeColor="text1"/>
                                <w:sz w:val="24"/>
                                <w:szCs w:val="20"/>
                                <w:lang w:val="en-US"/>
                              </w:rPr>
                              <w:t>Supplementary table S</w:t>
                            </w:r>
                            <w:r w:rsidR="00B34A2B">
                              <w:rPr>
                                <w:rFonts w:cs="Times New Roman"/>
                                <w:b/>
                                <w:i w:val="0"/>
                                <w:color w:val="000000" w:themeColor="text1"/>
                                <w:sz w:val="24"/>
                                <w:szCs w:val="20"/>
                                <w:lang w:val="en-US"/>
                              </w:rPr>
                              <w:t>2</w:t>
                            </w:r>
                            <w:r w:rsidRPr="00693F69">
                              <w:rPr>
                                <w:rFonts w:cs="Times New Roman"/>
                                <w:i w:val="0"/>
                                <w:color w:val="000000" w:themeColor="text1"/>
                                <w:sz w:val="24"/>
                                <w:szCs w:val="20"/>
                                <w:lang w:val="en-US"/>
                              </w:rPr>
                              <w:t>:  Resistanc</w:t>
                            </w:r>
                            <w:r>
                              <w:rPr>
                                <w:rFonts w:cs="Times New Roman"/>
                                <w:i w:val="0"/>
                                <w:color w:val="000000" w:themeColor="text1"/>
                                <w:sz w:val="24"/>
                                <w:szCs w:val="20"/>
                                <w:lang w:val="en-US"/>
                              </w:rPr>
                              <w:t>e patterns of ESBL-</w:t>
                            </w:r>
                            <w:r w:rsidRPr="00693F69">
                              <w:rPr>
                                <w:rFonts w:cs="Times New Roman"/>
                                <w:color w:val="000000" w:themeColor="text1"/>
                                <w:sz w:val="24"/>
                                <w:szCs w:val="20"/>
                                <w:lang w:val="en-US"/>
                              </w:rPr>
                              <w:t>K. pneumoniae</w:t>
                            </w:r>
                          </w:p>
                        </w:tc>
                      </w:tr>
                      <w:tr w:rsidR="00122566" w:rsidRPr="00DD72F4" w14:paraId="0FC57A82" w14:textId="77777777" w:rsidTr="0080093C">
                        <w:trPr>
                          <w:cantSplit/>
                          <w:trHeight w:val="355"/>
                        </w:trPr>
                        <w:tc>
                          <w:tcPr>
                            <w:tcW w:w="6533" w:type="dxa"/>
                            <w:tcBorders>
                              <w:top w:val="single" w:sz="12" w:space="0" w:color="auto"/>
                              <w:bottom w:val="single" w:sz="12" w:space="0" w:color="auto"/>
                            </w:tcBorders>
                            <w:shd w:val="clear" w:color="auto" w:fill="auto"/>
                          </w:tcPr>
                          <w:p w14:paraId="3C243087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40" w:lineRule="auto"/>
                              <w:ind w:left="60" w:right="60"/>
                              <w:rPr>
                                <w:rFonts w:cs="Times New Roman"/>
                                <w:b/>
                                <w:sz w:val="18"/>
                                <w:szCs w:val="18"/>
                              </w:rPr>
                            </w:pPr>
                          </w:p>
                          <w:p w14:paraId="53668063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40" w:lineRule="auto"/>
                              <w:ind w:left="60" w:right="60"/>
                              <w:rPr>
                                <w:rFonts w:cs="Times New Roman"/>
                                <w:b/>
                                <w:sz w:val="18"/>
                                <w:szCs w:val="18"/>
                              </w:rPr>
                            </w:pPr>
                            <w:r w:rsidRPr="0080093C">
                              <w:rPr>
                                <w:rFonts w:cs="Times New Roman"/>
                                <w:b/>
                                <w:sz w:val="18"/>
                                <w:szCs w:val="18"/>
                              </w:rPr>
                              <w:t>Resistance pattern</w:t>
                            </w:r>
                          </w:p>
                        </w:tc>
                        <w:tc>
                          <w:tcPr>
                            <w:tcW w:w="700" w:type="dxa"/>
                            <w:tcBorders>
                              <w:bottom w:val="single" w:sz="12" w:space="0" w:color="auto"/>
                            </w:tcBorders>
                            <w:shd w:val="clear" w:color="auto" w:fill="auto"/>
                          </w:tcPr>
                          <w:p w14:paraId="1E582B89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40" w:lineRule="auto"/>
                              <w:ind w:left="60" w:right="60"/>
                              <w:rPr>
                                <w:rFonts w:cs="Times New Roman"/>
                                <w:b/>
                                <w:sz w:val="18"/>
                                <w:szCs w:val="18"/>
                              </w:rPr>
                            </w:pPr>
                            <w:r w:rsidRPr="0080093C">
                              <w:rPr>
                                <w:rFonts w:cs="Times New Roman"/>
                                <w:b/>
                                <w:sz w:val="18"/>
                                <w:szCs w:val="18"/>
                              </w:rPr>
                              <w:t>Nº ATB</w:t>
                            </w:r>
                          </w:p>
                        </w:tc>
                        <w:tc>
                          <w:tcPr>
                            <w:tcW w:w="570" w:type="dxa"/>
                            <w:tcBorders>
                              <w:bottom w:val="single" w:sz="12" w:space="0" w:color="auto"/>
                            </w:tcBorders>
                            <w:shd w:val="clear" w:color="auto" w:fill="auto"/>
                          </w:tcPr>
                          <w:p w14:paraId="378AEAE1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40" w:lineRule="auto"/>
                              <w:ind w:left="60" w:right="60"/>
                              <w:rPr>
                                <w:rFonts w:cs="Times New Roman"/>
                                <w:b/>
                                <w:sz w:val="18"/>
                                <w:szCs w:val="18"/>
                              </w:rPr>
                            </w:pPr>
                            <w:r w:rsidRPr="0080093C">
                              <w:rPr>
                                <w:rFonts w:cs="Times New Roman"/>
                                <w:b/>
                                <w:sz w:val="18"/>
                                <w:szCs w:val="18"/>
                              </w:rPr>
                              <w:t>Nº families</w:t>
                            </w:r>
                          </w:p>
                        </w:tc>
                        <w:tc>
                          <w:tcPr>
                            <w:tcW w:w="565" w:type="dxa"/>
                            <w:tcBorders>
                              <w:bottom w:val="single" w:sz="12" w:space="0" w:color="auto"/>
                            </w:tcBorders>
                            <w:shd w:val="clear" w:color="auto" w:fill="auto"/>
                          </w:tcPr>
                          <w:p w14:paraId="676197D9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40" w:lineRule="auto"/>
                              <w:ind w:left="60" w:right="60"/>
                              <w:rPr>
                                <w:rFonts w:cs="Times New Roman"/>
                                <w:b/>
                                <w:sz w:val="18"/>
                                <w:szCs w:val="18"/>
                              </w:rPr>
                            </w:pPr>
                          </w:p>
                          <w:p w14:paraId="260B3F11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40" w:lineRule="auto"/>
                              <w:ind w:left="60" w:right="60"/>
                              <w:rPr>
                                <w:rFonts w:cs="Times New Roman"/>
                                <w:b/>
                                <w:sz w:val="18"/>
                                <w:szCs w:val="18"/>
                              </w:rPr>
                            </w:pPr>
                            <w:r w:rsidRPr="0080093C">
                              <w:rPr>
                                <w:rFonts w:cs="Times New Roman"/>
                                <w:b/>
                                <w:sz w:val="18"/>
                                <w:szCs w:val="18"/>
                              </w:rPr>
                              <w:t>HP</w:t>
                            </w:r>
                          </w:p>
                        </w:tc>
                        <w:tc>
                          <w:tcPr>
                            <w:tcW w:w="848" w:type="dxa"/>
                            <w:tcBorders>
                              <w:bottom w:val="single" w:sz="12" w:space="0" w:color="auto"/>
                            </w:tcBorders>
                            <w:shd w:val="clear" w:color="auto" w:fill="auto"/>
                          </w:tcPr>
                          <w:p w14:paraId="187F43D9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40" w:lineRule="auto"/>
                              <w:ind w:left="60" w:right="60"/>
                              <w:rPr>
                                <w:rFonts w:cs="Times New Roman"/>
                                <w:b/>
                                <w:sz w:val="18"/>
                                <w:szCs w:val="18"/>
                              </w:rPr>
                            </w:pPr>
                          </w:p>
                          <w:p w14:paraId="655A990C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40" w:lineRule="auto"/>
                              <w:ind w:left="60" w:right="60"/>
                              <w:rPr>
                                <w:rFonts w:cs="Times New Roman"/>
                                <w:b/>
                                <w:sz w:val="18"/>
                                <w:szCs w:val="18"/>
                              </w:rPr>
                            </w:pPr>
                            <w:r w:rsidRPr="0080093C">
                              <w:rPr>
                                <w:rFonts w:cs="Times New Roman"/>
                                <w:b/>
                                <w:sz w:val="18"/>
                                <w:szCs w:val="18"/>
                              </w:rPr>
                              <w:t>HEV</w:t>
                            </w:r>
                          </w:p>
                        </w:tc>
                        <w:tc>
                          <w:tcPr>
                            <w:tcW w:w="853" w:type="dxa"/>
                            <w:tcBorders>
                              <w:bottom w:val="single" w:sz="12" w:space="0" w:color="auto"/>
                            </w:tcBorders>
                            <w:shd w:val="clear" w:color="auto" w:fill="auto"/>
                          </w:tcPr>
                          <w:p w14:paraId="5FAE4A8F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40" w:lineRule="auto"/>
                              <w:ind w:left="60" w:right="60"/>
                              <w:rPr>
                                <w:rFonts w:cs="Times New Roman"/>
                                <w:b/>
                                <w:sz w:val="18"/>
                                <w:szCs w:val="18"/>
                              </w:rPr>
                            </w:pPr>
                          </w:p>
                          <w:p w14:paraId="3C6F2AB0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40" w:lineRule="auto"/>
                              <w:ind w:left="60" w:right="60"/>
                              <w:rPr>
                                <w:rFonts w:cs="Times New Roman"/>
                                <w:b/>
                                <w:sz w:val="18"/>
                                <w:szCs w:val="18"/>
                              </w:rPr>
                            </w:pPr>
                            <w:r w:rsidRPr="0080093C">
                              <w:rPr>
                                <w:rFonts w:cs="Times New Roman"/>
                                <w:b/>
                                <w:sz w:val="18"/>
                                <w:szCs w:val="18"/>
                              </w:rPr>
                              <w:t>HWW</w:t>
                            </w:r>
                          </w:p>
                        </w:tc>
                      </w:tr>
                      <w:tr w:rsidR="00122566" w:rsidRPr="00DD72F4" w14:paraId="6017923D" w14:textId="77777777" w:rsidTr="0080093C">
                        <w:trPr>
                          <w:cantSplit/>
                          <w:trHeight w:val="240"/>
                        </w:trPr>
                        <w:tc>
                          <w:tcPr>
                            <w:tcW w:w="6533" w:type="dxa"/>
                            <w:tcBorders>
                              <w:top w:val="single" w:sz="12" w:space="0" w:color="auto"/>
                            </w:tcBorders>
                            <w:shd w:val="clear" w:color="auto" w:fill="auto"/>
                          </w:tcPr>
                          <w:p w14:paraId="25F9752A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AMC-ATM-CHL-CIP-CN-CTX-FEP-FOS-FOX-MEM-LEV-SXT/TMP-TET</w:t>
                            </w:r>
                          </w:p>
                        </w:tc>
                        <w:tc>
                          <w:tcPr>
                            <w:tcW w:w="700" w:type="dxa"/>
                            <w:tcBorders>
                              <w:top w:val="single" w:sz="12" w:space="0" w:color="auto"/>
                            </w:tcBorders>
                            <w:shd w:val="clear" w:color="auto" w:fill="auto"/>
                          </w:tcPr>
                          <w:p w14:paraId="6E109EFA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13</w:t>
                            </w:r>
                          </w:p>
                        </w:tc>
                        <w:tc>
                          <w:tcPr>
                            <w:tcW w:w="570" w:type="dxa"/>
                            <w:tcBorders>
                              <w:top w:val="single" w:sz="12" w:space="0" w:color="auto"/>
                            </w:tcBorders>
                            <w:shd w:val="clear" w:color="auto" w:fill="auto"/>
                          </w:tcPr>
                          <w:p w14:paraId="0EAFCB0B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7</w:t>
                            </w:r>
                          </w:p>
                        </w:tc>
                        <w:tc>
                          <w:tcPr>
                            <w:tcW w:w="565" w:type="dxa"/>
                            <w:tcBorders>
                              <w:top w:val="single" w:sz="12" w:space="0" w:color="auto"/>
                            </w:tcBorders>
                            <w:shd w:val="clear" w:color="auto" w:fill="auto"/>
                          </w:tcPr>
                          <w:p w14:paraId="090D1FF8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4</w:t>
                            </w:r>
                          </w:p>
                        </w:tc>
                        <w:tc>
                          <w:tcPr>
                            <w:tcW w:w="848" w:type="dxa"/>
                            <w:tcBorders>
                              <w:top w:val="single" w:sz="12" w:space="0" w:color="auto"/>
                            </w:tcBorders>
                            <w:shd w:val="clear" w:color="auto" w:fill="auto"/>
                          </w:tcPr>
                          <w:p w14:paraId="57901EB2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853" w:type="dxa"/>
                            <w:tcBorders>
                              <w:top w:val="single" w:sz="12" w:space="0" w:color="auto"/>
                            </w:tcBorders>
                            <w:shd w:val="clear" w:color="auto" w:fill="auto"/>
                          </w:tcPr>
                          <w:p w14:paraId="4EF675F2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3</w:t>
                            </w:r>
                          </w:p>
                        </w:tc>
                      </w:tr>
                      <w:tr w:rsidR="00122566" w:rsidRPr="00DD72F4" w14:paraId="4CA82254" w14:textId="77777777" w:rsidTr="0080093C">
                        <w:trPr>
                          <w:cantSplit/>
                          <w:trHeight w:val="240"/>
                        </w:trPr>
                        <w:tc>
                          <w:tcPr>
                            <w:tcW w:w="6533" w:type="dxa"/>
                            <w:shd w:val="clear" w:color="auto" w:fill="auto"/>
                          </w:tcPr>
                          <w:p w14:paraId="03521963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AMC-ATM-CHL-CIP-CN-CTX-FEP-FOS-FOX-LEV-SXT/TMP-TET</w:t>
                            </w:r>
                          </w:p>
                        </w:tc>
                        <w:tc>
                          <w:tcPr>
                            <w:tcW w:w="700" w:type="dxa"/>
                            <w:shd w:val="clear" w:color="auto" w:fill="auto"/>
                          </w:tcPr>
                          <w:p w14:paraId="7FA49BAA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12</w:t>
                            </w:r>
                          </w:p>
                        </w:tc>
                        <w:tc>
                          <w:tcPr>
                            <w:tcW w:w="570" w:type="dxa"/>
                            <w:shd w:val="clear" w:color="auto" w:fill="auto"/>
                          </w:tcPr>
                          <w:p w14:paraId="68F4CB82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7</w:t>
                            </w:r>
                          </w:p>
                        </w:tc>
                        <w:tc>
                          <w:tcPr>
                            <w:tcW w:w="565" w:type="dxa"/>
                            <w:shd w:val="clear" w:color="auto" w:fill="auto"/>
                          </w:tcPr>
                          <w:p w14:paraId="123029A6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3</w:t>
                            </w:r>
                          </w:p>
                        </w:tc>
                        <w:tc>
                          <w:tcPr>
                            <w:tcW w:w="848" w:type="dxa"/>
                            <w:shd w:val="clear" w:color="auto" w:fill="auto"/>
                          </w:tcPr>
                          <w:p w14:paraId="5CBA7C9A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853" w:type="dxa"/>
                            <w:shd w:val="clear" w:color="auto" w:fill="auto"/>
                          </w:tcPr>
                          <w:p w14:paraId="794AFBBB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2</w:t>
                            </w:r>
                          </w:p>
                        </w:tc>
                      </w:tr>
                      <w:tr w:rsidR="00122566" w:rsidRPr="00DD72F4" w14:paraId="2043CA95" w14:textId="77777777" w:rsidTr="0080093C">
                        <w:trPr>
                          <w:cantSplit/>
                          <w:trHeight w:val="240"/>
                        </w:trPr>
                        <w:tc>
                          <w:tcPr>
                            <w:tcW w:w="6533" w:type="dxa"/>
                            <w:shd w:val="clear" w:color="auto" w:fill="auto"/>
                          </w:tcPr>
                          <w:p w14:paraId="6939D1D8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AMC-ATM-CHL-CIP-CN-CTX-FEP-FOS-FOX-MEM-LEV-TET</w:t>
                            </w:r>
                          </w:p>
                        </w:tc>
                        <w:tc>
                          <w:tcPr>
                            <w:tcW w:w="700" w:type="dxa"/>
                            <w:shd w:val="clear" w:color="auto" w:fill="auto"/>
                          </w:tcPr>
                          <w:p w14:paraId="6A3449CC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12</w:t>
                            </w:r>
                          </w:p>
                        </w:tc>
                        <w:tc>
                          <w:tcPr>
                            <w:tcW w:w="570" w:type="dxa"/>
                            <w:shd w:val="clear" w:color="auto" w:fill="auto"/>
                          </w:tcPr>
                          <w:p w14:paraId="72FFFA63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6</w:t>
                            </w:r>
                          </w:p>
                        </w:tc>
                        <w:tc>
                          <w:tcPr>
                            <w:tcW w:w="565" w:type="dxa"/>
                            <w:shd w:val="clear" w:color="auto" w:fill="auto"/>
                          </w:tcPr>
                          <w:p w14:paraId="61359BA7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848" w:type="dxa"/>
                            <w:shd w:val="clear" w:color="auto" w:fill="auto"/>
                          </w:tcPr>
                          <w:p w14:paraId="60A140E4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853" w:type="dxa"/>
                            <w:shd w:val="clear" w:color="auto" w:fill="auto"/>
                          </w:tcPr>
                          <w:p w14:paraId="254341E6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0</w:t>
                            </w:r>
                          </w:p>
                        </w:tc>
                      </w:tr>
                      <w:tr w:rsidR="00122566" w:rsidRPr="00DD72F4" w14:paraId="2E4F0573" w14:textId="77777777" w:rsidTr="0080093C">
                        <w:trPr>
                          <w:cantSplit/>
                          <w:trHeight w:val="240"/>
                        </w:trPr>
                        <w:tc>
                          <w:tcPr>
                            <w:tcW w:w="6533" w:type="dxa"/>
                            <w:shd w:val="clear" w:color="auto" w:fill="auto"/>
                          </w:tcPr>
                          <w:p w14:paraId="63BF682E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AMC-ATM-CIP-CN-CTX-FEP-FOS-FOX-MEM-LEV-SXT/TMP-TET</w:t>
                            </w:r>
                          </w:p>
                        </w:tc>
                        <w:tc>
                          <w:tcPr>
                            <w:tcW w:w="700" w:type="dxa"/>
                            <w:shd w:val="clear" w:color="auto" w:fill="auto"/>
                          </w:tcPr>
                          <w:p w14:paraId="410C9370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12</w:t>
                            </w:r>
                          </w:p>
                        </w:tc>
                        <w:tc>
                          <w:tcPr>
                            <w:tcW w:w="570" w:type="dxa"/>
                            <w:shd w:val="clear" w:color="auto" w:fill="auto"/>
                          </w:tcPr>
                          <w:p w14:paraId="1A810AA7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6</w:t>
                            </w:r>
                          </w:p>
                        </w:tc>
                        <w:tc>
                          <w:tcPr>
                            <w:tcW w:w="565" w:type="dxa"/>
                            <w:shd w:val="clear" w:color="auto" w:fill="auto"/>
                          </w:tcPr>
                          <w:p w14:paraId="63826FC6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848" w:type="dxa"/>
                            <w:shd w:val="clear" w:color="auto" w:fill="auto"/>
                          </w:tcPr>
                          <w:p w14:paraId="1E06E73B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853" w:type="dxa"/>
                            <w:shd w:val="clear" w:color="auto" w:fill="auto"/>
                          </w:tcPr>
                          <w:p w14:paraId="09E19648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1</w:t>
                            </w:r>
                          </w:p>
                        </w:tc>
                      </w:tr>
                      <w:tr w:rsidR="00122566" w:rsidRPr="00DD72F4" w14:paraId="32174C9F" w14:textId="77777777" w:rsidTr="0080093C">
                        <w:trPr>
                          <w:cantSplit/>
                          <w:trHeight w:val="251"/>
                        </w:trPr>
                        <w:tc>
                          <w:tcPr>
                            <w:tcW w:w="6533" w:type="dxa"/>
                            <w:shd w:val="clear" w:color="auto" w:fill="auto"/>
                          </w:tcPr>
                          <w:p w14:paraId="2890D695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AMC-ATM-CHL-CIP-CN-CTX-FEP-FOX-MEM-LEV-SXT/TMP-TET</w:t>
                            </w:r>
                          </w:p>
                        </w:tc>
                        <w:tc>
                          <w:tcPr>
                            <w:tcW w:w="700" w:type="dxa"/>
                            <w:shd w:val="clear" w:color="auto" w:fill="auto"/>
                          </w:tcPr>
                          <w:p w14:paraId="5784E8BF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12</w:t>
                            </w:r>
                          </w:p>
                        </w:tc>
                        <w:tc>
                          <w:tcPr>
                            <w:tcW w:w="570" w:type="dxa"/>
                            <w:shd w:val="clear" w:color="auto" w:fill="auto"/>
                          </w:tcPr>
                          <w:p w14:paraId="20E1C054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6</w:t>
                            </w:r>
                          </w:p>
                        </w:tc>
                        <w:tc>
                          <w:tcPr>
                            <w:tcW w:w="565" w:type="dxa"/>
                            <w:shd w:val="clear" w:color="auto" w:fill="auto"/>
                          </w:tcPr>
                          <w:p w14:paraId="0F9C214C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3</w:t>
                            </w:r>
                          </w:p>
                        </w:tc>
                        <w:tc>
                          <w:tcPr>
                            <w:tcW w:w="848" w:type="dxa"/>
                            <w:shd w:val="clear" w:color="auto" w:fill="auto"/>
                          </w:tcPr>
                          <w:p w14:paraId="73B61EB9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2</w:t>
                            </w:r>
                          </w:p>
                        </w:tc>
                        <w:tc>
                          <w:tcPr>
                            <w:tcW w:w="853" w:type="dxa"/>
                            <w:shd w:val="clear" w:color="auto" w:fill="auto"/>
                          </w:tcPr>
                          <w:p w14:paraId="2CC58F4D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4</w:t>
                            </w:r>
                          </w:p>
                        </w:tc>
                      </w:tr>
                      <w:tr w:rsidR="00122566" w:rsidRPr="00DD72F4" w14:paraId="01509EEE" w14:textId="77777777" w:rsidTr="0080093C">
                        <w:trPr>
                          <w:cantSplit/>
                          <w:trHeight w:val="251"/>
                        </w:trPr>
                        <w:tc>
                          <w:tcPr>
                            <w:tcW w:w="6533" w:type="dxa"/>
                            <w:shd w:val="clear" w:color="auto" w:fill="auto"/>
                          </w:tcPr>
                          <w:p w14:paraId="42E34CD3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AMC-ATM-CHL-CIP-CTX-FEP-FOS-FOX-MEM-LEV-SXT/TMP-TET</w:t>
                            </w:r>
                          </w:p>
                        </w:tc>
                        <w:tc>
                          <w:tcPr>
                            <w:tcW w:w="700" w:type="dxa"/>
                            <w:shd w:val="clear" w:color="auto" w:fill="auto"/>
                          </w:tcPr>
                          <w:p w14:paraId="2507050F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12</w:t>
                            </w:r>
                          </w:p>
                        </w:tc>
                        <w:tc>
                          <w:tcPr>
                            <w:tcW w:w="570" w:type="dxa"/>
                            <w:shd w:val="clear" w:color="auto" w:fill="auto"/>
                          </w:tcPr>
                          <w:p w14:paraId="1959D217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7</w:t>
                            </w:r>
                          </w:p>
                        </w:tc>
                        <w:tc>
                          <w:tcPr>
                            <w:tcW w:w="565" w:type="dxa"/>
                            <w:shd w:val="clear" w:color="auto" w:fill="auto"/>
                          </w:tcPr>
                          <w:p w14:paraId="25DD7454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848" w:type="dxa"/>
                            <w:shd w:val="clear" w:color="auto" w:fill="auto"/>
                          </w:tcPr>
                          <w:p w14:paraId="3BC4884B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853" w:type="dxa"/>
                            <w:shd w:val="clear" w:color="auto" w:fill="auto"/>
                          </w:tcPr>
                          <w:p w14:paraId="7DAD6D8C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0</w:t>
                            </w:r>
                          </w:p>
                        </w:tc>
                      </w:tr>
                      <w:tr w:rsidR="00122566" w:rsidRPr="00DD72F4" w14:paraId="1FB56C87" w14:textId="77777777" w:rsidTr="0080093C">
                        <w:trPr>
                          <w:cantSplit/>
                          <w:trHeight w:val="251"/>
                        </w:trPr>
                        <w:tc>
                          <w:tcPr>
                            <w:tcW w:w="6533" w:type="dxa"/>
                            <w:shd w:val="clear" w:color="auto" w:fill="auto"/>
                          </w:tcPr>
                          <w:p w14:paraId="0CEDC8BC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AMC-ATM-CHL-CIP-CN-CTX-FEP-FOX-MEM-SXT/TMP-TET</w:t>
                            </w:r>
                          </w:p>
                        </w:tc>
                        <w:tc>
                          <w:tcPr>
                            <w:tcW w:w="700" w:type="dxa"/>
                            <w:shd w:val="clear" w:color="auto" w:fill="auto"/>
                          </w:tcPr>
                          <w:p w14:paraId="193A9796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11</w:t>
                            </w:r>
                          </w:p>
                        </w:tc>
                        <w:tc>
                          <w:tcPr>
                            <w:tcW w:w="570" w:type="dxa"/>
                            <w:shd w:val="clear" w:color="auto" w:fill="auto"/>
                          </w:tcPr>
                          <w:p w14:paraId="77D618D0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6</w:t>
                            </w:r>
                          </w:p>
                        </w:tc>
                        <w:tc>
                          <w:tcPr>
                            <w:tcW w:w="565" w:type="dxa"/>
                            <w:shd w:val="clear" w:color="auto" w:fill="auto"/>
                          </w:tcPr>
                          <w:p w14:paraId="6B82D869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848" w:type="dxa"/>
                            <w:shd w:val="clear" w:color="auto" w:fill="auto"/>
                          </w:tcPr>
                          <w:p w14:paraId="15B52B82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853" w:type="dxa"/>
                            <w:shd w:val="clear" w:color="auto" w:fill="auto"/>
                          </w:tcPr>
                          <w:p w14:paraId="6252DB56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1</w:t>
                            </w:r>
                          </w:p>
                        </w:tc>
                      </w:tr>
                      <w:tr w:rsidR="00122566" w:rsidRPr="00DD72F4" w14:paraId="434D61D5" w14:textId="77777777" w:rsidTr="0080093C">
                        <w:trPr>
                          <w:cantSplit/>
                          <w:trHeight w:val="251"/>
                        </w:trPr>
                        <w:tc>
                          <w:tcPr>
                            <w:tcW w:w="6533" w:type="dxa"/>
                            <w:shd w:val="clear" w:color="auto" w:fill="auto"/>
                          </w:tcPr>
                          <w:p w14:paraId="0E113B4E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AMC-ATM-CHL-CIP-CN-CTX-FEP-MEM-LEV-SXT/TMP-TET</w:t>
                            </w:r>
                          </w:p>
                        </w:tc>
                        <w:tc>
                          <w:tcPr>
                            <w:tcW w:w="700" w:type="dxa"/>
                            <w:shd w:val="clear" w:color="auto" w:fill="auto"/>
                          </w:tcPr>
                          <w:p w14:paraId="461CE505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11</w:t>
                            </w:r>
                          </w:p>
                        </w:tc>
                        <w:tc>
                          <w:tcPr>
                            <w:tcW w:w="570" w:type="dxa"/>
                            <w:shd w:val="clear" w:color="auto" w:fill="auto"/>
                          </w:tcPr>
                          <w:p w14:paraId="5D8AC7CF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7</w:t>
                            </w:r>
                          </w:p>
                        </w:tc>
                        <w:tc>
                          <w:tcPr>
                            <w:tcW w:w="565" w:type="dxa"/>
                            <w:shd w:val="clear" w:color="auto" w:fill="auto"/>
                          </w:tcPr>
                          <w:p w14:paraId="3020259E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848" w:type="dxa"/>
                            <w:shd w:val="clear" w:color="auto" w:fill="auto"/>
                          </w:tcPr>
                          <w:p w14:paraId="5C4FFAEF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853" w:type="dxa"/>
                            <w:shd w:val="clear" w:color="auto" w:fill="auto"/>
                          </w:tcPr>
                          <w:p w14:paraId="035A892E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1</w:t>
                            </w:r>
                          </w:p>
                        </w:tc>
                      </w:tr>
                      <w:tr w:rsidR="00122566" w:rsidRPr="00DD72F4" w14:paraId="29B58DE0" w14:textId="77777777" w:rsidTr="0080093C">
                        <w:trPr>
                          <w:cantSplit/>
                          <w:trHeight w:val="251"/>
                        </w:trPr>
                        <w:tc>
                          <w:tcPr>
                            <w:tcW w:w="6533" w:type="dxa"/>
                            <w:shd w:val="clear" w:color="auto" w:fill="auto"/>
                          </w:tcPr>
                          <w:p w14:paraId="0AAF0418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AMC-ATM-CHL-CIP-CTX-FEP-FOS-FOX-LEV-SXT/TMP-TET</w:t>
                            </w:r>
                          </w:p>
                        </w:tc>
                        <w:tc>
                          <w:tcPr>
                            <w:tcW w:w="700" w:type="dxa"/>
                            <w:shd w:val="clear" w:color="auto" w:fill="auto"/>
                          </w:tcPr>
                          <w:p w14:paraId="773CCCC8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11</w:t>
                            </w:r>
                          </w:p>
                        </w:tc>
                        <w:tc>
                          <w:tcPr>
                            <w:tcW w:w="570" w:type="dxa"/>
                            <w:shd w:val="clear" w:color="auto" w:fill="auto"/>
                          </w:tcPr>
                          <w:p w14:paraId="7288FA1B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6</w:t>
                            </w:r>
                          </w:p>
                        </w:tc>
                        <w:tc>
                          <w:tcPr>
                            <w:tcW w:w="565" w:type="dxa"/>
                            <w:shd w:val="clear" w:color="auto" w:fill="auto"/>
                          </w:tcPr>
                          <w:p w14:paraId="0BEFDBEB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848" w:type="dxa"/>
                            <w:shd w:val="clear" w:color="auto" w:fill="auto"/>
                          </w:tcPr>
                          <w:p w14:paraId="0BD46E76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853" w:type="dxa"/>
                            <w:shd w:val="clear" w:color="auto" w:fill="auto"/>
                          </w:tcPr>
                          <w:p w14:paraId="6F9E5F29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1</w:t>
                            </w:r>
                          </w:p>
                        </w:tc>
                      </w:tr>
                      <w:tr w:rsidR="00122566" w:rsidRPr="00DD72F4" w14:paraId="3DDD0386" w14:textId="77777777" w:rsidTr="0080093C">
                        <w:trPr>
                          <w:cantSplit/>
                          <w:trHeight w:val="251"/>
                        </w:trPr>
                        <w:tc>
                          <w:tcPr>
                            <w:tcW w:w="6533" w:type="dxa"/>
                            <w:shd w:val="clear" w:color="auto" w:fill="auto"/>
                          </w:tcPr>
                          <w:p w14:paraId="35108618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AMC-ATM-CHL-CIP-CN-CTX-FEP-FOS-FOX-SXT/TMP-TET</w:t>
                            </w:r>
                          </w:p>
                        </w:tc>
                        <w:tc>
                          <w:tcPr>
                            <w:tcW w:w="700" w:type="dxa"/>
                            <w:shd w:val="clear" w:color="auto" w:fill="auto"/>
                          </w:tcPr>
                          <w:p w14:paraId="55F517A4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11</w:t>
                            </w:r>
                          </w:p>
                        </w:tc>
                        <w:tc>
                          <w:tcPr>
                            <w:tcW w:w="570" w:type="dxa"/>
                            <w:shd w:val="clear" w:color="auto" w:fill="auto"/>
                          </w:tcPr>
                          <w:p w14:paraId="3698CF03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7</w:t>
                            </w:r>
                          </w:p>
                        </w:tc>
                        <w:tc>
                          <w:tcPr>
                            <w:tcW w:w="565" w:type="dxa"/>
                            <w:shd w:val="clear" w:color="auto" w:fill="auto"/>
                          </w:tcPr>
                          <w:p w14:paraId="1F4A772A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848" w:type="dxa"/>
                            <w:shd w:val="clear" w:color="auto" w:fill="auto"/>
                          </w:tcPr>
                          <w:p w14:paraId="06CA4E45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853" w:type="dxa"/>
                            <w:shd w:val="clear" w:color="auto" w:fill="auto"/>
                          </w:tcPr>
                          <w:p w14:paraId="1A294F89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0</w:t>
                            </w:r>
                          </w:p>
                        </w:tc>
                      </w:tr>
                      <w:tr w:rsidR="00122566" w:rsidRPr="00DD72F4" w14:paraId="1678FFBD" w14:textId="77777777" w:rsidTr="0080093C">
                        <w:trPr>
                          <w:cantSplit/>
                          <w:trHeight w:val="240"/>
                        </w:trPr>
                        <w:tc>
                          <w:tcPr>
                            <w:tcW w:w="6533" w:type="dxa"/>
                            <w:shd w:val="clear" w:color="auto" w:fill="auto"/>
                          </w:tcPr>
                          <w:p w14:paraId="62DD13D4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AMC-ATM-CHL-CIP-CN-CTX-FEP-FOS-LEV-SXT/TMP-TET</w:t>
                            </w:r>
                          </w:p>
                        </w:tc>
                        <w:tc>
                          <w:tcPr>
                            <w:tcW w:w="700" w:type="dxa"/>
                            <w:shd w:val="clear" w:color="auto" w:fill="auto"/>
                          </w:tcPr>
                          <w:p w14:paraId="564E9849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11</w:t>
                            </w:r>
                          </w:p>
                        </w:tc>
                        <w:tc>
                          <w:tcPr>
                            <w:tcW w:w="570" w:type="dxa"/>
                            <w:shd w:val="clear" w:color="auto" w:fill="auto"/>
                          </w:tcPr>
                          <w:p w14:paraId="2035146B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7</w:t>
                            </w:r>
                          </w:p>
                        </w:tc>
                        <w:tc>
                          <w:tcPr>
                            <w:tcW w:w="565" w:type="dxa"/>
                            <w:shd w:val="clear" w:color="auto" w:fill="auto"/>
                          </w:tcPr>
                          <w:p w14:paraId="2F5D15ED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2</w:t>
                            </w:r>
                          </w:p>
                        </w:tc>
                        <w:tc>
                          <w:tcPr>
                            <w:tcW w:w="848" w:type="dxa"/>
                            <w:shd w:val="clear" w:color="auto" w:fill="auto"/>
                          </w:tcPr>
                          <w:p w14:paraId="211F02C3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853" w:type="dxa"/>
                            <w:shd w:val="clear" w:color="auto" w:fill="auto"/>
                          </w:tcPr>
                          <w:p w14:paraId="3DB9A844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0</w:t>
                            </w:r>
                          </w:p>
                        </w:tc>
                      </w:tr>
                      <w:tr w:rsidR="00122566" w:rsidRPr="00DD72F4" w14:paraId="7EB90C41" w14:textId="77777777" w:rsidTr="0080093C">
                        <w:trPr>
                          <w:cantSplit/>
                          <w:trHeight w:val="240"/>
                        </w:trPr>
                        <w:tc>
                          <w:tcPr>
                            <w:tcW w:w="6533" w:type="dxa"/>
                            <w:shd w:val="clear" w:color="auto" w:fill="auto"/>
                          </w:tcPr>
                          <w:p w14:paraId="3AF7B0A1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AMC-ATM-CHL-CIP-CN-CTX-FEP-FOX-LEV-SXT/TMP-TET</w:t>
                            </w:r>
                          </w:p>
                        </w:tc>
                        <w:tc>
                          <w:tcPr>
                            <w:tcW w:w="700" w:type="dxa"/>
                            <w:shd w:val="clear" w:color="auto" w:fill="auto"/>
                          </w:tcPr>
                          <w:p w14:paraId="4B3FE874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11</w:t>
                            </w:r>
                          </w:p>
                        </w:tc>
                        <w:tc>
                          <w:tcPr>
                            <w:tcW w:w="570" w:type="dxa"/>
                            <w:shd w:val="clear" w:color="auto" w:fill="auto"/>
                          </w:tcPr>
                          <w:p w14:paraId="6DC58D6B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6</w:t>
                            </w:r>
                          </w:p>
                        </w:tc>
                        <w:tc>
                          <w:tcPr>
                            <w:tcW w:w="565" w:type="dxa"/>
                            <w:shd w:val="clear" w:color="auto" w:fill="auto"/>
                          </w:tcPr>
                          <w:p w14:paraId="4ECF358F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3</w:t>
                            </w:r>
                          </w:p>
                        </w:tc>
                        <w:tc>
                          <w:tcPr>
                            <w:tcW w:w="848" w:type="dxa"/>
                            <w:shd w:val="clear" w:color="auto" w:fill="auto"/>
                          </w:tcPr>
                          <w:p w14:paraId="7E469A2B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853" w:type="dxa"/>
                            <w:shd w:val="clear" w:color="auto" w:fill="auto"/>
                          </w:tcPr>
                          <w:p w14:paraId="7595610C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0</w:t>
                            </w:r>
                          </w:p>
                        </w:tc>
                      </w:tr>
                      <w:tr w:rsidR="00122566" w:rsidRPr="00DD72F4" w14:paraId="02C0BA84" w14:textId="77777777" w:rsidTr="0080093C">
                        <w:trPr>
                          <w:cantSplit/>
                          <w:trHeight w:val="240"/>
                        </w:trPr>
                        <w:tc>
                          <w:tcPr>
                            <w:tcW w:w="6533" w:type="dxa"/>
                            <w:shd w:val="clear" w:color="auto" w:fill="auto"/>
                          </w:tcPr>
                          <w:p w14:paraId="1C182668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AMC-ATM-CHL-CIP-CTX-FEP-FOX-MEM-LEV-SXT/TMP-TET</w:t>
                            </w:r>
                          </w:p>
                        </w:tc>
                        <w:tc>
                          <w:tcPr>
                            <w:tcW w:w="700" w:type="dxa"/>
                            <w:shd w:val="clear" w:color="auto" w:fill="auto"/>
                          </w:tcPr>
                          <w:p w14:paraId="658622F2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11</w:t>
                            </w:r>
                          </w:p>
                        </w:tc>
                        <w:tc>
                          <w:tcPr>
                            <w:tcW w:w="570" w:type="dxa"/>
                            <w:shd w:val="clear" w:color="auto" w:fill="auto"/>
                          </w:tcPr>
                          <w:p w14:paraId="65F77C79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5</w:t>
                            </w:r>
                          </w:p>
                        </w:tc>
                        <w:tc>
                          <w:tcPr>
                            <w:tcW w:w="565" w:type="dxa"/>
                            <w:shd w:val="clear" w:color="auto" w:fill="auto"/>
                          </w:tcPr>
                          <w:p w14:paraId="626F10A3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848" w:type="dxa"/>
                            <w:shd w:val="clear" w:color="auto" w:fill="auto"/>
                          </w:tcPr>
                          <w:p w14:paraId="59DE1F85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2</w:t>
                            </w:r>
                          </w:p>
                        </w:tc>
                        <w:tc>
                          <w:tcPr>
                            <w:tcW w:w="853" w:type="dxa"/>
                            <w:shd w:val="clear" w:color="auto" w:fill="auto"/>
                          </w:tcPr>
                          <w:p w14:paraId="396C1725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4</w:t>
                            </w:r>
                          </w:p>
                        </w:tc>
                      </w:tr>
                      <w:tr w:rsidR="00122566" w:rsidRPr="00DD72F4" w14:paraId="20DA0EEC" w14:textId="77777777" w:rsidTr="0080093C">
                        <w:trPr>
                          <w:cantSplit/>
                          <w:trHeight w:val="240"/>
                        </w:trPr>
                        <w:tc>
                          <w:tcPr>
                            <w:tcW w:w="6533" w:type="dxa"/>
                            <w:shd w:val="clear" w:color="auto" w:fill="auto"/>
                          </w:tcPr>
                          <w:p w14:paraId="36C005C9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AMC-ATM-CHL-CN-CTX-FEP-FOX-MEM-LEV-SXT/TMP-TET</w:t>
                            </w:r>
                          </w:p>
                        </w:tc>
                        <w:tc>
                          <w:tcPr>
                            <w:tcW w:w="700" w:type="dxa"/>
                            <w:shd w:val="clear" w:color="auto" w:fill="auto"/>
                          </w:tcPr>
                          <w:p w14:paraId="7FAAD3D3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11</w:t>
                            </w:r>
                          </w:p>
                        </w:tc>
                        <w:tc>
                          <w:tcPr>
                            <w:tcW w:w="570" w:type="dxa"/>
                            <w:shd w:val="clear" w:color="auto" w:fill="auto"/>
                          </w:tcPr>
                          <w:p w14:paraId="578D3465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6</w:t>
                            </w:r>
                          </w:p>
                        </w:tc>
                        <w:tc>
                          <w:tcPr>
                            <w:tcW w:w="565" w:type="dxa"/>
                            <w:shd w:val="clear" w:color="auto" w:fill="auto"/>
                          </w:tcPr>
                          <w:p w14:paraId="5F1FF283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848" w:type="dxa"/>
                            <w:shd w:val="clear" w:color="auto" w:fill="auto"/>
                          </w:tcPr>
                          <w:p w14:paraId="67A7740A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853" w:type="dxa"/>
                            <w:shd w:val="clear" w:color="auto" w:fill="auto"/>
                          </w:tcPr>
                          <w:p w14:paraId="1E1B856B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0</w:t>
                            </w:r>
                          </w:p>
                        </w:tc>
                      </w:tr>
                      <w:tr w:rsidR="00122566" w:rsidRPr="00DD72F4" w14:paraId="6BBAEC17" w14:textId="77777777" w:rsidTr="0080093C">
                        <w:trPr>
                          <w:cantSplit/>
                          <w:trHeight w:val="251"/>
                        </w:trPr>
                        <w:tc>
                          <w:tcPr>
                            <w:tcW w:w="6533" w:type="dxa"/>
                            <w:shd w:val="clear" w:color="auto" w:fill="auto"/>
                          </w:tcPr>
                          <w:p w14:paraId="687B3E49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AMC-ATM-CIP-CN-CTX-FEP-FOS-FOX-LEV-SXT/TMP-TET</w:t>
                            </w:r>
                          </w:p>
                        </w:tc>
                        <w:tc>
                          <w:tcPr>
                            <w:tcW w:w="700" w:type="dxa"/>
                            <w:shd w:val="clear" w:color="auto" w:fill="auto"/>
                          </w:tcPr>
                          <w:p w14:paraId="5B116C75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11</w:t>
                            </w:r>
                          </w:p>
                        </w:tc>
                        <w:tc>
                          <w:tcPr>
                            <w:tcW w:w="570" w:type="dxa"/>
                            <w:shd w:val="clear" w:color="auto" w:fill="auto"/>
                          </w:tcPr>
                          <w:p w14:paraId="467A9A99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5</w:t>
                            </w:r>
                          </w:p>
                        </w:tc>
                        <w:tc>
                          <w:tcPr>
                            <w:tcW w:w="565" w:type="dxa"/>
                            <w:shd w:val="clear" w:color="auto" w:fill="auto"/>
                          </w:tcPr>
                          <w:p w14:paraId="6889AE1B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2</w:t>
                            </w:r>
                          </w:p>
                        </w:tc>
                        <w:tc>
                          <w:tcPr>
                            <w:tcW w:w="848" w:type="dxa"/>
                            <w:shd w:val="clear" w:color="auto" w:fill="auto"/>
                          </w:tcPr>
                          <w:p w14:paraId="04E92970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853" w:type="dxa"/>
                            <w:shd w:val="clear" w:color="auto" w:fill="auto"/>
                          </w:tcPr>
                          <w:p w14:paraId="7FE7692D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0</w:t>
                            </w:r>
                          </w:p>
                        </w:tc>
                      </w:tr>
                      <w:tr w:rsidR="00122566" w:rsidRPr="00DD72F4" w14:paraId="7286AEEE" w14:textId="77777777" w:rsidTr="0080093C">
                        <w:trPr>
                          <w:cantSplit/>
                          <w:trHeight w:val="240"/>
                        </w:trPr>
                        <w:tc>
                          <w:tcPr>
                            <w:tcW w:w="6533" w:type="dxa"/>
                            <w:shd w:val="clear" w:color="auto" w:fill="auto"/>
                          </w:tcPr>
                          <w:p w14:paraId="7D001B39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AMC-ATM-CIP-CN-CTX-FEP-FOX-MEM-LEV-SXT/TMP-TET</w:t>
                            </w:r>
                          </w:p>
                        </w:tc>
                        <w:tc>
                          <w:tcPr>
                            <w:tcW w:w="700" w:type="dxa"/>
                            <w:shd w:val="clear" w:color="auto" w:fill="auto"/>
                          </w:tcPr>
                          <w:p w14:paraId="08215711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11</w:t>
                            </w:r>
                          </w:p>
                        </w:tc>
                        <w:tc>
                          <w:tcPr>
                            <w:tcW w:w="570" w:type="dxa"/>
                            <w:shd w:val="clear" w:color="auto" w:fill="auto"/>
                          </w:tcPr>
                          <w:p w14:paraId="0215D64F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5</w:t>
                            </w:r>
                          </w:p>
                        </w:tc>
                        <w:tc>
                          <w:tcPr>
                            <w:tcW w:w="565" w:type="dxa"/>
                            <w:shd w:val="clear" w:color="auto" w:fill="auto"/>
                          </w:tcPr>
                          <w:p w14:paraId="1ACB51D8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848" w:type="dxa"/>
                            <w:shd w:val="clear" w:color="auto" w:fill="auto"/>
                          </w:tcPr>
                          <w:p w14:paraId="050F8758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853" w:type="dxa"/>
                            <w:shd w:val="clear" w:color="auto" w:fill="auto"/>
                          </w:tcPr>
                          <w:p w14:paraId="3FC7E41B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2</w:t>
                            </w:r>
                          </w:p>
                        </w:tc>
                      </w:tr>
                      <w:tr w:rsidR="00122566" w:rsidRPr="00DD72F4" w14:paraId="15EC4CEE" w14:textId="77777777" w:rsidTr="0080093C">
                        <w:trPr>
                          <w:cantSplit/>
                          <w:trHeight w:val="240"/>
                        </w:trPr>
                        <w:tc>
                          <w:tcPr>
                            <w:tcW w:w="6533" w:type="dxa"/>
                            <w:shd w:val="clear" w:color="auto" w:fill="auto"/>
                          </w:tcPr>
                          <w:p w14:paraId="33F1D979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AMC-ATM-CIP-CTX-FEP-FOS-FOX-MEM-LEV-SXT/TMP-TET</w:t>
                            </w:r>
                          </w:p>
                        </w:tc>
                        <w:tc>
                          <w:tcPr>
                            <w:tcW w:w="700" w:type="dxa"/>
                            <w:shd w:val="clear" w:color="auto" w:fill="auto"/>
                          </w:tcPr>
                          <w:p w14:paraId="6030B7EB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11</w:t>
                            </w:r>
                          </w:p>
                        </w:tc>
                        <w:tc>
                          <w:tcPr>
                            <w:tcW w:w="570" w:type="dxa"/>
                            <w:shd w:val="clear" w:color="auto" w:fill="auto"/>
                          </w:tcPr>
                          <w:p w14:paraId="480C9EB8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5</w:t>
                            </w:r>
                          </w:p>
                        </w:tc>
                        <w:tc>
                          <w:tcPr>
                            <w:tcW w:w="565" w:type="dxa"/>
                            <w:shd w:val="clear" w:color="auto" w:fill="auto"/>
                          </w:tcPr>
                          <w:p w14:paraId="2731C559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848" w:type="dxa"/>
                            <w:shd w:val="clear" w:color="auto" w:fill="auto"/>
                          </w:tcPr>
                          <w:p w14:paraId="3B6CAC44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853" w:type="dxa"/>
                            <w:shd w:val="clear" w:color="auto" w:fill="auto"/>
                          </w:tcPr>
                          <w:p w14:paraId="53198ABD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1</w:t>
                            </w:r>
                          </w:p>
                        </w:tc>
                      </w:tr>
                      <w:tr w:rsidR="00122566" w:rsidRPr="00DD72F4" w14:paraId="2A42EE86" w14:textId="77777777" w:rsidTr="0080093C">
                        <w:trPr>
                          <w:cantSplit/>
                          <w:trHeight w:val="240"/>
                        </w:trPr>
                        <w:tc>
                          <w:tcPr>
                            <w:tcW w:w="6533" w:type="dxa"/>
                            <w:shd w:val="clear" w:color="auto" w:fill="auto"/>
                          </w:tcPr>
                          <w:p w14:paraId="254FF8E4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AMC-ATM-CHL-CN-CTX-FEP-FOS-FOX-SXT/TMP-TET</w:t>
                            </w:r>
                          </w:p>
                        </w:tc>
                        <w:tc>
                          <w:tcPr>
                            <w:tcW w:w="700" w:type="dxa"/>
                            <w:shd w:val="clear" w:color="auto" w:fill="auto"/>
                          </w:tcPr>
                          <w:p w14:paraId="080BFFAC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10</w:t>
                            </w:r>
                          </w:p>
                        </w:tc>
                        <w:tc>
                          <w:tcPr>
                            <w:tcW w:w="570" w:type="dxa"/>
                            <w:shd w:val="clear" w:color="auto" w:fill="auto"/>
                          </w:tcPr>
                          <w:p w14:paraId="4F5C2FD7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6</w:t>
                            </w:r>
                          </w:p>
                        </w:tc>
                        <w:tc>
                          <w:tcPr>
                            <w:tcW w:w="565" w:type="dxa"/>
                            <w:shd w:val="clear" w:color="auto" w:fill="auto"/>
                          </w:tcPr>
                          <w:p w14:paraId="1EA43A74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848" w:type="dxa"/>
                            <w:shd w:val="clear" w:color="auto" w:fill="auto"/>
                          </w:tcPr>
                          <w:p w14:paraId="1D632479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853" w:type="dxa"/>
                            <w:shd w:val="clear" w:color="auto" w:fill="auto"/>
                          </w:tcPr>
                          <w:p w14:paraId="7F7AEF80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0</w:t>
                            </w:r>
                          </w:p>
                        </w:tc>
                      </w:tr>
                      <w:tr w:rsidR="00122566" w:rsidRPr="00DD72F4" w14:paraId="09F06B1C" w14:textId="77777777" w:rsidTr="0080093C">
                        <w:trPr>
                          <w:cantSplit/>
                          <w:trHeight w:val="240"/>
                        </w:trPr>
                        <w:tc>
                          <w:tcPr>
                            <w:tcW w:w="6533" w:type="dxa"/>
                            <w:shd w:val="clear" w:color="auto" w:fill="auto"/>
                          </w:tcPr>
                          <w:p w14:paraId="64C5493E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AMC-ATM-CHL-CIP-CTX-FEP-FOX-LEV-SXT/TMP-TET</w:t>
                            </w:r>
                          </w:p>
                        </w:tc>
                        <w:tc>
                          <w:tcPr>
                            <w:tcW w:w="700" w:type="dxa"/>
                            <w:shd w:val="clear" w:color="auto" w:fill="auto"/>
                          </w:tcPr>
                          <w:p w14:paraId="7F97C30F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10</w:t>
                            </w:r>
                          </w:p>
                        </w:tc>
                        <w:tc>
                          <w:tcPr>
                            <w:tcW w:w="570" w:type="dxa"/>
                            <w:shd w:val="clear" w:color="auto" w:fill="auto"/>
                          </w:tcPr>
                          <w:p w14:paraId="7C231A18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5</w:t>
                            </w:r>
                          </w:p>
                        </w:tc>
                        <w:tc>
                          <w:tcPr>
                            <w:tcW w:w="565" w:type="dxa"/>
                            <w:shd w:val="clear" w:color="auto" w:fill="auto"/>
                          </w:tcPr>
                          <w:p w14:paraId="69AD1077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848" w:type="dxa"/>
                            <w:shd w:val="clear" w:color="auto" w:fill="auto"/>
                          </w:tcPr>
                          <w:p w14:paraId="2F5D87EA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853" w:type="dxa"/>
                            <w:shd w:val="clear" w:color="auto" w:fill="auto"/>
                          </w:tcPr>
                          <w:p w14:paraId="3233D7F4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0</w:t>
                            </w:r>
                          </w:p>
                        </w:tc>
                      </w:tr>
                      <w:tr w:rsidR="00122566" w:rsidRPr="00DD72F4" w14:paraId="1ECE5091" w14:textId="77777777" w:rsidTr="0080093C">
                        <w:trPr>
                          <w:cantSplit/>
                          <w:trHeight w:val="240"/>
                        </w:trPr>
                        <w:tc>
                          <w:tcPr>
                            <w:tcW w:w="6533" w:type="dxa"/>
                            <w:shd w:val="clear" w:color="auto" w:fill="auto"/>
                          </w:tcPr>
                          <w:p w14:paraId="6749BEE0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AMC-ATM-CIP-CN-CTX-FEP-FOS-FOX-SXT/TMP-TET</w:t>
                            </w:r>
                          </w:p>
                        </w:tc>
                        <w:tc>
                          <w:tcPr>
                            <w:tcW w:w="700" w:type="dxa"/>
                            <w:shd w:val="clear" w:color="auto" w:fill="auto"/>
                          </w:tcPr>
                          <w:p w14:paraId="132C8FF0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10</w:t>
                            </w:r>
                          </w:p>
                        </w:tc>
                        <w:tc>
                          <w:tcPr>
                            <w:tcW w:w="570" w:type="dxa"/>
                            <w:shd w:val="clear" w:color="auto" w:fill="auto"/>
                          </w:tcPr>
                          <w:p w14:paraId="2F9AA7A1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6</w:t>
                            </w:r>
                          </w:p>
                        </w:tc>
                        <w:tc>
                          <w:tcPr>
                            <w:tcW w:w="565" w:type="dxa"/>
                            <w:shd w:val="clear" w:color="auto" w:fill="auto"/>
                          </w:tcPr>
                          <w:p w14:paraId="5B1DA33A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848" w:type="dxa"/>
                            <w:shd w:val="clear" w:color="auto" w:fill="auto"/>
                          </w:tcPr>
                          <w:p w14:paraId="1B0BDCD0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853" w:type="dxa"/>
                            <w:shd w:val="clear" w:color="auto" w:fill="auto"/>
                          </w:tcPr>
                          <w:p w14:paraId="3122CAE4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1</w:t>
                            </w:r>
                          </w:p>
                        </w:tc>
                      </w:tr>
                      <w:tr w:rsidR="00122566" w:rsidRPr="00DD72F4" w14:paraId="593EC8DB" w14:textId="77777777" w:rsidTr="0080093C">
                        <w:trPr>
                          <w:cantSplit/>
                          <w:trHeight w:val="240"/>
                        </w:trPr>
                        <w:tc>
                          <w:tcPr>
                            <w:tcW w:w="6533" w:type="dxa"/>
                            <w:shd w:val="clear" w:color="auto" w:fill="auto"/>
                          </w:tcPr>
                          <w:p w14:paraId="6BF585F1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AMC-ATM-CIP-CTX-FEP-FOX-MEM-LEV-SXT/TMP-TET</w:t>
                            </w:r>
                          </w:p>
                        </w:tc>
                        <w:tc>
                          <w:tcPr>
                            <w:tcW w:w="700" w:type="dxa"/>
                            <w:shd w:val="clear" w:color="auto" w:fill="auto"/>
                          </w:tcPr>
                          <w:p w14:paraId="45206264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10</w:t>
                            </w:r>
                          </w:p>
                        </w:tc>
                        <w:tc>
                          <w:tcPr>
                            <w:tcW w:w="570" w:type="dxa"/>
                            <w:shd w:val="clear" w:color="auto" w:fill="auto"/>
                          </w:tcPr>
                          <w:p w14:paraId="066B6947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4</w:t>
                            </w:r>
                          </w:p>
                        </w:tc>
                        <w:tc>
                          <w:tcPr>
                            <w:tcW w:w="565" w:type="dxa"/>
                            <w:shd w:val="clear" w:color="auto" w:fill="auto"/>
                          </w:tcPr>
                          <w:p w14:paraId="61B27F30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848" w:type="dxa"/>
                            <w:shd w:val="clear" w:color="auto" w:fill="auto"/>
                          </w:tcPr>
                          <w:p w14:paraId="17C64FB3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2</w:t>
                            </w:r>
                          </w:p>
                        </w:tc>
                        <w:tc>
                          <w:tcPr>
                            <w:tcW w:w="853" w:type="dxa"/>
                            <w:shd w:val="clear" w:color="auto" w:fill="auto"/>
                          </w:tcPr>
                          <w:p w14:paraId="2DEC31C9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2</w:t>
                            </w:r>
                          </w:p>
                        </w:tc>
                      </w:tr>
                      <w:tr w:rsidR="00122566" w:rsidRPr="00DD72F4" w14:paraId="6F985160" w14:textId="77777777" w:rsidTr="0080093C">
                        <w:trPr>
                          <w:cantSplit/>
                          <w:trHeight w:val="240"/>
                        </w:trPr>
                        <w:tc>
                          <w:tcPr>
                            <w:tcW w:w="6533" w:type="dxa"/>
                            <w:shd w:val="clear" w:color="auto" w:fill="auto"/>
                          </w:tcPr>
                          <w:p w14:paraId="58AC556B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AMC-ATM-CIP-CN-CTX-FEP-FOS-LEV-SXT/TMP-TET</w:t>
                            </w:r>
                          </w:p>
                        </w:tc>
                        <w:tc>
                          <w:tcPr>
                            <w:tcW w:w="700" w:type="dxa"/>
                            <w:shd w:val="clear" w:color="auto" w:fill="auto"/>
                          </w:tcPr>
                          <w:p w14:paraId="6655DE3C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10</w:t>
                            </w:r>
                          </w:p>
                        </w:tc>
                        <w:tc>
                          <w:tcPr>
                            <w:tcW w:w="570" w:type="dxa"/>
                            <w:shd w:val="clear" w:color="auto" w:fill="auto"/>
                          </w:tcPr>
                          <w:p w14:paraId="073B8103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6</w:t>
                            </w:r>
                          </w:p>
                        </w:tc>
                        <w:tc>
                          <w:tcPr>
                            <w:tcW w:w="565" w:type="dxa"/>
                            <w:shd w:val="clear" w:color="auto" w:fill="auto"/>
                          </w:tcPr>
                          <w:p w14:paraId="10D10212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848" w:type="dxa"/>
                            <w:shd w:val="clear" w:color="auto" w:fill="auto"/>
                          </w:tcPr>
                          <w:p w14:paraId="3D4925EF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853" w:type="dxa"/>
                            <w:shd w:val="clear" w:color="auto" w:fill="auto"/>
                          </w:tcPr>
                          <w:p w14:paraId="3A4120E9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1</w:t>
                            </w:r>
                          </w:p>
                        </w:tc>
                      </w:tr>
                      <w:tr w:rsidR="00122566" w:rsidRPr="00DD72F4" w14:paraId="64ACAF86" w14:textId="77777777" w:rsidTr="0080093C">
                        <w:trPr>
                          <w:cantSplit/>
                          <w:trHeight w:val="240"/>
                        </w:trPr>
                        <w:tc>
                          <w:tcPr>
                            <w:tcW w:w="6533" w:type="dxa"/>
                            <w:shd w:val="clear" w:color="auto" w:fill="auto"/>
                          </w:tcPr>
                          <w:p w14:paraId="4176BBB2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AMC-ATM-CIP-CN-CTX-FEP-FOX-LEV-SXT/TMP-TET</w:t>
                            </w:r>
                          </w:p>
                        </w:tc>
                        <w:tc>
                          <w:tcPr>
                            <w:tcW w:w="700" w:type="dxa"/>
                            <w:shd w:val="clear" w:color="auto" w:fill="auto"/>
                          </w:tcPr>
                          <w:p w14:paraId="030B8431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10</w:t>
                            </w:r>
                          </w:p>
                        </w:tc>
                        <w:tc>
                          <w:tcPr>
                            <w:tcW w:w="570" w:type="dxa"/>
                            <w:shd w:val="clear" w:color="auto" w:fill="auto"/>
                          </w:tcPr>
                          <w:p w14:paraId="6BDB0E2F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5</w:t>
                            </w:r>
                          </w:p>
                        </w:tc>
                        <w:tc>
                          <w:tcPr>
                            <w:tcW w:w="565" w:type="dxa"/>
                            <w:shd w:val="clear" w:color="auto" w:fill="auto"/>
                          </w:tcPr>
                          <w:p w14:paraId="4DBC1EBB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848" w:type="dxa"/>
                            <w:shd w:val="clear" w:color="auto" w:fill="auto"/>
                          </w:tcPr>
                          <w:p w14:paraId="44F3CDDD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853" w:type="dxa"/>
                            <w:shd w:val="clear" w:color="auto" w:fill="auto"/>
                          </w:tcPr>
                          <w:p w14:paraId="582D80A2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1</w:t>
                            </w:r>
                          </w:p>
                        </w:tc>
                      </w:tr>
                      <w:tr w:rsidR="00122566" w:rsidRPr="00DD72F4" w14:paraId="1631A3F2" w14:textId="77777777" w:rsidTr="0080093C">
                        <w:trPr>
                          <w:cantSplit/>
                          <w:trHeight w:val="240"/>
                        </w:trPr>
                        <w:tc>
                          <w:tcPr>
                            <w:tcW w:w="6533" w:type="dxa"/>
                            <w:shd w:val="clear" w:color="auto" w:fill="auto"/>
                          </w:tcPr>
                          <w:p w14:paraId="4FD69E5E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AMC-ATM-CN-CTX-FEP-FOS-FOX-LEV-SXT/TMP-TET</w:t>
                            </w:r>
                          </w:p>
                        </w:tc>
                        <w:tc>
                          <w:tcPr>
                            <w:tcW w:w="700" w:type="dxa"/>
                            <w:shd w:val="clear" w:color="auto" w:fill="auto"/>
                          </w:tcPr>
                          <w:p w14:paraId="77864B32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10</w:t>
                            </w:r>
                          </w:p>
                        </w:tc>
                        <w:tc>
                          <w:tcPr>
                            <w:tcW w:w="570" w:type="dxa"/>
                            <w:shd w:val="clear" w:color="auto" w:fill="auto"/>
                          </w:tcPr>
                          <w:p w14:paraId="75FFAF34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6</w:t>
                            </w:r>
                          </w:p>
                        </w:tc>
                        <w:tc>
                          <w:tcPr>
                            <w:tcW w:w="565" w:type="dxa"/>
                            <w:shd w:val="clear" w:color="auto" w:fill="auto"/>
                          </w:tcPr>
                          <w:p w14:paraId="6CF14969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848" w:type="dxa"/>
                            <w:shd w:val="clear" w:color="auto" w:fill="auto"/>
                          </w:tcPr>
                          <w:p w14:paraId="7F9A3428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853" w:type="dxa"/>
                            <w:shd w:val="clear" w:color="auto" w:fill="auto"/>
                          </w:tcPr>
                          <w:p w14:paraId="59CFDBD7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0</w:t>
                            </w:r>
                          </w:p>
                        </w:tc>
                      </w:tr>
                      <w:tr w:rsidR="00122566" w:rsidRPr="00DD72F4" w14:paraId="7220142E" w14:textId="77777777" w:rsidTr="0080093C">
                        <w:trPr>
                          <w:cantSplit/>
                          <w:trHeight w:val="240"/>
                        </w:trPr>
                        <w:tc>
                          <w:tcPr>
                            <w:tcW w:w="6533" w:type="dxa"/>
                            <w:shd w:val="clear" w:color="auto" w:fill="auto"/>
                          </w:tcPr>
                          <w:p w14:paraId="096B306B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AMC-ATM-CIP-CTX-FEP-FOS-FOX-LEV-SXT/TMP-TET</w:t>
                            </w:r>
                          </w:p>
                        </w:tc>
                        <w:tc>
                          <w:tcPr>
                            <w:tcW w:w="700" w:type="dxa"/>
                            <w:shd w:val="clear" w:color="auto" w:fill="auto"/>
                          </w:tcPr>
                          <w:p w14:paraId="702D2081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10</w:t>
                            </w:r>
                          </w:p>
                        </w:tc>
                        <w:tc>
                          <w:tcPr>
                            <w:tcW w:w="570" w:type="dxa"/>
                            <w:shd w:val="clear" w:color="auto" w:fill="auto"/>
                          </w:tcPr>
                          <w:p w14:paraId="0E44F871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5</w:t>
                            </w:r>
                          </w:p>
                        </w:tc>
                        <w:tc>
                          <w:tcPr>
                            <w:tcW w:w="565" w:type="dxa"/>
                            <w:shd w:val="clear" w:color="auto" w:fill="auto"/>
                          </w:tcPr>
                          <w:p w14:paraId="06FBB908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2</w:t>
                            </w:r>
                          </w:p>
                        </w:tc>
                        <w:tc>
                          <w:tcPr>
                            <w:tcW w:w="848" w:type="dxa"/>
                            <w:shd w:val="clear" w:color="auto" w:fill="auto"/>
                          </w:tcPr>
                          <w:p w14:paraId="01F6214E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853" w:type="dxa"/>
                            <w:shd w:val="clear" w:color="auto" w:fill="auto"/>
                          </w:tcPr>
                          <w:p w14:paraId="5A68660E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0</w:t>
                            </w:r>
                          </w:p>
                        </w:tc>
                      </w:tr>
                      <w:tr w:rsidR="00122566" w:rsidRPr="00DD72F4" w14:paraId="760E3C26" w14:textId="77777777" w:rsidTr="0080093C">
                        <w:trPr>
                          <w:cantSplit/>
                          <w:trHeight w:val="240"/>
                        </w:trPr>
                        <w:tc>
                          <w:tcPr>
                            <w:tcW w:w="6533" w:type="dxa"/>
                            <w:shd w:val="clear" w:color="auto" w:fill="auto"/>
                          </w:tcPr>
                          <w:p w14:paraId="53B32B89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AMC-ATM-CHL-CIP-CTX-FEP-FOX-LEV-TET</w:t>
                            </w:r>
                          </w:p>
                        </w:tc>
                        <w:tc>
                          <w:tcPr>
                            <w:tcW w:w="700" w:type="dxa"/>
                            <w:shd w:val="clear" w:color="auto" w:fill="auto"/>
                          </w:tcPr>
                          <w:p w14:paraId="1B9A064E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9</w:t>
                            </w:r>
                          </w:p>
                        </w:tc>
                        <w:tc>
                          <w:tcPr>
                            <w:tcW w:w="570" w:type="dxa"/>
                            <w:shd w:val="clear" w:color="auto" w:fill="auto"/>
                          </w:tcPr>
                          <w:p w14:paraId="7EF0A883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4</w:t>
                            </w:r>
                          </w:p>
                        </w:tc>
                        <w:tc>
                          <w:tcPr>
                            <w:tcW w:w="565" w:type="dxa"/>
                            <w:shd w:val="clear" w:color="auto" w:fill="auto"/>
                          </w:tcPr>
                          <w:p w14:paraId="717DA30C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848" w:type="dxa"/>
                            <w:shd w:val="clear" w:color="auto" w:fill="auto"/>
                          </w:tcPr>
                          <w:p w14:paraId="7BE4EE21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853" w:type="dxa"/>
                            <w:shd w:val="clear" w:color="auto" w:fill="auto"/>
                          </w:tcPr>
                          <w:p w14:paraId="1890620D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0</w:t>
                            </w:r>
                          </w:p>
                        </w:tc>
                      </w:tr>
                      <w:tr w:rsidR="00122566" w:rsidRPr="00DD72F4" w14:paraId="5E1CB4D1" w14:textId="77777777" w:rsidTr="0080093C">
                        <w:trPr>
                          <w:cantSplit/>
                          <w:trHeight w:val="251"/>
                        </w:trPr>
                        <w:tc>
                          <w:tcPr>
                            <w:tcW w:w="6533" w:type="dxa"/>
                            <w:shd w:val="clear" w:color="auto" w:fill="auto"/>
                          </w:tcPr>
                          <w:p w14:paraId="1B267D2F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AMC-ATM-CHL-CN-CTX-FEP-FOS-SXT/TMP-TET</w:t>
                            </w:r>
                          </w:p>
                        </w:tc>
                        <w:tc>
                          <w:tcPr>
                            <w:tcW w:w="700" w:type="dxa"/>
                            <w:shd w:val="clear" w:color="auto" w:fill="auto"/>
                          </w:tcPr>
                          <w:p w14:paraId="2E9D45D3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9</w:t>
                            </w:r>
                          </w:p>
                        </w:tc>
                        <w:tc>
                          <w:tcPr>
                            <w:tcW w:w="570" w:type="dxa"/>
                            <w:shd w:val="clear" w:color="auto" w:fill="auto"/>
                          </w:tcPr>
                          <w:p w14:paraId="628C69A5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6</w:t>
                            </w:r>
                          </w:p>
                        </w:tc>
                        <w:tc>
                          <w:tcPr>
                            <w:tcW w:w="565" w:type="dxa"/>
                            <w:shd w:val="clear" w:color="auto" w:fill="auto"/>
                          </w:tcPr>
                          <w:p w14:paraId="3FBDCF69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848" w:type="dxa"/>
                            <w:shd w:val="clear" w:color="auto" w:fill="auto"/>
                          </w:tcPr>
                          <w:p w14:paraId="6FCABB45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853" w:type="dxa"/>
                            <w:shd w:val="clear" w:color="auto" w:fill="auto"/>
                          </w:tcPr>
                          <w:p w14:paraId="4F7F34E2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0</w:t>
                            </w:r>
                          </w:p>
                        </w:tc>
                      </w:tr>
                      <w:tr w:rsidR="00122566" w:rsidRPr="00DD72F4" w14:paraId="503C99A5" w14:textId="77777777" w:rsidTr="0080093C">
                        <w:trPr>
                          <w:cantSplit/>
                          <w:trHeight w:val="240"/>
                        </w:trPr>
                        <w:tc>
                          <w:tcPr>
                            <w:tcW w:w="6533" w:type="dxa"/>
                            <w:shd w:val="clear" w:color="auto" w:fill="auto"/>
                          </w:tcPr>
                          <w:p w14:paraId="0E51934A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AMC-ATM-CHL-CIP-CTX-FEP-LEV-SXT/TMP-TET</w:t>
                            </w:r>
                          </w:p>
                        </w:tc>
                        <w:tc>
                          <w:tcPr>
                            <w:tcW w:w="700" w:type="dxa"/>
                            <w:shd w:val="clear" w:color="auto" w:fill="auto"/>
                          </w:tcPr>
                          <w:p w14:paraId="6A8C3DCB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9</w:t>
                            </w:r>
                          </w:p>
                        </w:tc>
                        <w:tc>
                          <w:tcPr>
                            <w:tcW w:w="570" w:type="dxa"/>
                            <w:shd w:val="clear" w:color="auto" w:fill="auto"/>
                          </w:tcPr>
                          <w:p w14:paraId="212B92A1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5</w:t>
                            </w:r>
                          </w:p>
                        </w:tc>
                        <w:tc>
                          <w:tcPr>
                            <w:tcW w:w="565" w:type="dxa"/>
                            <w:shd w:val="clear" w:color="auto" w:fill="auto"/>
                          </w:tcPr>
                          <w:p w14:paraId="1FA4E3F6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848" w:type="dxa"/>
                            <w:shd w:val="clear" w:color="auto" w:fill="auto"/>
                          </w:tcPr>
                          <w:p w14:paraId="13CA140F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853" w:type="dxa"/>
                            <w:shd w:val="clear" w:color="auto" w:fill="auto"/>
                          </w:tcPr>
                          <w:p w14:paraId="4A70460F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0</w:t>
                            </w:r>
                          </w:p>
                        </w:tc>
                      </w:tr>
                      <w:tr w:rsidR="00122566" w:rsidRPr="00DD72F4" w14:paraId="74F3EAD6" w14:textId="77777777" w:rsidTr="0080093C">
                        <w:trPr>
                          <w:cantSplit/>
                          <w:trHeight w:val="240"/>
                        </w:trPr>
                        <w:tc>
                          <w:tcPr>
                            <w:tcW w:w="6533" w:type="dxa"/>
                            <w:shd w:val="clear" w:color="auto" w:fill="auto"/>
                          </w:tcPr>
                          <w:p w14:paraId="3FDF33DF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AMC-ATM-CIP-CN-CTX-FEP-LEV-SXT/TMP-TET</w:t>
                            </w:r>
                          </w:p>
                        </w:tc>
                        <w:tc>
                          <w:tcPr>
                            <w:tcW w:w="700" w:type="dxa"/>
                            <w:shd w:val="clear" w:color="auto" w:fill="auto"/>
                          </w:tcPr>
                          <w:p w14:paraId="70D5BF2F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9</w:t>
                            </w:r>
                          </w:p>
                        </w:tc>
                        <w:tc>
                          <w:tcPr>
                            <w:tcW w:w="570" w:type="dxa"/>
                            <w:shd w:val="clear" w:color="auto" w:fill="auto"/>
                          </w:tcPr>
                          <w:p w14:paraId="531471B9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5</w:t>
                            </w:r>
                          </w:p>
                        </w:tc>
                        <w:tc>
                          <w:tcPr>
                            <w:tcW w:w="565" w:type="dxa"/>
                            <w:shd w:val="clear" w:color="auto" w:fill="auto"/>
                          </w:tcPr>
                          <w:p w14:paraId="525BA597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848" w:type="dxa"/>
                            <w:shd w:val="clear" w:color="auto" w:fill="auto"/>
                          </w:tcPr>
                          <w:p w14:paraId="20EC7477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853" w:type="dxa"/>
                            <w:shd w:val="clear" w:color="auto" w:fill="auto"/>
                          </w:tcPr>
                          <w:p w14:paraId="2A3CAE35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1</w:t>
                            </w:r>
                          </w:p>
                        </w:tc>
                      </w:tr>
                      <w:tr w:rsidR="00122566" w:rsidRPr="00DD72F4" w14:paraId="43CA9AE1" w14:textId="77777777" w:rsidTr="0080093C">
                        <w:trPr>
                          <w:cantSplit/>
                          <w:trHeight w:val="251"/>
                        </w:trPr>
                        <w:tc>
                          <w:tcPr>
                            <w:tcW w:w="6533" w:type="dxa"/>
                            <w:shd w:val="clear" w:color="auto" w:fill="auto"/>
                          </w:tcPr>
                          <w:p w14:paraId="4C850DCD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AMC-ATM-CIP-CTX-FEP-FOS-FOX-SXT/TMP-TET</w:t>
                            </w:r>
                          </w:p>
                        </w:tc>
                        <w:tc>
                          <w:tcPr>
                            <w:tcW w:w="700" w:type="dxa"/>
                            <w:shd w:val="clear" w:color="auto" w:fill="auto"/>
                          </w:tcPr>
                          <w:p w14:paraId="276F4744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9</w:t>
                            </w:r>
                          </w:p>
                        </w:tc>
                        <w:tc>
                          <w:tcPr>
                            <w:tcW w:w="570" w:type="dxa"/>
                            <w:shd w:val="clear" w:color="auto" w:fill="auto"/>
                          </w:tcPr>
                          <w:p w14:paraId="730DD4B7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5</w:t>
                            </w:r>
                          </w:p>
                        </w:tc>
                        <w:tc>
                          <w:tcPr>
                            <w:tcW w:w="565" w:type="dxa"/>
                            <w:shd w:val="clear" w:color="auto" w:fill="auto"/>
                          </w:tcPr>
                          <w:p w14:paraId="74A66896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848" w:type="dxa"/>
                            <w:shd w:val="clear" w:color="auto" w:fill="auto"/>
                          </w:tcPr>
                          <w:p w14:paraId="2F07494A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853" w:type="dxa"/>
                            <w:shd w:val="clear" w:color="auto" w:fill="auto"/>
                          </w:tcPr>
                          <w:p w14:paraId="45936D08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1</w:t>
                            </w:r>
                          </w:p>
                        </w:tc>
                      </w:tr>
                      <w:tr w:rsidR="00122566" w:rsidRPr="00DD72F4" w14:paraId="6554C539" w14:textId="77777777" w:rsidTr="0080093C">
                        <w:trPr>
                          <w:cantSplit/>
                          <w:trHeight w:val="251"/>
                        </w:trPr>
                        <w:tc>
                          <w:tcPr>
                            <w:tcW w:w="6533" w:type="dxa"/>
                            <w:shd w:val="clear" w:color="auto" w:fill="auto"/>
                          </w:tcPr>
                          <w:p w14:paraId="4EA494CF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AMC-ATM-CN-CTX-FEP-FOX-LEV-SXT/TMP-TET</w:t>
                            </w:r>
                          </w:p>
                        </w:tc>
                        <w:tc>
                          <w:tcPr>
                            <w:tcW w:w="700" w:type="dxa"/>
                            <w:shd w:val="clear" w:color="auto" w:fill="auto"/>
                          </w:tcPr>
                          <w:p w14:paraId="1AEDB8B2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9</w:t>
                            </w:r>
                          </w:p>
                        </w:tc>
                        <w:tc>
                          <w:tcPr>
                            <w:tcW w:w="570" w:type="dxa"/>
                            <w:shd w:val="clear" w:color="auto" w:fill="auto"/>
                          </w:tcPr>
                          <w:p w14:paraId="2CD342EE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5</w:t>
                            </w:r>
                          </w:p>
                        </w:tc>
                        <w:tc>
                          <w:tcPr>
                            <w:tcW w:w="565" w:type="dxa"/>
                            <w:shd w:val="clear" w:color="auto" w:fill="auto"/>
                          </w:tcPr>
                          <w:p w14:paraId="3FBB7C21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848" w:type="dxa"/>
                            <w:shd w:val="clear" w:color="auto" w:fill="auto"/>
                          </w:tcPr>
                          <w:p w14:paraId="1695C566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853" w:type="dxa"/>
                            <w:shd w:val="clear" w:color="auto" w:fill="auto"/>
                          </w:tcPr>
                          <w:p w14:paraId="0AC29181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0</w:t>
                            </w:r>
                          </w:p>
                        </w:tc>
                      </w:tr>
                      <w:tr w:rsidR="00122566" w:rsidRPr="00DD72F4" w14:paraId="0A9600EB" w14:textId="77777777" w:rsidTr="0080093C">
                        <w:trPr>
                          <w:cantSplit/>
                          <w:trHeight w:val="251"/>
                        </w:trPr>
                        <w:tc>
                          <w:tcPr>
                            <w:tcW w:w="6533" w:type="dxa"/>
                            <w:shd w:val="clear" w:color="auto" w:fill="auto"/>
                          </w:tcPr>
                          <w:p w14:paraId="001F00DD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AMC-ATM-CIP-CTX-FEP-FOS-LEV-SXT/TMP-TET</w:t>
                            </w:r>
                          </w:p>
                        </w:tc>
                        <w:tc>
                          <w:tcPr>
                            <w:tcW w:w="700" w:type="dxa"/>
                            <w:shd w:val="clear" w:color="auto" w:fill="auto"/>
                          </w:tcPr>
                          <w:p w14:paraId="4070DA01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9</w:t>
                            </w:r>
                          </w:p>
                        </w:tc>
                        <w:tc>
                          <w:tcPr>
                            <w:tcW w:w="570" w:type="dxa"/>
                            <w:shd w:val="clear" w:color="auto" w:fill="auto"/>
                          </w:tcPr>
                          <w:p w14:paraId="4468294A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5</w:t>
                            </w:r>
                          </w:p>
                        </w:tc>
                        <w:tc>
                          <w:tcPr>
                            <w:tcW w:w="565" w:type="dxa"/>
                            <w:shd w:val="clear" w:color="auto" w:fill="auto"/>
                          </w:tcPr>
                          <w:p w14:paraId="6B04C456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848" w:type="dxa"/>
                            <w:shd w:val="clear" w:color="auto" w:fill="auto"/>
                          </w:tcPr>
                          <w:p w14:paraId="30ED09E2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853" w:type="dxa"/>
                            <w:shd w:val="clear" w:color="auto" w:fill="auto"/>
                          </w:tcPr>
                          <w:p w14:paraId="10A0F9A6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2</w:t>
                            </w:r>
                          </w:p>
                        </w:tc>
                      </w:tr>
                      <w:tr w:rsidR="00122566" w:rsidRPr="00DD72F4" w14:paraId="2786B0E3" w14:textId="77777777" w:rsidTr="0080093C">
                        <w:trPr>
                          <w:cantSplit/>
                          <w:trHeight w:val="251"/>
                        </w:trPr>
                        <w:tc>
                          <w:tcPr>
                            <w:tcW w:w="6533" w:type="dxa"/>
                            <w:shd w:val="clear" w:color="auto" w:fill="auto"/>
                          </w:tcPr>
                          <w:p w14:paraId="37ADDFE8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AMC-ATM-CIP-CTX-FEP-FOX-LEV-SXT/TMP-TET</w:t>
                            </w:r>
                          </w:p>
                        </w:tc>
                        <w:tc>
                          <w:tcPr>
                            <w:tcW w:w="700" w:type="dxa"/>
                            <w:shd w:val="clear" w:color="auto" w:fill="auto"/>
                          </w:tcPr>
                          <w:p w14:paraId="2473AB63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9</w:t>
                            </w:r>
                          </w:p>
                        </w:tc>
                        <w:tc>
                          <w:tcPr>
                            <w:tcW w:w="570" w:type="dxa"/>
                            <w:shd w:val="clear" w:color="auto" w:fill="auto"/>
                          </w:tcPr>
                          <w:p w14:paraId="0482C238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4</w:t>
                            </w:r>
                          </w:p>
                        </w:tc>
                        <w:tc>
                          <w:tcPr>
                            <w:tcW w:w="565" w:type="dxa"/>
                            <w:shd w:val="clear" w:color="auto" w:fill="auto"/>
                          </w:tcPr>
                          <w:p w14:paraId="27619C3D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848" w:type="dxa"/>
                            <w:shd w:val="clear" w:color="auto" w:fill="auto"/>
                          </w:tcPr>
                          <w:p w14:paraId="66B384FC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7</w:t>
                            </w:r>
                          </w:p>
                        </w:tc>
                        <w:tc>
                          <w:tcPr>
                            <w:tcW w:w="853" w:type="dxa"/>
                            <w:shd w:val="clear" w:color="auto" w:fill="auto"/>
                          </w:tcPr>
                          <w:p w14:paraId="10019390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1</w:t>
                            </w:r>
                          </w:p>
                        </w:tc>
                      </w:tr>
                      <w:tr w:rsidR="00122566" w:rsidRPr="00DD72F4" w14:paraId="23477B11" w14:textId="77777777" w:rsidTr="0080093C">
                        <w:trPr>
                          <w:cantSplit/>
                          <w:trHeight w:val="251"/>
                        </w:trPr>
                        <w:tc>
                          <w:tcPr>
                            <w:tcW w:w="6533" w:type="dxa"/>
                            <w:shd w:val="clear" w:color="auto" w:fill="auto"/>
                          </w:tcPr>
                          <w:p w14:paraId="753CC96E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AMC-ATM-CIP-CN-CTX-FEP-SXT/TMP-TET</w:t>
                            </w:r>
                          </w:p>
                        </w:tc>
                        <w:tc>
                          <w:tcPr>
                            <w:tcW w:w="700" w:type="dxa"/>
                            <w:shd w:val="clear" w:color="auto" w:fill="auto"/>
                          </w:tcPr>
                          <w:p w14:paraId="3808806A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8</w:t>
                            </w:r>
                          </w:p>
                        </w:tc>
                        <w:tc>
                          <w:tcPr>
                            <w:tcW w:w="570" w:type="dxa"/>
                            <w:shd w:val="clear" w:color="auto" w:fill="auto"/>
                          </w:tcPr>
                          <w:p w14:paraId="39333B4C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5</w:t>
                            </w:r>
                          </w:p>
                        </w:tc>
                        <w:tc>
                          <w:tcPr>
                            <w:tcW w:w="565" w:type="dxa"/>
                            <w:shd w:val="clear" w:color="auto" w:fill="auto"/>
                          </w:tcPr>
                          <w:p w14:paraId="7D76B5D0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848" w:type="dxa"/>
                            <w:shd w:val="clear" w:color="auto" w:fill="auto"/>
                          </w:tcPr>
                          <w:p w14:paraId="4E29D948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853" w:type="dxa"/>
                            <w:shd w:val="clear" w:color="auto" w:fill="auto"/>
                          </w:tcPr>
                          <w:p w14:paraId="36818E93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1</w:t>
                            </w:r>
                          </w:p>
                        </w:tc>
                      </w:tr>
                      <w:tr w:rsidR="00122566" w:rsidRPr="00DD72F4" w14:paraId="5104DAC6" w14:textId="77777777" w:rsidTr="0080093C">
                        <w:trPr>
                          <w:cantSplit/>
                          <w:trHeight w:val="251"/>
                        </w:trPr>
                        <w:tc>
                          <w:tcPr>
                            <w:tcW w:w="6533" w:type="dxa"/>
                            <w:shd w:val="clear" w:color="auto" w:fill="auto"/>
                          </w:tcPr>
                          <w:p w14:paraId="0848F09A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AMC-ATM-CIP-CTX-FEP-FOX-SXT/TMP-TET</w:t>
                            </w:r>
                          </w:p>
                        </w:tc>
                        <w:tc>
                          <w:tcPr>
                            <w:tcW w:w="700" w:type="dxa"/>
                            <w:shd w:val="clear" w:color="auto" w:fill="auto"/>
                          </w:tcPr>
                          <w:p w14:paraId="71430AFA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8</w:t>
                            </w:r>
                          </w:p>
                        </w:tc>
                        <w:tc>
                          <w:tcPr>
                            <w:tcW w:w="570" w:type="dxa"/>
                            <w:shd w:val="clear" w:color="auto" w:fill="auto"/>
                          </w:tcPr>
                          <w:p w14:paraId="3408FA27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4</w:t>
                            </w:r>
                          </w:p>
                        </w:tc>
                        <w:tc>
                          <w:tcPr>
                            <w:tcW w:w="565" w:type="dxa"/>
                            <w:shd w:val="clear" w:color="auto" w:fill="auto"/>
                          </w:tcPr>
                          <w:p w14:paraId="57718235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848" w:type="dxa"/>
                            <w:shd w:val="clear" w:color="auto" w:fill="auto"/>
                          </w:tcPr>
                          <w:p w14:paraId="389D1581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853" w:type="dxa"/>
                            <w:shd w:val="clear" w:color="auto" w:fill="auto"/>
                          </w:tcPr>
                          <w:p w14:paraId="7D4EBF11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2</w:t>
                            </w:r>
                          </w:p>
                        </w:tc>
                      </w:tr>
                      <w:tr w:rsidR="00122566" w:rsidRPr="00DD72F4" w14:paraId="1CDFFD83" w14:textId="77777777" w:rsidTr="0080093C">
                        <w:trPr>
                          <w:cantSplit/>
                          <w:trHeight w:val="251"/>
                        </w:trPr>
                        <w:tc>
                          <w:tcPr>
                            <w:tcW w:w="6533" w:type="dxa"/>
                            <w:shd w:val="clear" w:color="auto" w:fill="auto"/>
                          </w:tcPr>
                          <w:p w14:paraId="4249B17A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AMC-ATM-CIP-CTX-FEP-LEV-SXT/TMP-TET</w:t>
                            </w:r>
                          </w:p>
                        </w:tc>
                        <w:tc>
                          <w:tcPr>
                            <w:tcW w:w="700" w:type="dxa"/>
                            <w:shd w:val="clear" w:color="auto" w:fill="auto"/>
                          </w:tcPr>
                          <w:p w14:paraId="202A5D1B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8</w:t>
                            </w:r>
                          </w:p>
                        </w:tc>
                        <w:tc>
                          <w:tcPr>
                            <w:tcW w:w="570" w:type="dxa"/>
                            <w:shd w:val="clear" w:color="auto" w:fill="auto"/>
                          </w:tcPr>
                          <w:p w14:paraId="144288BD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4</w:t>
                            </w:r>
                          </w:p>
                        </w:tc>
                        <w:tc>
                          <w:tcPr>
                            <w:tcW w:w="565" w:type="dxa"/>
                            <w:shd w:val="clear" w:color="auto" w:fill="auto"/>
                          </w:tcPr>
                          <w:p w14:paraId="5784696A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848" w:type="dxa"/>
                            <w:shd w:val="clear" w:color="auto" w:fill="auto"/>
                          </w:tcPr>
                          <w:p w14:paraId="0DCCEE8A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853" w:type="dxa"/>
                            <w:shd w:val="clear" w:color="auto" w:fill="auto"/>
                          </w:tcPr>
                          <w:p w14:paraId="09E7CE3F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5</w:t>
                            </w:r>
                          </w:p>
                        </w:tc>
                      </w:tr>
                      <w:tr w:rsidR="00122566" w:rsidRPr="00DD72F4" w14:paraId="3AA4C8CE" w14:textId="77777777" w:rsidTr="0080093C">
                        <w:trPr>
                          <w:cantSplit/>
                          <w:trHeight w:val="251"/>
                        </w:trPr>
                        <w:tc>
                          <w:tcPr>
                            <w:tcW w:w="6533" w:type="dxa"/>
                            <w:shd w:val="clear" w:color="auto" w:fill="auto"/>
                          </w:tcPr>
                          <w:p w14:paraId="580D4E06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AMC-ATM-CIP-CTX-FEP-MEM-SXT/TMP-TET</w:t>
                            </w:r>
                          </w:p>
                        </w:tc>
                        <w:tc>
                          <w:tcPr>
                            <w:tcW w:w="700" w:type="dxa"/>
                            <w:shd w:val="clear" w:color="auto" w:fill="auto"/>
                          </w:tcPr>
                          <w:p w14:paraId="1177284E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8</w:t>
                            </w:r>
                          </w:p>
                        </w:tc>
                        <w:tc>
                          <w:tcPr>
                            <w:tcW w:w="570" w:type="dxa"/>
                            <w:shd w:val="clear" w:color="auto" w:fill="auto"/>
                          </w:tcPr>
                          <w:p w14:paraId="2351EFEF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4</w:t>
                            </w:r>
                          </w:p>
                        </w:tc>
                        <w:tc>
                          <w:tcPr>
                            <w:tcW w:w="565" w:type="dxa"/>
                            <w:shd w:val="clear" w:color="auto" w:fill="auto"/>
                          </w:tcPr>
                          <w:p w14:paraId="196E7520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848" w:type="dxa"/>
                            <w:shd w:val="clear" w:color="auto" w:fill="auto"/>
                          </w:tcPr>
                          <w:p w14:paraId="3D90032C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853" w:type="dxa"/>
                            <w:shd w:val="clear" w:color="auto" w:fill="auto"/>
                          </w:tcPr>
                          <w:p w14:paraId="58D691D0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1</w:t>
                            </w:r>
                          </w:p>
                        </w:tc>
                      </w:tr>
                      <w:tr w:rsidR="00122566" w:rsidRPr="00DD72F4" w14:paraId="5A4F90DD" w14:textId="77777777" w:rsidTr="0080093C">
                        <w:trPr>
                          <w:cantSplit/>
                          <w:trHeight w:val="251"/>
                        </w:trPr>
                        <w:tc>
                          <w:tcPr>
                            <w:tcW w:w="6533" w:type="dxa"/>
                            <w:shd w:val="clear" w:color="auto" w:fill="auto"/>
                          </w:tcPr>
                          <w:p w14:paraId="5EB8646B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AMC-ATM-CN-CTX-FEP-MEM-SXT/TMP-TET</w:t>
                            </w:r>
                          </w:p>
                        </w:tc>
                        <w:tc>
                          <w:tcPr>
                            <w:tcW w:w="700" w:type="dxa"/>
                            <w:shd w:val="clear" w:color="auto" w:fill="auto"/>
                          </w:tcPr>
                          <w:p w14:paraId="62F1580D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8</w:t>
                            </w:r>
                          </w:p>
                        </w:tc>
                        <w:tc>
                          <w:tcPr>
                            <w:tcW w:w="570" w:type="dxa"/>
                            <w:shd w:val="clear" w:color="auto" w:fill="auto"/>
                          </w:tcPr>
                          <w:p w14:paraId="5FCBDC3D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4</w:t>
                            </w:r>
                          </w:p>
                        </w:tc>
                        <w:tc>
                          <w:tcPr>
                            <w:tcW w:w="565" w:type="dxa"/>
                            <w:shd w:val="clear" w:color="auto" w:fill="auto"/>
                          </w:tcPr>
                          <w:p w14:paraId="2ACCF11E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848" w:type="dxa"/>
                            <w:shd w:val="clear" w:color="auto" w:fill="auto"/>
                          </w:tcPr>
                          <w:p w14:paraId="134AE764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853" w:type="dxa"/>
                            <w:shd w:val="clear" w:color="auto" w:fill="auto"/>
                          </w:tcPr>
                          <w:p w14:paraId="3B9B927D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0</w:t>
                            </w:r>
                          </w:p>
                        </w:tc>
                      </w:tr>
                      <w:tr w:rsidR="00122566" w:rsidRPr="00DD72F4" w14:paraId="68E10C29" w14:textId="77777777" w:rsidTr="0080093C">
                        <w:trPr>
                          <w:cantSplit/>
                          <w:trHeight w:val="251"/>
                        </w:trPr>
                        <w:tc>
                          <w:tcPr>
                            <w:tcW w:w="6533" w:type="dxa"/>
                            <w:shd w:val="clear" w:color="auto" w:fill="auto"/>
                          </w:tcPr>
                          <w:p w14:paraId="397544C1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AMC-ATM-CIP-CTX-FEP-FOS-SXT/TMP</w:t>
                            </w:r>
                          </w:p>
                        </w:tc>
                        <w:tc>
                          <w:tcPr>
                            <w:tcW w:w="700" w:type="dxa"/>
                            <w:shd w:val="clear" w:color="auto" w:fill="auto"/>
                          </w:tcPr>
                          <w:p w14:paraId="62DB6B1D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7</w:t>
                            </w:r>
                          </w:p>
                        </w:tc>
                        <w:tc>
                          <w:tcPr>
                            <w:tcW w:w="570" w:type="dxa"/>
                            <w:shd w:val="clear" w:color="auto" w:fill="auto"/>
                          </w:tcPr>
                          <w:p w14:paraId="16A930EC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4</w:t>
                            </w:r>
                          </w:p>
                        </w:tc>
                        <w:tc>
                          <w:tcPr>
                            <w:tcW w:w="565" w:type="dxa"/>
                            <w:shd w:val="clear" w:color="auto" w:fill="auto"/>
                          </w:tcPr>
                          <w:p w14:paraId="73C68B19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848" w:type="dxa"/>
                            <w:shd w:val="clear" w:color="auto" w:fill="auto"/>
                          </w:tcPr>
                          <w:p w14:paraId="22D33538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853" w:type="dxa"/>
                            <w:shd w:val="clear" w:color="auto" w:fill="auto"/>
                          </w:tcPr>
                          <w:p w14:paraId="1BAD77FE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0</w:t>
                            </w:r>
                          </w:p>
                        </w:tc>
                      </w:tr>
                      <w:tr w:rsidR="00122566" w:rsidRPr="00DD72F4" w14:paraId="5B85102C" w14:textId="77777777" w:rsidTr="0080093C">
                        <w:trPr>
                          <w:cantSplit/>
                          <w:trHeight w:val="251"/>
                        </w:trPr>
                        <w:tc>
                          <w:tcPr>
                            <w:tcW w:w="6533" w:type="dxa"/>
                            <w:shd w:val="clear" w:color="auto" w:fill="auto"/>
                          </w:tcPr>
                          <w:p w14:paraId="1C9C6646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AMC-ATM-CHL-CTX-FEP-SXT/TMP-TET</w:t>
                            </w:r>
                          </w:p>
                        </w:tc>
                        <w:tc>
                          <w:tcPr>
                            <w:tcW w:w="700" w:type="dxa"/>
                            <w:shd w:val="clear" w:color="auto" w:fill="auto"/>
                          </w:tcPr>
                          <w:p w14:paraId="370C5C0E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7</w:t>
                            </w:r>
                          </w:p>
                        </w:tc>
                        <w:tc>
                          <w:tcPr>
                            <w:tcW w:w="570" w:type="dxa"/>
                            <w:shd w:val="clear" w:color="auto" w:fill="auto"/>
                          </w:tcPr>
                          <w:p w14:paraId="703449A5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4</w:t>
                            </w:r>
                          </w:p>
                        </w:tc>
                        <w:tc>
                          <w:tcPr>
                            <w:tcW w:w="565" w:type="dxa"/>
                            <w:shd w:val="clear" w:color="auto" w:fill="auto"/>
                          </w:tcPr>
                          <w:p w14:paraId="20FA2080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848" w:type="dxa"/>
                            <w:shd w:val="clear" w:color="auto" w:fill="auto"/>
                          </w:tcPr>
                          <w:p w14:paraId="36BD9529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853" w:type="dxa"/>
                            <w:shd w:val="clear" w:color="auto" w:fill="auto"/>
                          </w:tcPr>
                          <w:p w14:paraId="22100463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0</w:t>
                            </w:r>
                          </w:p>
                        </w:tc>
                      </w:tr>
                      <w:tr w:rsidR="00122566" w:rsidRPr="00DD72F4" w14:paraId="73241F57" w14:textId="77777777" w:rsidTr="0080093C">
                        <w:trPr>
                          <w:cantSplit/>
                          <w:trHeight w:val="251"/>
                        </w:trPr>
                        <w:tc>
                          <w:tcPr>
                            <w:tcW w:w="6533" w:type="dxa"/>
                            <w:shd w:val="clear" w:color="auto" w:fill="auto"/>
                          </w:tcPr>
                          <w:p w14:paraId="1ACA4965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AMC-ATM-CIP-CTX-FEP-LEV-SXT/TMP</w:t>
                            </w:r>
                          </w:p>
                        </w:tc>
                        <w:tc>
                          <w:tcPr>
                            <w:tcW w:w="700" w:type="dxa"/>
                            <w:shd w:val="clear" w:color="auto" w:fill="auto"/>
                          </w:tcPr>
                          <w:p w14:paraId="5D6E6043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7</w:t>
                            </w:r>
                          </w:p>
                        </w:tc>
                        <w:tc>
                          <w:tcPr>
                            <w:tcW w:w="570" w:type="dxa"/>
                            <w:shd w:val="clear" w:color="auto" w:fill="auto"/>
                          </w:tcPr>
                          <w:p w14:paraId="6E6FC97F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3</w:t>
                            </w:r>
                          </w:p>
                        </w:tc>
                        <w:tc>
                          <w:tcPr>
                            <w:tcW w:w="565" w:type="dxa"/>
                            <w:shd w:val="clear" w:color="auto" w:fill="auto"/>
                          </w:tcPr>
                          <w:p w14:paraId="51920133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848" w:type="dxa"/>
                            <w:shd w:val="clear" w:color="auto" w:fill="auto"/>
                          </w:tcPr>
                          <w:p w14:paraId="6944E94D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853" w:type="dxa"/>
                            <w:shd w:val="clear" w:color="auto" w:fill="auto"/>
                          </w:tcPr>
                          <w:p w14:paraId="13B71EC5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1</w:t>
                            </w:r>
                          </w:p>
                        </w:tc>
                      </w:tr>
                      <w:tr w:rsidR="00122566" w:rsidRPr="00DD72F4" w14:paraId="3BA874DE" w14:textId="77777777" w:rsidTr="0080093C">
                        <w:trPr>
                          <w:cantSplit/>
                          <w:trHeight w:val="251"/>
                        </w:trPr>
                        <w:tc>
                          <w:tcPr>
                            <w:tcW w:w="6533" w:type="dxa"/>
                            <w:shd w:val="clear" w:color="auto" w:fill="auto"/>
                          </w:tcPr>
                          <w:p w14:paraId="4BD33A26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AMC-ATM-CIP-CTX-FEP-SXT/TMP-TET</w:t>
                            </w:r>
                          </w:p>
                        </w:tc>
                        <w:tc>
                          <w:tcPr>
                            <w:tcW w:w="700" w:type="dxa"/>
                            <w:shd w:val="clear" w:color="auto" w:fill="auto"/>
                          </w:tcPr>
                          <w:p w14:paraId="016AB33A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7</w:t>
                            </w:r>
                          </w:p>
                        </w:tc>
                        <w:tc>
                          <w:tcPr>
                            <w:tcW w:w="570" w:type="dxa"/>
                            <w:shd w:val="clear" w:color="auto" w:fill="auto"/>
                          </w:tcPr>
                          <w:p w14:paraId="756A6F5D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4</w:t>
                            </w:r>
                          </w:p>
                        </w:tc>
                        <w:tc>
                          <w:tcPr>
                            <w:tcW w:w="565" w:type="dxa"/>
                            <w:shd w:val="clear" w:color="auto" w:fill="auto"/>
                          </w:tcPr>
                          <w:p w14:paraId="0F3F44F1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848" w:type="dxa"/>
                            <w:shd w:val="clear" w:color="auto" w:fill="auto"/>
                          </w:tcPr>
                          <w:p w14:paraId="09447DD6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853" w:type="dxa"/>
                            <w:shd w:val="clear" w:color="auto" w:fill="auto"/>
                          </w:tcPr>
                          <w:p w14:paraId="239C3BA2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1</w:t>
                            </w:r>
                          </w:p>
                        </w:tc>
                      </w:tr>
                      <w:tr w:rsidR="00122566" w:rsidRPr="00DD72F4" w14:paraId="7CAFC373" w14:textId="77777777" w:rsidTr="0080093C">
                        <w:trPr>
                          <w:cantSplit/>
                          <w:trHeight w:val="251"/>
                        </w:trPr>
                        <w:tc>
                          <w:tcPr>
                            <w:tcW w:w="6533" w:type="dxa"/>
                            <w:shd w:val="clear" w:color="auto" w:fill="auto"/>
                          </w:tcPr>
                          <w:p w14:paraId="48983945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AMC-ATM-CTX-FEP-FOX-SXT/TMP-TET</w:t>
                            </w:r>
                          </w:p>
                        </w:tc>
                        <w:tc>
                          <w:tcPr>
                            <w:tcW w:w="700" w:type="dxa"/>
                            <w:shd w:val="clear" w:color="auto" w:fill="auto"/>
                          </w:tcPr>
                          <w:p w14:paraId="12D9F6FE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7</w:t>
                            </w:r>
                          </w:p>
                        </w:tc>
                        <w:tc>
                          <w:tcPr>
                            <w:tcW w:w="570" w:type="dxa"/>
                            <w:shd w:val="clear" w:color="auto" w:fill="auto"/>
                          </w:tcPr>
                          <w:p w14:paraId="4EE52977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3</w:t>
                            </w:r>
                          </w:p>
                        </w:tc>
                        <w:tc>
                          <w:tcPr>
                            <w:tcW w:w="565" w:type="dxa"/>
                            <w:shd w:val="clear" w:color="auto" w:fill="auto"/>
                          </w:tcPr>
                          <w:p w14:paraId="4874A71A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848" w:type="dxa"/>
                            <w:shd w:val="clear" w:color="auto" w:fill="auto"/>
                          </w:tcPr>
                          <w:p w14:paraId="3E3B675D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2</w:t>
                            </w:r>
                          </w:p>
                        </w:tc>
                        <w:tc>
                          <w:tcPr>
                            <w:tcW w:w="853" w:type="dxa"/>
                            <w:shd w:val="clear" w:color="auto" w:fill="auto"/>
                          </w:tcPr>
                          <w:p w14:paraId="07F9293D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0</w:t>
                            </w:r>
                          </w:p>
                        </w:tc>
                      </w:tr>
                      <w:tr w:rsidR="00122566" w:rsidRPr="00DD72F4" w14:paraId="39AA860E" w14:textId="77777777" w:rsidTr="0080093C">
                        <w:trPr>
                          <w:cantSplit/>
                          <w:trHeight w:val="251"/>
                        </w:trPr>
                        <w:tc>
                          <w:tcPr>
                            <w:tcW w:w="6533" w:type="dxa"/>
                            <w:shd w:val="clear" w:color="auto" w:fill="auto"/>
                          </w:tcPr>
                          <w:p w14:paraId="7DEA1F1D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AMC-CIP-CTX-FEP-FOX-LEV-TET</w:t>
                            </w:r>
                          </w:p>
                        </w:tc>
                        <w:tc>
                          <w:tcPr>
                            <w:tcW w:w="700" w:type="dxa"/>
                            <w:shd w:val="clear" w:color="auto" w:fill="auto"/>
                          </w:tcPr>
                          <w:p w14:paraId="19B8A3FB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7</w:t>
                            </w:r>
                          </w:p>
                        </w:tc>
                        <w:tc>
                          <w:tcPr>
                            <w:tcW w:w="570" w:type="dxa"/>
                            <w:shd w:val="clear" w:color="auto" w:fill="auto"/>
                          </w:tcPr>
                          <w:p w14:paraId="5B77A52E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3</w:t>
                            </w:r>
                          </w:p>
                        </w:tc>
                        <w:tc>
                          <w:tcPr>
                            <w:tcW w:w="565" w:type="dxa"/>
                            <w:shd w:val="clear" w:color="auto" w:fill="auto"/>
                          </w:tcPr>
                          <w:p w14:paraId="1808BD1D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848" w:type="dxa"/>
                            <w:shd w:val="clear" w:color="auto" w:fill="auto"/>
                          </w:tcPr>
                          <w:p w14:paraId="224BCE7D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853" w:type="dxa"/>
                            <w:shd w:val="clear" w:color="auto" w:fill="auto"/>
                          </w:tcPr>
                          <w:p w14:paraId="513D59CA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0</w:t>
                            </w:r>
                          </w:p>
                        </w:tc>
                      </w:tr>
                      <w:tr w:rsidR="00122566" w:rsidRPr="00DD72F4" w14:paraId="34DC10C8" w14:textId="77777777" w:rsidTr="0080093C">
                        <w:trPr>
                          <w:cantSplit/>
                          <w:trHeight w:val="251"/>
                        </w:trPr>
                        <w:tc>
                          <w:tcPr>
                            <w:tcW w:w="6533" w:type="dxa"/>
                            <w:shd w:val="clear" w:color="auto" w:fill="auto"/>
                          </w:tcPr>
                          <w:p w14:paraId="5DE5A199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AMC-ATM-CN-CTX-FEP-TET</w:t>
                            </w:r>
                          </w:p>
                        </w:tc>
                        <w:tc>
                          <w:tcPr>
                            <w:tcW w:w="700" w:type="dxa"/>
                            <w:shd w:val="clear" w:color="auto" w:fill="auto"/>
                          </w:tcPr>
                          <w:p w14:paraId="4D75549B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6</w:t>
                            </w:r>
                          </w:p>
                        </w:tc>
                        <w:tc>
                          <w:tcPr>
                            <w:tcW w:w="570" w:type="dxa"/>
                            <w:shd w:val="clear" w:color="auto" w:fill="auto"/>
                          </w:tcPr>
                          <w:p w14:paraId="293B98F9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3</w:t>
                            </w:r>
                          </w:p>
                        </w:tc>
                        <w:tc>
                          <w:tcPr>
                            <w:tcW w:w="565" w:type="dxa"/>
                            <w:shd w:val="clear" w:color="auto" w:fill="auto"/>
                          </w:tcPr>
                          <w:p w14:paraId="6E685A0D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848" w:type="dxa"/>
                            <w:shd w:val="clear" w:color="auto" w:fill="auto"/>
                          </w:tcPr>
                          <w:p w14:paraId="34539D82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853" w:type="dxa"/>
                            <w:shd w:val="clear" w:color="auto" w:fill="auto"/>
                          </w:tcPr>
                          <w:p w14:paraId="06CE5694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0</w:t>
                            </w:r>
                          </w:p>
                        </w:tc>
                      </w:tr>
                      <w:tr w:rsidR="00122566" w:rsidRPr="00DD72F4" w14:paraId="1743F9A2" w14:textId="77777777" w:rsidTr="0080093C">
                        <w:trPr>
                          <w:cantSplit/>
                          <w:trHeight w:val="251"/>
                        </w:trPr>
                        <w:tc>
                          <w:tcPr>
                            <w:tcW w:w="6533" w:type="dxa"/>
                            <w:shd w:val="clear" w:color="auto" w:fill="auto"/>
                          </w:tcPr>
                          <w:p w14:paraId="797C9827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AMC-ATM-CTX-FEP-FOX-SXT/TMP</w:t>
                            </w:r>
                          </w:p>
                        </w:tc>
                        <w:tc>
                          <w:tcPr>
                            <w:tcW w:w="700" w:type="dxa"/>
                            <w:shd w:val="clear" w:color="auto" w:fill="auto"/>
                          </w:tcPr>
                          <w:p w14:paraId="3BE605A8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6</w:t>
                            </w:r>
                          </w:p>
                        </w:tc>
                        <w:tc>
                          <w:tcPr>
                            <w:tcW w:w="570" w:type="dxa"/>
                            <w:shd w:val="clear" w:color="auto" w:fill="auto"/>
                          </w:tcPr>
                          <w:p w14:paraId="0273D0AE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2</w:t>
                            </w:r>
                          </w:p>
                        </w:tc>
                        <w:tc>
                          <w:tcPr>
                            <w:tcW w:w="565" w:type="dxa"/>
                            <w:shd w:val="clear" w:color="auto" w:fill="auto"/>
                          </w:tcPr>
                          <w:p w14:paraId="3019641A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848" w:type="dxa"/>
                            <w:shd w:val="clear" w:color="auto" w:fill="auto"/>
                          </w:tcPr>
                          <w:p w14:paraId="5921F876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853" w:type="dxa"/>
                            <w:shd w:val="clear" w:color="auto" w:fill="auto"/>
                          </w:tcPr>
                          <w:p w14:paraId="0745AE7F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1</w:t>
                            </w:r>
                          </w:p>
                        </w:tc>
                      </w:tr>
                      <w:tr w:rsidR="00122566" w:rsidRPr="00DD72F4" w14:paraId="0D2298EE" w14:textId="77777777" w:rsidTr="0080093C">
                        <w:trPr>
                          <w:cantSplit/>
                          <w:trHeight w:val="251"/>
                        </w:trPr>
                        <w:tc>
                          <w:tcPr>
                            <w:tcW w:w="6533" w:type="dxa"/>
                            <w:shd w:val="clear" w:color="auto" w:fill="auto"/>
                          </w:tcPr>
                          <w:p w14:paraId="25CC77DF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AMC-ATM-CTX-FEP-SXT/TMP-TET</w:t>
                            </w:r>
                          </w:p>
                        </w:tc>
                        <w:tc>
                          <w:tcPr>
                            <w:tcW w:w="700" w:type="dxa"/>
                            <w:shd w:val="clear" w:color="auto" w:fill="auto"/>
                          </w:tcPr>
                          <w:p w14:paraId="301F6C72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6</w:t>
                            </w:r>
                          </w:p>
                        </w:tc>
                        <w:tc>
                          <w:tcPr>
                            <w:tcW w:w="570" w:type="dxa"/>
                            <w:shd w:val="clear" w:color="auto" w:fill="auto"/>
                          </w:tcPr>
                          <w:p w14:paraId="4090215D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3</w:t>
                            </w:r>
                          </w:p>
                        </w:tc>
                        <w:tc>
                          <w:tcPr>
                            <w:tcW w:w="565" w:type="dxa"/>
                            <w:shd w:val="clear" w:color="auto" w:fill="auto"/>
                          </w:tcPr>
                          <w:p w14:paraId="745CBF5A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848" w:type="dxa"/>
                            <w:shd w:val="clear" w:color="auto" w:fill="auto"/>
                          </w:tcPr>
                          <w:p w14:paraId="2525E658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3</w:t>
                            </w:r>
                          </w:p>
                        </w:tc>
                        <w:tc>
                          <w:tcPr>
                            <w:tcW w:w="853" w:type="dxa"/>
                            <w:shd w:val="clear" w:color="auto" w:fill="auto"/>
                          </w:tcPr>
                          <w:p w14:paraId="3A02812E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0</w:t>
                            </w:r>
                          </w:p>
                        </w:tc>
                      </w:tr>
                      <w:tr w:rsidR="00122566" w:rsidRPr="00DD72F4" w14:paraId="16ED66CE" w14:textId="77777777" w:rsidTr="0080093C">
                        <w:trPr>
                          <w:cantSplit/>
                          <w:trHeight w:val="251"/>
                        </w:trPr>
                        <w:tc>
                          <w:tcPr>
                            <w:tcW w:w="6533" w:type="dxa"/>
                            <w:shd w:val="clear" w:color="auto" w:fill="auto"/>
                          </w:tcPr>
                          <w:p w14:paraId="0351A66D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AMC-CTX-FEP-LEV-SXT/TMP-TET</w:t>
                            </w:r>
                          </w:p>
                        </w:tc>
                        <w:tc>
                          <w:tcPr>
                            <w:tcW w:w="700" w:type="dxa"/>
                            <w:shd w:val="clear" w:color="auto" w:fill="auto"/>
                          </w:tcPr>
                          <w:p w14:paraId="6E6A4D68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6</w:t>
                            </w:r>
                          </w:p>
                        </w:tc>
                        <w:tc>
                          <w:tcPr>
                            <w:tcW w:w="570" w:type="dxa"/>
                            <w:shd w:val="clear" w:color="auto" w:fill="auto"/>
                          </w:tcPr>
                          <w:p w14:paraId="7F287642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4</w:t>
                            </w:r>
                          </w:p>
                        </w:tc>
                        <w:tc>
                          <w:tcPr>
                            <w:tcW w:w="565" w:type="dxa"/>
                            <w:shd w:val="clear" w:color="auto" w:fill="auto"/>
                          </w:tcPr>
                          <w:p w14:paraId="4E4DACE6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848" w:type="dxa"/>
                            <w:shd w:val="clear" w:color="auto" w:fill="auto"/>
                          </w:tcPr>
                          <w:p w14:paraId="14EED530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853" w:type="dxa"/>
                            <w:shd w:val="clear" w:color="auto" w:fill="auto"/>
                          </w:tcPr>
                          <w:p w14:paraId="29755FEA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80093C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0</w:t>
                            </w:r>
                          </w:p>
                        </w:tc>
                      </w:tr>
                      <w:tr w:rsidR="00122566" w:rsidRPr="00DD72F4" w14:paraId="1E0EA870" w14:textId="77777777" w:rsidTr="001D2E25">
                        <w:trPr>
                          <w:cantSplit/>
                          <w:trHeight w:val="74"/>
                        </w:trPr>
                        <w:tc>
                          <w:tcPr>
                            <w:tcW w:w="6533" w:type="dxa"/>
                            <w:tcBorders>
                              <w:bottom w:val="single" w:sz="12" w:space="0" w:color="auto"/>
                            </w:tcBorders>
                            <w:shd w:val="clear" w:color="auto" w:fill="auto"/>
                          </w:tcPr>
                          <w:p w14:paraId="2C8DBBA9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</w:p>
                        </w:tc>
                        <w:tc>
                          <w:tcPr>
                            <w:tcW w:w="700" w:type="dxa"/>
                            <w:tcBorders>
                              <w:bottom w:val="single" w:sz="12" w:space="0" w:color="auto"/>
                            </w:tcBorders>
                            <w:shd w:val="clear" w:color="auto" w:fill="auto"/>
                          </w:tcPr>
                          <w:p w14:paraId="54651F88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</w:p>
                        </w:tc>
                        <w:tc>
                          <w:tcPr>
                            <w:tcW w:w="570" w:type="dxa"/>
                            <w:tcBorders>
                              <w:bottom w:val="single" w:sz="12" w:space="0" w:color="auto"/>
                            </w:tcBorders>
                            <w:shd w:val="clear" w:color="auto" w:fill="auto"/>
                          </w:tcPr>
                          <w:p w14:paraId="467775C7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</w:p>
                        </w:tc>
                        <w:tc>
                          <w:tcPr>
                            <w:tcW w:w="565" w:type="dxa"/>
                            <w:tcBorders>
                              <w:bottom w:val="single" w:sz="12" w:space="0" w:color="auto"/>
                            </w:tcBorders>
                            <w:shd w:val="clear" w:color="auto" w:fill="auto"/>
                          </w:tcPr>
                          <w:p w14:paraId="6FEE372B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</w:p>
                        </w:tc>
                        <w:tc>
                          <w:tcPr>
                            <w:tcW w:w="848" w:type="dxa"/>
                            <w:tcBorders>
                              <w:bottom w:val="single" w:sz="12" w:space="0" w:color="auto"/>
                            </w:tcBorders>
                            <w:shd w:val="clear" w:color="auto" w:fill="auto"/>
                          </w:tcPr>
                          <w:p w14:paraId="20C771B2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</w:p>
                        </w:tc>
                        <w:tc>
                          <w:tcPr>
                            <w:tcW w:w="853" w:type="dxa"/>
                            <w:tcBorders>
                              <w:bottom w:val="single" w:sz="12" w:space="0" w:color="auto"/>
                            </w:tcBorders>
                            <w:shd w:val="clear" w:color="auto" w:fill="auto"/>
                          </w:tcPr>
                          <w:p w14:paraId="1E6183EC" w14:textId="77777777" w:rsidR="00122566" w:rsidRPr="0080093C" w:rsidRDefault="00122566" w:rsidP="001D2E2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</w:p>
                        </w:tc>
                      </w:tr>
                      <w:tr w:rsidR="00122566" w:rsidRPr="00DD72F4" w14:paraId="1647A544" w14:textId="77777777" w:rsidTr="0080093C">
                        <w:trPr>
                          <w:cantSplit/>
                          <w:trHeight w:val="503"/>
                        </w:trPr>
                        <w:tc>
                          <w:tcPr>
                            <w:tcW w:w="10072" w:type="dxa"/>
                            <w:gridSpan w:val="6"/>
                            <w:shd w:val="clear" w:color="auto" w:fill="auto"/>
                          </w:tcPr>
                          <w:p w14:paraId="336090E7" w14:textId="687E9788" w:rsidR="00122566" w:rsidRPr="00455029" w:rsidRDefault="00122566" w:rsidP="0080093C">
                            <w:pPr>
                              <w:spacing w:after="0"/>
                              <w:jc w:val="both"/>
                              <w:rPr>
                                <w:sz w:val="16"/>
                                <w:szCs w:val="16"/>
                              </w:rPr>
                            </w:pPr>
                            <w:r w:rsidRPr="00455029">
                              <w:rPr>
                                <w:rFonts w:cs="Times New Roman"/>
                                <w:szCs w:val="16"/>
                                <w:vertAlign w:val="subscript"/>
                              </w:rPr>
                              <w:t>Nº=Number,</w:t>
                            </w:r>
                            <w:r>
                              <w:rPr>
                                <w:rFonts w:cs="Times New Roman"/>
                                <w:szCs w:val="16"/>
                                <w:vertAlign w:val="subscript"/>
                              </w:rPr>
                              <w:t xml:space="preserve"> </w:t>
                            </w:r>
                            <w:r w:rsidRPr="001268D8">
                              <w:rPr>
                                <w:rFonts w:cs="Times New Roman"/>
                                <w:szCs w:val="16"/>
                                <w:vertAlign w:val="subscript"/>
                              </w:rPr>
                              <w:t>ATB=Antibiotics</w:t>
                            </w:r>
                            <w:r>
                              <w:rPr>
                                <w:rFonts w:cs="Times New Roman"/>
                                <w:szCs w:val="16"/>
                                <w:vertAlign w:val="subscript"/>
                              </w:rPr>
                              <w:t>,</w:t>
                            </w:r>
                            <w:r w:rsidRPr="00455029">
                              <w:rPr>
                                <w:rFonts w:cs="Times New Roman"/>
                                <w:szCs w:val="16"/>
                                <w:vertAlign w:val="subscript"/>
                              </w:rPr>
                              <w:t xml:space="preserve"> HP=Hospitalized patients, HEV=Hospital Environment, HWW=Hospital wastewater. </w:t>
                            </w:r>
                            <w:r w:rsidRPr="00455029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AMC=amoxicillin-clavulanic acid, FEP=cefepime, CTX=cefotaxime, ATM=aztreonam, TET=tetracycline, SXT/TMP=trimethoprim-sulfamethoxazole, CIP=ciprofloxacin, LEV=levofloxacin, FOX=cefoxitin, CN=gentamicin, CHL= chlora</w:t>
                            </w:r>
                            <w:r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mphenicol, MEM=meropenem, and FOS</w:t>
                            </w:r>
                            <w:r w:rsidRPr="00455029">
                              <w:rPr>
                                <w:rFonts w:cs="Times New Roman"/>
                                <w:sz w:val="16"/>
                                <w:szCs w:val="16"/>
                              </w:rPr>
                              <w:t>=Fosfomycin.</w:t>
                            </w:r>
                          </w:p>
                          <w:p w14:paraId="1AA3BAF2" w14:textId="77777777" w:rsidR="00122566" w:rsidRPr="0080093C" w:rsidRDefault="00122566" w:rsidP="00257A55">
                            <w:pPr>
                              <w:autoSpaceDE w:val="0"/>
                              <w:autoSpaceDN w:val="0"/>
                              <w:adjustRightInd w:val="0"/>
                              <w:spacing w:after="0" w:line="276" w:lineRule="auto"/>
                              <w:ind w:left="60" w:right="60"/>
                              <w:jc w:val="center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</w:p>
                        </w:tc>
                      </w:tr>
                    </w:tbl>
                    <w:p w14:paraId="559BE2E4" w14:textId="77777777" w:rsidR="00122566" w:rsidRPr="00DD72F4" w:rsidRDefault="00122566" w:rsidP="0080093C">
                      <w:pPr>
                        <w:rPr>
                          <w:rFonts w:cs="Times New Roman"/>
                          <w:sz w:val="20"/>
                          <w:szCs w:val="20"/>
                        </w:rPr>
                      </w:pPr>
                    </w:p>
                  </w:txbxContent>
                </v:textbox>
                <w10:wrap type="square" anchorx="page"/>
              </v:shape>
            </w:pict>
          </mc:Fallback>
        </mc:AlternateContent>
      </w:r>
      <w:r>
        <w:rPr>
          <w:rFonts w:cs="Times New Roman"/>
          <w:color w:val="000000" w:themeColor="text1"/>
          <w:szCs w:val="24"/>
        </w:rPr>
        <w:br w:type="page"/>
      </w:r>
    </w:p>
    <w:p w14:paraId="6DB75E96" w14:textId="1F77F2D2" w:rsidR="00A22310" w:rsidRDefault="00A22310">
      <w:pPr>
        <w:spacing w:line="259" w:lineRule="auto"/>
        <w:rPr>
          <w:rFonts w:eastAsia="Times New Roman" w:cs="Times New Roman"/>
          <w:b/>
          <w:bCs/>
          <w:color w:val="000000" w:themeColor="text1"/>
          <w:szCs w:val="24"/>
        </w:rPr>
      </w:pPr>
    </w:p>
    <w:p w14:paraId="065139EC" w14:textId="5E827C32" w:rsidR="003D0ECC" w:rsidRPr="008F1121" w:rsidRDefault="003D0ECC" w:rsidP="006F6BCB">
      <w:pPr>
        <w:rPr>
          <w:rFonts w:eastAsia="Times New Roman" w:cs="Times New Roman"/>
          <w:b/>
          <w:bCs/>
          <w:color w:val="000000" w:themeColor="text1"/>
          <w:szCs w:val="24"/>
        </w:rPr>
      </w:pPr>
    </w:p>
    <w:p w14:paraId="0455B1BC" w14:textId="0F737195" w:rsidR="00144C0C" w:rsidRPr="008F1121" w:rsidRDefault="00172459" w:rsidP="00F92ACD">
      <w:pPr>
        <w:ind w:firstLine="708"/>
        <w:jc w:val="both"/>
        <w:rPr>
          <w:rFonts w:cs="Times New Roman"/>
          <w:color w:val="000000" w:themeColor="text1"/>
          <w:szCs w:val="24"/>
        </w:rPr>
      </w:pPr>
      <w:r w:rsidRPr="008F1121">
        <w:rPr>
          <w:rFonts w:cs="Times New Roman"/>
          <w:i/>
          <w:color w:val="000000" w:themeColor="text1"/>
          <w:szCs w:val="24"/>
        </w:rPr>
        <w:t xml:space="preserve"> </w:t>
      </w:r>
    </w:p>
    <w:p w14:paraId="213FA770" w14:textId="3D40E7F1" w:rsidR="00402296" w:rsidRPr="008F1121" w:rsidRDefault="00402296" w:rsidP="00402296">
      <w:pPr>
        <w:ind w:firstLine="708"/>
        <w:jc w:val="both"/>
        <w:rPr>
          <w:rFonts w:eastAsia="Times New Roman" w:cs="Times New Roman"/>
          <w:bCs/>
          <w:color w:val="000000" w:themeColor="text1"/>
          <w:szCs w:val="24"/>
        </w:rPr>
      </w:pPr>
      <w:r w:rsidRPr="008F1121">
        <w:rPr>
          <w:rFonts w:eastAsia="Times New Roman" w:cs="Times New Roman"/>
          <w:b/>
          <w:bCs/>
          <w:noProof/>
          <w:color w:val="000000" w:themeColor="text1"/>
          <w:szCs w:val="24"/>
          <w:lang w:val="fr-FR" w:eastAsia="fr-FR"/>
        </w:rPr>
        <mc:AlternateContent>
          <mc:Choice Requires="wps">
            <w:drawing>
              <wp:anchor distT="45720" distB="45720" distL="114300" distR="114300" simplePos="0" relativeHeight="251713536" behindDoc="0" locked="0" layoutInCell="1" allowOverlap="1" wp14:anchorId="42B7FE2D" wp14:editId="39963BBB">
                <wp:simplePos x="0" y="0"/>
                <wp:positionH relativeFrom="margin">
                  <wp:align>center</wp:align>
                </wp:positionH>
                <wp:positionV relativeFrom="margin">
                  <wp:align>top</wp:align>
                </wp:positionV>
                <wp:extent cx="6553200" cy="1404620"/>
                <wp:effectExtent l="0" t="0" r="0" b="5080"/>
                <wp:wrapSquare wrapText="bothSides"/>
                <wp:docPr id="77057" name="Zone de texte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6553200" cy="140462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A3CD485" w14:textId="11E24875" w:rsidR="00122566" w:rsidRPr="001C48B1" w:rsidRDefault="00122566" w:rsidP="00CE30CB">
                            <w:pPr>
                              <w:pStyle w:val="Caption"/>
                              <w:keepNext/>
                              <w:rPr>
                                <w:i w:val="0"/>
                                <w:color w:val="000000" w:themeColor="text1"/>
                                <w:sz w:val="24"/>
                                <w:szCs w:val="24"/>
                                <w:lang w:val="en-US"/>
                              </w:rPr>
                            </w:pPr>
                            <w:bookmarkStart w:id="2" w:name="_Toc173129675"/>
                            <w:r>
                              <w:rPr>
                                <w:b/>
                                <w:i w:val="0"/>
                                <w:color w:val="000000" w:themeColor="text1"/>
                                <w:sz w:val="24"/>
                                <w:szCs w:val="24"/>
                                <w:lang w:val="en-US"/>
                              </w:rPr>
                              <w:t>S</w:t>
                            </w:r>
                            <w:r w:rsidR="00B34A2B">
                              <w:rPr>
                                <w:b/>
                                <w:i w:val="0"/>
                                <w:color w:val="000000" w:themeColor="text1"/>
                                <w:sz w:val="24"/>
                                <w:szCs w:val="24"/>
                                <w:lang w:val="en-US"/>
                              </w:rPr>
                              <w:t>upplementary table S3</w:t>
                            </w:r>
                            <w:r w:rsidRPr="001C48B1">
                              <w:rPr>
                                <w:b/>
                                <w:i w:val="0"/>
                                <w:color w:val="000000" w:themeColor="text1"/>
                                <w:sz w:val="24"/>
                                <w:szCs w:val="24"/>
                                <w:lang w:val="en-US"/>
                              </w:rPr>
                              <w:t>:</w:t>
                            </w:r>
                            <w:r w:rsidRPr="001C48B1">
                              <w:rPr>
                                <w:i w:val="0"/>
                                <w:color w:val="000000" w:themeColor="text1"/>
                                <w:sz w:val="24"/>
                                <w:szCs w:val="24"/>
                                <w:lang w:val="en-US"/>
                              </w:rPr>
                              <w:t xml:space="preserve"> </w:t>
                            </w:r>
                            <w:r w:rsidRPr="001C48B1">
                              <w:rPr>
                                <w:i w:val="0"/>
                                <w:color w:val="000000" w:themeColor="text1"/>
                                <w:sz w:val="24"/>
                                <w:szCs w:val="24"/>
                              </w:rPr>
                              <w:t>β</w:t>
                            </w:r>
                            <w:r w:rsidRPr="001C48B1">
                              <w:rPr>
                                <w:i w:val="0"/>
                                <w:color w:val="000000" w:themeColor="text1"/>
                                <w:sz w:val="24"/>
                                <w:szCs w:val="24"/>
                                <w:lang w:val="en-US"/>
                              </w:rPr>
                              <w:t>-lactamase gene combination frequency</w:t>
                            </w:r>
                            <w:r w:rsidR="009D7182">
                              <w:rPr>
                                <w:i w:val="0"/>
                                <w:color w:val="000000" w:themeColor="text1"/>
                                <w:sz w:val="24"/>
                                <w:szCs w:val="24"/>
                                <w:lang w:val="en-US"/>
                              </w:rPr>
                              <w:t xml:space="preserve"> in</w:t>
                            </w:r>
                            <w:r w:rsidRPr="001C48B1">
                              <w:rPr>
                                <w:i w:val="0"/>
                                <w:color w:val="000000" w:themeColor="text1"/>
                                <w:sz w:val="24"/>
                                <w:szCs w:val="24"/>
                                <w:lang w:val="en-US"/>
                              </w:rPr>
                              <w:t xml:space="preserve"> </w:t>
                            </w:r>
                            <w:bookmarkEnd w:id="2"/>
                            <w:r>
                              <w:rPr>
                                <w:i w:val="0"/>
                                <w:color w:val="000000" w:themeColor="text1"/>
                                <w:sz w:val="24"/>
                                <w:szCs w:val="24"/>
                                <w:lang w:val="en-US"/>
                              </w:rPr>
                              <w:t>ESBL-</w:t>
                            </w:r>
                            <w:r w:rsidRPr="00187BFF">
                              <w:rPr>
                                <w:color w:val="000000" w:themeColor="text1"/>
                                <w:sz w:val="24"/>
                                <w:szCs w:val="24"/>
                                <w:lang w:val="en-US"/>
                              </w:rPr>
                              <w:t>E. coli</w:t>
                            </w:r>
                            <w:r>
                              <w:rPr>
                                <w:i w:val="0"/>
                                <w:color w:val="000000" w:themeColor="text1"/>
                                <w:sz w:val="24"/>
                                <w:szCs w:val="24"/>
                                <w:lang w:val="en-US"/>
                              </w:rPr>
                              <w:t xml:space="preserve"> and </w:t>
                            </w:r>
                            <w:r w:rsidR="009D7182">
                              <w:rPr>
                                <w:i w:val="0"/>
                                <w:color w:val="000000" w:themeColor="text1"/>
                                <w:sz w:val="24"/>
                                <w:szCs w:val="24"/>
                                <w:lang w:val="en-US"/>
                              </w:rPr>
                              <w:t>ESBL-</w:t>
                            </w:r>
                            <w:r w:rsidRPr="00187BFF">
                              <w:rPr>
                                <w:color w:val="000000" w:themeColor="text1"/>
                                <w:sz w:val="24"/>
                                <w:szCs w:val="24"/>
                                <w:lang w:val="en-US"/>
                              </w:rPr>
                              <w:t>K. pneumoniae</w:t>
                            </w:r>
                          </w:p>
                          <w:tbl>
                            <w:tblPr>
                              <w:tblStyle w:val="TableGrid"/>
                              <w:tblW w:w="9625" w:type="dxa"/>
                              <w:tblBorders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  <w:insideH w:val="none" w:sz="0" w:space="0" w:color="auto"/>
                                <w:insideV w:val="none" w:sz="0" w:space="0" w:color="auto"/>
                              </w:tblBorders>
                              <w:tblLook w:val="04A0" w:firstRow="1" w:lastRow="0" w:firstColumn="1" w:lastColumn="0" w:noHBand="0" w:noVBand="1"/>
                            </w:tblPr>
                            <w:tblGrid>
                              <w:gridCol w:w="3460"/>
                              <w:gridCol w:w="1617"/>
                              <w:gridCol w:w="1643"/>
                              <w:gridCol w:w="1585"/>
                              <w:gridCol w:w="1320"/>
                            </w:tblGrid>
                            <w:tr w:rsidR="00122566" w:rsidRPr="00402296" w14:paraId="64093E72" w14:textId="77777777" w:rsidTr="00A97085">
                              <w:trPr>
                                <w:trHeight w:val="303"/>
                              </w:trPr>
                              <w:tc>
                                <w:tcPr>
                                  <w:tcW w:w="3460" w:type="dxa"/>
                                  <w:vMerge w:val="restart"/>
                                  <w:tcBorders>
                                    <w:top w:val="single" w:sz="12" w:space="0" w:color="auto"/>
                                  </w:tcBorders>
                                </w:tcPr>
                                <w:p w14:paraId="5C636FAE" w14:textId="0BCC080C" w:rsidR="00122566" w:rsidRPr="00402296" w:rsidRDefault="00122566" w:rsidP="001D2E25">
                                  <w:pPr>
                                    <w:jc w:val="left"/>
                                    <w:rPr>
                                      <w:b/>
                                      <w:color w:val="000000" w:themeColor="text1"/>
                                      <w:szCs w:val="24"/>
                                    </w:rPr>
                                  </w:pPr>
                                  <w:r w:rsidRPr="008B7D6A">
                                    <w:rPr>
                                      <w:b/>
                                      <w:bCs/>
                                      <w:color w:val="000000"/>
                                    </w:rPr>
                                    <w:t xml:space="preserve">β-Lactamase gene </w:t>
                                  </w:r>
                                  <w:r w:rsidRPr="00402296">
                                    <w:rPr>
                                      <w:b/>
                                      <w:color w:val="000000" w:themeColor="text1"/>
                                      <w:szCs w:val="24"/>
                                    </w:rPr>
                                    <w:t>combination present</w:t>
                                  </w:r>
                                </w:p>
                              </w:tc>
                              <w:tc>
                                <w:tcPr>
                                  <w:tcW w:w="4845" w:type="dxa"/>
                                  <w:gridSpan w:val="3"/>
                                  <w:tcBorders>
                                    <w:top w:val="single" w:sz="12" w:space="0" w:color="auto"/>
                                    <w:bottom w:val="single" w:sz="4" w:space="0" w:color="auto"/>
                                  </w:tcBorders>
                                  <w:vAlign w:val="bottom"/>
                                </w:tcPr>
                                <w:p w14:paraId="6DC044C5" w14:textId="77777777" w:rsidR="00122566" w:rsidRPr="00402296" w:rsidRDefault="00122566" w:rsidP="001E44D3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b/>
                                      <w:color w:val="000000" w:themeColor="text1"/>
                                      <w:szCs w:val="24"/>
                                    </w:rPr>
                                  </w:pPr>
                                  <w:r w:rsidRPr="00402296">
                                    <w:rPr>
                                      <w:b/>
                                      <w:color w:val="000000" w:themeColor="text1"/>
                                      <w:szCs w:val="24"/>
                                    </w:rPr>
                                    <w:t>Source</w:t>
                                  </w:r>
                                </w:p>
                              </w:tc>
                              <w:tc>
                                <w:tcPr>
                                  <w:tcW w:w="1320" w:type="dxa"/>
                                  <w:vMerge w:val="restart"/>
                                  <w:tcBorders>
                                    <w:top w:val="single" w:sz="12" w:space="0" w:color="auto"/>
                                    <w:bottom w:val="single" w:sz="4" w:space="0" w:color="auto"/>
                                  </w:tcBorders>
                                </w:tcPr>
                                <w:p w14:paraId="729541D5" w14:textId="77777777" w:rsidR="00122566" w:rsidRPr="00402296" w:rsidRDefault="00122566" w:rsidP="001D2E25">
                                  <w:pPr>
                                    <w:jc w:val="left"/>
                                    <w:rPr>
                                      <w:b/>
                                      <w:color w:val="000000" w:themeColor="text1"/>
                                      <w:szCs w:val="24"/>
                                    </w:rPr>
                                  </w:pPr>
                                </w:p>
                                <w:p w14:paraId="637A407F" w14:textId="49B9A900" w:rsidR="00122566" w:rsidRPr="00402296" w:rsidRDefault="00122566" w:rsidP="001D2E25">
                                  <w:pPr>
                                    <w:jc w:val="left"/>
                                    <w:rPr>
                                      <w:b/>
                                      <w:color w:val="000000" w:themeColor="text1"/>
                                      <w:szCs w:val="24"/>
                                    </w:rPr>
                                  </w:pPr>
                                  <w:r w:rsidRPr="00402296">
                                    <w:rPr>
                                      <w:b/>
                                      <w:color w:val="000000" w:themeColor="text1"/>
                                      <w:szCs w:val="24"/>
                                    </w:rPr>
                                    <w:t>Total</w:t>
                                  </w:r>
                                </w:p>
                              </w:tc>
                            </w:tr>
                            <w:tr w:rsidR="00122566" w:rsidRPr="00402296" w14:paraId="6E01B480" w14:textId="77777777" w:rsidTr="00A97085">
                              <w:trPr>
                                <w:trHeight w:val="621"/>
                              </w:trPr>
                              <w:tc>
                                <w:tcPr>
                                  <w:tcW w:w="3460" w:type="dxa"/>
                                  <w:vMerge/>
                                  <w:tcBorders>
                                    <w:bottom w:val="single" w:sz="12" w:space="0" w:color="auto"/>
                                  </w:tcBorders>
                                </w:tcPr>
                                <w:p w14:paraId="51AD9459" w14:textId="77777777" w:rsidR="00122566" w:rsidRPr="00402296" w:rsidRDefault="00122566" w:rsidP="001D2E25">
                                  <w:pPr>
                                    <w:jc w:val="left"/>
                                    <w:rPr>
                                      <w:color w:val="000000" w:themeColor="text1"/>
                                      <w:szCs w:val="24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1617" w:type="dxa"/>
                                  <w:tcBorders>
                                    <w:top w:val="single" w:sz="4" w:space="0" w:color="auto"/>
                                    <w:bottom w:val="single" w:sz="12" w:space="0" w:color="auto"/>
                                  </w:tcBorders>
                                  <w:vAlign w:val="bottom"/>
                                </w:tcPr>
                                <w:p w14:paraId="0B20FA9E" w14:textId="51A8F8ED" w:rsidR="00122566" w:rsidRPr="00402296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b/>
                                      <w:color w:val="000000" w:themeColor="text1"/>
                                      <w:szCs w:val="24"/>
                                    </w:rPr>
                                  </w:pPr>
                                  <w:r w:rsidRPr="00402296">
                                    <w:rPr>
                                      <w:b/>
                                      <w:color w:val="000000" w:themeColor="text1"/>
                                      <w:szCs w:val="24"/>
                                    </w:rPr>
                                    <w:t>Hospitalized patient</w:t>
                                  </w:r>
                                </w:p>
                              </w:tc>
                              <w:tc>
                                <w:tcPr>
                                  <w:tcW w:w="1643" w:type="dxa"/>
                                  <w:tcBorders>
                                    <w:top w:val="single" w:sz="4" w:space="0" w:color="auto"/>
                                    <w:bottom w:val="single" w:sz="12" w:space="0" w:color="auto"/>
                                  </w:tcBorders>
                                  <w:vAlign w:val="bottom"/>
                                </w:tcPr>
                                <w:p w14:paraId="0B3B428A" w14:textId="77777777" w:rsidR="00122566" w:rsidRPr="00402296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b/>
                                      <w:color w:val="000000" w:themeColor="text1"/>
                                      <w:szCs w:val="24"/>
                                    </w:rPr>
                                  </w:pPr>
                                  <w:r w:rsidRPr="00402296">
                                    <w:rPr>
                                      <w:b/>
                                      <w:color w:val="000000" w:themeColor="text1"/>
                                      <w:szCs w:val="24"/>
                                    </w:rPr>
                                    <w:t>Hospital environment</w:t>
                                  </w:r>
                                </w:p>
                              </w:tc>
                              <w:tc>
                                <w:tcPr>
                                  <w:tcW w:w="1585" w:type="dxa"/>
                                  <w:tcBorders>
                                    <w:top w:val="single" w:sz="4" w:space="0" w:color="auto"/>
                                    <w:bottom w:val="single" w:sz="12" w:space="0" w:color="auto"/>
                                  </w:tcBorders>
                                  <w:vAlign w:val="bottom"/>
                                </w:tcPr>
                                <w:p w14:paraId="7B745204" w14:textId="77777777" w:rsidR="00122566" w:rsidRPr="00402296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b/>
                                      <w:color w:val="000000" w:themeColor="text1"/>
                                      <w:szCs w:val="24"/>
                                    </w:rPr>
                                  </w:pPr>
                                  <w:r w:rsidRPr="00402296">
                                    <w:rPr>
                                      <w:b/>
                                      <w:color w:val="000000" w:themeColor="text1"/>
                                      <w:szCs w:val="24"/>
                                    </w:rPr>
                                    <w:t>Wastewater</w:t>
                                  </w:r>
                                </w:p>
                              </w:tc>
                              <w:tc>
                                <w:tcPr>
                                  <w:tcW w:w="1320" w:type="dxa"/>
                                  <w:vMerge/>
                                  <w:tcBorders>
                                    <w:top w:val="single" w:sz="4" w:space="0" w:color="auto"/>
                                    <w:bottom w:val="single" w:sz="12" w:space="0" w:color="auto"/>
                                  </w:tcBorders>
                                </w:tcPr>
                                <w:p w14:paraId="387B51E6" w14:textId="77777777" w:rsidR="00122566" w:rsidRPr="00402296" w:rsidRDefault="00122566" w:rsidP="001D2E25">
                                  <w:pPr>
                                    <w:jc w:val="left"/>
                                    <w:rPr>
                                      <w:color w:val="000000" w:themeColor="text1"/>
                                      <w:szCs w:val="24"/>
                                    </w:rPr>
                                  </w:pPr>
                                </w:p>
                              </w:tc>
                            </w:tr>
                            <w:tr w:rsidR="00122566" w:rsidRPr="00402296" w14:paraId="0C19293B" w14:textId="77777777" w:rsidTr="00A80D37">
                              <w:trPr>
                                <w:trHeight w:val="303"/>
                              </w:trPr>
                              <w:tc>
                                <w:tcPr>
                                  <w:tcW w:w="3460" w:type="dxa"/>
                                  <w:tcBorders>
                                    <w:top w:val="single" w:sz="12" w:space="0" w:color="auto"/>
                                  </w:tcBorders>
                                </w:tcPr>
                                <w:p w14:paraId="52768B6F" w14:textId="77777777" w:rsidR="00122566" w:rsidRPr="00402296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Cs w:val="24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4845" w:type="dxa"/>
                                  <w:gridSpan w:val="3"/>
                                  <w:tcBorders>
                                    <w:top w:val="single" w:sz="12" w:space="0" w:color="auto"/>
                                  </w:tcBorders>
                                </w:tcPr>
                                <w:p w14:paraId="28D001C2" w14:textId="715406EE" w:rsidR="00122566" w:rsidRPr="00402296" w:rsidRDefault="00B80D6D" w:rsidP="001E44D3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b/>
                                      <w:i/>
                                      <w:color w:val="000000" w:themeColor="text1"/>
                                      <w:szCs w:val="24"/>
                                    </w:rPr>
                                  </w:pPr>
                                  <w:r>
                                    <w:rPr>
                                      <w:b/>
                                      <w:color w:val="000000" w:themeColor="text1"/>
                                      <w:szCs w:val="24"/>
                                    </w:rPr>
                                    <w:t>ESBL-</w:t>
                                  </w:r>
                                  <w:r w:rsidR="00122566" w:rsidRPr="00402296">
                                    <w:rPr>
                                      <w:b/>
                                      <w:i/>
                                      <w:color w:val="000000" w:themeColor="text1"/>
                                      <w:szCs w:val="24"/>
                                    </w:rPr>
                                    <w:t>Escherichia coli</w:t>
                                  </w:r>
                                </w:p>
                              </w:tc>
                              <w:tc>
                                <w:tcPr>
                                  <w:tcW w:w="1320" w:type="dxa"/>
                                  <w:tcBorders>
                                    <w:top w:val="single" w:sz="12" w:space="0" w:color="auto"/>
                                  </w:tcBorders>
                                </w:tcPr>
                                <w:p w14:paraId="4EE0408C" w14:textId="77777777" w:rsidR="00122566" w:rsidRPr="00402296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Cs w:val="24"/>
                                    </w:rPr>
                                  </w:pPr>
                                </w:p>
                              </w:tc>
                            </w:tr>
                            <w:tr w:rsidR="00FF484D" w:rsidRPr="00402296" w14:paraId="0072A656" w14:textId="77777777" w:rsidTr="00A80D37">
                              <w:trPr>
                                <w:trHeight w:val="303"/>
                              </w:trPr>
                              <w:tc>
                                <w:tcPr>
                                  <w:tcW w:w="3460" w:type="dxa"/>
                                </w:tcPr>
                                <w:p w14:paraId="588FD495" w14:textId="77777777" w:rsidR="00FF484D" w:rsidRPr="00402296" w:rsidRDefault="00FF484D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Cs w:val="24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1617" w:type="dxa"/>
                                </w:tcPr>
                                <w:p w14:paraId="20DB4753" w14:textId="77777777" w:rsidR="00FF484D" w:rsidRPr="00402296" w:rsidRDefault="00FF484D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Cs w:val="24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1643" w:type="dxa"/>
                                </w:tcPr>
                                <w:p w14:paraId="174C03E9" w14:textId="77777777" w:rsidR="00FF484D" w:rsidRPr="00402296" w:rsidRDefault="00FF484D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Cs w:val="24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1585" w:type="dxa"/>
                                </w:tcPr>
                                <w:p w14:paraId="5A3EC36E" w14:textId="77777777" w:rsidR="00FF484D" w:rsidRPr="00402296" w:rsidRDefault="00FF484D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Cs w:val="24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1320" w:type="dxa"/>
                                </w:tcPr>
                                <w:p w14:paraId="34DC3F3C" w14:textId="77777777" w:rsidR="00FF484D" w:rsidRPr="00402296" w:rsidRDefault="00FF484D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Cs w:val="24"/>
                                    </w:rPr>
                                  </w:pPr>
                                </w:p>
                              </w:tc>
                            </w:tr>
                            <w:tr w:rsidR="00122566" w:rsidRPr="00402296" w14:paraId="5C4C280C" w14:textId="77777777" w:rsidTr="00A80D37">
                              <w:trPr>
                                <w:trHeight w:val="303"/>
                              </w:trPr>
                              <w:tc>
                                <w:tcPr>
                                  <w:tcW w:w="3460" w:type="dxa"/>
                                </w:tcPr>
                                <w:p w14:paraId="3C4F8544" w14:textId="19F6AE56" w:rsidR="00122566" w:rsidRPr="00402296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Cs w:val="24"/>
                                    </w:rPr>
                                  </w:pPr>
                                  <w:r w:rsidRPr="00402296">
                                    <w:rPr>
                                      <w:color w:val="000000" w:themeColor="text1"/>
                                      <w:szCs w:val="24"/>
                                    </w:rPr>
                                    <w:t>At least one ESBL gene</w:t>
                                  </w:r>
                                </w:p>
                              </w:tc>
                              <w:tc>
                                <w:tcPr>
                                  <w:tcW w:w="1617" w:type="dxa"/>
                                </w:tcPr>
                                <w:p w14:paraId="51B84A75" w14:textId="77777777" w:rsidR="00122566" w:rsidRPr="00402296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Cs w:val="24"/>
                                    </w:rPr>
                                  </w:pPr>
                                  <w:r w:rsidRPr="00402296">
                                    <w:rPr>
                                      <w:color w:val="000000" w:themeColor="text1"/>
                                      <w:szCs w:val="24"/>
                                    </w:rPr>
                                    <w:t>21/26</w:t>
                                  </w:r>
                                </w:p>
                              </w:tc>
                              <w:tc>
                                <w:tcPr>
                                  <w:tcW w:w="1643" w:type="dxa"/>
                                </w:tcPr>
                                <w:p w14:paraId="260D52A8" w14:textId="77777777" w:rsidR="00122566" w:rsidRPr="00402296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Cs w:val="24"/>
                                    </w:rPr>
                                  </w:pPr>
                                  <w:r w:rsidRPr="00402296">
                                    <w:rPr>
                                      <w:color w:val="000000" w:themeColor="text1"/>
                                      <w:szCs w:val="24"/>
                                    </w:rPr>
                                    <w:t>10/11</w:t>
                                  </w:r>
                                </w:p>
                              </w:tc>
                              <w:tc>
                                <w:tcPr>
                                  <w:tcW w:w="1585" w:type="dxa"/>
                                </w:tcPr>
                                <w:p w14:paraId="6828BCF0" w14:textId="77777777" w:rsidR="00122566" w:rsidRPr="00402296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Cs w:val="24"/>
                                    </w:rPr>
                                  </w:pPr>
                                  <w:r w:rsidRPr="00402296">
                                    <w:rPr>
                                      <w:color w:val="000000" w:themeColor="text1"/>
                                      <w:szCs w:val="24"/>
                                    </w:rPr>
                                    <w:t>36/38</w:t>
                                  </w:r>
                                </w:p>
                              </w:tc>
                              <w:tc>
                                <w:tcPr>
                                  <w:tcW w:w="1320" w:type="dxa"/>
                                </w:tcPr>
                                <w:p w14:paraId="7DE52F15" w14:textId="77777777" w:rsidR="00122566" w:rsidRPr="00402296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Cs w:val="24"/>
                                    </w:rPr>
                                  </w:pPr>
                                  <w:r w:rsidRPr="00402296">
                                    <w:rPr>
                                      <w:color w:val="000000" w:themeColor="text1"/>
                                      <w:szCs w:val="24"/>
                                    </w:rPr>
                                    <w:t>67/75</w:t>
                                  </w:r>
                                </w:p>
                              </w:tc>
                            </w:tr>
                            <w:tr w:rsidR="00122566" w:rsidRPr="00402296" w14:paraId="7CF165C2" w14:textId="77777777" w:rsidTr="00A97085">
                              <w:trPr>
                                <w:trHeight w:val="303"/>
                              </w:trPr>
                              <w:tc>
                                <w:tcPr>
                                  <w:tcW w:w="3460" w:type="dxa"/>
                                </w:tcPr>
                                <w:p w14:paraId="70A93218" w14:textId="77777777" w:rsidR="00122566" w:rsidRPr="00402296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Cs w:val="24"/>
                                    </w:rPr>
                                  </w:pPr>
                                  <w:proofErr w:type="spellStart"/>
                                  <w:r w:rsidRPr="00402296">
                                    <w:rPr>
                                      <w:i/>
                                      <w:color w:val="000000" w:themeColor="text1"/>
                                      <w:szCs w:val="24"/>
                                    </w:rPr>
                                    <w:t>bla</w:t>
                                  </w:r>
                                  <w:r w:rsidRPr="00402296">
                                    <w:rPr>
                                      <w:color w:val="000000" w:themeColor="text1"/>
                                      <w:szCs w:val="24"/>
                                      <w:vertAlign w:val="subscript"/>
                                    </w:rPr>
                                    <w:t>CTX</w:t>
                                  </w:r>
                                  <w:proofErr w:type="spellEnd"/>
                                  <w:r w:rsidRPr="00402296">
                                    <w:rPr>
                                      <w:color w:val="000000" w:themeColor="text1"/>
                                      <w:szCs w:val="24"/>
                                      <w:vertAlign w:val="subscript"/>
                                    </w:rPr>
                                    <w:t>-M</w:t>
                                  </w:r>
                                  <w:r w:rsidRPr="00402296">
                                    <w:rPr>
                                      <w:color w:val="000000" w:themeColor="text1"/>
                                      <w:szCs w:val="24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402296">
                                    <w:rPr>
                                      <w:i/>
                                      <w:color w:val="000000" w:themeColor="text1"/>
                                      <w:szCs w:val="24"/>
                                    </w:rPr>
                                    <w:t>bla</w:t>
                                  </w:r>
                                  <w:r w:rsidRPr="00402296">
                                    <w:rPr>
                                      <w:color w:val="000000" w:themeColor="text1"/>
                                      <w:szCs w:val="24"/>
                                      <w:vertAlign w:val="subscript"/>
                                    </w:rPr>
                                    <w:t>SHV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1617" w:type="dxa"/>
                                </w:tcPr>
                                <w:p w14:paraId="25F3A57A" w14:textId="77777777" w:rsidR="00122566" w:rsidRPr="00402296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Cs w:val="24"/>
                                    </w:rPr>
                                  </w:pPr>
                                  <w:r w:rsidRPr="00402296">
                                    <w:rPr>
                                      <w:color w:val="000000" w:themeColor="text1"/>
                                      <w:szCs w:val="24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1643" w:type="dxa"/>
                                </w:tcPr>
                                <w:p w14:paraId="0F1FFC62" w14:textId="77777777" w:rsidR="00122566" w:rsidRPr="00402296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Cs w:val="24"/>
                                    </w:rPr>
                                  </w:pPr>
                                  <w:r w:rsidRPr="00402296">
                                    <w:rPr>
                                      <w:color w:val="000000" w:themeColor="text1"/>
                                      <w:szCs w:val="24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1585" w:type="dxa"/>
                                </w:tcPr>
                                <w:p w14:paraId="592204E1" w14:textId="77777777" w:rsidR="00122566" w:rsidRPr="00402296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Cs w:val="24"/>
                                    </w:rPr>
                                  </w:pPr>
                                  <w:r w:rsidRPr="00402296">
                                    <w:rPr>
                                      <w:color w:val="000000" w:themeColor="text1"/>
                                      <w:szCs w:val="24"/>
                                    </w:rPr>
                                    <w:t>2</w:t>
                                  </w:r>
                                </w:p>
                              </w:tc>
                              <w:tc>
                                <w:tcPr>
                                  <w:tcW w:w="1320" w:type="dxa"/>
                                </w:tcPr>
                                <w:p w14:paraId="09221E4F" w14:textId="77777777" w:rsidR="00122566" w:rsidRPr="00402296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Cs w:val="24"/>
                                    </w:rPr>
                                  </w:pPr>
                                  <w:r w:rsidRPr="00402296">
                                    <w:rPr>
                                      <w:color w:val="000000" w:themeColor="text1"/>
                                      <w:szCs w:val="24"/>
                                    </w:rPr>
                                    <w:t>3</w:t>
                                  </w:r>
                                </w:p>
                              </w:tc>
                            </w:tr>
                            <w:tr w:rsidR="00122566" w:rsidRPr="00402296" w14:paraId="60490E8A" w14:textId="77777777" w:rsidTr="00A80D37">
                              <w:trPr>
                                <w:trHeight w:val="303"/>
                              </w:trPr>
                              <w:tc>
                                <w:tcPr>
                                  <w:tcW w:w="3460" w:type="dxa"/>
                                </w:tcPr>
                                <w:p w14:paraId="53D9B1FF" w14:textId="77777777" w:rsidR="00122566" w:rsidRPr="00402296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Cs w:val="24"/>
                                    </w:rPr>
                                  </w:pPr>
                                  <w:proofErr w:type="spellStart"/>
                                  <w:r w:rsidRPr="00402296">
                                    <w:rPr>
                                      <w:i/>
                                      <w:color w:val="000000" w:themeColor="text1"/>
                                      <w:szCs w:val="24"/>
                                    </w:rPr>
                                    <w:t>bla</w:t>
                                  </w:r>
                                  <w:r w:rsidRPr="00402296">
                                    <w:rPr>
                                      <w:color w:val="000000" w:themeColor="text1"/>
                                      <w:szCs w:val="24"/>
                                      <w:vertAlign w:val="subscript"/>
                                    </w:rPr>
                                    <w:t>CTX</w:t>
                                  </w:r>
                                  <w:proofErr w:type="spellEnd"/>
                                  <w:r w:rsidRPr="00402296">
                                    <w:rPr>
                                      <w:color w:val="000000" w:themeColor="text1"/>
                                      <w:szCs w:val="24"/>
                                      <w:vertAlign w:val="subscript"/>
                                    </w:rPr>
                                    <w:t>-M</w:t>
                                  </w:r>
                                  <w:r w:rsidRPr="00402296">
                                    <w:rPr>
                                      <w:color w:val="000000" w:themeColor="text1"/>
                                      <w:szCs w:val="24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402296">
                                    <w:rPr>
                                      <w:i/>
                                      <w:color w:val="000000" w:themeColor="text1"/>
                                      <w:szCs w:val="24"/>
                                    </w:rPr>
                                    <w:t>bla</w:t>
                                  </w:r>
                                  <w:r w:rsidRPr="00402296">
                                    <w:rPr>
                                      <w:color w:val="000000" w:themeColor="text1"/>
                                      <w:szCs w:val="24"/>
                                      <w:vertAlign w:val="subscript"/>
                                    </w:rPr>
                                    <w:t>TEM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1617" w:type="dxa"/>
                                </w:tcPr>
                                <w:p w14:paraId="618E5A7A" w14:textId="77777777" w:rsidR="00122566" w:rsidRPr="00402296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Cs w:val="24"/>
                                    </w:rPr>
                                  </w:pPr>
                                  <w:r w:rsidRPr="00402296">
                                    <w:rPr>
                                      <w:color w:val="000000" w:themeColor="text1"/>
                                      <w:szCs w:val="24"/>
                                    </w:rPr>
                                    <w:t>9</w:t>
                                  </w:r>
                                </w:p>
                              </w:tc>
                              <w:tc>
                                <w:tcPr>
                                  <w:tcW w:w="1643" w:type="dxa"/>
                                </w:tcPr>
                                <w:p w14:paraId="2D31E82B" w14:textId="77777777" w:rsidR="00122566" w:rsidRPr="00402296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Cs w:val="24"/>
                                    </w:rPr>
                                  </w:pPr>
                                  <w:r w:rsidRPr="00402296">
                                    <w:rPr>
                                      <w:color w:val="000000" w:themeColor="text1"/>
                                      <w:szCs w:val="24"/>
                                    </w:rPr>
                                    <w:t>4</w:t>
                                  </w:r>
                                </w:p>
                              </w:tc>
                              <w:tc>
                                <w:tcPr>
                                  <w:tcW w:w="1585" w:type="dxa"/>
                                </w:tcPr>
                                <w:p w14:paraId="6EA47809" w14:textId="77777777" w:rsidR="00122566" w:rsidRPr="00402296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Cs w:val="24"/>
                                    </w:rPr>
                                  </w:pPr>
                                  <w:r w:rsidRPr="00402296">
                                    <w:rPr>
                                      <w:color w:val="000000" w:themeColor="text1"/>
                                      <w:szCs w:val="24"/>
                                    </w:rPr>
                                    <w:t>21</w:t>
                                  </w:r>
                                </w:p>
                              </w:tc>
                              <w:tc>
                                <w:tcPr>
                                  <w:tcW w:w="1320" w:type="dxa"/>
                                </w:tcPr>
                                <w:p w14:paraId="369DD6E0" w14:textId="77777777" w:rsidR="00122566" w:rsidRPr="00402296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Cs w:val="24"/>
                                    </w:rPr>
                                  </w:pPr>
                                  <w:r w:rsidRPr="00402296">
                                    <w:rPr>
                                      <w:color w:val="000000" w:themeColor="text1"/>
                                      <w:szCs w:val="24"/>
                                    </w:rPr>
                                    <w:t>34</w:t>
                                  </w:r>
                                </w:p>
                              </w:tc>
                            </w:tr>
                            <w:tr w:rsidR="00122566" w:rsidRPr="00402296" w14:paraId="0ABF41BA" w14:textId="77777777" w:rsidTr="00A80D37">
                              <w:trPr>
                                <w:trHeight w:val="303"/>
                              </w:trPr>
                              <w:tc>
                                <w:tcPr>
                                  <w:tcW w:w="3460" w:type="dxa"/>
                                </w:tcPr>
                                <w:p w14:paraId="6DBFA2B1" w14:textId="77777777" w:rsidR="00122566" w:rsidRPr="00402296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Cs w:val="24"/>
                                    </w:rPr>
                                  </w:pPr>
                                  <w:proofErr w:type="spellStart"/>
                                  <w:r w:rsidRPr="00402296">
                                    <w:rPr>
                                      <w:i/>
                                      <w:color w:val="000000" w:themeColor="text1"/>
                                      <w:szCs w:val="24"/>
                                    </w:rPr>
                                    <w:t>bla</w:t>
                                  </w:r>
                                  <w:r w:rsidRPr="00402296">
                                    <w:rPr>
                                      <w:color w:val="000000" w:themeColor="text1"/>
                                      <w:szCs w:val="24"/>
                                      <w:vertAlign w:val="subscript"/>
                                    </w:rPr>
                                    <w:t>CTX</w:t>
                                  </w:r>
                                  <w:proofErr w:type="spellEnd"/>
                                  <w:r w:rsidRPr="00402296">
                                    <w:rPr>
                                      <w:color w:val="000000" w:themeColor="text1"/>
                                      <w:szCs w:val="24"/>
                                      <w:vertAlign w:val="subscript"/>
                                    </w:rPr>
                                    <w:t>-M</w:t>
                                  </w:r>
                                  <w:r w:rsidRPr="00402296">
                                    <w:rPr>
                                      <w:color w:val="000000" w:themeColor="text1"/>
                                      <w:szCs w:val="24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402296">
                                    <w:rPr>
                                      <w:i/>
                                      <w:color w:val="000000" w:themeColor="text1"/>
                                      <w:szCs w:val="24"/>
                                    </w:rPr>
                                    <w:t>bla</w:t>
                                  </w:r>
                                  <w:r w:rsidRPr="00402296">
                                    <w:rPr>
                                      <w:color w:val="000000" w:themeColor="text1"/>
                                      <w:szCs w:val="24"/>
                                      <w:vertAlign w:val="subscript"/>
                                    </w:rPr>
                                    <w:t>TEM</w:t>
                                  </w:r>
                                  <w:proofErr w:type="spellEnd"/>
                                  <w:r w:rsidRPr="00402296">
                                    <w:rPr>
                                      <w:color w:val="000000" w:themeColor="text1"/>
                                      <w:szCs w:val="24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402296">
                                    <w:rPr>
                                      <w:i/>
                                      <w:color w:val="000000" w:themeColor="text1"/>
                                      <w:szCs w:val="24"/>
                                    </w:rPr>
                                    <w:t>bla</w:t>
                                  </w:r>
                                  <w:r w:rsidRPr="00402296">
                                    <w:rPr>
                                      <w:color w:val="000000" w:themeColor="text1"/>
                                      <w:szCs w:val="24"/>
                                      <w:vertAlign w:val="subscript"/>
                                    </w:rPr>
                                    <w:t>SHV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1617" w:type="dxa"/>
                                </w:tcPr>
                                <w:p w14:paraId="6BD142FB" w14:textId="77777777" w:rsidR="00122566" w:rsidRPr="00402296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Cs w:val="24"/>
                                    </w:rPr>
                                  </w:pPr>
                                  <w:r w:rsidRPr="00402296">
                                    <w:rPr>
                                      <w:color w:val="000000" w:themeColor="text1"/>
                                      <w:szCs w:val="24"/>
                                    </w:rPr>
                                    <w:t>4</w:t>
                                  </w:r>
                                </w:p>
                              </w:tc>
                              <w:tc>
                                <w:tcPr>
                                  <w:tcW w:w="1643" w:type="dxa"/>
                                </w:tcPr>
                                <w:p w14:paraId="56037990" w14:textId="77777777" w:rsidR="00122566" w:rsidRPr="00402296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Cs w:val="24"/>
                                    </w:rPr>
                                  </w:pPr>
                                  <w:r w:rsidRPr="00402296">
                                    <w:rPr>
                                      <w:color w:val="000000" w:themeColor="text1"/>
                                      <w:szCs w:val="24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1585" w:type="dxa"/>
                                </w:tcPr>
                                <w:p w14:paraId="5E5B762F" w14:textId="77777777" w:rsidR="00122566" w:rsidRPr="00402296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Cs w:val="24"/>
                                    </w:rPr>
                                  </w:pPr>
                                  <w:r w:rsidRPr="00402296">
                                    <w:rPr>
                                      <w:color w:val="000000" w:themeColor="text1"/>
                                      <w:szCs w:val="24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1320" w:type="dxa"/>
                                </w:tcPr>
                                <w:p w14:paraId="75D1BFFD" w14:textId="77777777" w:rsidR="00122566" w:rsidRPr="00402296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Cs w:val="24"/>
                                    </w:rPr>
                                  </w:pPr>
                                  <w:r w:rsidRPr="00402296">
                                    <w:rPr>
                                      <w:color w:val="000000" w:themeColor="text1"/>
                                      <w:szCs w:val="24"/>
                                    </w:rPr>
                                    <w:t>4</w:t>
                                  </w:r>
                                </w:p>
                              </w:tc>
                            </w:tr>
                            <w:tr w:rsidR="00122566" w:rsidRPr="00402296" w14:paraId="5C755E7D" w14:textId="77777777" w:rsidTr="00A80D37">
                              <w:trPr>
                                <w:trHeight w:val="144"/>
                              </w:trPr>
                              <w:tc>
                                <w:tcPr>
                                  <w:tcW w:w="3460" w:type="dxa"/>
                                </w:tcPr>
                                <w:p w14:paraId="664936F0" w14:textId="77777777" w:rsidR="00122566" w:rsidRPr="00402296" w:rsidRDefault="00122566" w:rsidP="001D2E25">
                                  <w:pPr>
                                    <w:jc w:val="left"/>
                                    <w:rPr>
                                      <w:color w:val="000000" w:themeColor="text1"/>
                                      <w:szCs w:val="24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4845" w:type="dxa"/>
                                  <w:gridSpan w:val="3"/>
                                </w:tcPr>
                                <w:p w14:paraId="21CD8223" w14:textId="34BDF8E8" w:rsidR="00122566" w:rsidRPr="00402296" w:rsidRDefault="00B80D6D" w:rsidP="001D2E25">
                                  <w:pPr>
                                    <w:jc w:val="center"/>
                                    <w:rPr>
                                      <w:b/>
                                      <w:i/>
                                      <w:color w:val="000000" w:themeColor="text1"/>
                                      <w:szCs w:val="24"/>
                                    </w:rPr>
                                  </w:pPr>
                                  <w:r>
                                    <w:rPr>
                                      <w:b/>
                                      <w:color w:val="000000" w:themeColor="text1"/>
                                      <w:szCs w:val="24"/>
                                    </w:rPr>
                                    <w:t>ESBL-</w:t>
                                  </w:r>
                                  <w:r w:rsidR="00122566" w:rsidRPr="00402296">
                                    <w:rPr>
                                      <w:b/>
                                      <w:i/>
                                      <w:color w:val="000000" w:themeColor="text1"/>
                                      <w:szCs w:val="24"/>
                                    </w:rPr>
                                    <w:t>Klebsiella pneumoniae</w:t>
                                  </w:r>
                                </w:p>
                              </w:tc>
                              <w:tc>
                                <w:tcPr>
                                  <w:tcW w:w="1320" w:type="dxa"/>
                                </w:tcPr>
                                <w:p w14:paraId="6406303C" w14:textId="77777777" w:rsidR="00122566" w:rsidRPr="00402296" w:rsidRDefault="00122566" w:rsidP="001D2E25">
                                  <w:pPr>
                                    <w:jc w:val="left"/>
                                    <w:rPr>
                                      <w:color w:val="000000" w:themeColor="text1"/>
                                      <w:szCs w:val="24"/>
                                    </w:rPr>
                                  </w:pPr>
                                </w:p>
                              </w:tc>
                            </w:tr>
                            <w:tr w:rsidR="00122566" w:rsidRPr="00402296" w14:paraId="3CE36646" w14:textId="77777777" w:rsidTr="00A80D37">
                              <w:trPr>
                                <w:trHeight w:val="303"/>
                              </w:trPr>
                              <w:tc>
                                <w:tcPr>
                                  <w:tcW w:w="3460" w:type="dxa"/>
                                </w:tcPr>
                                <w:p w14:paraId="1DB6C272" w14:textId="77777777" w:rsidR="00122566" w:rsidRPr="00402296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Cs w:val="24"/>
                                    </w:rPr>
                                  </w:pPr>
                                  <w:r w:rsidRPr="00402296">
                                    <w:rPr>
                                      <w:color w:val="000000" w:themeColor="text1"/>
                                      <w:szCs w:val="24"/>
                                    </w:rPr>
                                    <w:t>At least one ESBL gene</w:t>
                                  </w:r>
                                </w:p>
                              </w:tc>
                              <w:tc>
                                <w:tcPr>
                                  <w:tcW w:w="1617" w:type="dxa"/>
                                </w:tcPr>
                                <w:p w14:paraId="074E4B83" w14:textId="77777777" w:rsidR="00122566" w:rsidRPr="00402296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Cs w:val="24"/>
                                    </w:rPr>
                                  </w:pPr>
                                  <w:r w:rsidRPr="00402296">
                                    <w:rPr>
                                      <w:color w:val="000000" w:themeColor="text1"/>
                                      <w:szCs w:val="24"/>
                                    </w:rPr>
                                    <w:t>26/31</w:t>
                                  </w:r>
                                </w:p>
                              </w:tc>
                              <w:tc>
                                <w:tcPr>
                                  <w:tcW w:w="1643" w:type="dxa"/>
                                </w:tcPr>
                                <w:p w14:paraId="61B387A0" w14:textId="77777777" w:rsidR="00122566" w:rsidRPr="00402296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Cs w:val="24"/>
                                    </w:rPr>
                                  </w:pPr>
                                  <w:r w:rsidRPr="00402296">
                                    <w:rPr>
                                      <w:color w:val="000000" w:themeColor="text1"/>
                                      <w:szCs w:val="24"/>
                                    </w:rPr>
                                    <w:t>28/34</w:t>
                                  </w:r>
                                </w:p>
                              </w:tc>
                              <w:tc>
                                <w:tcPr>
                                  <w:tcW w:w="1585" w:type="dxa"/>
                                </w:tcPr>
                                <w:p w14:paraId="3F66F751" w14:textId="77777777" w:rsidR="00122566" w:rsidRPr="00402296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Cs w:val="24"/>
                                    </w:rPr>
                                  </w:pPr>
                                  <w:r w:rsidRPr="00402296">
                                    <w:rPr>
                                      <w:color w:val="000000" w:themeColor="text1"/>
                                      <w:szCs w:val="24"/>
                                    </w:rPr>
                                    <w:t>33/42</w:t>
                                  </w:r>
                                </w:p>
                              </w:tc>
                              <w:tc>
                                <w:tcPr>
                                  <w:tcW w:w="1320" w:type="dxa"/>
                                </w:tcPr>
                                <w:p w14:paraId="6C2AB15E" w14:textId="77777777" w:rsidR="00122566" w:rsidRPr="00402296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Cs w:val="24"/>
                                    </w:rPr>
                                  </w:pPr>
                                  <w:r w:rsidRPr="00402296">
                                    <w:rPr>
                                      <w:color w:val="000000" w:themeColor="text1"/>
                                      <w:szCs w:val="24"/>
                                    </w:rPr>
                                    <w:t>87/107</w:t>
                                  </w:r>
                                </w:p>
                              </w:tc>
                            </w:tr>
                            <w:tr w:rsidR="00122566" w:rsidRPr="00402296" w14:paraId="0C114848" w14:textId="77777777" w:rsidTr="00A97085">
                              <w:trPr>
                                <w:trHeight w:val="303"/>
                              </w:trPr>
                              <w:tc>
                                <w:tcPr>
                                  <w:tcW w:w="3460" w:type="dxa"/>
                                </w:tcPr>
                                <w:p w14:paraId="7AD76078" w14:textId="278ADB41" w:rsidR="00122566" w:rsidRPr="00402296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Cs w:val="24"/>
                                    </w:rPr>
                                  </w:pPr>
                                  <w:proofErr w:type="spellStart"/>
                                  <w:r w:rsidRPr="00402296">
                                    <w:rPr>
                                      <w:i/>
                                      <w:color w:val="000000" w:themeColor="text1"/>
                                      <w:szCs w:val="24"/>
                                    </w:rPr>
                                    <w:t>bla</w:t>
                                  </w:r>
                                  <w:r w:rsidRPr="00402296">
                                    <w:rPr>
                                      <w:color w:val="000000" w:themeColor="text1"/>
                                      <w:szCs w:val="24"/>
                                      <w:vertAlign w:val="subscript"/>
                                    </w:rPr>
                                    <w:t>TEM</w:t>
                                  </w:r>
                                  <w:proofErr w:type="spellEnd"/>
                                  <w:r w:rsidRPr="00402296">
                                    <w:rPr>
                                      <w:color w:val="000000" w:themeColor="text1"/>
                                      <w:szCs w:val="24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402296">
                                    <w:rPr>
                                      <w:i/>
                                      <w:color w:val="000000" w:themeColor="text1"/>
                                      <w:szCs w:val="24"/>
                                    </w:rPr>
                                    <w:t>bla</w:t>
                                  </w:r>
                                  <w:r w:rsidRPr="00402296">
                                    <w:rPr>
                                      <w:color w:val="000000" w:themeColor="text1"/>
                                      <w:szCs w:val="24"/>
                                      <w:vertAlign w:val="subscript"/>
                                    </w:rPr>
                                    <w:t>SHV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1617" w:type="dxa"/>
                                </w:tcPr>
                                <w:p w14:paraId="339CE204" w14:textId="77777777" w:rsidR="00122566" w:rsidRPr="00402296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Cs w:val="24"/>
                                    </w:rPr>
                                  </w:pPr>
                                  <w:r w:rsidRPr="00402296">
                                    <w:rPr>
                                      <w:color w:val="000000" w:themeColor="text1"/>
                                      <w:szCs w:val="24"/>
                                    </w:rPr>
                                    <w:t>2</w:t>
                                  </w:r>
                                </w:p>
                              </w:tc>
                              <w:tc>
                                <w:tcPr>
                                  <w:tcW w:w="1643" w:type="dxa"/>
                                </w:tcPr>
                                <w:p w14:paraId="24978833" w14:textId="77777777" w:rsidR="00122566" w:rsidRPr="00402296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Cs w:val="24"/>
                                    </w:rPr>
                                  </w:pPr>
                                  <w:r w:rsidRPr="00402296">
                                    <w:rPr>
                                      <w:color w:val="000000" w:themeColor="text1"/>
                                      <w:szCs w:val="24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1585" w:type="dxa"/>
                                </w:tcPr>
                                <w:p w14:paraId="6450D0B6" w14:textId="77777777" w:rsidR="00122566" w:rsidRPr="00402296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Cs w:val="24"/>
                                    </w:rPr>
                                  </w:pPr>
                                  <w:r w:rsidRPr="00402296">
                                    <w:rPr>
                                      <w:color w:val="000000" w:themeColor="text1"/>
                                      <w:szCs w:val="24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1320" w:type="dxa"/>
                                </w:tcPr>
                                <w:p w14:paraId="0B63BB33" w14:textId="77777777" w:rsidR="00122566" w:rsidRPr="00402296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Cs w:val="24"/>
                                    </w:rPr>
                                  </w:pPr>
                                  <w:r w:rsidRPr="00402296">
                                    <w:rPr>
                                      <w:color w:val="000000" w:themeColor="text1"/>
                                      <w:szCs w:val="24"/>
                                    </w:rPr>
                                    <w:t>2</w:t>
                                  </w:r>
                                </w:p>
                              </w:tc>
                            </w:tr>
                            <w:tr w:rsidR="00122566" w:rsidRPr="00402296" w14:paraId="3F1989F8" w14:textId="77777777" w:rsidTr="00A97085">
                              <w:trPr>
                                <w:trHeight w:val="303"/>
                              </w:trPr>
                              <w:tc>
                                <w:tcPr>
                                  <w:tcW w:w="3460" w:type="dxa"/>
                                </w:tcPr>
                                <w:p w14:paraId="0E0EA0D7" w14:textId="77777777" w:rsidR="00122566" w:rsidRPr="00402296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Cs w:val="24"/>
                                    </w:rPr>
                                  </w:pPr>
                                  <w:proofErr w:type="spellStart"/>
                                  <w:r w:rsidRPr="00402296">
                                    <w:rPr>
                                      <w:i/>
                                      <w:color w:val="000000" w:themeColor="text1"/>
                                      <w:szCs w:val="24"/>
                                    </w:rPr>
                                    <w:t>bla</w:t>
                                  </w:r>
                                  <w:r w:rsidRPr="00402296">
                                    <w:rPr>
                                      <w:color w:val="000000" w:themeColor="text1"/>
                                      <w:szCs w:val="24"/>
                                      <w:vertAlign w:val="subscript"/>
                                    </w:rPr>
                                    <w:t>CTX</w:t>
                                  </w:r>
                                  <w:proofErr w:type="spellEnd"/>
                                  <w:r w:rsidRPr="00402296">
                                    <w:rPr>
                                      <w:color w:val="000000" w:themeColor="text1"/>
                                      <w:szCs w:val="24"/>
                                      <w:vertAlign w:val="subscript"/>
                                    </w:rPr>
                                    <w:t>-M</w:t>
                                  </w:r>
                                  <w:r w:rsidRPr="00402296">
                                    <w:rPr>
                                      <w:color w:val="000000" w:themeColor="text1"/>
                                      <w:szCs w:val="24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402296">
                                    <w:rPr>
                                      <w:i/>
                                      <w:color w:val="000000" w:themeColor="text1"/>
                                      <w:szCs w:val="24"/>
                                    </w:rPr>
                                    <w:t>bla</w:t>
                                  </w:r>
                                  <w:r w:rsidRPr="00402296">
                                    <w:rPr>
                                      <w:color w:val="000000" w:themeColor="text1"/>
                                      <w:szCs w:val="24"/>
                                      <w:vertAlign w:val="subscript"/>
                                    </w:rPr>
                                    <w:t>SHV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1617" w:type="dxa"/>
                                </w:tcPr>
                                <w:p w14:paraId="623D11CC" w14:textId="77777777" w:rsidR="00122566" w:rsidRPr="00402296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Cs w:val="24"/>
                                    </w:rPr>
                                  </w:pPr>
                                  <w:r w:rsidRPr="00402296">
                                    <w:rPr>
                                      <w:color w:val="000000" w:themeColor="text1"/>
                                      <w:szCs w:val="24"/>
                                    </w:rPr>
                                    <w:t>3</w:t>
                                  </w:r>
                                </w:p>
                              </w:tc>
                              <w:tc>
                                <w:tcPr>
                                  <w:tcW w:w="1643" w:type="dxa"/>
                                </w:tcPr>
                                <w:p w14:paraId="5BE0BA11" w14:textId="77777777" w:rsidR="00122566" w:rsidRPr="00402296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Cs w:val="24"/>
                                    </w:rPr>
                                  </w:pPr>
                                  <w:r w:rsidRPr="00402296">
                                    <w:rPr>
                                      <w:color w:val="000000" w:themeColor="text1"/>
                                      <w:szCs w:val="24"/>
                                    </w:rPr>
                                    <w:t>6</w:t>
                                  </w:r>
                                </w:p>
                              </w:tc>
                              <w:tc>
                                <w:tcPr>
                                  <w:tcW w:w="1585" w:type="dxa"/>
                                </w:tcPr>
                                <w:p w14:paraId="574EFAC9" w14:textId="77777777" w:rsidR="00122566" w:rsidRPr="00402296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Cs w:val="24"/>
                                    </w:rPr>
                                  </w:pPr>
                                  <w:r w:rsidRPr="00402296">
                                    <w:rPr>
                                      <w:color w:val="000000" w:themeColor="text1"/>
                                      <w:szCs w:val="24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1320" w:type="dxa"/>
                                </w:tcPr>
                                <w:p w14:paraId="0BF7DE58" w14:textId="77777777" w:rsidR="00122566" w:rsidRPr="00402296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Cs w:val="24"/>
                                    </w:rPr>
                                  </w:pPr>
                                  <w:r w:rsidRPr="00402296">
                                    <w:rPr>
                                      <w:color w:val="000000" w:themeColor="text1"/>
                                      <w:szCs w:val="24"/>
                                    </w:rPr>
                                    <w:t>10</w:t>
                                  </w:r>
                                </w:p>
                              </w:tc>
                            </w:tr>
                            <w:tr w:rsidR="00122566" w:rsidRPr="00402296" w14:paraId="32C95576" w14:textId="77777777" w:rsidTr="00A97085">
                              <w:trPr>
                                <w:trHeight w:val="303"/>
                              </w:trPr>
                              <w:tc>
                                <w:tcPr>
                                  <w:tcW w:w="3460" w:type="dxa"/>
                                </w:tcPr>
                                <w:p w14:paraId="51CECB2E" w14:textId="77777777" w:rsidR="00122566" w:rsidRPr="00402296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Cs w:val="24"/>
                                    </w:rPr>
                                  </w:pPr>
                                  <w:proofErr w:type="spellStart"/>
                                  <w:r w:rsidRPr="00402296">
                                    <w:rPr>
                                      <w:i/>
                                      <w:color w:val="000000" w:themeColor="text1"/>
                                      <w:szCs w:val="24"/>
                                    </w:rPr>
                                    <w:t>bla</w:t>
                                  </w:r>
                                  <w:r w:rsidRPr="00402296">
                                    <w:rPr>
                                      <w:color w:val="000000" w:themeColor="text1"/>
                                      <w:szCs w:val="24"/>
                                      <w:vertAlign w:val="subscript"/>
                                    </w:rPr>
                                    <w:t>CTX</w:t>
                                  </w:r>
                                  <w:proofErr w:type="spellEnd"/>
                                  <w:r w:rsidRPr="00402296">
                                    <w:rPr>
                                      <w:color w:val="000000" w:themeColor="text1"/>
                                      <w:szCs w:val="24"/>
                                      <w:vertAlign w:val="subscript"/>
                                    </w:rPr>
                                    <w:t>-M</w:t>
                                  </w:r>
                                  <w:r w:rsidRPr="00402296">
                                    <w:rPr>
                                      <w:color w:val="000000" w:themeColor="text1"/>
                                      <w:szCs w:val="24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402296">
                                    <w:rPr>
                                      <w:i/>
                                      <w:color w:val="000000" w:themeColor="text1"/>
                                      <w:szCs w:val="24"/>
                                    </w:rPr>
                                    <w:t>bla</w:t>
                                  </w:r>
                                  <w:r w:rsidRPr="00402296">
                                    <w:rPr>
                                      <w:color w:val="000000" w:themeColor="text1"/>
                                      <w:szCs w:val="24"/>
                                      <w:vertAlign w:val="subscript"/>
                                    </w:rPr>
                                    <w:t>TEM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1617" w:type="dxa"/>
                                </w:tcPr>
                                <w:p w14:paraId="0555869F" w14:textId="77777777" w:rsidR="00122566" w:rsidRPr="00402296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Cs w:val="24"/>
                                    </w:rPr>
                                  </w:pPr>
                                  <w:r w:rsidRPr="00402296">
                                    <w:rPr>
                                      <w:color w:val="000000" w:themeColor="text1"/>
                                      <w:szCs w:val="24"/>
                                    </w:rPr>
                                    <w:t>7</w:t>
                                  </w:r>
                                </w:p>
                              </w:tc>
                              <w:tc>
                                <w:tcPr>
                                  <w:tcW w:w="1643" w:type="dxa"/>
                                </w:tcPr>
                                <w:p w14:paraId="3D1A2C3F" w14:textId="77777777" w:rsidR="00122566" w:rsidRPr="00402296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Cs w:val="24"/>
                                    </w:rPr>
                                  </w:pPr>
                                  <w:r w:rsidRPr="00402296">
                                    <w:rPr>
                                      <w:color w:val="000000" w:themeColor="text1"/>
                                      <w:szCs w:val="24"/>
                                    </w:rPr>
                                    <w:t>9</w:t>
                                  </w:r>
                                </w:p>
                              </w:tc>
                              <w:tc>
                                <w:tcPr>
                                  <w:tcW w:w="1585" w:type="dxa"/>
                                </w:tcPr>
                                <w:p w14:paraId="3020465A" w14:textId="77777777" w:rsidR="00122566" w:rsidRPr="00402296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Cs w:val="24"/>
                                    </w:rPr>
                                  </w:pPr>
                                  <w:r w:rsidRPr="00402296">
                                    <w:rPr>
                                      <w:color w:val="000000" w:themeColor="text1"/>
                                      <w:szCs w:val="24"/>
                                    </w:rPr>
                                    <w:t>16</w:t>
                                  </w:r>
                                </w:p>
                              </w:tc>
                              <w:tc>
                                <w:tcPr>
                                  <w:tcW w:w="1320" w:type="dxa"/>
                                </w:tcPr>
                                <w:p w14:paraId="6137BFE3" w14:textId="77777777" w:rsidR="00122566" w:rsidRPr="00402296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Cs w:val="24"/>
                                    </w:rPr>
                                  </w:pPr>
                                  <w:r w:rsidRPr="00402296">
                                    <w:rPr>
                                      <w:color w:val="000000" w:themeColor="text1"/>
                                      <w:szCs w:val="24"/>
                                    </w:rPr>
                                    <w:t>32</w:t>
                                  </w:r>
                                </w:p>
                              </w:tc>
                            </w:tr>
                            <w:tr w:rsidR="00122566" w:rsidRPr="00402296" w14:paraId="17765E52" w14:textId="77777777" w:rsidTr="00A97085">
                              <w:trPr>
                                <w:trHeight w:val="303"/>
                              </w:trPr>
                              <w:tc>
                                <w:tcPr>
                                  <w:tcW w:w="3460" w:type="dxa"/>
                                  <w:tcBorders>
                                    <w:bottom w:val="single" w:sz="12" w:space="0" w:color="auto"/>
                                  </w:tcBorders>
                                </w:tcPr>
                                <w:p w14:paraId="70E05C37" w14:textId="150A276E" w:rsidR="00122566" w:rsidRPr="00402296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Cs w:val="24"/>
                                    </w:rPr>
                                  </w:pPr>
                                  <w:proofErr w:type="spellStart"/>
                                  <w:r w:rsidRPr="00402296">
                                    <w:rPr>
                                      <w:i/>
                                      <w:color w:val="000000" w:themeColor="text1"/>
                                      <w:szCs w:val="24"/>
                                    </w:rPr>
                                    <w:t>bla</w:t>
                                  </w:r>
                                  <w:r w:rsidRPr="00402296">
                                    <w:rPr>
                                      <w:color w:val="000000" w:themeColor="text1"/>
                                      <w:szCs w:val="24"/>
                                      <w:vertAlign w:val="subscript"/>
                                    </w:rPr>
                                    <w:t>CTX</w:t>
                                  </w:r>
                                  <w:proofErr w:type="spellEnd"/>
                                  <w:r w:rsidRPr="00402296">
                                    <w:rPr>
                                      <w:color w:val="000000" w:themeColor="text1"/>
                                      <w:szCs w:val="24"/>
                                      <w:vertAlign w:val="subscript"/>
                                    </w:rPr>
                                    <w:t>-M</w:t>
                                  </w:r>
                                  <w:r w:rsidRPr="00402296">
                                    <w:rPr>
                                      <w:color w:val="000000" w:themeColor="text1"/>
                                      <w:szCs w:val="24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402296">
                                    <w:rPr>
                                      <w:i/>
                                      <w:color w:val="000000" w:themeColor="text1"/>
                                      <w:szCs w:val="24"/>
                                    </w:rPr>
                                    <w:t>bla</w:t>
                                  </w:r>
                                  <w:r w:rsidRPr="00402296">
                                    <w:rPr>
                                      <w:color w:val="000000" w:themeColor="text1"/>
                                      <w:szCs w:val="24"/>
                                      <w:vertAlign w:val="subscript"/>
                                    </w:rPr>
                                    <w:t>TEM</w:t>
                                  </w:r>
                                  <w:proofErr w:type="spellEnd"/>
                                  <w:r w:rsidRPr="00402296">
                                    <w:rPr>
                                      <w:color w:val="000000" w:themeColor="text1"/>
                                      <w:szCs w:val="24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402296">
                                    <w:rPr>
                                      <w:i/>
                                      <w:color w:val="000000" w:themeColor="text1"/>
                                      <w:szCs w:val="24"/>
                                    </w:rPr>
                                    <w:t>bla</w:t>
                                  </w:r>
                                  <w:r w:rsidRPr="00402296">
                                    <w:rPr>
                                      <w:color w:val="000000" w:themeColor="text1"/>
                                      <w:szCs w:val="24"/>
                                      <w:vertAlign w:val="subscript"/>
                                    </w:rPr>
                                    <w:t>SHV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1617" w:type="dxa"/>
                                  <w:tcBorders>
                                    <w:bottom w:val="single" w:sz="12" w:space="0" w:color="auto"/>
                                  </w:tcBorders>
                                </w:tcPr>
                                <w:p w14:paraId="6A3EADB4" w14:textId="77777777" w:rsidR="00122566" w:rsidRPr="00402296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Cs w:val="24"/>
                                    </w:rPr>
                                  </w:pPr>
                                  <w:r w:rsidRPr="00402296">
                                    <w:rPr>
                                      <w:color w:val="000000" w:themeColor="text1"/>
                                      <w:szCs w:val="24"/>
                                    </w:rPr>
                                    <w:t>12</w:t>
                                  </w:r>
                                </w:p>
                              </w:tc>
                              <w:tc>
                                <w:tcPr>
                                  <w:tcW w:w="1643" w:type="dxa"/>
                                  <w:tcBorders>
                                    <w:bottom w:val="single" w:sz="12" w:space="0" w:color="auto"/>
                                  </w:tcBorders>
                                </w:tcPr>
                                <w:p w14:paraId="019AB8D2" w14:textId="77777777" w:rsidR="00122566" w:rsidRPr="00402296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Cs w:val="24"/>
                                    </w:rPr>
                                  </w:pPr>
                                  <w:r w:rsidRPr="00402296">
                                    <w:rPr>
                                      <w:color w:val="000000" w:themeColor="text1"/>
                                      <w:szCs w:val="24"/>
                                    </w:rPr>
                                    <w:t>10</w:t>
                                  </w:r>
                                </w:p>
                              </w:tc>
                              <w:tc>
                                <w:tcPr>
                                  <w:tcW w:w="1585" w:type="dxa"/>
                                  <w:tcBorders>
                                    <w:bottom w:val="single" w:sz="12" w:space="0" w:color="auto"/>
                                  </w:tcBorders>
                                </w:tcPr>
                                <w:p w14:paraId="27B10F61" w14:textId="77777777" w:rsidR="00122566" w:rsidRPr="00402296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Cs w:val="24"/>
                                    </w:rPr>
                                  </w:pPr>
                                  <w:r w:rsidRPr="00402296">
                                    <w:rPr>
                                      <w:color w:val="000000" w:themeColor="text1"/>
                                      <w:szCs w:val="24"/>
                                    </w:rPr>
                                    <w:t>9</w:t>
                                  </w:r>
                                </w:p>
                              </w:tc>
                              <w:tc>
                                <w:tcPr>
                                  <w:tcW w:w="1320" w:type="dxa"/>
                                  <w:tcBorders>
                                    <w:bottom w:val="single" w:sz="12" w:space="0" w:color="auto"/>
                                  </w:tcBorders>
                                </w:tcPr>
                                <w:p w14:paraId="4EA7D3D4" w14:textId="77777777" w:rsidR="00122566" w:rsidRPr="00402296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Cs w:val="24"/>
                                    </w:rPr>
                                  </w:pPr>
                                  <w:r w:rsidRPr="00402296">
                                    <w:rPr>
                                      <w:color w:val="000000" w:themeColor="text1"/>
                                      <w:szCs w:val="24"/>
                                    </w:rPr>
                                    <w:t>31</w:t>
                                  </w:r>
                                </w:p>
                              </w:tc>
                            </w:tr>
                          </w:tbl>
                          <w:p w14:paraId="6C7872A6" w14:textId="4741C623" w:rsidR="00122566" w:rsidRPr="0061271D" w:rsidRDefault="00122566">
                            <w:pPr>
                              <w:rPr>
                                <w:lang w:val="fr-FR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42B7FE2D" id="_x0000_s1031" type="#_x0000_t202" style="position:absolute;left:0;text-align:left;margin-left:0;margin-top:0;width:516pt;height:110.6pt;z-index:251713536;visibility:visible;mso-wrap-style:square;mso-width-percent:0;mso-height-percent:200;mso-wrap-distance-left:9pt;mso-wrap-distance-top:3.6pt;mso-wrap-distance-right:9pt;mso-wrap-distance-bottom:3.6pt;mso-position-horizontal:center;mso-position-horizontal-relative:margin;mso-position-vertical:top;mso-position-vertical-relative:margin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" stroked="f">
                <v:textbox style="mso-fit-shape-to-text:t">
                  <w:txbxContent>
                    <w:p w14:paraId="1A3CD485" w14:textId="11E24875" w:rsidR="00122566" w:rsidRPr="001C48B1" w:rsidRDefault="00122566" w:rsidP="00CE30CB">
                      <w:pPr>
                        <w:pStyle w:val="Caption"/>
                        <w:keepNext/>
                        <w:rPr>
                          <w:i w:val="0"/>
                          <w:color w:val="000000" w:themeColor="text1"/>
                          <w:sz w:val="24"/>
                          <w:szCs w:val="24"/>
                          <w:lang w:val="en-US"/>
                        </w:rPr>
                      </w:pPr>
                      <w:bookmarkStart w:id="3" w:name="_Toc173129675"/>
                      <w:r>
                        <w:rPr>
                          <w:b/>
                          <w:i w:val="0"/>
                          <w:color w:val="000000" w:themeColor="text1"/>
                          <w:sz w:val="24"/>
                          <w:szCs w:val="24"/>
                          <w:lang w:val="en-US"/>
                        </w:rPr>
                        <w:t>S</w:t>
                      </w:r>
                      <w:r w:rsidR="00B34A2B">
                        <w:rPr>
                          <w:b/>
                          <w:i w:val="0"/>
                          <w:color w:val="000000" w:themeColor="text1"/>
                          <w:sz w:val="24"/>
                          <w:szCs w:val="24"/>
                          <w:lang w:val="en-US"/>
                        </w:rPr>
                        <w:t>upplementary table S3</w:t>
                      </w:r>
                      <w:r w:rsidRPr="001C48B1">
                        <w:rPr>
                          <w:b/>
                          <w:i w:val="0"/>
                          <w:color w:val="000000" w:themeColor="text1"/>
                          <w:sz w:val="24"/>
                          <w:szCs w:val="24"/>
                          <w:lang w:val="en-US"/>
                        </w:rPr>
                        <w:t>:</w:t>
                      </w:r>
                      <w:r w:rsidRPr="001C48B1">
                        <w:rPr>
                          <w:i w:val="0"/>
                          <w:color w:val="000000" w:themeColor="text1"/>
                          <w:sz w:val="24"/>
                          <w:szCs w:val="24"/>
                          <w:lang w:val="en-US"/>
                        </w:rPr>
                        <w:t xml:space="preserve"> </w:t>
                      </w:r>
                      <w:r w:rsidRPr="001C48B1">
                        <w:rPr>
                          <w:i w:val="0"/>
                          <w:color w:val="000000" w:themeColor="text1"/>
                          <w:sz w:val="24"/>
                          <w:szCs w:val="24"/>
                        </w:rPr>
                        <w:t>β</w:t>
                      </w:r>
                      <w:r w:rsidRPr="001C48B1">
                        <w:rPr>
                          <w:i w:val="0"/>
                          <w:color w:val="000000" w:themeColor="text1"/>
                          <w:sz w:val="24"/>
                          <w:szCs w:val="24"/>
                          <w:lang w:val="en-US"/>
                        </w:rPr>
                        <w:t>-lactamase gene combination frequency</w:t>
                      </w:r>
                      <w:r w:rsidR="009D7182">
                        <w:rPr>
                          <w:i w:val="0"/>
                          <w:color w:val="000000" w:themeColor="text1"/>
                          <w:sz w:val="24"/>
                          <w:szCs w:val="24"/>
                          <w:lang w:val="en-US"/>
                        </w:rPr>
                        <w:t xml:space="preserve"> in</w:t>
                      </w:r>
                      <w:r w:rsidRPr="001C48B1">
                        <w:rPr>
                          <w:i w:val="0"/>
                          <w:color w:val="000000" w:themeColor="text1"/>
                          <w:sz w:val="24"/>
                          <w:szCs w:val="24"/>
                          <w:lang w:val="en-US"/>
                        </w:rPr>
                        <w:t xml:space="preserve"> </w:t>
                      </w:r>
                      <w:bookmarkEnd w:id="3"/>
                      <w:r>
                        <w:rPr>
                          <w:i w:val="0"/>
                          <w:color w:val="000000" w:themeColor="text1"/>
                          <w:sz w:val="24"/>
                          <w:szCs w:val="24"/>
                          <w:lang w:val="en-US"/>
                        </w:rPr>
                        <w:t>ESBL-</w:t>
                      </w:r>
                      <w:r w:rsidRPr="00187BFF">
                        <w:rPr>
                          <w:color w:val="000000" w:themeColor="text1"/>
                          <w:sz w:val="24"/>
                          <w:szCs w:val="24"/>
                          <w:lang w:val="en-US"/>
                        </w:rPr>
                        <w:t>E. coli</w:t>
                      </w:r>
                      <w:r>
                        <w:rPr>
                          <w:i w:val="0"/>
                          <w:color w:val="000000" w:themeColor="text1"/>
                          <w:sz w:val="24"/>
                          <w:szCs w:val="24"/>
                          <w:lang w:val="en-US"/>
                        </w:rPr>
                        <w:t xml:space="preserve"> and </w:t>
                      </w:r>
                      <w:r w:rsidR="009D7182">
                        <w:rPr>
                          <w:i w:val="0"/>
                          <w:color w:val="000000" w:themeColor="text1"/>
                          <w:sz w:val="24"/>
                          <w:szCs w:val="24"/>
                          <w:lang w:val="en-US"/>
                        </w:rPr>
                        <w:t>ESBL-</w:t>
                      </w:r>
                      <w:r w:rsidRPr="00187BFF">
                        <w:rPr>
                          <w:color w:val="000000" w:themeColor="text1"/>
                          <w:sz w:val="24"/>
                          <w:szCs w:val="24"/>
                          <w:lang w:val="en-US"/>
                        </w:rPr>
                        <w:t>K. pneumoniae</w:t>
                      </w:r>
                    </w:p>
                    <w:tbl>
                      <w:tblPr>
                        <w:tblStyle w:val="TableGrid"/>
                        <w:tblW w:w="9625" w:type="dxa"/>
                        <w:tblBorders>
                          <w:top w:val="none" w:sz="0" w:space="0" w:color="auto"/>
                          <w:left w:val="none" w:sz="0" w:space="0" w:color="auto"/>
                          <w:bottom w:val="none" w:sz="0" w:space="0" w:color="auto"/>
                          <w:right w:val="none" w:sz="0" w:space="0" w:color="auto"/>
                          <w:insideH w:val="none" w:sz="0" w:space="0" w:color="auto"/>
                          <w:insideV w:val="none" w:sz="0" w:space="0" w:color="auto"/>
                        </w:tblBorders>
                        <w:tblLook w:val="04A0" w:firstRow="1" w:lastRow="0" w:firstColumn="1" w:lastColumn="0" w:noHBand="0" w:noVBand="1"/>
                      </w:tblPr>
                      <w:tblGrid>
                        <w:gridCol w:w="3460"/>
                        <w:gridCol w:w="1617"/>
                        <w:gridCol w:w="1643"/>
                        <w:gridCol w:w="1585"/>
                        <w:gridCol w:w="1320"/>
                      </w:tblGrid>
                      <w:tr w:rsidR="00122566" w:rsidRPr="00402296" w14:paraId="64093E72" w14:textId="77777777" w:rsidTr="00A97085">
                        <w:trPr>
                          <w:trHeight w:val="303"/>
                        </w:trPr>
                        <w:tc>
                          <w:tcPr>
                            <w:tcW w:w="3460" w:type="dxa"/>
                            <w:vMerge w:val="restart"/>
                            <w:tcBorders>
                              <w:top w:val="single" w:sz="12" w:space="0" w:color="auto"/>
                            </w:tcBorders>
                          </w:tcPr>
                          <w:p w14:paraId="5C636FAE" w14:textId="0BCC080C" w:rsidR="00122566" w:rsidRPr="00402296" w:rsidRDefault="00122566" w:rsidP="001D2E25">
                            <w:pPr>
                              <w:jc w:val="left"/>
                              <w:rPr>
                                <w:b/>
                                <w:color w:val="000000" w:themeColor="text1"/>
                                <w:szCs w:val="24"/>
                              </w:rPr>
                            </w:pPr>
                            <w:r w:rsidRPr="008B7D6A">
                              <w:rPr>
                                <w:b/>
                                <w:bCs/>
                                <w:color w:val="000000"/>
                              </w:rPr>
                              <w:t xml:space="preserve">β-Lactamase gene </w:t>
                            </w:r>
                            <w:r w:rsidRPr="00402296">
                              <w:rPr>
                                <w:b/>
                                <w:color w:val="000000" w:themeColor="text1"/>
                                <w:szCs w:val="24"/>
                              </w:rPr>
                              <w:t>combination present</w:t>
                            </w:r>
                          </w:p>
                        </w:tc>
                        <w:tc>
                          <w:tcPr>
                            <w:tcW w:w="4845" w:type="dxa"/>
                            <w:gridSpan w:val="3"/>
                            <w:tcBorders>
                              <w:top w:val="single" w:sz="12" w:space="0" w:color="auto"/>
                              <w:bottom w:val="single" w:sz="4" w:space="0" w:color="auto"/>
                            </w:tcBorders>
                            <w:vAlign w:val="bottom"/>
                          </w:tcPr>
                          <w:p w14:paraId="6DC044C5" w14:textId="77777777" w:rsidR="00122566" w:rsidRPr="00402296" w:rsidRDefault="00122566" w:rsidP="001E44D3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b/>
                                <w:color w:val="000000" w:themeColor="text1"/>
                                <w:szCs w:val="24"/>
                              </w:rPr>
                            </w:pPr>
                            <w:r w:rsidRPr="00402296">
                              <w:rPr>
                                <w:b/>
                                <w:color w:val="000000" w:themeColor="text1"/>
                                <w:szCs w:val="24"/>
                              </w:rPr>
                              <w:t>Source</w:t>
                            </w:r>
                          </w:p>
                        </w:tc>
                        <w:tc>
                          <w:tcPr>
                            <w:tcW w:w="1320" w:type="dxa"/>
                            <w:vMerge w:val="restart"/>
                            <w:tcBorders>
                              <w:top w:val="single" w:sz="12" w:space="0" w:color="auto"/>
                              <w:bottom w:val="single" w:sz="4" w:space="0" w:color="auto"/>
                            </w:tcBorders>
                          </w:tcPr>
                          <w:p w14:paraId="729541D5" w14:textId="77777777" w:rsidR="00122566" w:rsidRPr="00402296" w:rsidRDefault="00122566" w:rsidP="001D2E25">
                            <w:pPr>
                              <w:jc w:val="left"/>
                              <w:rPr>
                                <w:b/>
                                <w:color w:val="000000" w:themeColor="text1"/>
                                <w:szCs w:val="24"/>
                              </w:rPr>
                            </w:pPr>
                          </w:p>
                          <w:p w14:paraId="637A407F" w14:textId="49B9A900" w:rsidR="00122566" w:rsidRPr="00402296" w:rsidRDefault="00122566" w:rsidP="001D2E25">
                            <w:pPr>
                              <w:jc w:val="left"/>
                              <w:rPr>
                                <w:b/>
                                <w:color w:val="000000" w:themeColor="text1"/>
                                <w:szCs w:val="24"/>
                              </w:rPr>
                            </w:pPr>
                            <w:r w:rsidRPr="00402296">
                              <w:rPr>
                                <w:b/>
                                <w:color w:val="000000" w:themeColor="text1"/>
                                <w:szCs w:val="24"/>
                              </w:rPr>
                              <w:t>Total</w:t>
                            </w:r>
                          </w:p>
                        </w:tc>
                      </w:tr>
                      <w:tr w:rsidR="00122566" w:rsidRPr="00402296" w14:paraId="6E01B480" w14:textId="77777777" w:rsidTr="00A97085">
                        <w:trPr>
                          <w:trHeight w:val="621"/>
                        </w:trPr>
                        <w:tc>
                          <w:tcPr>
                            <w:tcW w:w="3460" w:type="dxa"/>
                            <w:vMerge/>
                            <w:tcBorders>
                              <w:bottom w:val="single" w:sz="12" w:space="0" w:color="auto"/>
                            </w:tcBorders>
                          </w:tcPr>
                          <w:p w14:paraId="51AD9459" w14:textId="77777777" w:rsidR="00122566" w:rsidRPr="00402296" w:rsidRDefault="00122566" w:rsidP="001D2E25">
                            <w:pPr>
                              <w:jc w:val="left"/>
                              <w:rPr>
                                <w:color w:val="000000" w:themeColor="text1"/>
                                <w:szCs w:val="24"/>
                              </w:rPr>
                            </w:pPr>
                          </w:p>
                        </w:tc>
                        <w:tc>
                          <w:tcPr>
                            <w:tcW w:w="1617" w:type="dxa"/>
                            <w:tcBorders>
                              <w:top w:val="single" w:sz="4" w:space="0" w:color="auto"/>
                              <w:bottom w:val="single" w:sz="12" w:space="0" w:color="auto"/>
                            </w:tcBorders>
                            <w:vAlign w:val="bottom"/>
                          </w:tcPr>
                          <w:p w14:paraId="0B20FA9E" w14:textId="51A8F8ED" w:rsidR="00122566" w:rsidRPr="00402296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b/>
                                <w:color w:val="000000" w:themeColor="text1"/>
                                <w:szCs w:val="24"/>
                              </w:rPr>
                            </w:pPr>
                            <w:r w:rsidRPr="00402296">
                              <w:rPr>
                                <w:b/>
                                <w:color w:val="000000" w:themeColor="text1"/>
                                <w:szCs w:val="24"/>
                              </w:rPr>
                              <w:t>Hospitalized patient</w:t>
                            </w:r>
                          </w:p>
                        </w:tc>
                        <w:tc>
                          <w:tcPr>
                            <w:tcW w:w="1643" w:type="dxa"/>
                            <w:tcBorders>
                              <w:top w:val="single" w:sz="4" w:space="0" w:color="auto"/>
                              <w:bottom w:val="single" w:sz="12" w:space="0" w:color="auto"/>
                            </w:tcBorders>
                            <w:vAlign w:val="bottom"/>
                          </w:tcPr>
                          <w:p w14:paraId="0B3B428A" w14:textId="77777777" w:rsidR="00122566" w:rsidRPr="00402296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b/>
                                <w:color w:val="000000" w:themeColor="text1"/>
                                <w:szCs w:val="24"/>
                              </w:rPr>
                            </w:pPr>
                            <w:r w:rsidRPr="00402296">
                              <w:rPr>
                                <w:b/>
                                <w:color w:val="000000" w:themeColor="text1"/>
                                <w:szCs w:val="24"/>
                              </w:rPr>
                              <w:t>Hospital environment</w:t>
                            </w:r>
                          </w:p>
                        </w:tc>
                        <w:tc>
                          <w:tcPr>
                            <w:tcW w:w="1585" w:type="dxa"/>
                            <w:tcBorders>
                              <w:top w:val="single" w:sz="4" w:space="0" w:color="auto"/>
                              <w:bottom w:val="single" w:sz="12" w:space="0" w:color="auto"/>
                            </w:tcBorders>
                            <w:vAlign w:val="bottom"/>
                          </w:tcPr>
                          <w:p w14:paraId="7B745204" w14:textId="77777777" w:rsidR="00122566" w:rsidRPr="00402296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b/>
                                <w:color w:val="000000" w:themeColor="text1"/>
                                <w:szCs w:val="24"/>
                              </w:rPr>
                            </w:pPr>
                            <w:r w:rsidRPr="00402296">
                              <w:rPr>
                                <w:b/>
                                <w:color w:val="000000" w:themeColor="text1"/>
                                <w:szCs w:val="24"/>
                              </w:rPr>
                              <w:t>Wastewater</w:t>
                            </w:r>
                          </w:p>
                        </w:tc>
                        <w:tc>
                          <w:tcPr>
                            <w:tcW w:w="1320" w:type="dxa"/>
                            <w:vMerge/>
                            <w:tcBorders>
                              <w:top w:val="single" w:sz="4" w:space="0" w:color="auto"/>
                              <w:bottom w:val="single" w:sz="12" w:space="0" w:color="auto"/>
                            </w:tcBorders>
                          </w:tcPr>
                          <w:p w14:paraId="387B51E6" w14:textId="77777777" w:rsidR="00122566" w:rsidRPr="00402296" w:rsidRDefault="00122566" w:rsidP="001D2E25">
                            <w:pPr>
                              <w:jc w:val="left"/>
                              <w:rPr>
                                <w:color w:val="000000" w:themeColor="text1"/>
                                <w:szCs w:val="24"/>
                              </w:rPr>
                            </w:pPr>
                          </w:p>
                        </w:tc>
                      </w:tr>
                      <w:tr w:rsidR="00122566" w:rsidRPr="00402296" w14:paraId="0C19293B" w14:textId="77777777" w:rsidTr="00A80D37">
                        <w:trPr>
                          <w:trHeight w:val="303"/>
                        </w:trPr>
                        <w:tc>
                          <w:tcPr>
                            <w:tcW w:w="3460" w:type="dxa"/>
                            <w:tcBorders>
                              <w:top w:val="single" w:sz="12" w:space="0" w:color="auto"/>
                            </w:tcBorders>
                          </w:tcPr>
                          <w:p w14:paraId="52768B6F" w14:textId="77777777" w:rsidR="00122566" w:rsidRPr="00402296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Cs w:val="24"/>
                              </w:rPr>
                            </w:pPr>
                          </w:p>
                        </w:tc>
                        <w:tc>
                          <w:tcPr>
                            <w:tcW w:w="4845" w:type="dxa"/>
                            <w:gridSpan w:val="3"/>
                            <w:tcBorders>
                              <w:top w:val="single" w:sz="12" w:space="0" w:color="auto"/>
                            </w:tcBorders>
                          </w:tcPr>
                          <w:p w14:paraId="28D001C2" w14:textId="715406EE" w:rsidR="00122566" w:rsidRPr="00402296" w:rsidRDefault="00B80D6D" w:rsidP="001E44D3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b/>
                                <w:i/>
                                <w:color w:val="000000" w:themeColor="text1"/>
                                <w:szCs w:val="24"/>
                              </w:rPr>
                            </w:pPr>
                            <w:r>
                              <w:rPr>
                                <w:b/>
                                <w:color w:val="000000" w:themeColor="text1"/>
                                <w:szCs w:val="24"/>
                              </w:rPr>
                              <w:t>ESBL-</w:t>
                            </w:r>
                            <w:r w:rsidR="00122566" w:rsidRPr="00402296">
                              <w:rPr>
                                <w:b/>
                                <w:i/>
                                <w:color w:val="000000" w:themeColor="text1"/>
                                <w:szCs w:val="24"/>
                              </w:rPr>
                              <w:t>Escherichia coli</w:t>
                            </w:r>
                          </w:p>
                        </w:tc>
                        <w:tc>
                          <w:tcPr>
                            <w:tcW w:w="1320" w:type="dxa"/>
                            <w:tcBorders>
                              <w:top w:val="single" w:sz="12" w:space="0" w:color="auto"/>
                            </w:tcBorders>
                          </w:tcPr>
                          <w:p w14:paraId="4EE0408C" w14:textId="77777777" w:rsidR="00122566" w:rsidRPr="00402296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Cs w:val="24"/>
                              </w:rPr>
                            </w:pPr>
                          </w:p>
                        </w:tc>
                      </w:tr>
                      <w:tr w:rsidR="00FF484D" w:rsidRPr="00402296" w14:paraId="0072A656" w14:textId="77777777" w:rsidTr="00A80D37">
                        <w:trPr>
                          <w:trHeight w:val="303"/>
                        </w:trPr>
                        <w:tc>
                          <w:tcPr>
                            <w:tcW w:w="3460" w:type="dxa"/>
                          </w:tcPr>
                          <w:p w14:paraId="588FD495" w14:textId="77777777" w:rsidR="00FF484D" w:rsidRPr="00402296" w:rsidRDefault="00FF484D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Cs w:val="24"/>
                              </w:rPr>
                            </w:pPr>
                          </w:p>
                        </w:tc>
                        <w:tc>
                          <w:tcPr>
                            <w:tcW w:w="1617" w:type="dxa"/>
                          </w:tcPr>
                          <w:p w14:paraId="20DB4753" w14:textId="77777777" w:rsidR="00FF484D" w:rsidRPr="00402296" w:rsidRDefault="00FF484D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Cs w:val="24"/>
                              </w:rPr>
                            </w:pPr>
                          </w:p>
                        </w:tc>
                        <w:tc>
                          <w:tcPr>
                            <w:tcW w:w="1643" w:type="dxa"/>
                          </w:tcPr>
                          <w:p w14:paraId="174C03E9" w14:textId="77777777" w:rsidR="00FF484D" w:rsidRPr="00402296" w:rsidRDefault="00FF484D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Cs w:val="24"/>
                              </w:rPr>
                            </w:pPr>
                          </w:p>
                        </w:tc>
                        <w:tc>
                          <w:tcPr>
                            <w:tcW w:w="1585" w:type="dxa"/>
                          </w:tcPr>
                          <w:p w14:paraId="5A3EC36E" w14:textId="77777777" w:rsidR="00FF484D" w:rsidRPr="00402296" w:rsidRDefault="00FF484D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Cs w:val="24"/>
                              </w:rPr>
                            </w:pPr>
                          </w:p>
                        </w:tc>
                        <w:tc>
                          <w:tcPr>
                            <w:tcW w:w="1320" w:type="dxa"/>
                          </w:tcPr>
                          <w:p w14:paraId="34DC3F3C" w14:textId="77777777" w:rsidR="00FF484D" w:rsidRPr="00402296" w:rsidRDefault="00FF484D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Cs w:val="24"/>
                              </w:rPr>
                            </w:pPr>
                          </w:p>
                        </w:tc>
                      </w:tr>
                      <w:tr w:rsidR="00122566" w:rsidRPr="00402296" w14:paraId="5C4C280C" w14:textId="77777777" w:rsidTr="00A80D37">
                        <w:trPr>
                          <w:trHeight w:val="303"/>
                        </w:trPr>
                        <w:tc>
                          <w:tcPr>
                            <w:tcW w:w="3460" w:type="dxa"/>
                          </w:tcPr>
                          <w:p w14:paraId="3C4F8544" w14:textId="19F6AE56" w:rsidR="00122566" w:rsidRPr="00402296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Cs w:val="24"/>
                              </w:rPr>
                            </w:pPr>
                            <w:r w:rsidRPr="00402296">
                              <w:rPr>
                                <w:color w:val="000000" w:themeColor="text1"/>
                                <w:szCs w:val="24"/>
                              </w:rPr>
                              <w:t>At least one ESBL gene</w:t>
                            </w:r>
                          </w:p>
                        </w:tc>
                        <w:tc>
                          <w:tcPr>
                            <w:tcW w:w="1617" w:type="dxa"/>
                          </w:tcPr>
                          <w:p w14:paraId="51B84A75" w14:textId="77777777" w:rsidR="00122566" w:rsidRPr="00402296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Cs w:val="24"/>
                              </w:rPr>
                            </w:pPr>
                            <w:r w:rsidRPr="00402296">
                              <w:rPr>
                                <w:color w:val="000000" w:themeColor="text1"/>
                                <w:szCs w:val="24"/>
                              </w:rPr>
                              <w:t>21/26</w:t>
                            </w:r>
                          </w:p>
                        </w:tc>
                        <w:tc>
                          <w:tcPr>
                            <w:tcW w:w="1643" w:type="dxa"/>
                          </w:tcPr>
                          <w:p w14:paraId="260D52A8" w14:textId="77777777" w:rsidR="00122566" w:rsidRPr="00402296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Cs w:val="24"/>
                              </w:rPr>
                            </w:pPr>
                            <w:r w:rsidRPr="00402296">
                              <w:rPr>
                                <w:color w:val="000000" w:themeColor="text1"/>
                                <w:szCs w:val="24"/>
                              </w:rPr>
                              <w:t>10/11</w:t>
                            </w:r>
                          </w:p>
                        </w:tc>
                        <w:tc>
                          <w:tcPr>
                            <w:tcW w:w="1585" w:type="dxa"/>
                          </w:tcPr>
                          <w:p w14:paraId="6828BCF0" w14:textId="77777777" w:rsidR="00122566" w:rsidRPr="00402296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Cs w:val="24"/>
                              </w:rPr>
                            </w:pPr>
                            <w:r w:rsidRPr="00402296">
                              <w:rPr>
                                <w:color w:val="000000" w:themeColor="text1"/>
                                <w:szCs w:val="24"/>
                              </w:rPr>
                              <w:t>36/38</w:t>
                            </w:r>
                          </w:p>
                        </w:tc>
                        <w:tc>
                          <w:tcPr>
                            <w:tcW w:w="1320" w:type="dxa"/>
                          </w:tcPr>
                          <w:p w14:paraId="7DE52F15" w14:textId="77777777" w:rsidR="00122566" w:rsidRPr="00402296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Cs w:val="24"/>
                              </w:rPr>
                            </w:pPr>
                            <w:r w:rsidRPr="00402296">
                              <w:rPr>
                                <w:color w:val="000000" w:themeColor="text1"/>
                                <w:szCs w:val="24"/>
                              </w:rPr>
                              <w:t>67/75</w:t>
                            </w:r>
                          </w:p>
                        </w:tc>
                      </w:tr>
                      <w:tr w:rsidR="00122566" w:rsidRPr="00402296" w14:paraId="7CF165C2" w14:textId="77777777" w:rsidTr="00A97085">
                        <w:trPr>
                          <w:trHeight w:val="303"/>
                        </w:trPr>
                        <w:tc>
                          <w:tcPr>
                            <w:tcW w:w="3460" w:type="dxa"/>
                          </w:tcPr>
                          <w:p w14:paraId="70A93218" w14:textId="77777777" w:rsidR="00122566" w:rsidRPr="00402296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Cs w:val="24"/>
                              </w:rPr>
                            </w:pPr>
                            <w:proofErr w:type="spellStart"/>
                            <w:r w:rsidRPr="00402296">
                              <w:rPr>
                                <w:i/>
                                <w:color w:val="000000" w:themeColor="text1"/>
                                <w:szCs w:val="24"/>
                              </w:rPr>
                              <w:t>bla</w:t>
                            </w:r>
                            <w:r w:rsidRPr="00402296">
                              <w:rPr>
                                <w:color w:val="000000" w:themeColor="text1"/>
                                <w:szCs w:val="24"/>
                                <w:vertAlign w:val="subscript"/>
                              </w:rPr>
                              <w:t>CTX</w:t>
                            </w:r>
                            <w:proofErr w:type="spellEnd"/>
                            <w:r w:rsidRPr="00402296">
                              <w:rPr>
                                <w:color w:val="000000" w:themeColor="text1"/>
                                <w:szCs w:val="24"/>
                                <w:vertAlign w:val="subscript"/>
                              </w:rPr>
                              <w:t>-M</w:t>
                            </w:r>
                            <w:r w:rsidRPr="00402296">
                              <w:rPr>
                                <w:color w:val="000000" w:themeColor="text1"/>
                                <w:szCs w:val="24"/>
                              </w:rPr>
                              <w:t xml:space="preserve"> + </w:t>
                            </w:r>
                            <w:proofErr w:type="spellStart"/>
                            <w:r w:rsidRPr="00402296">
                              <w:rPr>
                                <w:i/>
                                <w:color w:val="000000" w:themeColor="text1"/>
                                <w:szCs w:val="24"/>
                              </w:rPr>
                              <w:t>bla</w:t>
                            </w:r>
                            <w:r w:rsidRPr="00402296">
                              <w:rPr>
                                <w:color w:val="000000" w:themeColor="text1"/>
                                <w:szCs w:val="24"/>
                                <w:vertAlign w:val="subscript"/>
                              </w:rPr>
                              <w:t>SHV</w:t>
                            </w:r>
                            <w:proofErr w:type="spellEnd"/>
                          </w:p>
                        </w:tc>
                        <w:tc>
                          <w:tcPr>
                            <w:tcW w:w="1617" w:type="dxa"/>
                          </w:tcPr>
                          <w:p w14:paraId="25F3A57A" w14:textId="77777777" w:rsidR="00122566" w:rsidRPr="00402296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Cs w:val="24"/>
                              </w:rPr>
                            </w:pPr>
                            <w:r w:rsidRPr="00402296">
                              <w:rPr>
                                <w:color w:val="000000" w:themeColor="text1"/>
                                <w:szCs w:val="24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1643" w:type="dxa"/>
                          </w:tcPr>
                          <w:p w14:paraId="0F1FFC62" w14:textId="77777777" w:rsidR="00122566" w:rsidRPr="00402296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Cs w:val="24"/>
                              </w:rPr>
                            </w:pPr>
                            <w:r w:rsidRPr="00402296">
                              <w:rPr>
                                <w:color w:val="000000" w:themeColor="text1"/>
                                <w:szCs w:val="24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1585" w:type="dxa"/>
                          </w:tcPr>
                          <w:p w14:paraId="592204E1" w14:textId="77777777" w:rsidR="00122566" w:rsidRPr="00402296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Cs w:val="24"/>
                              </w:rPr>
                            </w:pPr>
                            <w:r w:rsidRPr="00402296">
                              <w:rPr>
                                <w:color w:val="000000" w:themeColor="text1"/>
                                <w:szCs w:val="24"/>
                              </w:rPr>
                              <w:t>2</w:t>
                            </w:r>
                          </w:p>
                        </w:tc>
                        <w:tc>
                          <w:tcPr>
                            <w:tcW w:w="1320" w:type="dxa"/>
                          </w:tcPr>
                          <w:p w14:paraId="09221E4F" w14:textId="77777777" w:rsidR="00122566" w:rsidRPr="00402296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Cs w:val="24"/>
                              </w:rPr>
                            </w:pPr>
                            <w:r w:rsidRPr="00402296">
                              <w:rPr>
                                <w:color w:val="000000" w:themeColor="text1"/>
                                <w:szCs w:val="24"/>
                              </w:rPr>
                              <w:t>3</w:t>
                            </w:r>
                          </w:p>
                        </w:tc>
                      </w:tr>
                      <w:tr w:rsidR="00122566" w:rsidRPr="00402296" w14:paraId="60490E8A" w14:textId="77777777" w:rsidTr="00A80D37">
                        <w:trPr>
                          <w:trHeight w:val="303"/>
                        </w:trPr>
                        <w:tc>
                          <w:tcPr>
                            <w:tcW w:w="3460" w:type="dxa"/>
                          </w:tcPr>
                          <w:p w14:paraId="53D9B1FF" w14:textId="77777777" w:rsidR="00122566" w:rsidRPr="00402296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Cs w:val="24"/>
                              </w:rPr>
                            </w:pPr>
                            <w:proofErr w:type="spellStart"/>
                            <w:r w:rsidRPr="00402296">
                              <w:rPr>
                                <w:i/>
                                <w:color w:val="000000" w:themeColor="text1"/>
                                <w:szCs w:val="24"/>
                              </w:rPr>
                              <w:t>bla</w:t>
                            </w:r>
                            <w:r w:rsidRPr="00402296">
                              <w:rPr>
                                <w:color w:val="000000" w:themeColor="text1"/>
                                <w:szCs w:val="24"/>
                                <w:vertAlign w:val="subscript"/>
                              </w:rPr>
                              <w:t>CTX</w:t>
                            </w:r>
                            <w:proofErr w:type="spellEnd"/>
                            <w:r w:rsidRPr="00402296">
                              <w:rPr>
                                <w:color w:val="000000" w:themeColor="text1"/>
                                <w:szCs w:val="24"/>
                                <w:vertAlign w:val="subscript"/>
                              </w:rPr>
                              <w:t>-M</w:t>
                            </w:r>
                            <w:r w:rsidRPr="00402296">
                              <w:rPr>
                                <w:color w:val="000000" w:themeColor="text1"/>
                                <w:szCs w:val="24"/>
                              </w:rPr>
                              <w:t xml:space="preserve"> + </w:t>
                            </w:r>
                            <w:proofErr w:type="spellStart"/>
                            <w:r w:rsidRPr="00402296">
                              <w:rPr>
                                <w:i/>
                                <w:color w:val="000000" w:themeColor="text1"/>
                                <w:szCs w:val="24"/>
                              </w:rPr>
                              <w:t>bla</w:t>
                            </w:r>
                            <w:r w:rsidRPr="00402296">
                              <w:rPr>
                                <w:color w:val="000000" w:themeColor="text1"/>
                                <w:szCs w:val="24"/>
                                <w:vertAlign w:val="subscript"/>
                              </w:rPr>
                              <w:t>TEM</w:t>
                            </w:r>
                            <w:proofErr w:type="spellEnd"/>
                          </w:p>
                        </w:tc>
                        <w:tc>
                          <w:tcPr>
                            <w:tcW w:w="1617" w:type="dxa"/>
                          </w:tcPr>
                          <w:p w14:paraId="618E5A7A" w14:textId="77777777" w:rsidR="00122566" w:rsidRPr="00402296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Cs w:val="24"/>
                              </w:rPr>
                            </w:pPr>
                            <w:r w:rsidRPr="00402296">
                              <w:rPr>
                                <w:color w:val="000000" w:themeColor="text1"/>
                                <w:szCs w:val="24"/>
                              </w:rPr>
                              <w:t>9</w:t>
                            </w:r>
                          </w:p>
                        </w:tc>
                        <w:tc>
                          <w:tcPr>
                            <w:tcW w:w="1643" w:type="dxa"/>
                          </w:tcPr>
                          <w:p w14:paraId="2D31E82B" w14:textId="77777777" w:rsidR="00122566" w:rsidRPr="00402296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Cs w:val="24"/>
                              </w:rPr>
                            </w:pPr>
                            <w:r w:rsidRPr="00402296">
                              <w:rPr>
                                <w:color w:val="000000" w:themeColor="text1"/>
                                <w:szCs w:val="24"/>
                              </w:rPr>
                              <w:t>4</w:t>
                            </w:r>
                          </w:p>
                        </w:tc>
                        <w:tc>
                          <w:tcPr>
                            <w:tcW w:w="1585" w:type="dxa"/>
                          </w:tcPr>
                          <w:p w14:paraId="6EA47809" w14:textId="77777777" w:rsidR="00122566" w:rsidRPr="00402296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Cs w:val="24"/>
                              </w:rPr>
                            </w:pPr>
                            <w:r w:rsidRPr="00402296">
                              <w:rPr>
                                <w:color w:val="000000" w:themeColor="text1"/>
                                <w:szCs w:val="24"/>
                              </w:rPr>
                              <w:t>21</w:t>
                            </w:r>
                          </w:p>
                        </w:tc>
                        <w:tc>
                          <w:tcPr>
                            <w:tcW w:w="1320" w:type="dxa"/>
                          </w:tcPr>
                          <w:p w14:paraId="369DD6E0" w14:textId="77777777" w:rsidR="00122566" w:rsidRPr="00402296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Cs w:val="24"/>
                              </w:rPr>
                            </w:pPr>
                            <w:r w:rsidRPr="00402296">
                              <w:rPr>
                                <w:color w:val="000000" w:themeColor="text1"/>
                                <w:szCs w:val="24"/>
                              </w:rPr>
                              <w:t>34</w:t>
                            </w:r>
                          </w:p>
                        </w:tc>
                      </w:tr>
                      <w:tr w:rsidR="00122566" w:rsidRPr="00402296" w14:paraId="0ABF41BA" w14:textId="77777777" w:rsidTr="00A80D37">
                        <w:trPr>
                          <w:trHeight w:val="303"/>
                        </w:trPr>
                        <w:tc>
                          <w:tcPr>
                            <w:tcW w:w="3460" w:type="dxa"/>
                          </w:tcPr>
                          <w:p w14:paraId="6DBFA2B1" w14:textId="77777777" w:rsidR="00122566" w:rsidRPr="00402296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Cs w:val="24"/>
                              </w:rPr>
                            </w:pPr>
                            <w:proofErr w:type="spellStart"/>
                            <w:r w:rsidRPr="00402296">
                              <w:rPr>
                                <w:i/>
                                <w:color w:val="000000" w:themeColor="text1"/>
                                <w:szCs w:val="24"/>
                              </w:rPr>
                              <w:t>bla</w:t>
                            </w:r>
                            <w:r w:rsidRPr="00402296">
                              <w:rPr>
                                <w:color w:val="000000" w:themeColor="text1"/>
                                <w:szCs w:val="24"/>
                                <w:vertAlign w:val="subscript"/>
                              </w:rPr>
                              <w:t>CTX</w:t>
                            </w:r>
                            <w:proofErr w:type="spellEnd"/>
                            <w:r w:rsidRPr="00402296">
                              <w:rPr>
                                <w:color w:val="000000" w:themeColor="text1"/>
                                <w:szCs w:val="24"/>
                                <w:vertAlign w:val="subscript"/>
                              </w:rPr>
                              <w:t>-M</w:t>
                            </w:r>
                            <w:r w:rsidRPr="00402296">
                              <w:rPr>
                                <w:color w:val="000000" w:themeColor="text1"/>
                                <w:szCs w:val="24"/>
                              </w:rPr>
                              <w:t xml:space="preserve"> + </w:t>
                            </w:r>
                            <w:proofErr w:type="spellStart"/>
                            <w:r w:rsidRPr="00402296">
                              <w:rPr>
                                <w:i/>
                                <w:color w:val="000000" w:themeColor="text1"/>
                                <w:szCs w:val="24"/>
                              </w:rPr>
                              <w:t>bla</w:t>
                            </w:r>
                            <w:r w:rsidRPr="00402296">
                              <w:rPr>
                                <w:color w:val="000000" w:themeColor="text1"/>
                                <w:szCs w:val="24"/>
                                <w:vertAlign w:val="subscript"/>
                              </w:rPr>
                              <w:t>TEM</w:t>
                            </w:r>
                            <w:proofErr w:type="spellEnd"/>
                            <w:r w:rsidRPr="00402296">
                              <w:rPr>
                                <w:color w:val="000000" w:themeColor="text1"/>
                                <w:szCs w:val="24"/>
                              </w:rPr>
                              <w:t xml:space="preserve"> + </w:t>
                            </w:r>
                            <w:proofErr w:type="spellStart"/>
                            <w:r w:rsidRPr="00402296">
                              <w:rPr>
                                <w:i/>
                                <w:color w:val="000000" w:themeColor="text1"/>
                                <w:szCs w:val="24"/>
                              </w:rPr>
                              <w:t>bla</w:t>
                            </w:r>
                            <w:r w:rsidRPr="00402296">
                              <w:rPr>
                                <w:color w:val="000000" w:themeColor="text1"/>
                                <w:szCs w:val="24"/>
                                <w:vertAlign w:val="subscript"/>
                              </w:rPr>
                              <w:t>SHV</w:t>
                            </w:r>
                            <w:proofErr w:type="spellEnd"/>
                          </w:p>
                        </w:tc>
                        <w:tc>
                          <w:tcPr>
                            <w:tcW w:w="1617" w:type="dxa"/>
                          </w:tcPr>
                          <w:p w14:paraId="6BD142FB" w14:textId="77777777" w:rsidR="00122566" w:rsidRPr="00402296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Cs w:val="24"/>
                              </w:rPr>
                            </w:pPr>
                            <w:r w:rsidRPr="00402296">
                              <w:rPr>
                                <w:color w:val="000000" w:themeColor="text1"/>
                                <w:szCs w:val="24"/>
                              </w:rPr>
                              <w:t>4</w:t>
                            </w:r>
                          </w:p>
                        </w:tc>
                        <w:tc>
                          <w:tcPr>
                            <w:tcW w:w="1643" w:type="dxa"/>
                          </w:tcPr>
                          <w:p w14:paraId="56037990" w14:textId="77777777" w:rsidR="00122566" w:rsidRPr="00402296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Cs w:val="24"/>
                              </w:rPr>
                            </w:pPr>
                            <w:r w:rsidRPr="00402296">
                              <w:rPr>
                                <w:color w:val="000000" w:themeColor="text1"/>
                                <w:szCs w:val="24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1585" w:type="dxa"/>
                          </w:tcPr>
                          <w:p w14:paraId="5E5B762F" w14:textId="77777777" w:rsidR="00122566" w:rsidRPr="00402296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Cs w:val="24"/>
                              </w:rPr>
                            </w:pPr>
                            <w:r w:rsidRPr="00402296">
                              <w:rPr>
                                <w:color w:val="000000" w:themeColor="text1"/>
                                <w:szCs w:val="24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1320" w:type="dxa"/>
                          </w:tcPr>
                          <w:p w14:paraId="75D1BFFD" w14:textId="77777777" w:rsidR="00122566" w:rsidRPr="00402296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Cs w:val="24"/>
                              </w:rPr>
                            </w:pPr>
                            <w:r w:rsidRPr="00402296">
                              <w:rPr>
                                <w:color w:val="000000" w:themeColor="text1"/>
                                <w:szCs w:val="24"/>
                              </w:rPr>
                              <w:t>4</w:t>
                            </w:r>
                          </w:p>
                        </w:tc>
                      </w:tr>
                      <w:tr w:rsidR="00122566" w:rsidRPr="00402296" w14:paraId="5C755E7D" w14:textId="77777777" w:rsidTr="00A80D37">
                        <w:trPr>
                          <w:trHeight w:val="144"/>
                        </w:trPr>
                        <w:tc>
                          <w:tcPr>
                            <w:tcW w:w="3460" w:type="dxa"/>
                          </w:tcPr>
                          <w:p w14:paraId="664936F0" w14:textId="77777777" w:rsidR="00122566" w:rsidRPr="00402296" w:rsidRDefault="00122566" w:rsidP="001D2E25">
                            <w:pPr>
                              <w:jc w:val="left"/>
                              <w:rPr>
                                <w:color w:val="000000" w:themeColor="text1"/>
                                <w:szCs w:val="24"/>
                              </w:rPr>
                            </w:pPr>
                          </w:p>
                        </w:tc>
                        <w:tc>
                          <w:tcPr>
                            <w:tcW w:w="4845" w:type="dxa"/>
                            <w:gridSpan w:val="3"/>
                          </w:tcPr>
                          <w:p w14:paraId="21CD8223" w14:textId="34BDF8E8" w:rsidR="00122566" w:rsidRPr="00402296" w:rsidRDefault="00B80D6D" w:rsidP="001D2E25">
                            <w:pPr>
                              <w:jc w:val="center"/>
                              <w:rPr>
                                <w:b/>
                                <w:i/>
                                <w:color w:val="000000" w:themeColor="text1"/>
                                <w:szCs w:val="24"/>
                              </w:rPr>
                            </w:pPr>
                            <w:r>
                              <w:rPr>
                                <w:b/>
                                <w:color w:val="000000" w:themeColor="text1"/>
                                <w:szCs w:val="24"/>
                              </w:rPr>
                              <w:t>ESBL-</w:t>
                            </w:r>
                            <w:r w:rsidR="00122566" w:rsidRPr="00402296">
                              <w:rPr>
                                <w:b/>
                                <w:i/>
                                <w:color w:val="000000" w:themeColor="text1"/>
                                <w:szCs w:val="24"/>
                              </w:rPr>
                              <w:t>Klebsiella pneumoniae</w:t>
                            </w:r>
                          </w:p>
                        </w:tc>
                        <w:tc>
                          <w:tcPr>
                            <w:tcW w:w="1320" w:type="dxa"/>
                          </w:tcPr>
                          <w:p w14:paraId="6406303C" w14:textId="77777777" w:rsidR="00122566" w:rsidRPr="00402296" w:rsidRDefault="00122566" w:rsidP="001D2E25">
                            <w:pPr>
                              <w:jc w:val="left"/>
                              <w:rPr>
                                <w:color w:val="000000" w:themeColor="text1"/>
                                <w:szCs w:val="24"/>
                              </w:rPr>
                            </w:pPr>
                          </w:p>
                        </w:tc>
                      </w:tr>
                      <w:tr w:rsidR="00122566" w:rsidRPr="00402296" w14:paraId="3CE36646" w14:textId="77777777" w:rsidTr="00A80D37">
                        <w:trPr>
                          <w:trHeight w:val="303"/>
                        </w:trPr>
                        <w:tc>
                          <w:tcPr>
                            <w:tcW w:w="3460" w:type="dxa"/>
                          </w:tcPr>
                          <w:p w14:paraId="1DB6C272" w14:textId="77777777" w:rsidR="00122566" w:rsidRPr="00402296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Cs w:val="24"/>
                              </w:rPr>
                            </w:pPr>
                            <w:r w:rsidRPr="00402296">
                              <w:rPr>
                                <w:color w:val="000000" w:themeColor="text1"/>
                                <w:szCs w:val="24"/>
                              </w:rPr>
                              <w:t>At least one ESBL gene</w:t>
                            </w:r>
                          </w:p>
                        </w:tc>
                        <w:tc>
                          <w:tcPr>
                            <w:tcW w:w="1617" w:type="dxa"/>
                          </w:tcPr>
                          <w:p w14:paraId="074E4B83" w14:textId="77777777" w:rsidR="00122566" w:rsidRPr="00402296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Cs w:val="24"/>
                              </w:rPr>
                            </w:pPr>
                            <w:r w:rsidRPr="00402296">
                              <w:rPr>
                                <w:color w:val="000000" w:themeColor="text1"/>
                                <w:szCs w:val="24"/>
                              </w:rPr>
                              <w:t>26/31</w:t>
                            </w:r>
                          </w:p>
                        </w:tc>
                        <w:tc>
                          <w:tcPr>
                            <w:tcW w:w="1643" w:type="dxa"/>
                          </w:tcPr>
                          <w:p w14:paraId="61B387A0" w14:textId="77777777" w:rsidR="00122566" w:rsidRPr="00402296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Cs w:val="24"/>
                              </w:rPr>
                            </w:pPr>
                            <w:r w:rsidRPr="00402296">
                              <w:rPr>
                                <w:color w:val="000000" w:themeColor="text1"/>
                                <w:szCs w:val="24"/>
                              </w:rPr>
                              <w:t>28/34</w:t>
                            </w:r>
                          </w:p>
                        </w:tc>
                        <w:tc>
                          <w:tcPr>
                            <w:tcW w:w="1585" w:type="dxa"/>
                          </w:tcPr>
                          <w:p w14:paraId="3F66F751" w14:textId="77777777" w:rsidR="00122566" w:rsidRPr="00402296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Cs w:val="24"/>
                              </w:rPr>
                            </w:pPr>
                            <w:r w:rsidRPr="00402296">
                              <w:rPr>
                                <w:color w:val="000000" w:themeColor="text1"/>
                                <w:szCs w:val="24"/>
                              </w:rPr>
                              <w:t>33/42</w:t>
                            </w:r>
                          </w:p>
                        </w:tc>
                        <w:tc>
                          <w:tcPr>
                            <w:tcW w:w="1320" w:type="dxa"/>
                          </w:tcPr>
                          <w:p w14:paraId="6C2AB15E" w14:textId="77777777" w:rsidR="00122566" w:rsidRPr="00402296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Cs w:val="24"/>
                              </w:rPr>
                            </w:pPr>
                            <w:r w:rsidRPr="00402296">
                              <w:rPr>
                                <w:color w:val="000000" w:themeColor="text1"/>
                                <w:szCs w:val="24"/>
                              </w:rPr>
                              <w:t>87/107</w:t>
                            </w:r>
                          </w:p>
                        </w:tc>
                      </w:tr>
                      <w:tr w:rsidR="00122566" w:rsidRPr="00402296" w14:paraId="0C114848" w14:textId="77777777" w:rsidTr="00A97085">
                        <w:trPr>
                          <w:trHeight w:val="303"/>
                        </w:trPr>
                        <w:tc>
                          <w:tcPr>
                            <w:tcW w:w="3460" w:type="dxa"/>
                          </w:tcPr>
                          <w:p w14:paraId="7AD76078" w14:textId="278ADB41" w:rsidR="00122566" w:rsidRPr="00402296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Cs w:val="24"/>
                              </w:rPr>
                            </w:pPr>
                            <w:proofErr w:type="spellStart"/>
                            <w:r w:rsidRPr="00402296">
                              <w:rPr>
                                <w:i/>
                                <w:color w:val="000000" w:themeColor="text1"/>
                                <w:szCs w:val="24"/>
                              </w:rPr>
                              <w:t>bla</w:t>
                            </w:r>
                            <w:r w:rsidRPr="00402296">
                              <w:rPr>
                                <w:color w:val="000000" w:themeColor="text1"/>
                                <w:szCs w:val="24"/>
                                <w:vertAlign w:val="subscript"/>
                              </w:rPr>
                              <w:t>TEM</w:t>
                            </w:r>
                            <w:proofErr w:type="spellEnd"/>
                            <w:r w:rsidRPr="00402296">
                              <w:rPr>
                                <w:color w:val="000000" w:themeColor="text1"/>
                                <w:szCs w:val="24"/>
                              </w:rPr>
                              <w:t xml:space="preserve"> + </w:t>
                            </w:r>
                            <w:proofErr w:type="spellStart"/>
                            <w:r w:rsidRPr="00402296">
                              <w:rPr>
                                <w:i/>
                                <w:color w:val="000000" w:themeColor="text1"/>
                                <w:szCs w:val="24"/>
                              </w:rPr>
                              <w:t>bla</w:t>
                            </w:r>
                            <w:r w:rsidRPr="00402296">
                              <w:rPr>
                                <w:color w:val="000000" w:themeColor="text1"/>
                                <w:szCs w:val="24"/>
                                <w:vertAlign w:val="subscript"/>
                              </w:rPr>
                              <w:t>SHV</w:t>
                            </w:r>
                            <w:proofErr w:type="spellEnd"/>
                          </w:p>
                        </w:tc>
                        <w:tc>
                          <w:tcPr>
                            <w:tcW w:w="1617" w:type="dxa"/>
                          </w:tcPr>
                          <w:p w14:paraId="339CE204" w14:textId="77777777" w:rsidR="00122566" w:rsidRPr="00402296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Cs w:val="24"/>
                              </w:rPr>
                            </w:pPr>
                            <w:r w:rsidRPr="00402296">
                              <w:rPr>
                                <w:color w:val="000000" w:themeColor="text1"/>
                                <w:szCs w:val="24"/>
                              </w:rPr>
                              <w:t>2</w:t>
                            </w:r>
                          </w:p>
                        </w:tc>
                        <w:tc>
                          <w:tcPr>
                            <w:tcW w:w="1643" w:type="dxa"/>
                          </w:tcPr>
                          <w:p w14:paraId="24978833" w14:textId="77777777" w:rsidR="00122566" w:rsidRPr="00402296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Cs w:val="24"/>
                              </w:rPr>
                            </w:pPr>
                            <w:r w:rsidRPr="00402296">
                              <w:rPr>
                                <w:color w:val="000000" w:themeColor="text1"/>
                                <w:szCs w:val="24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1585" w:type="dxa"/>
                          </w:tcPr>
                          <w:p w14:paraId="6450D0B6" w14:textId="77777777" w:rsidR="00122566" w:rsidRPr="00402296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Cs w:val="24"/>
                              </w:rPr>
                            </w:pPr>
                            <w:r w:rsidRPr="00402296">
                              <w:rPr>
                                <w:color w:val="000000" w:themeColor="text1"/>
                                <w:szCs w:val="24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1320" w:type="dxa"/>
                          </w:tcPr>
                          <w:p w14:paraId="0B63BB33" w14:textId="77777777" w:rsidR="00122566" w:rsidRPr="00402296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Cs w:val="24"/>
                              </w:rPr>
                            </w:pPr>
                            <w:r w:rsidRPr="00402296">
                              <w:rPr>
                                <w:color w:val="000000" w:themeColor="text1"/>
                                <w:szCs w:val="24"/>
                              </w:rPr>
                              <w:t>2</w:t>
                            </w:r>
                          </w:p>
                        </w:tc>
                      </w:tr>
                      <w:tr w:rsidR="00122566" w:rsidRPr="00402296" w14:paraId="3F1989F8" w14:textId="77777777" w:rsidTr="00A97085">
                        <w:trPr>
                          <w:trHeight w:val="303"/>
                        </w:trPr>
                        <w:tc>
                          <w:tcPr>
                            <w:tcW w:w="3460" w:type="dxa"/>
                          </w:tcPr>
                          <w:p w14:paraId="0E0EA0D7" w14:textId="77777777" w:rsidR="00122566" w:rsidRPr="00402296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Cs w:val="24"/>
                              </w:rPr>
                            </w:pPr>
                            <w:proofErr w:type="spellStart"/>
                            <w:r w:rsidRPr="00402296">
                              <w:rPr>
                                <w:i/>
                                <w:color w:val="000000" w:themeColor="text1"/>
                                <w:szCs w:val="24"/>
                              </w:rPr>
                              <w:t>bla</w:t>
                            </w:r>
                            <w:r w:rsidRPr="00402296">
                              <w:rPr>
                                <w:color w:val="000000" w:themeColor="text1"/>
                                <w:szCs w:val="24"/>
                                <w:vertAlign w:val="subscript"/>
                              </w:rPr>
                              <w:t>CTX</w:t>
                            </w:r>
                            <w:proofErr w:type="spellEnd"/>
                            <w:r w:rsidRPr="00402296">
                              <w:rPr>
                                <w:color w:val="000000" w:themeColor="text1"/>
                                <w:szCs w:val="24"/>
                                <w:vertAlign w:val="subscript"/>
                              </w:rPr>
                              <w:t>-M</w:t>
                            </w:r>
                            <w:r w:rsidRPr="00402296">
                              <w:rPr>
                                <w:color w:val="000000" w:themeColor="text1"/>
                                <w:szCs w:val="24"/>
                              </w:rPr>
                              <w:t xml:space="preserve"> + </w:t>
                            </w:r>
                            <w:proofErr w:type="spellStart"/>
                            <w:r w:rsidRPr="00402296">
                              <w:rPr>
                                <w:i/>
                                <w:color w:val="000000" w:themeColor="text1"/>
                                <w:szCs w:val="24"/>
                              </w:rPr>
                              <w:t>bla</w:t>
                            </w:r>
                            <w:r w:rsidRPr="00402296">
                              <w:rPr>
                                <w:color w:val="000000" w:themeColor="text1"/>
                                <w:szCs w:val="24"/>
                                <w:vertAlign w:val="subscript"/>
                              </w:rPr>
                              <w:t>SHV</w:t>
                            </w:r>
                            <w:proofErr w:type="spellEnd"/>
                          </w:p>
                        </w:tc>
                        <w:tc>
                          <w:tcPr>
                            <w:tcW w:w="1617" w:type="dxa"/>
                          </w:tcPr>
                          <w:p w14:paraId="623D11CC" w14:textId="77777777" w:rsidR="00122566" w:rsidRPr="00402296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Cs w:val="24"/>
                              </w:rPr>
                            </w:pPr>
                            <w:r w:rsidRPr="00402296">
                              <w:rPr>
                                <w:color w:val="000000" w:themeColor="text1"/>
                                <w:szCs w:val="24"/>
                              </w:rPr>
                              <w:t>3</w:t>
                            </w:r>
                          </w:p>
                        </w:tc>
                        <w:tc>
                          <w:tcPr>
                            <w:tcW w:w="1643" w:type="dxa"/>
                          </w:tcPr>
                          <w:p w14:paraId="5BE0BA11" w14:textId="77777777" w:rsidR="00122566" w:rsidRPr="00402296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Cs w:val="24"/>
                              </w:rPr>
                            </w:pPr>
                            <w:r w:rsidRPr="00402296">
                              <w:rPr>
                                <w:color w:val="000000" w:themeColor="text1"/>
                                <w:szCs w:val="24"/>
                              </w:rPr>
                              <w:t>6</w:t>
                            </w:r>
                          </w:p>
                        </w:tc>
                        <w:tc>
                          <w:tcPr>
                            <w:tcW w:w="1585" w:type="dxa"/>
                          </w:tcPr>
                          <w:p w14:paraId="574EFAC9" w14:textId="77777777" w:rsidR="00122566" w:rsidRPr="00402296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Cs w:val="24"/>
                              </w:rPr>
                            </w:pPr>
                            <w:r w:rsidRPr="00402296">
                              <w:rPr>
                                <w:color w:val="000000" w:themeColor="text1"/>
                                <w:szCs w:val="24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1320" w:type="dxa"/>
                          </w:tcPr>
                          <w:p w14:paraId="0BF7DE58" w14:textId="77777777" w:rsidR="00122566" w:rsidRPr="00402296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Cs w:val="24"/>
                              </w:rPr>
                            </w:pPr>
                            <w:r w:rsidRPr="00402296">
                              <w:rPr>
                                <w:color w:val="000000" w:themeColor="text1"/>
                                <w:szCs w:val="24"/>
                              </w:rPr>
                              <w:t>10</w:t>
                            </w:r>
                          </w:p>
                        </w:tc>
                      </w:tr>
                      <w:tr w:rsidR="00122566" w:rsidRPr="00402296" w14:paraId="32C95576" w14:textId="77777777" w:rsidTr="00A97085">
                        <w:trPr>
                          <w:trHeight w:val="303"/>
                        </w:trPr>
                        <w:tc>
                          <w:tcPr>
                            <w:tcW w:w="3460" w:type="dxa"/>
                          </w:tcPr>
                          <w:p w14:paraId="51CECB2E" w14:textId="77777777" w:rsidR="00122566" w:rsidRPr="00402296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Cs w:val="24"/>
                              </w:rPr>
                            </w:pPr>
                            <w:proofErr w:type="spellStart"/>
                            <w:r w:rsidRPr="00402296">
                              <w:rPr>
                                <w:i/>
                                <w:color w:val="000000" w:themeColor="text1"/>
                                <w:szCs w:val="24"/>
                              </w:rPr>
                              <w:t>bla</w:t>
                            </w:r>
                            <w:r w:rsidRPr="00402296">
                              <w:rPr>
                                <w:color w:val="000000" w:themeColor="text1"/>
                                <w:szCs w:val="24"/>
                                <w:vertAlign w:val="subscript"/>
                              </w:rPr>
                              <w:t>CTX</w:t>
                            </w:r>
                            <w:proofErr w:type="spellEnd"/>
                            <w:r w:rsidRPr="00402296">
                              <w:rPr>
                                <w:color w:val="000000" w:themeColor="text1"/>
                                <w:szCs w:val="24"/>
                                <w:vertAlign w:val="subscript"/>
                              </w:rPr>
                              <w:t>-M</w:t>
                            </w:r>
                            <w:r w:rsidRPr="00402296">
                              <w:rPr>
                                <w:color w:val="000000" w:themeColor="text1"/>
                                <w:szCs w:val="24"/>
                              </w:rPr>
                              <w:t xml:space="preserve"> + </w:t>
                            </w:r>
                            <w:proofErr w:type="spellStart"/>
                            <w:r w:rsidRPr="00402296">
                              <w:rPr>
                                <w:i/>
                                <w:color w:val="000000" w:themeColor="text1"/>
                                <w:szCs w:val="24"/>
                              </w:rPr>
                              <w:t>bla</w:t>
                            </w:r>
                            <w:r w:rsidRPr="00402296">
                              <w:rPr>
                                <w:color w:val="000000" w:themeColor="text1"/>
                                <w:szCs w:val="24"/>
                                <w:vertAlign w:val="subscript"/>
                              </w:rPr>
                              <w:t>TEM</w:t>
                            </w:r>
                            <w:proofErr w:type="spellEnd"/>
                          </w:p>
                        </w:tc>
                        <w:tc>
                          <w:tcPr>
                            <w:tcW w:w="1617" w:type="dxa"/>
                          </w:tcPr>
                          <w:p w14:paraId="0555869F" w14:textId="77777777" w:rsidR="00122566" w:rsidRPr="00402296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Cs w:val="24"/>
                              </w:rPr>
                            </w:pPr>
                            <w:r w:rsidRPr="00402296">
                              <w:rPr>
                                <w:color w:val="000000" w:themeColor="text1"/>
                                <w:szCs w:val="24"/>
                              </w:rPr>
                              <w:t>7</w:t>
                            </w:r>
                          </w:p>
                        </w:tc>
                        <w:tc>
                          <w:tcPr>
                            <w:tcW w:w="1643" w:type="dxa"/>
                          </w:tcPr>
                          <w:p w14:paraId="3D1A2C3F" w14:textId="77777777" w:rsidR="00122566" w:rsidRPr="00402296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Cs w:val="24"/>
                              </w:rPr>
                            </w:pPr>
                            <w:r w:rsidRPr="00402296">
                              <w:rPr>
                                <w:color w:val="000000" w:themeColor="text1"/>
                                <w:szCs w:val="24"/>
                              </w:rPr>
                              <w:t>9</w:t>
                            </w:r>
                          </w:p>
                        </w:tc>
                        <w:tc>
                          <w:tcPr>
                            <w:tcW w:w="1585" w:type="dxa"/>
                          </w:tcPr>
                          <w:p w14:paraId="3020465A" w14:textId="77777777" w:rsidR="00122566" w:rsidRPr="00402296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Cs w:val="24"/>
                              </w:rPr>
                            </w:pPr>
                            <w:r w:rsidRPr="00402296">
                              <w:rPr>
                                <w:color w:val="000000" w:themeColor="text1"/>
                                <w:szCs w:val="24"/>
                              </w:rPr>
                              <w:t>16</w:t>
                            </w:r>
                          </w:p>
                        </w:tc>
                        <w:tc>
                          <w:tcPr>
                            <w:tcW w:w="1320" w:type="dxa"/>
                          </w:tcPr>
                          <w:p w14:paraId="6137BFE3" w14:textId="77777777" w:rsidR="00122566" w:rsidRPr="00402296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Cs w:val="24"/>
                              </w:rPr>
                            </w:pPr>
                            <w:r w:rsidRPr="00402296">
                              <w:rPr>
                                <w:color w:val="000000" w:themeColor="text1"/>
                                <w:szCs w:val="24"/>
                              </w:rPr>
                              <w:t>32</w:t>
                            </w:r>
                          </w:p>
                        </w:tc>
                      </w:tr>
                      <w:tr w:rsidR="00122566" w:rsidRPr="00402296" w14:paraId="17765E52" w14:textId="77777777" w:rsidTr="00A97085">
                        <w:trPr>
                          <w:trHeight w:val="303"/>
                        </w:trPr>
                        <w:tc>
                          <w:tcPr>
                            <w:tcW w:w="3460" w:type="dxa"/>
                            <w:tcBorders>
                              <w:bottom w:val="single" w:sz="12" w:space="0" w:color="auto"/>
                            </w:tcBorders>
                          </w:tcPr>
                          <w:p w14:paraId="70E05C37" w14:textId="150A276E" w:rsidR="00122566" w:rsidRPr="00402296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Cs w:val="24"/>
                              </w:rPr>
                            </w:pPr>
                            <w:proofErr w:type="spellStart"/>
                            <w:r w:rsidRPr="00402296">
                              <w:rPr>
                                <w:i/>
                                <w:color w:val="000000" w:themeColor="text1"/>
                                <w:szCs w:val="24"/>
                              </w:rPr>
                              <w:t>bla</w:t>
                            </w:r>
                            <w:r w:rsidRPr="00402296">
                              <w:rPr>
                                <w:color w:val="000000" w:themeColor="text1"/>
                                <w:szCs w:val="24"/>
                                <w:vertAlign w:val="subscript"/>
                              </w:rPr>
                              <w:t>CTX</w:t>
                            </w:r>
                            <w:proofErr w:type="spellEnd"/>
                            <w:r w:rsidRPr="00402296">
                              <w:rPr>
                                <w:color w:val="000000" w:themeColor="text1"/>
                                <w:szCs w:val="24"/>
                                <w:vertAlign w:val="subscript"/>
                              </w:rPr>
                              <w:t>-M</w:t>
                            </w:r>
                            <w:r w:rsidRPr="00402296">
                              <w:rPr>
                                <w:color w:val="000000" w:themeColor="text1"/>
                                <w:szCs w:val="24"/>
                              </w:rPr>
                              <w:t xml:space="preserve"> + </w:t>
                            </w:r>
                            <w:proofErr w:type="spellStart"/>
                            <w:r w:rsidRPr="00402296">
                              <w:rPr>
                                <w:i/>
                                <w:color w:val="000000" w:themeColor="text1"/>
                                <w:szCs w:val="24"/>
                              </w:rPr>
                              <w:t>bla</w:t>
                            </w:r>
                            <w:r w:rsidRPr="00402296">
                              <w:rPr>
                                <w:color w:val="000000" w:themeColor="text1"/>
                                <w:szCs w:val="24"/>
                                <w:vertAlign w:val="subscript"/>
                              </w:rPr>
                              <w:t>TEM</w:t>
                            </w:r>
                            <w:proofErr w:type="spellEnd"/>
                            <w:r w:rsidRPr="00402296">
                              <w:rPr>
                                <w:color w:val="000000" w:themeColor="text1"/>
                                <w:szCs w:val="24"/>
                              </w:rPr>
                              <w:t xml:space="preserve"> + </w:t>
                            </w:r>
                            <w:proofErr w:type="spellStart"/>
                            <w:r w:rsidRPr="00402296">
                              <w:rPr>
                                <w:i/>
                                <w:color w:val="000000" w:themeColor="text1"/>
                                <w:szCs w:val="24"/>
                              </w:rPr>
                              <w:t>bla</w:t>
                            </w:r>
                            <w:r w:rsidRPr="00402296">
                              <w:rPr>
                                <w:color w:val="000000" w:themeColor="text1"/>
                                <w:szCs w:val="24"/>
                                <w:vertAlign w:val="subscript"/>
                              </w:rPr>
                              <w:t>SHV</w:t>
                            </w:r>
                            <w:proofErr w:type="spellEnd"/>
                          </w:p>
                        </w:tc>
                        <w:tc>
                          <w:tcPr>
                            <w:tcW w:w="1617" w:type="dxa"/>
                            <w:tcBorders>
                              <w:bottom w:val="single" w:sz="12" w:space="0" w:color="auto"/>
                            </w:tcBorders>
                          </w:tcPr>
                          <w:p w14:paraId="6A3EADB4" w14:textId="77777777" w:rsidR="00122566" w:rsidRPr="00402296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Cs w:val="24"/>
                              </w:rPr>
                            </w:pPr>
                            <w:r w:rsidRPr="00402296">
                              <w:rPr>
                                <w:color w:val="000000" w:themeColor="text1"/>
                                <w:szCs w:val="24"/>
                              </w:rPr>
                              <w:t>12</w:t>
                            </w:r>
                          </w:p>
                        </w:tc>
                        <w:tc>
                          <w:tcPr>
                            <w:tcW w:w="1643" w:type="dxa"/>
                            <w:tcBorders>
                              <w:bottom w:val="single" w:sz="12" w:space="0" w:color="auto"/>
                            </w:tcBorders>
                          </w:tcPr>
                          <w:p w14:paraId="019AB8D2" w14:textId="77777777" w:rsidR="00122566" w:rsidRPr="00402296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Cs w:val="24"/>
                              </w:rPr>
                            </w:pPr>
                            <w:r w:rsidRPr="00402296">
                              <w:rPr>
                                <w:color w:val="000000" w:themeColor="text1"/>
                                <w:szCs w:val="24"/>
                              </w:rPr>
                              <w:t>10</w:t>
                            </w:r>
                          </w:p>
                        </w:tc>
                        <w:tc>
                          <w:tcPr>
                            <w:tcW w:w="1585" w:type="dxa"/>
                            <w:tcBorders>
                              <w:bottom w:val="single" w:sz="12" w:space="0" w:color="auto"/>
                            </w:tcBorders>
                          </w:tcPr>
                          <w:p w14:paraId="27B10F61" w14:textId="77777777" w:rsidR="00122566" w:rsidRPr="00402296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Cs w:val="24"/>
                              </w:rPr>
                            </w:pPr>
                            <w:r w:rsidRPr="00402296">
                              <w:rPr>
                                <w:color w:val="000000" w:themeColor="text1"/>
                                <w:szCs w:val="24"/>
                              </w:rPr>
                              <w:t>9</w:t>
                            </w:r>
                          </w:p>
                        </w:tc>
                        <w:tc>
                          <w:tcPr>
                            <w:tcW w:w="1320" w:type="dxa"/>
                            <w:tcBorders>
                              <w:bottom w:val="single" w:sz="12" w:space="0" w:color="auto"/>
                            </w:tcBorders>
                          </w:tcPr>
                          <w:p w14:paraId="4EA7D3D4" w14:textId="77777777" w:rsidR="00122566" w:rsidRPr="00402296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Cs w:val="24"/>
                              </w:rPr>
                            </w:pPr>
                            <w:r w:rsidRPr="00402296">
                              <w:rPr>
                                <w:color w:val="000000" w:themeColor="text1"/>
                                <w:szCs w:val="24"/>
                              </w:rPr>
                              <w:t>31</w:t>
                            </w:r>
                          </w:p>
                        </w:tc>
                      </w:tr>
                    </w:tbl>
                    <w:p w14:paraId="6C7872A6" w14:textId="4741C623" w:rsidR="00122566" w:rsidRPr="0061271D" w:rsidRDefault="00122566">
                      <w:pPr>
                        <w:rPr>
                          <w:lang w:val="fr-FR"/>
                        </w:rPr>
                      </w:pPr>
                    </w:p>
                  </w:txbxContent>
                </v:textbox>
                <w10:wrap type="square" anchorx="margin" anchory="margin"/>
              </v:shape>
            </w:pict>
          </mc:Fallback>
        </mc:AlternateContent>
      </w:r>
      <w:r w:rsidRPr="008F1121">
        <w:rPr>
          <w:rFonts w:cs="Times New Roman"/>
          <w:color w:val="000000" w:themeColor="text1"/>
          <w:szCs w:val="24"/>
        </w:rPr>
        <w:t xml:space="preserve"> </w:t>
      </w:r>
    </w:p>
    <w:p w14:paraId="32083E01" w14:textId="4CC265F7" w:rsidR="008767D8" w:rsidRPr="008F1121" w:rsidRDefault="008767D8" w:rsidP="00BC35B5">
      <w:pPr>
        <w:ind w:firstLine="360"/>
        <w:jc w:val="both"/>
        <w:rPr>
          <w:rFonts w:cs="Times New Roman"/>
          <w:color w:val="000000" w:themeColor="text1"/>
          <w:szCs w:val="24"/>
        </w:rPr>
      </w:pPr>
    </w:p>
    <w:p w14:paraId="6A63DA24" w14:textId="4A85134D" w:rsidR="0061271D" w:rsidRPr="008F1121" w:rsidRDefault="0061271D">
      <w:pPr>
        <w:rPr>
          <w:rFonts w:eastAsia="Times New Roman" w:cs="Times New Roman"/>
          <w:b/>
          <w:bCs/>
          <w:color w:val="000000" w:themeColor="text1"/>
          <w:szCs w:val="24"/>
        </w:rPr>
      </w:pPr>
    </w:p>
    <w:p w14:paraId="3F39DDC7" w14:textId="743790DF" w:rsidR="0061271D" w:rsidRPr="008F1121" w:rsidRDefault="0061271D">
      <w:pPr>
        <w:rPr>
          <w:rFonts w:eastAsia="Times New Roman" w:cs="Times New Roman"/>
          <w:b/>
          <w:bCs/>
          <w:color w:val="000000" w:themeColor="text1"/>
          <w:szCs w:val="24"/>
        </w:rPr>
      </w:pPr>
      <w:r w:rsidRPr="008F1121">
        <w:rPr>
          <w:rFonts w:eastAsia="Times New Roman" w:cs="Times New Roman"/>
          <w:b/>
          <w:bCs/>
          <w:noProof/>
          <w:color w:val="000000" w:themeColor="text1"/>
          <w:szCs w:val="24"/>
          <w:lang w:val="fr-FR" w:eastAsia="fr-FR"/>
        </w:rPr>
        <w:lastRenderedPageBreak/>
        <mc:AlternateContent>
          <mc:Choice Requires="wps">
            <w:drawing>
              <wp:anchor distT="45720" distB="45720" distL="114300" distR="114300" simplePos="0" relativeHeight="251715584" behindDoc="0" locked="0" layoutInCell="1" allowOverlap="1" wp14:anchorId="11EB22F6" wp14:editId="35283D33">
                <wp:simplePos x="0" y="0"/>
                <wp:positionH relativeFrom="margin">
                  <wp:posOffset>-598805</wp:posOffset>
                </wp:positionH>
                <wp:positionV relativeFrom="margin">
                  <wp:align>top</wp:align>
                </wp:positionV>
                <wp:extent cx="6741160" cy="8759825"/>
                <wp:effectExtent l="0" t="0" r="2540" b="3175"/>
                <wp:wrapSquare wrapText="bothSides"/>
                <wp:docPr id="77058" name="Zone de texte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6741160" cy="875982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E0A667F" w14:textId="5E11AAF2" w:rsidR="00122566" w:rsidRPr="00F87A7C" w:rsidRDefault="00122566" w:rsidP="0099009F">
                            <w:pPr>
                              <w:pStyle w:val="Caption"/>
                              <w:keepNext/>
                              <w:rPr>
                                <w:i w:val="0"/>
                                <w:color w:val="000000" w:themeColor="text1"/>
                                <w:sz w:val="24"/>
                                <w:szCs w:val="24"/>
                                <w:lang w:val="en-US"/>
                              </w:rPr>
                            </w:pPr>
                            <w:bookmarkStart w:id="4" w:name="_Toc173129676"/>
                            <w:r>
                              <w:rPr>
                                <w:b/>
                                <w:i w:val="0"/>
                                <w:color w:val="000000" w:themeColor="text1"/>
                                <w:sz w:val="24"/>
                                <w:szCs w:val="24"/>
                                <w:lang w:val="en-US"/>
                              </w:rPr>
                              <w:t>S</w:t>
                            </w:r>
                            <w:r w:rsidR="00B34A2B">
                              <w:rPr>
                                <w:b/>
                                <w:i w:val="0"/>
                                <w:color w:val="000000" w:themeColor="text1"/>
                                <w:sz w:val="24"/>
                                <w:szCs w:val="24"/>
                                <w:lang w:val="en-US"/>
                              </w:rPr>
                              <w:t>upplementary table S4</w:t>
                            </w:r>
                            <w:r w:rsidRPr="001C48B1">
                              <w:rPr>
                                <w:b/>
                                <w:i w:val="0"/>
                                <w:color w:val="000000" w:themeColor="text1"/>
                                <w:sz w:val="24"/>
                                <w:szCs w:val="24"/>
                                <w:lang w:val="en-US"/>
                              </w:rPr>
                              <w:t>:</w:t>
                            </w:r>
                            <w:r w:rsidRPr="001C48B1">
                              <w:rPr>
                                <w:i w:val="0"/>
                                <w:color w:val="000000" w:themeColor="text1"/>
                                <w:sz w:val="24"/>
                                <w:szCs w:val="24"/>
                                <w:lang w:val="en-US"/>
                              </w:rPr>
                              <w:t xml:space="preserve"> </w:t>
                            </w:r>
                            <w:r w:rsidRPr="00F87A7C">
                              <w:rPr>
                                <w:i w:val="0"/>
                                <w:color w:val="000000" w:themeColor="text1"/>
                                <w:sz w:val="24"/>
                                <w:szCs w:val="24"/>
                                <w:lang w:val="en-US"/>
                              </w:rPr>
                              <w:t>Plasmid-Med</w:t>
                            </w:r>
                            <w:r>
                              <w:rPr>
                                <w:i w:val="0"/>
                                <w:color w:val="000000" w:themeColor="text1"/>
                                <w:sz w:val="24"/>
                                <w:szCs w:val="24"/>
                                <w:lang w:val="en-US"/>
                              </w:rPr>
                              <w:t>iated Quinolone Resistance (PMQR) gene</w:t>
                            </w:r>
                            <w:r w:rsidRPr="00F87A7C">
                              <w:rPr>
                                <w:i w:val="0"/>
                                <w:color w:val="000000" w:themeColor="text1"/>
                                <w:sz w:val="24"/>
                                <w:szCs w:val="24"/>
                                <w:lang w:val="en-US"/>
                              </w:rPr>
                              <w:t xml:space="preserve"> combination frequency detected among ciprofloxacin</w:t>
                            </w:r>
                            <w:bookmarkEnd w:id="4"/>
                            <w:r>
                              <w:rPr>
                                <w:i w:val="0"/>
                                <w:color w:val="000000" w:themeColor="text1"/>
                                <w:sz w:val="24"/>
                                <w:szCs w:val="24"/>
                                <w:lang w:val="en-US"/>
                              </w:rPr>
                              <w:t>-resistant ESBL-</w:t>
                            </w:r>
                            <w:r w:rsidRPr="00187BFF">
                              <w:rPr>
                                <w:color w:val="000000" w:themeColor="text1"/>
                                <w:sz w:val="24"/>
                                <w:szCs w:val="24"/>
                                <w:lang w:val="en-US"/>
                              </w:rPr>
                              <w:t xml:space="preserve">E. coli </w:t>
                            </w:r>
                            <w:r>
                              <w:rPr>
                                <w:i w:val="0"/>
                                <w:color w:val="000000" w:themeColor="text1"/>
                                <w:sz w:val="24"/>
                                <w:szCs w:val="24"/>
                                <w:lang w:val="en-US"/>
                              </w:rPr>
                              <w:t xml:space="preserve">and </w:t>
                            </w:r>
                            <w:r w:rsidR="009D7182">
                              <w:rPr>
                                <w:i w:val="0"/>
                                <w:color w:val="000000" w:themeColor="text1"/>
                                <w:sz w:val="24"/>
                                <w:szCs w:val="24"/>
                                <w:lang w:val="en-US"/>
                              </w:rPr>
                              <w:t>ESBL-</w:t>
                            </w:r>
                            <w:r w:rsidRPr="00187BFF">
                              <w:rPr>
                                <w:color w:val="000000" w:themeColor="text1"/>
                                <w:sz w:val="24"/>
                                <w:szCs w:val="24"/>
                                <w:lang w:val="en-US"/>
                              </w:rPr>
                              <w:t>K. pneumoniae</w:t>
                            </w:r>
                          </w:p>
                          <w:tbl>
                            <w:tblPr>
                              <w:tblStyle w:val="TableGrid"/>
                              <w:tblW w:w="9920" w:type="dxa"/>
                              <w:jc w:val="center"/>
                              <w:tblBorders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  <w:insideH w:val="none" w:sz="0" w:space="0" w:color="auto"/>
                                <w:insideV w:val="none" w:sz="0" w:space="0" w:color="auto"/>
                              </w:tblBorders>
                              <w:tblLook w:val="04A0" w:firstRow="1" w:lastRow="0" w:firstColumn="1" w:lastColumn="0" w:noHBand="0" w:noVBand="1"/>
                            </w:tblPr>
                            <w:tblGrid>
                              <w:gridCol w:w="3746"/>
                              <w:gridCol w:w="1688"/>
                              <w:gridCol w:w="1825"/>
                              <w:gridCol w:w="1698"/>
                              <w:gridCol w:w="963"/>
                            </w:tblGrid>
                            <w:tr w:rsidR="00122566" w:rsidRPr="0018217A" w14:paraId="1C205EB4" w14:textId="77777777" w:rsidTr="001D2E25">
                              <w:trPr>
                                <w:trHeight w:val="601"/>
                                <w:jc w:val="center"/>
                              </w:trPr>
                              <w:tc>
                                <w:tcPr>
                                  <w:tcW w:w="3746" w:type="dxa"/>
                                  <w:tcBorders>
                                    <w:top w:val="single" w:sz="12" w:space="0" w:color="auto"/>
                                    <w:bottom w:val="single" w:sz="12" w:space="0" w:color="auto"/>
                                  </w:tcBorders>
                                </w:tcPr>
                                <w:p w14:paraId="691259D0" w14:textId="77777777" w:rsidR="00122566" w:rsidRPr="00F46547" w:rsidRDefault="00122566" w:rsidP="001D2E25">
                                  <w:pPr>
                                    <w:spacing w:line="276" w:lineRule="auto"/>
                                    <w:jc w:val="left"/>
                                    <w:rPr>
                                      <w:b/>
                                      <w:lang w:val="en-US"/>
                                    </w:rPr>
                                  </w:pPr>
                                </w:p>
                                <w:p w14:paraId="2F0915A1" w14:textId="16FFA966" w:rsidR="00122566" w:rsidRPr="00FB6DA9" w:rsidRDefault="00122566" w:rsidP="001D2E25">
                                  <w:pPr>
                                    <w:spacing w:line="276" w:lineRule="auto"/>
                                    <w:jc w:val="left"/>
                                    <w:rPr>
                                      <w:b/>
                                      <w:color w:val="000000" w:themeColor="text1"/>
                                    </w:rPr>
                                  </w:pPr>
                                  <w:r w:rsidRPr="00FB6DA9">
                                    <w:rPr>
                                      <w:b/>
                                    </w:rPr>
                                    <w:t>PMQR gene combinations</w:t>
                                  </w:r>
                                </w:p>
                              </w:tc>
                              <w:tc>
                                <w:tcPr>
                                  <w:tcW w:w="1688" w:type="dxa"/>
                                  <w:tcBorders>
                                    <w:top w:val="single" w:sz="12" w:space="0" w:color="auto"/>
                                    <w:bottom w:val="single" w:sz="12" w:space="0" w:color="auto"/>
                                  </w:tcBorders>
                                  <w:vAlign w:val="bottom"/>
                                </w:tcPr>
                                <w:p w14:paraId="0A8F8035" w14:textId="5CE01095" w:rsidR="00122566" w:rsidRPr="00FB6DA9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b/>
                                      <w:color w:val="000000" w:themeColor="text1"/>
                                    </w:rPr>
                                  </w:pPr>
                                  <w:r w:rsidRPr="00FB6DA9">
                                    <w:rPr>
                                      <w:b/>
                                      <w:color w:val="000000" w:themeColor="text1"/>
                                    </w:rPr>
                                    <w:t>Hospitalized patient</w:t>
                                  </w:r>
                                </w:p>
                              </w:tc>
                              <w:tc>
                                <w:tcPr>
                                  <w:tcW w:w="1825" w:type="dxa"/>
                                  <w:tcBorders>
                                    <w:top w:val="single" w:sz="12" w:space="0" w:color="auto"/>
                                    <w:bottom w:val="single" w:sz="12" w:space="0" w:color="auto"/>
                                  </w:tcBorders>
                                  <w:vAlign w:val="bottom"/>
                                </w:tcPr>
                                <w:p w14:paraId="3E362601" w14:textId="77777777" w:rsidR="00122566" w:rsidRPr="00FB6DA9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b/>
                                      <w:color w:val="000000" w:themeColor="text1"/>
                                    </w:rPr>
                                  </w:pPr>
                                  <w:r w:rsidRPr="00FB6DA9">
                                    <w:rPr>
                                      <w:b/>
                                      <w:color w:val="000000" w:themeColor="text1"/>
                                    </w:rPr>
                                    <w:t>Hospital environment</w:t>
                                  </w:r>
                                </w:p>
                              </w:tc>
                              <w:tc>
                                <w:tcPr>
                                  <w:tcW w:w="1698" w:type="dxa"/>
                                  <w:tcBorders>
                                    <w:top w:val="single" w:sz="12" w:space="0" w:color="auto"/>
                                    <w:bottom w:val="single" w:sz="12" w:space="0" w:color="auto"/>
                                  </w:tcBorders>
                                  <w:vAlign w:val="bottom"/>
                                </w:tcPr>
                                <w:p w14:paraId="3E5CC968" w14:textId="0F0F3CBA" w:rsidR="00122566" w:rsidRPr="00FB6DA9" w:rsidRDefault="00122566" w:rsidP="001E44D3">
                                  <w:pPr>
                                    <w:spacing w:line="276" w:lineRule="auto"/>
                                    <w:ind w:right="60"/>
                                    <w:jc w:val="left"/>
                                    <w:rPr>
                                      <w:b/>
                                      <w:color w:val="000000" w:themeColor="text1"/>
                                    </w:rPr>
                                  </w:pPr>
                                  <w:r w:rsidRPr="00FB6DA9">
                                    <w:rPr>
                                      <w:b/>
                                      <w:color w:val="000000" w:themeColor="text1"/>
                                    </w:rPr>
                                    <w:t>Wastewater</w:t>
                                  </w:r>
                                </w:p>
                              </w:tc>
                              <w:tc>
                                <w:tcPr>
                                  <w:tcW w:w="963" w:type="dxa"/>
                                  <w:tcBorders>
                                    <w:top w:val="single" w:sz="12" w:space="0" w:color="auto"/>
                                    <w:bottom w:val="single" w:sz="12" w:space="0" w:color="auto"/>
                                  </w:tcBorders>
                                </w:tcPr>
                                <w:p w14:paraId="08A77AD8" w14:textId="77777777" w:rsidR="00122566" w:rsidRPr="00FB6DA9" w:rsidRDefault="00122566" w:rsidP="001D2E25">
                                  <w:pPr>
                                    <w:spacing w:line="276" w:lineRule="auto"/>
                                    <w:jc w:val="left"/>
                                    <w:rPr>
                                      <w:b/>
                                      <w:color w:val="000000" w:themeColor="text1"/>
                                    </w:rPr>
                                  </w:pPr>
                                  <w:r w:rsidRPr="00FB6DA9">
                                    <w:rPr>
                                      <w:b/>
                                      <w:color w:val="000000" w:themeColor="text1"/>
                                    </w:rPr>
                                    <w:t>Total</w:t>
                                  </w:r>
                                </w:p>
                              </w:tc>
                            </w:tr>
                            <w:tr w:rsidR="00122566" w:rsidRPr="0018217A" w14:paraId="76416196" w14:textId="77777777" w:rsidTr="001D2E25">
                              <w:trPr>
                                <w:trHeight w:val="283"/>
                                <w:jc w:val="center"/>
                              </w:trPr>
                              <w:tc>
                                <w:tcPr>
                                  <w:tcW w:w="3746" w:type="dxa"/>
                                  <w:tcBorders>
                                    <w:top w:val="single" w:sz="12" w:space="0" w:color="auto"/>
                                  </w:tcBorders>
                                </w:tcPr>
                                <w:p w14:paraId="20DDD5A4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5211" w:type="dxa"/>
                                  <w:gridSpan w:val="3"/>
                                  <w:tcBorders>
                                    <w:top w:val="single" w:sz="12" w:space="0" w:color="auto"/>
                                  </w:tcBorders>
                                </w:tcPr>
                                <w:p w14:paraId="7959BB88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b/>
                                      <w:i/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b/>
                                      <w:i/>
                                      <w:color w:val="000000" w:themeColor="text1"/>
                                      <w:sz w:val="22"/>
                                    </w:rPr>
                                    <w:t>Escherichia coli</w:t>
                                  </w:r>
                                </w:p>
                              </w:tc>
                              <w:tc>
                                <w:tcPr>
                                  <w:tcW w:w="963" w:type="dxa"/>
                                  <w:tcBorders>
                                    <w:top w:val="single" w:sz="12" w:space="0" w:color="auto"/>
                                  </w:tcBorders>
                                </w:tcPr>
                                <w:p w14:paraId="027C5123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</w:p>
                              </w:tc>
                            </w:tr>
                            <w:tr w:rsidR="00122566" w:rsidRPr="0018217A" w14:paraId="321D46A0" w14:textId="77777777" w:rsidTr="001D2E25">
                              <w:trPr>
                                <w:trHeight w:val="270"/>
                                <w:jc w:val="center"/>
                              </w:trPr>
                              <w:tc>
                                <w:tcPr>
                                  <w:tcW w:w="3746" w:type="dxa"/>
                                </w:tcPr>
                                <w:p w14:paraId="4549A856" w14:textId="6BA4850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At least one PMQR gene</w:t>
                                  </w:r>
                                </w:p>
                              </w:tc>
                              <w:tc>
                                <w:tcPr>
                                  <w:tcW w:w="1688" w:type="dxa"/>
                                </w:tcPr>
                                <w:p w14:paraId="35CBCAED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21/26</w:t>
                                  </w:r>
                                </w:p>
                              </w:tc>
                              <w:tc>
                                <w:tcPr>
                                  <w:tcW w:w="1825" w:type="dxa"/>
                                </w:tcPr>
                                <w:p w14:paraId="6634BE36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5/7</w:t>
                                  </w:r>
                                </w:p>
                              </w:tc>
                              <w:tc>
                                <w:tcPr>
                                  <w:tcW w:w="1698" w:type="dxa"/>
                                </w:tcPr>
                                <w:p w14:paraId="10720ED6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29/34</w:t>
                                  </w:r>
                                </w:p>
                              </w:tc>
                              <w:tc>
                                <w:tcPr>
                                  <w:tcW w:w="963" w:type="dxa"/>
                                </w:tcPr>
                                <w:p w14:paraId="02AFECD5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55/67</w:t>
                                  </w:r>
                                </w:p>
                              </w:tc>
                            </w:tr>
                            <w:tr w:rsidR="00122566" w:rsidRPr="0018217A" w14:paraId="45497449" w14:textId="77777777" w:rsidTr="001D2E25">
                              <w:trPr>
                                <w:trHeight w:val="270"/>
                                <w:jc w:val="center"/>
                              </w:trPr>
                              <w:tc>
                                <w:tcPr>
                                  <w:tcW w:w="3746" w:type="dxa"/>
                                </w:tcPr>
                                <w:p w14:paraId="282B3827" w14:textId="21904CAA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</w:pPr>
                                  <w:proofErr w:type="spellStart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oqx</w:t>
                                  </w:r>
                                  <w:r w:rsidRPr="00B25460">
                                    <w:rPr>
                                      <w:color w:val="000000" w:themeColor="text1"/>
                                      <w:sz w:val="22"/>
                                    </w:rPr>
                                    <w:t>A</w:t>
                                  </w:r>
                                  <w:proofErr w:type="spellEnd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oqx</w:t>
                                  </w:r>
                                  <w:r w:rsidRPr="00B25460">
                                    <w:rPr>
                                      <w:color w:val="000000" w:themeColor="text1"/>
                                      <w:sz w:val="22"/>
                                    </w:rPr>
                                    <w:t>B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1688" w:type="dxa"/>
                                </w:tcPr>
                                <w:p w14:paraId="1D15FA59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1825" w:type="dxa"/>
                                </w:tcPr>
                                <w:p w14:paraId="6F31FB6D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1698" w:type="dxa"/>
                                </w:tcPr>
                                <w:p w14:paraId="6B876F4B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963" w:type="dxa"/>
                                </w:tcPr>
                                <w:p w14:paraId="45C58343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1</w:t>
                                  </w:r>
                                </w:p>
                              </w:tc>
                            </w:tr>
                            <w:tr w:rsidR="00122566" w:rsidRPr="0018217A" w14:paraId="0F866188" w14:textId="77777777" w:rsidTr="001D2E25">
                              <w:trPr>
                                <w:trHeight w:val="270"/>
                                <w:jc w:val="center"/>
                              </w:trPr>
                              <w:tc>
                                <w:tcPr>
                                  <w:tcW w:w="3746" w:type="dxa"/>
                                </w:tcPr>
                                <w:p w14:paraId="2DFEF148" w14:textId="37D9D79F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</w:pPr>
                                  <w:proofErr w:type="spellStart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oqx</w:t>
                                  </w:r>
                                  <w:r w:rsidRPr="00B25460">
                                    <w:rPr>
                                      <w:color w:val="000000" w:themeColor="text1"/>
                                      <w:sz w:val="22"/>
                                    </w:rPr>
                                    <w:t>B</w:t>
                                  </w:r>
                                  <w:proofErr w:type="spellEnd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qep</w:t>
                                  </w:r>
                                  <w:r w:rsidRPr="00B25460">
                                    <w:rPr>
                                      <w:color w:val="000000" w:themeColor="text1"/>
                                      <w:sz w:val="22"/>
                                    </w:rPr>
                                    <w:t>A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1688" w:type="dxa"/>
                                </w:tcPr>
                                <w:p w14:paraId="287B2C0D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1825" w:type="dxa"/>
                                </w:tcPr>
                                <w:p w14:paraId="1855C0D9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1698" w:type="dxa"/>
                                </w:tcPr>
                                <w:p w14:paraId="2CD3FB4E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963" w:type="dxa"/>
                                </w:tcPr>
                                <w:p w14:paraId="5B5CBB32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1</w:t>
                                  </w:r>
                                </w:p>
                              </w:tc>
                            </w:tr>
                            <w:tr w:rsidR="00122566" w:rsidRPr="0018217A" w14:paraId="2BD77E06" w14:textId="77777777" w:rsidTr="001D2E25">
                              <w:trPr>
                                <w:trHeight w:val="283"/>
                                <w:jc w:val="center"/>
                              </w:trPr>
                              <w:tc>
                                <w:tcPr>
                                  <w:tcW w:w="3746" w:type="dxa"/>
                                </w:tcPr>
                                <w:p w14:paraId="31585541" w14:textId="3B31BBA4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</w:pPr>
                                  <w:proofErr w:type="spellStart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qnr</w:t>
                                  </w:r>
                                  <w:r w:rsidRPr="00B25460">
                                    <w:rPr>
                                      <w:color w:val="000000" w:themeColor="text1"/>
                                      <w:sz w:val="22"/>
                                    </w:rPr>
                                    <w:t>B</w:t>
                                  </w:r>
                                  <w:proofErr w:type="spellEnd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qnr</w:t>
                                  </w:r>
                                  <w:r w:rsidRPr="00B25460">
                                    <w:rPr>
                                      <w:color w:val="000000" w:themeColor="text1"/>
                                      <w:sz w:val="22"/>
                                    </w:rPr>
                                    <w:t>S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1688" w:type="dxa"/>
                                </w:tcPr>
                                <w:p w14:paraId="24CB76F5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1825" w:type="dxa"/>
                                </w:tcPr>
                                <w:p w14:paraId="2C9F4E67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1698" w:type="dxa"/>
                                </w:tcPr>
                                <w:p w14:paraId="768F7E23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963" w:type="dxa"/>
                                </w:tcPr>
                                <w:p w14:paraId="79E6F1CF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1</w:t>
                                  </w:r>
                                </w:p>
                              </w:tc>
                            </w:tr>
                            <w:tr w:rsidR="00122566" w:rsidRPr="0018217A" w14:paraId="2EF78717" w14:textId="77777777" w:rsidTr="001D2E25">
                              <w:trPr>
                                <w:trHeight w:val="270"/>
                                <w:jc w:val="center"/>
                              </w:trPr>
                              <w:tc>
                                <w:tcPr>
                                  <w:tcW w:w="3746" w:type="dxa"/>
                                </w:tcPr>
                                <w:p w14:paraId="050A6E58" w14:textId="2F5BCA4C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</w:pPr>
                                  <w:proofErr w:type="spellStart"/>
                                  <w:proofErr w:type="gramStart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aac</w:t>
                                  </w:r>
                                  <w:proofErr w:type="spellEnd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(</w:t>
                                  </w:r>
                                  <w:proofErr w:type="gramEnd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6')-</w:t>
                                  </w:r>
                                  <w:proofErr w:type="spellStart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Ib</w:t>
                                  </w:r>
                                  <w:r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-cr</w:t>
                                  </w:r>
                                  <w:proofErr w:type="spellEnd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oqx</w:t>
                                  </w:r>
                                  <w:r w:rsidRPr="00B25460">
                                    <w:rPr>
                                      <w:color w:val="000000" w:themeColor="text1"/>
                                      <w:sz w:val="22"/>
                                    </w:rPr>
                                    <w:t>A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1688" w:type="dxa"/>
                                </w:tcPr>
                                <w:p w14:paraId="7C37E85A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1825" w:type="dxa"/>
                                </w:tcPr>
                                <w:p w14:paraId="07D9C25B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1698" w:type="dxa"/>
                                </w:tcPr>
                                <w:p w14:paraId="4801C1B3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963" w:type="dxa"/>
                                </w:tcPr>
                                <w:p w14:paraId="0670C30D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2</w:t>
                                  </w:r>
                                </w:p>
                              </w:tc>
                            </w:tr>
                            <w:tr w:rsidR="00122566" w:rsidRPr="0018217A" w14:paraId="7DE9C6C3" w14:textId="77777777" w:rsidTr="001D2E25">
                              <w:trPr>
                                <w:trHeight w:val="270"/>
                                <w:jc w:val="center"/>
                              </w:trPr>
                              <w:tc>
                                <w:tcPr>
                                  <w:tcW w:w="3746" w:type="dxa"/>
                                </w:tcPr>
                                <w:p w14:paraId="69064E20" w14:textId="6D26BDB8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</w:pPr>
                                  <w:proofErr w:type="spellStart"/>
                                  <w:proofErr w:type="gramStart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aac</w:t>
                                  </w:r>
                                  <w:proofErr w:type="spellEnd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(</w:t>
                                  </w:r>
                                  <w:proofErr w:type="gramEnd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6')-</w:t>
                                  </w:r>
                                  <w:proofErr w:type="spellStart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Ib</w:t>
                                  </w:r>
                                  <w:r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-cr</w:t>
                                  </w:r>
                                  <w:proofErr w:type="spellEnd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oqx</w:t>
                                  </w:r>
                                  <w:r w:rsidRPr="00B25460">
                                    <w:rPr>
                                      <w:color w:val="000000" w:themeColor="text1"/>
                                      <w:sz w:val="22"/>
                                    </w:rPr>
                                    <w:t>B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1688" w:type="dxa"/>
                                </w:tcPr>
                                <w:p w14:paraId="31F01A7C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1825" w:type="dxa"/>
                                </w:tcPr>
                                <w:p w14:paraId="6334E05C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1698" w:type="dxa"/>
                                </w:tcPr>
                                <w:p w14:paraId="7E90170A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963" w:type="dxa"/>
                                </w:tcPr>
                                <w:p w14:paraId="78D0D0DE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1</w:t>
                                  </w:r>
                                </w:p>
                              </w:tc>
                            </w:tr>
                            <w:tr w:rsidR="00122566" w:rsidRPr="0018217A" w14:paraId="2DA5EEC6" w14:textId="77777777" w:rsidTr="001D2E25">
                              <w:trPr>
                                <w:trHeight w:val="270"/>
                                <w:jc w:val="center"/>
                              </w:trPr>
                              <w:tc>
                                <w:tcPr>
                                  <w:tcW w:w="3746" w:type="dxa"/>
                                </w:tcPr>
                                <w:p w14:paraId="0C7B1942" w14:textId="14F82B7D" w:rsidR="00122566" w:rsidRPr="001D2E25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i/>
                                      <w:color w:val="000000" w:themeColor="text1"/>
                                      <w:sz w:val="22"/>
                                      <w:lang w:val="es-ES"/>
                                    </w:rPr>
                                  </w:pPr>
                                  <w:proofErr w:type="spellStart"/>
                                  <w:proofErr w:type="gramStart"/>
                                  <w:r w:rsidRPr="001D2E25">
                                    <w:rPr>
                                      <w:i/>
                                      <w:color w:val="000000" w:themeColor="text1"/>
                                      <w:sz w:val="22"/>
                                      <w:lang w:val="es-ES"/>
                                    </w:rPr>
                                    <w:t>aac</w:t>
                                  </w:r>
                                  <w:proofErr w:type="spellEnd"/>
                                  <w:r w:rsidRPr="001D2E25">
                                    <w:rPr>
                                      <w:i/>
                                      <w:color w:val="000000" w:themeColor="text1"/>
                                      <w:sz w:val="22"/>
                                      <w:lang w:val="es-ES"/>
                                    </w:rPr>
                                    <w:t>(</w:t>
                                  </w:r>
                                  <w:proofErr w:type="gramEnd"/>
                                  <w:r w:rsidRPr="001D2E25">
                                    <w:rPr>
                                      <w:i/>
                                      <w:color w:val="000000" w:themeColor="text1"/>
                                      <w:sz w:val="22"/>
                                      <w:lang w:val="es-ES"/>
                                    </w:rPr>
                                    <w:t>6')-</w:t>
                                  </w:r>
                                  <w:proofErr w:type="spellStart"/>
                                  <w:r w:rsidRPr="001D2E25">
                                    <w:rPr>
                                      <w:i/>
                                      <w:color w:val="000000" w:themeColor="text1"/>
                                      <w:sz w:val="22"/>
                                      <w:lang w:val="es-ES"/>
                                    </w:rPr>
                                    <w:t>Ib-cr</w:t>
                                  </w:r>
                                  <w:proofErr w:type="spellEnd"/>
                                  <w:r w:rsidRPr="001D2E25">
                                    <w:rPr>
                                      <w:i/>
                                      <w:color w:val="000000" w:themeColor="text1"/>
                                      <w:sz w:val="22"/>
                                      <w:lang w:val="es-ES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1D2E25">
                                    <w:rPr>
                                      <w:i/>
                                      <w:color w:val="000000" w:themeColor="text1"/>
                                      <w:sz w:val="22"/>
                                      <w:lang w:val="es-ES"/>
                                    </w:rPr>
                                    <w:t>qep</w:t>
                                  </w:r>
                                  <w:r w:rsidRPr="001D2E25">
                                    <w:rPr>
                                      <w:color w:val="000000" w:themeColor="text1"/>
                                      <w:sz w:val="22"/>
                                      <w:lang w:val="es-ES"/>
                                    </w:rPr>
                                    <w:t>A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1688" w:type="dxa"/>
                                </w:tcPr>
                                <w:p w14:paraId="6984BA89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1825" w:type="dxa"/>
                                </w:tcPr>
                                <w:p w14:paraId="23F51780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1698" w:type="dxa"/>
                                </w:tcPr>
                                <w:p w14:paraId="0C935B66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963" w:type="dxa"/>
                                </w:tcPr>
                                <w:p w14:paraId="0C261FFD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1</w:t>
                                  </w:r>
                                </w:p>
                              </w:tc>
                            </w:tr>
                            <w:tr w:rsidR="00122566" w:rsidRPr="0018217A" w14:paraId="2E557F92" w14:textId="77777777" w:rsidTr="001D2E25">
                              <w:trPr>
                                <w:trHeight w:val="283"/>
                                <w:jc w:val="center"/>
                              </w:trPr>
                              <w:tc>
                                <w:tcPr>
                                  <w:tcW w:w="3746" w:type="dxa"/>
                                </w:tcPr>
                                <w:p w14:paraId="51C5EECE" w14:textId="28111C81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</w:pPr>
                                  <w:proofErr w:type="spellStart"/>
                                  <w:proofErr w:type="gramStart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aac</w:t>
                                  </w:r>
                                  <w:proofErr w:type="spellEnd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(</w:t>
                                  </w:r>
                                  <w:proofErr w:type="gramEnd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6')-</w:t>
                                  </w:r>
                                  <w:proofErr w:type="spellStart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Ib</w:t>
                                  </w:r>
                                  <w:r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-cr</w:t>
                                  </w:r>
                                  <w:proofErr w:type="spellEnd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2F7FB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qnr</w:t>
                                  </w:r>
                                  <w:r w:rsidRPr="00B25460">
                                    <w:rPr>
                                      <w:color w:val="000000" w:themeColor="text1"/>
                                      <w:sz w:val="22"/>
                                    </w:rPr>
                                    <w:t>A</w:t>
                                  </w:r>
                                  <w:proofErr w:type="spellEnd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qep</w:t>
                                  </w:r>
                                  <w:r w:rsidRPr="00CA3092">
                                    <w:rPr>
                                      <w:color w:val="000000" w:themeColor="text1"/>
                                      <w:sz w:val="22"/>
                                    </w:rPr>
                                    <w:t>A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1688" w:type="dxa"/>
                                </w:tcPr>
                                <w:p w14:paraId="31673C9D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1825" w:type="dxa"/>
                                </w:tcPr>
                                <w:p w14:paraId="608D1C77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1698" w:type="dxa"/>
                                </w:tcPr>
                                <w:p w14:paraId="2089DB5F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963" w:type="dxa"/>
                                </w:tcPr>
                                <w:p w14:paraId="63B192B1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1</w:t>
                                  </w:r>
                                </w:p>
                              </w:tc>
                            </w:tr>
                            <w:tr w:rsidR="00122566" w:rsidRPr="0018217A" w14:paraId="6E4A51EF" w14:textId="77777777" w:rsidTr="001D2E25">
                              <w:trPr>
                                <w:trHeight w:val="270"/>
                                <w:jc w:val="center"/>
                              </w:trPr>
                              <w:tc>
                                <w:tcPr>
                                  <w:tcW w:w="3746" w:type="dxa"/>
                                </w:tcPr>
                                <w:p w14:paraId="210BD3C4" w14:textId="383B521B" w:rsidR="00122566" w:rsidRPr="00494064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i/>
                                      <w:color w:val="000000" w:themeColor="text1"/>
                                      <w:sz w:val="22"/>
                                      <w:lang w:val="fr-FR"/>
                                    </w:rPr>
                                  </w:pPr>
                                  <w:proofErr w:type="spellStart"/>
                                  <w:proofErr w:type="gramStart"/>
                                  <w:r w:rsidRPr="00494064">
                                    <w:rPr>
                                      <w:i/>
                                      <w:color w:val="000000" w:themeColor="text1"/>
                                      <w:sz w:val="22"/>
                                      <w:lang w:val="fr-FR"/>
                                    </w:rPr>
                                    <w:t>aac</w:t>
                                  </w:r>
                                  <w:proofErr w:type="spellEnd"/>
                                  <w:r w:rsidRPr="00494064">
                                    <w:rPr>
                                      <w:i/>
                                      <w:color w:val="000000" w:themeColor="text1"/>
                                      <w:sz w:val="22"/>
                                      <w:lang w:val="fr-FR"/>
                                    </w:rPr>
                                    <w:t>(</w:t>
                                  </w:r>
                                  <w:proofErr w:type="gramEnd"/>
                                  <w:r w:rsidRPr="00494064">
                                    <w:rPr>
                                      <w:i/>
                                      <w:color w:val="000000" w:themeColor="text1"/>
                                      <w:sz w:val="22"/>
                                      <w:lang w:val="fr-FR"/>
                                    </w:rPr>
                                    <w:t>6')-</w:t>
                                  </w:r>
                                  <w:proofErr w:type="spellStart"/>
                                  <w:r w:rsidRPr="00494064">
                                    <w:rPr>
                                      <w:i/>
                                      <w:color w:val="000000" w:themeColor="text1"/>
                                      <w:sz w:val="22"/>
                                      <w:lang w:val="fr-FR"/>
                                    </w:rPr>
                                    <w:t>Ib-cr</w:t>
                                  </w:r>
                                  <w:proofErr w:type="spellEnd"/>
                                  <w:r w:rsidRPr="00494064">
                                    <w:rPr>
                                      <w:i/>
                                      <w:color w:val="000000" w:themeColor="text1"/>
                                      <w:sz w:val="22"/>
                                      <w:lang w:val="fr-FR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494064">
                                    <w:rPr>
                                      <w:i/>
                                      <w:color w:val="000000" w:themeColor="text1"/>
                                      <w:sz w:val="22"/>
                                      <w:lang w:val="fr-FR"/>
                                    </w:rPr>
                                    <w:t>qnr</w:t>
                                  </w:r>
                                  <w:r w:rsidRPr="00494064">
                                    <w:rPr>
                                      <w:color w:val="000000" w:themeColor="text1"/>
                                      <w:sz w:val="22"/>
                                      <w:lang w:val="fr-FR"/>
                                    </w:rPr>
                                    <w:t>B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1688" w:type="dxa"/>
                                </w:tcPr>
                                <w:p w14:paraId="5DC7C3DE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2</w:t>
                                  </w:r>
                                </w:p>
                              </w:tc>
                              <w:tc>
                                <w:tcPr>
                                  <w:tcW w:w="1825" w:type="dxa"/>
                                </w:tcPr>
                                <w:p w14:paraId="53B2084B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1698" w:type="dxa"/>
                                </w:tcPr>
                                <w:p w14:paraId="6FF50D9E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4</w:t>
                                  </w:r>
                                </w:p>
                              </w:tc>
                              <w:tc>
                                <w:tcPr>
                                  <w:tcW w:w="963" w:type="dxa"/>
                                </w:tcPr>
                                <w:p w14:paraId="27186794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6</w:t>
                                  </w:r>
                                </w:p>
                              </w:tc>
                            </w:tr>
                            <w:tr w:rsidR="00122566" w:rsidRPr="0018217A" w14:paraId="6AA794C6" w14:textId="77777777" w:rsidTr="001D2E25">
                              <w:trPr>
                                <w:trHeight w:val="270"/>
                                <w:jc w:val="center"/>
                              </w:trPr>
                              <w:tc>
                                <w:tcPr>
                                  <w:tcW w:w="3746" w:type="dxa"/>
                                </w:tcPr>
                                <w:p w14:paraId="34362E5E" w14:textId="25A500B3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</w:pPr>
                                  <w:proofErr w:type="spellStart"/>
                                  <w:proofErr w:type="gramStart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aac</w:t>
                                  </w:r>
                                  <w:proofErr w:type="spellEnd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(</w:t>
                                  </w:r>
                                  <w:proofErr w:type="gramEnd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6')-</w:t>
                                  </w:r>
                                  <w:proofErr w:type="spellStart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Ib</w:t>
                                  </w:r>
                                  <w:r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-cr</w:t>
                                  </w:r>
                                  <w:proofErr w:type="spellEnd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qnr</w:t>
                                  </w:r>
                                  <w:r w:rsidRPr="00B25460">
                                    <w:rPr>
                                      <w:color w:val="000000" w:themeColor="text1"/>
                                      <w:sz w:val="22"/>
                                    </w:rPr>
                                    <w:t>B</w:t>
                                  </w:r>
                                  <w:proofErr w:type="spellEnd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oqx</w:t>
                                  </w:r>
                                  <w:r w:rsidRPr="00B25460">
                                    <w:rPr>
                                      <w:color w:val="000000" w:themeColor="text1"/>
                                      <w:sz w:val="22"/>
                                    </w:rPr>
                                    <w:t>A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1688" w:type="dxa"/>
                                </w:tcPr>
                                <w:p w14:paraId="1D9D9F65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1825" w:type="dxa"/>
                                </w:tcPr>
                                <w:p w14:paraId="42F8B7F6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1698" w:type="dxa"/>
                                </w:tcPr>
                                <w:p w14:paraId="5AB64324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963" w:type="dxa"/>
                                </w:tcPr>
                                <w:p w14:paraId="1D3A8FB3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1</w:t>
                                  </w:r>
                                </w:p>
                              </w:tc>
                            </w:tr>
                            <w:tr w:rsidR="00122566" w:rsidRPr="0018217A" w14:paraId="166CEE12" w14:textId="77777777" w:rsidTr="001D2E25">
                              <w:trPr>
                                <w:trHeight w:val="270"/>
                                <w:jc w:val="center"/>
                              </w:trPr>
                              <w:tc>
                                <w:tcPr>
                                  <w:tcW w:w="3746" w:type="dxa"/>
                                </w:tcPr>
                                <w:p w14:paraId="3A036C76" w14:textId="76A6368B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</w:pPr>
                                  <w:proofErr w:type="spellStart"/>
                                  <w:proofErr w:type="gramStart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aac</w:t>
                                  </w:r>
                                  <w:proofErr w:type="spellEnd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(</w:t>
                                  </w:r>
                                  <w:proofErr w:type="gramEnd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6')-</w:t>
                                  </w:r>
                                  <w:proofErr w:type="spellStart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Ib</w:t>
                                  </w:r>
                                  <w:r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-cr</w:t>
                                  </w:r>
                                  <w:proofErr w:type="spellEnd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qnr</w:t>
                                  </w:r>
                                  <w:r w:rsidRPr="00B25460">
                                    <w:rPr>
                                      <w:color w:val="000000" w:themeColor="text1"/>
                                      <w:sz w:val="22"/>
                                    </w:rPr>
                                    <w:t>B</w:t>
                                  </w:r>
                                  <w:proofErr w:type="spellEnd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qnr</w:t>
                                  </w:r>
                                  <w:r w:rsidRPr="00B25460">
                                    <w:rPr>
                                      <w:color w:val="000000" w:themeColor="text1"/>
                                      <w:sz w:val="22"/>
                                    </w:rPr>
                                    <w:t>S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1688" w:type="dxa"/>
                                </w:tcPr>
                                <w:p w14:paraId="3064C05D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2</w:t>
                                  </w:r>
                                </w:p>
                              </w:tc>
                              <w:tc>
                                <w:tcPr>
                                  <w:tcW w:w="1825" w:type="dxa"/>
                                </w:tcPr>
                                <w:p w14:paraId="24346CEE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1698" w:type="dxa"/>
                                </w:tcPr>
                                <w:p w14:paraId="0A43A255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963" w:type="dxa"/>
                                </w:tcPr>
                                <w:p w14:paraId="5FB74F60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2</w:t>
                                  </w:r>
                                </w:p>
                              </w:tc>
                            </w:tr>
                            <w:tr w:rsidR="00122566" w:rsidRPr="0018217A" w14:paraId="2CD1EDEC" w14:textId="77777777" w:rsidTr="001D2E25">
                              <w:trPr>
                                <w:trHeight w:val="283"/>
                                <w:jc w:val="center"/>
                              </w:trPr>
                              <w:tc>
                                <w:tcPr>
                                  <w:tcW w:w="3746" w:type="dxa"/>
                                </w:tcPr>
                                <w:p w14:paraId="6BF5D3FF" w14:textId="215E643C" w:rsidR="00122566" w:rsidRPr="001D2E25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</w:pPr>
                                  <w:proofErr w:type="spellStart"/>
                                  <w:proofErr w:type="gramStart"/>
                                  <w:r w:rsidRPr="001D2E25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aac</w:t>
                                  </w:r>
                                  <w:proofErr w:type="spellEnd"/>
                                  <w:r w:rsidRPr="001D2E25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(</w:t>
                                  </w:r>
                                  <w:proofErr w:type="gramEnd"/>
                                  <w:r w:rsidRPr="001D2E25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6')-</w:t>
                                  </w:r>
                                  <w:proofErr w:type="spellStart"/>
                                  <w:r w:rsidRPr="001D2E25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Ib-cr</w:t>
                                  </w:r>
                                  <w:proofErr w:type="spellEnd"/>
                                  <w:r w:rsidRPr="001D2E25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1D2E25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qnr</w:t>
                                  </w:r>
                                  <w:r w:rsidRPr="001D2E25">
                                    <w:rPr>
                                      <w:color w:val="000000" w:themeColor="text1"/>
                                      <w:sz w:val="22"/>
                                    </w:rPr>
                                    <w:t>S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1688" w:type="dxa"/>
                                </w:tcPr>
                                <w:p w14:paraId="50D2C4F6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1825" w:type="dxa"/>
                                </w:tcPr>
                                <w:p w14:paraId="40DAFDCA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1698" w:type="dxa"/>
                                </w:tcPr>
                                <w:p w14:paraId="2C4701DB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7</w:t>
                                  </w:r>
                                </w:p>
                              </w:tc>
                              <w:tc>
                                <w:tcPr>
                                  <w:tcW w:w="963" w:type="dxa"/>
                                </w:tcPr>
                                <w:p w14:paraId="3B1EEF5F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7</w:t>
                                  </w:r>
                                </w:p>
                              </w:tc>
                            </w:tr>
                            <w:tr w:rsidR="00122566" w:rsidRPr="0018217A" w14:paraId="619FBB74" w14:textId="77777777" w:rsidTr="001D2E25">
                              <w:trPr>
                                <w:trHeight w:val="541"/>
                                <w:jc w:val="center"/>
                              </w:trPr>
                              <w:tc>
                                <w:tcPr>
                                  <w:tcW w:w="3746" w:type="dxa"/>
                                </w:tcPr>
                                <w:p w14:paraId="0CA14B7B" w14:textId="3C688AF2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</w:pPr>
                                  <w:proofErr w:type="spellStart"/>
                                  <w:proofErr w:type="gramStart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aac</w:t>
                                  </w:r>
                                  <w:proofErr w:type="spellEnd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(</w:t>
                                  </w:r>
                                  <w:proofErr w:type="gramEnd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6')-</w:t>
                                  </w:r>
                                  <w:proofErr w:type="spellStart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Ib</w:t>
                                  </w:r>
                                  <w:r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-cr</w:t>
                                  </w:r>
                                  <w:proofErr w:type="spellEnd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qnr</w:t>
                                  </w:r>
                                  <w:r w:rsidRPr="00B25460">
                                    <w:rPr>
                                      <w:color w:val="000000" w:themeColor="text1"/>
                                      <w:sz w:val="22"/>
                                    </w:rPr>
                                    <w:t>S</w:t>
                                  </w:r>
                                  <w:proofErr w:type="spellEnd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oqx</w:t>
                                  </w:r>
                                  <w:r w:rsidRPr="00B25460">
                                    <w:rPr>
                                      <w:color w:val="000000" w:themeColor="text1"/>
                                      <w:sz w:val="22"/>
                                    </w:rPr>
                                    <w:t>A</w:t>
                                  </w:r>
                                  <w:proofErr w:type="spellEnd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oqx</w:t>
                                  </w:r>
                                  <w:r w:rsidRPr="00B25460">
                                    <w:rPr>
                                      <w:color w:val="000000" w:themeColor="text1"/>
                                      <w:sz w:val="22"/>
                                    </w:rPr>
                                    <w:t>B</w:t>
                                  </w:r>
                                  <w:proofErr w:type="spellEnd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qep</w:t>
                                  </w:r>
                                  <w:r w:rsidRPr="00B25460">
                                    <w:rPr>
                                      <w:color w:val="000000" w:themeColor="text1"/>
                                      <w:sz w:val="22"/>
                                    </w:rPr>
                                    <w:t>A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1688" w:type="dxa"/>
                                </w:tcPr>
                                <w:p w14:paraId="22D971DF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1825" w:type="dxa"/>
                                </w:tcPr>
                                <w:p w14:paraId="0AF236BB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1698" w:type="dxa"/>
                                </w:tcPr>
                                <w:p w14:paraId="092A58B0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963" w:type="dxa"/>
                                </w:tcPr>
                                <w:p w14:paraId="3899069E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1</w:t>
                                  </w:r>
                                </w:p>
                              </w:tc>
                            </w:tr>
                            <w:tr w:rsidR="00122566" w:rsidRPr="0018217A" w14:paraId="39E8A420" w14:textId="77777777" w:rsidTr="001D2E25">
                              <w:trPr>
                                <w:trHeight w:val="270"/>
                                <w:jc w:val="center"/>
                              </w:trPr>
                              <w:tc>
                                <w:tcPr>
                                  <w:tcW w:w="3746" w:type="dxa"/>
                                </w:tcPr>
                                <w:p w14:paraId="47E74C19" w14:textId="77777777" w:rsidR="00122566" w:rsidRPr="0018217A" w:rsidRDefault="00122566" w:rsidP="001D2E25">
                                  <w:pPr>
                                    <w:spacing w:line="276" w:lineRule="auto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5211" w:type="dxa"/>
                                  <w:gridSpan w:val="3"/>
                                </w:tcPr>
                                <w:p w14:paraId="0F5F37B2" w14:textId="77777777" w:rsidR="00122566" w:rsidRPr="0018217A" w:rsidRDefault="00122566" w:rsidP="001D2E25">
                                  <w:pPr>
                                    <w:spacing w:line="276" w:lineRule="auto"/>
                                    <w:jc w:val="left"/>
                                    <w:rPr>
                                      <w:b/>
                                      <w:i/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b/>
                                      <w:i/>
                                      <w:color w:val="000000" w:themeColor="text1"/>
                                      <w:sz w:val="22"/>
                                    </w:rPr>
                                    <w:t>Klebsiella pneumoniae</w:t>
                                  </w:r>
                                </w:p>
                              </w:tc>
                              <w:tc>
                                <w:tcPr>
                                  <w:tcW w:w="963" w:type="dxa"/>
                                </w:tcPr>
                                <w:p w14:paraId="52E86E9F" w14:textId="77777777" w:rsidR="00122566" w:rsidRPr="0018217A" w:rsidRDefault="00122566" w:rsidP="001D2E25">
                                  <w:pPr>
                                    <w:spacing w:line="276" w:lineRule="auto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</w:p>
                              </w:tc>
                            </w:tr>
                            <w:tr w:rsidR="00122566" w:rsidRPr="0018217A" w14:paraId="6D0B635D" w14:textId="77777777" w:rsidTr="001D2E25">
                              <w:trPr>
                                <w:trHeight w:val="283"/>
                                <w:jc w:val="center"/>
                              </w:trPr>
                              <w:tc>
                                <w:tcPr>
                                  <w:tcW w:w="3746" w:type="dxa"/>
                                </w:tcPr>
                                <w:p w14:paraId="2CED3BB7" w14:textId="7DF843FD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At least one PMQR gene</w:t>
                                  </w:r>
                                </w:p>
                              </w:tc>
                              <w:tc>
                                <w:tcPr>
                                  <w:tcW w:w="1688" w:type="dxa"/>
                                </w:tcPr>
                                <w:p w14:paraId="24189806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22/26</w:t>
                                  </w:r>
                                </w:p>
                              </w:tc>
                              <w:tc>
                                <w:tcPr>
                                  <w:tcW w:w="1825" w:type="dxa"/>
                                </w:tcPr>
                                <w:p w14:paraId="5E8CEF07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22/26</w:t>
                                  </w:r>
                                </w:p>
                              </w:tc>
                              <w:tc>
                                <w:tcPr>
                                  <w:tcW w:w="1698" w:type="dxa"/>
                                </w:tcPr>
                                <w:p w14:paraId="5FBAB901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36/41</w:t>
                                  </w:r>
                                </w:p>
                              </w:tc>
                              <w:tc>
                                <w:tcPr>
                                  <w:tcW w:w="963" w:type="dxa"/>
                                </w:tcPr>
                                <w:p w14:paraId="195856EC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80/93</w:t>
                                  </w:r>
                                </w:p>
                              </w:tc>
                            </w:tr>
                            <w:tr w:rsidR="00122566" w:rsidRPr="0018217A" w14:paraId="0CC66571" w14:textId="77777777" w:rsidTr="001D2E25">
                              <w:trPr>
                                <w:trHeight w:val="270"/>
                                <w:jc w:val="center"/>
                              </w:trPr>
                              <w:tc>
                                <w:tcPr>
                                  <w:tcW w:w="3746" w:type="dxa"/>
                                </w:tcPr>
                                <w:p w14:paraId="68EFD980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</w:pPr>
                                  <w:proofErr w:type="spellStart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oqx</w:t>
                                  </w:r>
                                  <w:r w:rsidRPr="00CA3092">
                                    <w:rPr>
                                      <w:color w:val="000000" w:themeColor="text1"/>
                                      <w:sz w:val="22"/>
                                    </w:rPr>
                                    <w:t>A</w:t>
                                  </w:r>
                                  <w:proofErr w:type="spellEnd"/>
                                  <w:r w:rsidRPr="00CA3092">
                                    <w:rPr>
                                      <w:color w:val="000000" w:themeColor="text1"/>
                                      <w:sz w:val="22"/>
                                    </w:rPr>
                                    <w:t xml:space="preserve"> </w:t>
                                  </w:r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 xml:space="preserve">+ </w:t>
                                  </w:r>
                                  <w:proofErr w:type="spellStart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oqx</w:t>
                                  </w:r>
                                  <w:r w:rsidRPr="00CA3092">
                                    <w:rPr>
                                      <w:color w:val="000000" w:themeColor="text1"/>
                                      <w:sz w:val="22"/>
                                    </w:rPr>
                                    <w:t>B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1688" w:type="dxa"/>
                                </w:tcPr>
                                <w:p w14:paraId="5477E0EF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1825" w:type="dxa"/>
                                </w:tcPr>
                                <w:p w14:paraId="15FD1E13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1698" w:type="dxa"/>
                                </w:tcPr>
                                <w:p w14:paraId="2A776BF0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2</w:t>
                                  </w:r>
                                </w:p>
                              </w:tc>
                              <w:tc>
                                <w:tcPr>
                                  <w:tcW w:w="963" w:type="dxa"/>
                                </w:tcPr>
                                <w:p w14:paraId="42749008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3</w:t>
                                  </w:r>
                                </w:p>
                              </w:tc>
                            </w:tr>
                            <w:tr w:rsidR="00122566" w:rsidRPr="0018217A" w14:paraId="3F3238B0" w14:textId="77777777" w:rsidTr="001D2E25">
                              <w:trPr>
                                <w:trHeight w:val="270"/>
                                <w:jc w:val="center"/>
                              </w:trPr>
                              <w:tc>
                                <w:tcPr>
                                  <w:tcW w:w="3746" w:type="dxa"/>
                                </w:tcPr>
                                <w:p w14:paraId="322E4E0F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</w:pPr>
                                  <w:proofErr w:type="spellStart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qnr</w:t>
                                  </w:r>
                                  <w:r w:rsidRPr="00CA3092">
                                    <w:rPr>
                                      <w:color w:val="000000" w:themeColor="text1"/>
                                      <w:sz w:val="22"/>
                                    </w:rPr>
                                    <w:t>B</w:t>
                                  </w:r>
                                  <w:proofErr w:type="spellEnd"/>
                                  <w:r w:rsidRPr="00CA3092">
                                    <w:rPr>
                                      <w:color w:val="000000" w:themeColor="text1"/>
                                      <w:sz w:val="22"/>
                                    </w:rPr>
                                    <w:t xml:space="preserve"> </w:t>
                                  </w:r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 xml:space="preserve">+ </w:t>
                                  </w:r>
                                  <w:proofErr w:type="spellStart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oqx</w:t>
                                  </w:r>
                                  <w:r w:rsidRPr="00CA3092">
                                    <w:rPr>
                                      <w:color w:val="000000" w:themeColor="text1"/>
                                      <w:sz w:val="22"/>
                                    </w:rPr>
                                    <w:t>A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1688" w:type="dxa"/>
                                </w:tcPr>
                                <w:p w14:paraId="35755D28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1825" w:type="dxa"/>
                                </w:tcPr>
                                <w:p w14:paraId="72839AD9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1698" w:type="dxa"/>
                                </w:tcPr>
                                <w:p w14:paraId="3DD8766F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5</w:t>
                                  </w:r>
                                </w:p>
                              </w:tc>
                              <w:tc>
                                <w:tcPr>
                                  <w:tcW w:w="963" w:type="dxa"/>
                                </w:tcPr>
                                <w:p w14:paraId="3444670D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5</w:t>
                                  </w:r>
                                </w:p>
                              </w:tc>
                            </w:tr>
                            <w:tr w:rsidR="00122566" w:rsidRPr="0018217A" w14:paraId="78E6B79F" w14:textId="77777777" w:rsidTr="001D2E25">
                              <w:trPr>
                                <w:trHeight w:val="270"/>
                                <w:jc w:val="center"/>
                              </w:trPr>
                              <w:tc>
                                <w:tcPr>
                                  <w:tcW w:w="3746" w:type="dxa"/>
                                </w:tcPr>
                                <w:p w14:paraId="04B57F0C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</w:pPr>
                                  <w:proofErr w:type="spellStart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qnr</w:t>
                                  </w:r>
                                  <w:r w:rsidRPr="00CA3092">
                                    <w:rPr>
                                      <w:color w:val="000000" w:themeColor="text1"/>
                                      <w:sz w:val="22"/>
                                    </w:rPr>
                                    <w:t>B</w:t>
                                  </w:r>
                                  <w:proofErr w:type="spellEnd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oqx</w:t>
                                  </w:r>
                                  <w:r w:rsidRPr="00CA3092">
                                    <w:rPr>
                                      <w:color w:val="000000" w:themeColor="text1"/>
                                      <w:sz w:val="22"/>
                                    </w:rPr>
                                    <w:t>A</w:t>
                                  </w:r>
                                  <w:proofErr w:type="spellEnd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oqx</w:t>
                                  </w:r>
                                  <w:r w:rsidRPr="00CA3092">
                                    <w:rPr>
                                      <w:color w:val="000000" w:themeColor="text1"/>
                                      <w:sz w:val="22"/>
                                    </w:rPr>
                                    <w:t>B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1688" w:type="dxa"/>
                                </w:tcPr>
                                <w:p w14:paraId="41D7B14C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2</w:t>
                                  </w:r>
                                </w:p>
                              </w:tc>
                              <w:tc>
                                <w:tcPr>
                                  <w:tcW w:w="1825" w:type="dxa"/>
                                </w:tcPr>
                                <w:p w14:paraId="0AB98475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1698" w:type="dxa"/>
                                </w:tcPr>
                                <w:p w14:paraId="0A1B39CD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963" w:type="dxa"/>
                                </w:tcPr>
                                <w:p w14:paraId="518510EA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2</w:t>
                                  </w:r>
                                </w:p>
                              </w:tc>
                            </w:tr>
                            <w:tr w:rsidR="00122566" w:rsidRPr="0018217A" w14:paraId="4B0D282A" w14:textId="77777777" w:rsidTr="001D2E25">
                              <w:trPr>
                                <w:trHeight w:val="270"/>
                                <w:jc w:val="center"/>
                              </w:trPr>
                              <w:tc>
                                <w:tcPr>
                                  <w:tcW w:w="3746" w:type="dxa"/>
                                </w:tcPr>
                                <w:p w14:paraId="461F4E11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</w:pPr>
                                  <w:proofErr w:type="spellStart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qnr</w:t>
                                  </w:r>
                                  <w:r w:rsidRPr="00CA3092">
                                    <w:rPr>
                                      <w:color w:val="000000" w:themeColor="text1"/>
                                      <w:sz w:val="22"/>
                                    </w:rPr>
                                    <w:t>B</w:t>
                                  </w:r>
                                  <w:proofErr w:type="spellEnd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oqx</w:t>
                                  </w:r>
                                  <w:r w:rsidRPr="00CA3092">
                                    <w:rPr>
                                      <w:color w:val="000000" w:themeColor="text1"/>
                                      <w:sz w:val="22"/>
                                    </w:rPr>
                                    <w:t>B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1688" w:type="dxa"/>
                                </w:tcPr>
                                <w:p w14:paraId="3A02AD08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1825" w:type="dxa"/>
                                </w:tcPr>
                                <w:p w14:paraId="13B4D0FE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1698" w:type="dxa"/>
                                </w:tcPr>
                                <w:p w14:paraId="1AC265E2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963" w:type="dxa"/>
                                </w:tcPr>
                                <w:p w14:paraId="2ECB5F20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1</w:t>
                                  </w:r>
                                </w:p>
                              </w:tc>
                            </w:tr>
                            <w:tr w:rsidR="00122566" w:rsidRPr="0018217A" w14:paraId="1E7F8B1F" w14:textId="77777777" w:rsidTr="001D2E25">
                              <w:trPr>
                                <w:trHeight w:val="283"/>
                                <w:jc w:val="center"/>
                              </w:trPr>
                              <w:tc>
                                <w:tcPr>
                                  <w:tcW w:w="3746" w:type="dxa"/>
                                </w:tcPr>
                                <w:p w14:paraId="52CAAF6B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</w:pPr>
                                  <w:proofErr w:type="spellStart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qnr</w:t>
                                  </w:r>
                                  <w:r w:rsidRPr="00CA3092">
                                    <w:rPr>
                                      <w:color w:val="000000" w:themeColor="text1"/>
                                      <w:sz w:val="22"/>
                                    </w:rPr>
                                    <w:t>B</w:t>
                                  </w:r>
                                  <w:proofErr w:type="spellEnd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qnr</w:t>
                                  </w:r>
                                  <w:r w:rsidRPr="00CA3092">
                                    <w:rPr>
                                      <w:color w:val="000000" w:themeColor="text1"/>
                                      <w:sz w:val="22"/>
                                    </w:rPr>
                                    <w:t>S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1688" w:type="dxa"/>
                                </w:tcPr>
                                <w:p w14:paraId="44B885BF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1825" w:type="dxa"/>
                                </w:tcPr>
                                <w:p w14:paraId="75EFBD1C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1698" w:type="dxa"/>
                                </w:tcPr>
                                <w:p w14:paraId="0936DB61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1</w:t>
                                  </w:r>
                                  <w:bookmarkStart w:id="5" w:name="_GoBack"/>
                                  <w:bookmarkEnd w:id="5"/>
                                </w:p>
                              </w:tc>
                              <w:tc>
                                <w:tcPr>
                                  <w:tcW w:w="963" w:type="dxa"/>
                                </w:tcPr>
                                <w:p w14:paraId="188AC3A0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1</w:t>
                                  </w:r>
                                </w:p>
                              </w:tc>
                            </w:tr>
                            <w:tr w:rsidR="00122566" w:rsidRPr="0018217A" w14:paraId="321368B9" w14:textId="77777777" w:rsidTr="001D2E25">
                              <w:trPr>
                                <w:trHeight w:val="270"/>
                                <w:jc w:val="center"/>
                              </w:trPr>
                              <w:tc>
                                <w:tcPr>
                                  <w:tcW w:w="3746" w:type="dxa"/>
                                </w:tcPr>
                                <w:p w14:paraId="1E08EE5E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</w:pPr>
                                  <w:proofErr w:type="spellStart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qnr</w:t>
                                  </w:r>
                                  <w:r w:rsidRPr="00E71AC4">
                                    <w:rPr>
                                      <w:color w:val="000000" w:themeColor="text1"/>
                                      <w:sz w:val="22"/>
                                    </w:rPr>
                                    <w:t>S</w:t>
                                  </w:r>
                                  <w:proofErr w:type="spellEnd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oqx</w:t>
                                  </w:r>
                                  <w:r w:rsidRPr="00E71AC4">
                                    <w:rPr>
                                      <w:color w:val="000000" w:themeColor="text1"/>
                                      <w:sz w:val="22"/>
                                    </w:rPr>
                                    <w:t>A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1688" w:type="dxa"/>
                                </w:tcPr>
                                <w:p w14:paraId="57AD5846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1825" w:type="dxa"/>
                                </w:tcPr>
                                <w:p w14:paraId="30206440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1698" w:type="dxa"/>
                                </w:tcPr>
                                <w:p w14:paraId="65B2B786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2</w:t>
                                  </w:r>
                                </w:p>
                              </w:tc>
                              <w:tc>
                                <w:tcPr>
                                  <w:tcW w:w="963" w:type="dxa"/>
                                </w:tcPr>
                                <w:p w14:paraId="14378C70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2</w:t>
                                  </w:r>
                                </w:p>
                              </w:tc>
                            </w:tr>
                            <w:tr w:rsidR="00122566" w:rsidRPr="0018217A" w14:paraId="4E14A67B" w14:textId="77777777" w:rsidTr="001D2E25">
                              <w:trPr>
                                <w:trHeight w:val="270"/>
                                <w:jc w:val="center"/>
                              </w:trPr>
                              <w:tc>
                                <w:tcPr>
                                  <w:tcW w:w="3746" w:type="dxa"/>
                                </w:tcPr>
                                <w:p w14:paraId="2DA5585A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</w:pPr>
                                  <w:proofErr w:type="spellStart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qnr</w:t>
                                  </w:r>
                                  <w:r w:rsidRPr="00E71AC4">
                                    <w:rPr>
                                      <w:color w:val="000000" w:themeColor="text1"/>
                                      <w:sz w:val="22"/>
                                    </w:rPr>
                                    <w:t>S</w:t>
                                  </w:r>
                                  <w:proofErr w:type="spellEnd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oqx</w:t>
                                  </w:r>
                                  <w:r w:rsidRPr="00E71AC4">
                                    <w:rPr>
                                      <w:color w:val="000000" w:themeColor="text1"/>
                                      <w:sz w:val="22"/>
                                    </w:rPr>
                                    <w:t>A</w:t>
                                  </w:r>
                                  <w:proofErr w:type="spellEnd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oqx</w:t>
                                  </w:r>
                                  <w:r w:rsidRPr="00E71AC4">
                                    <w:rPr>
                                      <w:color w:val="000000" w:themeColor="text1"/>
                                      <w:sz w:val="22"/>
                                    </w:rPr>
                                    <w:t>B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1688" w:type="dxa"/>
                                </w:tcPr>
                                <w:p w14:paraId="3B3B31B0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1825" w:type="dxa"/>
                                </w:tcPr>
                                <w:p w14:paraId="68EE013B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1698" w:type="dxa"/>
                                </w:tcPr>
                                <w:p w14:paraId="0DB21B8A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963" w:type="dxa"/>
                                </w:tcPr>
                                <w:p w14:paraId="04D72E37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2</w:t>
                                  </w:r>
                                </w:p>
                              </w:tc>
                            </w:tr>
                            <w:tr w:rsidR="00122566" w:rsidRPr="0018217A" w14:paraId="0FA1B0BE" w14:textId="77777777" w:rsidTr="001D2E25">
                              <w:trPr>
                                <w:trHeight w:val="270"/>
                                <w:jc w:val="center"/>
                              </w:trPr>
                              <w:tc>
                                <w:tcPr>
                                  <w:tcW w:w="3746" w:type="dxa"/>
                                </w:tcPr>
                                <w:p w14:paraId="0943A6DC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</w:pPr>
                                  <w:proofErr w:type="spellStart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qnr</w:t>
                                  </w:r>
                                  <w:r w:rsidRPr="00E71AC4">
                                    <w:rPr>
                                      <w:color w:val="000000" w:themeColor="text1"/>
                                      <w:sz w:val="22"/>
                                    </w:rPr>
                                    <w:t>S</w:t>
                                  </w:r>
                                  <w:proofErr w:type="spellEnd"/>
                                  <w:r w:rsidRPr="00E71AC4">
                                    <w:rPr>
                                      <w:color w:val="000000" w:themeColor="text1"/>
                                      <w:sz w:val="22"/>
                                    </w:rPr>
                                    <w:t xml:space="preserve"> </w:t>
                                  </w:r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 xml:space="preserve">+ </w:t>
                                  </w:r>
                                  <w:proofErr w:type="spellStart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oqx</w:t>
                                  </w:r>
                                  <w:r w:rsidRPr="00E71AC4">
                                    <w:rPr>
                                      <w:color w:val="000000" w:themeColor="text1"/>
                                      <w:sz w:val="22"/>
                                    </w:rPr>
                                    <w:t>B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1688" w:type="dxa"/>
                                </w:tcPr>
                                <w:p w14:paraId="0365082A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1825" w:type="dxa"/>
                                </w:tcPr>
                                <w:p w14:paraId="55F6D640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2</w:t>
                                  </w:r>
                                </w:p>
                              </w:tc>
                              <w:tc>
                                <w:tcPr>
                                  <w:tcW w:w="1698" w:type="dxa"/>
                                </w:tcPr>
                                <w:p w14:paraId="7986286B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963" w:type="dxa"/>
                                </w:tcPr>
                                <w:p w14:paraId="2AC9828A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2</w:t>
                                  </w:r>
                                </w:p>
                              </w:tc>
                            </w:tr>
                            <w:tr w:rsidR="00122566" w:rsidRPr="0018217A" w14:paraId="3DF1A60A" w14:textId="77777777" w:rsidTr="001D2E25">
                              <w:trPr>
                                <w:trHeight w:val="283"/>
                                <w:jc w:val="center"/>
                              </w:trPr>
                              <w:tc>
                                <w:tcPr>
                                  <w:tcW w:w="3746" w:type="dxa"/>
                                </w:tcPr>
                                <w:p w14:paraId="49061CE0" w14:textId="68A2B7D4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</w:pPr>
                                  <w:proofErr w:type="spellStart"/>
                                  <w:proofErr w:type="gramStart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aac</w:t>
                                  </w:r>
                                  <w:proofErr w:type="spellEnd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(</w:t>
                                  </w:r>
                                  <w:proofErr w:type="gramEnd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6')-</w:t>
                                  </w:r>
                                  <w:proofErr w:type="spellStart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Ib</w:t>
                                  </w:r>
                                  <w:r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-cr</w:t>
                                  </w:r>
                                  <w:proofErr w:type="spellEnd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oqx</w:t>
                                  </w:r>
                                  <w:r w:rsidRPr="00E71AC4">
                                    <w:rPr>
                                      <w:color w:val="000000" w:themeColor="text1"/>
                                      <w:sz w:val="22"/>
                                    </w:rPr>
                                    <w:t>A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1688" w:type="dxa"/>
                                </w:tcPr>
                                <w:p w14:paraId="0A8E8B87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1825" w:type="dxa"/>
                                </w:tcPr>
                                <w:p w14:paraId="198B7ED4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1698" w:type="dxa"/>
                                </w:tcPr>
                                <w:p w14:paraId="178D5B1E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3</w:t>
                                  </w:r>
                                </w:p>
                              </w:tc>
                              <w:tc>
                                <w:tcPr>
                                  <w:tcW w:w="963" w:type="dxa"/>
                                </w:tcPr>
                                <w:p w14:paraId="24ED480B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5</w:t>
                                  </w:r>
                                </w:p>
                              </w:tc>
                            </w:tr>
                            <w:tr w:rsidR="00122566" w:rsidRPr="0018217A" w14:paraId="32990288" w14:textId="77777777" w:rsidTr="001D2E25">
                              <w:trPr>
                                <w:trHeight w:val="270"/>
                                <w:jc w:val="center"/>
                              </w:trPr>
                              <w:tc>
                                <w:tcPr>
                                  <w:tcW w:w="3746" w:type="dxa"/>
                                </w:tcPr>
                                <w:p w14:paraId="7A7B9184" w14:textId="310050E6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</w:pPr>
                                  <w:proofErr w:type="spellStart"/>
                                  <w:proofErr w:type="gramStart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aac</w:t>
                                  </w:r>
                                  <w:proofErr w:type="spellEnd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(</w:t>
                                  </w:r>
                                  <w:proofErr w:type="gramEnd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6')-</w:t>
                                  </w:r>
                                  <w:proofErr w:type="spellStart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Ib</w:t>
                                  </w:r>
                                  <w:r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-cr</w:t>
                                  </w:r>
                                  <w:proofErr w:type="spellEnd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oqx</w:t>
                                  </w:r>
                                  <w:r w:rsidRPr="00E71AC4">
                                    <w:rPr>
                                      <w:color w:val="000000" w:themeColor="text1"/>
                                      <w:sz w:val="22"/>
                                    </w:rPr>
                                    <w:t>A</w:t>
                                  </w:r>
                                  <w:proofErr w:type="spellEnd"/>
                                  <w:r w:rsidRPr="00E71AC4">
                                    <w:rPr>
                                      <w:color w:val="000000" w:themeColor="text1"/>
                                      <w:sz w:val="22"/>
                                    </w:rPr>
                                    <w:t xml:space="preserve"> </w:t>
                                  </w:r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 xml:space="preserve">+ </w:t>
                                  </w:r>
                                  <w:proofErr w:type="spellStart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oqx</w:t>
                                  </w:r>
                                  <w:r w:rsidRPr="00E71AC4">
                                    <w:rPr>
                                      <w:color w:val="000000" w:themeColor="text1"/>
                                      <w:sz w:val="22"/>
                                    </w:rPr>
                                    <w:t>B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1688" w:type="dxa"/>
                                </w:tcPr>
                                <w:p w14:paraId="718A6485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2</w:t>
                                  </w:r>
                                </w:p>
                              </w:tc>
                              <w:tc>
                                <w:tcPr>
                                  <w:tcW w:w="1825" w:type="dxa"/>
                                </w:tcPr>
                                <w:p w14:paraId="653F2DFD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1698" w:type="dxa"/>
                                </w:tcPr>
                                <w:p w14:paraId="43D41D80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963" w:type="dxa"/>
                                </w:tcPr>
                                <w:p w14:paraId="3B7C8221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4</w:t>
                                  </w:r>
                                </w:p>
                              </w:tc>
                            </w:tr>
                            <w:tr w:rsidR="00122566" w:rsidRPr="0018217A" w14:paraId="4113D327" w14:textId="77777777" w:rsidTr="001D2E25">
                              <w:trPr>
                                <w:trHeight w:val="270"/>
                                <w:jc w:val="center"/>
                              </w:trPr>
                              <w:tc>
                                <w:tcPr>
                                  <w:tcW w:w="3746" w:type="dxa"/>
                                </w:tcPr>
                                <w:p w14:paraId="3302ED61" w14:textId="630C0F1B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</w:pPr>
                                  <w:proofErr w:type="spellStart"/>
                                  <w:proofErr w:type="gramStart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aac</w:t>
                                  </w:r>
                                  <w:proofErr w:type="spellEnd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(</w:t>
                                  </w:r>
                                  <w:proofErr w:type="gramEnd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6')-</w:t>
                                  </w:r>
                                  <w:proofErr w:type="spellStart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Ib</w:t>
                                  </w:r>
                                  <w:r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-cr</w:t>
                                  </w:r>
                                  <w:proofErr w:type="spellEnd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oqx</w:t>
                                  </w:r>
                                  <w:r w:rsidRPr="00E71AC4">
                                    <w:rPr>
                                      <w:color w:val="000000" w:themeColor="text1"/>
                                      <w:sz w:val="22"/>
                                    </w:rPr>
                                    <w:t>B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1688" w:type="dxa"/>
                                </w:tcPr>
                                <w:p w14:paraId="12597124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1825" w:type="dxa"/>
                                </w:tcPr>
                                <w:p w14:paraId="0C562FD3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1698" w:type="dxa"/>
                                </w:tcPr>
                                <w:p w14:paraId="6175588A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963" w:type="dxa"/>
                                </w:tcPr>
                                <w:p w14:paraId="6DD28A62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1</w:t>
                                  </w:r>
                                </w:p>
                              </w:tc>
                            </w:tr>
                            <w:tr w:rsidR="00122566" w:rsidRPr="0018217A" w14:paraId="391BAB0D" w14:textId="77777777" w:rsidTr="001D2E25">
                              <w:trPr>
                                <w:trHeight w:val="270"/>
                                <w:jc w:val="center"/>
                              </w:trPr>
                              <w:tc>
                                <w:tcPr>
                                  <w:tcW w:w="3746" w:type="dxa"/>
                                </w:tcPr>
                                <w:p w14:paraId="30985B42" w14:textId="742C5028" w:rsidR="00122566" w:rsidRPr="00494064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i/>
                                      <w:color w:val="000000" w:themeColor="text1"/>
                                      <w:sz w:val="22"/>
                                      <w:lang w:val="fr-FR"/>
                                    </w:rPr>
                                  </w:pPr>
                                  <w:proofErr w:type="spellStart"/>
                                  <w:proofErr w:type="gramStart"/>
                                  <w:r w:rsidRPr="00494064">
                                    <w:rPr>
                                      <w:i/>
                                      <w:color w:val="000000" w:themeColor="text1"/>
                                      <w:sz w:val="22"/>
                                      <w:lang w:val="fr-FR"/>
                                    </w:rPr>
                                    <w:t>aac</w:t>
                                  </w:r>
                                  <w:proofErr w:type="spellEnd"/>
                                  <w:r w:rsidRPr="00494064">
                                    <w:rPr>
                                      <w:i/>
                                      <w:color w:val="000000" w:themeColor="text1"/>
                                      <w:sz w:val="22"/>
                                      <w:lang w:val="fr-FR"/>
                                    </w:rPr>
                                    <w:t>(</w:t>
                                  </w:r>
                                  <w:proofErr w:type="gramEnd"/>
                                  <w:r w:rsidRPr="00494064">
                                    <w:rPr>
                                      <w:i/>
                                      <w:color w:val="000000" w:themeColor="text1"/>
                                      <w:sz w:val="22"/>
                                      <w:lang w:val="fr-FR"/>
                                    </w:rPr>
                                    <w:t>6')-</w:t>
                                  </w:r>
                                  <w:proofErr w:type="spellStart"/>
                                  <w:r w:rsidRPr="00494064">
                                    <w:rPr>
                                      <w:i/>
                                      <w:color w:val="000000" w:themeColor="text1"/>
                                      <w:sz w:val="22"/>
                                      <w:lang w:val="fr-FR"/>
                                    </w:rPr>
                                    <w:t>Ib-cr</w:t>
                                  </w:r>
                                  <w:proofErr w:type="spellEnd"/>
                                  <w:r w:rsidRPr="00494064">
                                    <w:rPr>
                                      <w:i/>
                                      <w:color w:val="000000" w:themeColor="text1"/>
                                      <w:sz w:val="22"/>
                                      <w:lang w:val="fr-FR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494064">
                                    <w:rPr>
                                      <w:i/>
                                      <w:color w:val="000000" w:themeColor="text1"/>
                                      <w:sz w:val="22"/>
                                      <w:lang w:val="fr-FR"/>
                                    </w:rPr>
                                    <w:t>qnr</w:t>
                                  </w:r>
                                  <w:r w:rsidRPr="00494064">
                                    <w:rPr>
                                      <w:color w:val="000000" w:themeColor="text1"/>
                                      <w:sz w:val="22"/>
                                      <w:lang w:val="fr-FR"/>
                                    </w:rPr>
                                    <w:t>B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1688" w:type="dxa"/>
                                </w:tcPr>
                                <w:p w14:paraId="5FF1AF84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2</w:t>
                                  </w:r>
                                </w:p>
                              </w:tc>
                              <w:tc>
                                <w:tcPr>
                                  <w:tcW w:w="1825" w:type="dxa"/>
                                </w:tcPr>
                                <w:p w14:paraId="55E7522A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1698" w:type="dxa"/>
                                </w:tcPr>
                                <w:p w14:paraId="2647EEB9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3</w:t>
                                  </w:r>
                                </w:p>
                              </w:tc>
                              <w:tc>
                                <w:tcPr>
                                  <w:tcW w:w="963" w:type="dxa"/>
                                </w:tcPr>
                                <w:p w14:paraId="309E0467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6</w:t>
                                  </w:r>
                                </w:p>
                              </w:tc>
                            </w:tr>
                            <w:tr w:rsidR="00122566" w:rsidRPr="0018217A" w14:paraId="54C4C874" w14:textId="77777777" w:rsidTr="001D2E25">
                              <w:trPr>
                                <w:trHeight w:val="283"/>
                                <w:jc w:val="center"/>
                              </w:trPr>
                              <w:tc>
                                <w:tcPr>
                                  <w:tcW w:w="3746" w:type="dxa"/>
                                </w:tcPr>
                                <w:p w14:paraId="757DDE12" w14:textId="60AC7352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</w:pPr>
                                  <w:proofErr w:type="spellStart"/>
                                  <w:proofErr w:type="gramStart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aac</w:t>
                                  </w:r>
                                  <w:proofErr w:type="spellEnd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(</w:t>
                                  </w:r>
                                  <w:proofErr w:type="gramEnd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6')-</w:t>
                                  </w:r>
                                  <w:proofErr w:type="spellStart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Ib</w:t>
                                  </w:r>
                                  <w:r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-cr</w:t>
                                  </w:r>
                                  <w:proofErr w:type="spellEnd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qnr</w:t>
                                  </w:r>
                                  <w:r w:rsidRPr="00E71AC4">
                                    <w:rPr>
                                      <w:color w:val="000000" w:themeColor="text1"/>
                                      <w:sz w:val="22"/>
                                    </w:rPr>
                                    <w:t>B</w:t>
                                  </w:r>
                                  <w:proofErr w:type="spellEnd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oqx</w:t>
                                  </w:r>
                                  <w:r w:rsidRPr="00E71AC4">
                                    <w:rPr>
                                      <w:color w:val="000000" w:themeColor="text1"/>
                                      <w:sz w:val="22"/>
                                    </w:rPr>
                                    <w:t>A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1688" w:type="dxa"/>
                                </w:tcPr>
                                <w:p w14:paraId="78BD5C43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3</w:t>
                                  </w:r>
                                </w:p>
                              </w:tc>
                              <w:tc>
                                <w:tcPr>
                                  <w:tcW w:w="1825" w:type="dxa"/>
                                </w:tcPr>
                                <w:p w14:paraId="13895CC5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2</w:t>
                                  </w:r>
                                </w:p>
                              </w:tc>
                              <w:tc>
                                <w:tcPr>
                                  <w:tcW w:w="1698" w:type="dxa"/>
                                </w:tcPr>
                                <w:p w14:paraId="17B8B0BC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4</w:t>
                                  </w:r>
                                </w:p>
                              </w:tc>
                              <w:tc>
                                <w:tcPr>
                                  <w:tcW w:w="963" w:type="dxa"/>
                                </w:tcPr>
                                <w:p w14:paraId="2360D47F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9</w:t>
                                  </w:r>
                                </w:p>
                              </w:tc>
                            </w:tr>
                            <w:tr w:rsidR="00122566" w:rsidRPr="0018217A" w14:paraId="349405F6" w14:textId="77777777" w:rsidTr="001D2E25">
                              <w:trPr>
                                <w:trHeight w:val="270"/>
                                <w:jc w:val="center"/>
                              </w:trPr>
                              <w:tc>
                                <w:tcPr>
                                  <w:tcW w:w="3746" w:type="dxa"/>
                                </w:tcPr>
                                <w:p w14:paraId="1C4AEC73" w14:textId="52D0FBF0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</w:pPr>
                                  <w:proofErr w:type="spellStart"/>
                                  <w:proofErr w:type="gramStart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aac</w:t>
                                  </w:r>
                                  <w:proofErr w:type="spellEnd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(</w:t>
                                  </w:r>
                                  <w:proofErr w:type="gramEnd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6')-</w:t>
                                  </w:r>
                                  <w:proofErr w:type="spellStart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Ib</w:t>
                                  </w:r>
                                  <w:r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-cr</w:t>
                                  </w:r>
                                  <w:proofErr w:type="spellEnd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qnr</w:t>
                                  </w:r>
                                  <w:r w:rsidRPr="00E71AC4">
                                    <w:rPr>
                                      <w:color w:val="000000" w:themeColor="text1"/>
                                      <w:sz w:val="22"/>
                                    </w:rPr>
                                    <w:t>B</w:t>
                                  </w:r>
                                  <w:proofErr w:type="spellEnd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oqx</w:t>
                                  </w:r>
                                  <w:r w:rsidRPr="00E71AC4">
                                    <w:rPr>
                                      <w:color w:val="000000" w:themeColor="text1"/>
                                      <w:sz w:val="22"/>
                                    </w:rPr>
                                    <w:t>A</w:t>
                                  </w:r>
                                  <w:proofErr w:type="spellEnd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oqx</w:t>
                                  </w:r>
                                  <w:r w:rsidRPr="00E71AC4">
                                    <w:rPr>
                                      <w:color w:val="000000" w:themeColor="text1"/>
                                      <w:sz w:val="22"/>
                                    </w:rPr>
                                    <w:t>B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1688" w:type="dxa"/>
                                </w:tcPr>
                                <w:p w14:paraId="015DB73F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1825" w:type="dxa"/>
                                </w:tcPr>
                                <w:p w14:paraId="034B9999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1698" w:type="dxa"/>
                                </w:tcPr>
                                <w:p w14:paraId="06502E6C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963" w:type="dxa"/>
                                </w:tcPr>
                                <w:p w14:paraId="4D1187D0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2</w:t>
                                  </w:r>
                                </w:p>
                              </w:tc>
                            </w:tr>
                            <w:tr w:rsidR="00122566" w:rsidRPr="0018217A" w14:paraId="49A66C6A" w14:textId="77777777" w:rsidTr="001D2E25">
                              <w:trPr>
                                <w:trHeight w:val="541"/>
                                <w:jc w:val="center"/>
                              </w:trPr>
                              <w:tc>
                                <w:tcPr>
                                  <w:tcW w:w="3746" w:type="dxa"/>
                                </w:tcPr>
                                <w:p w14:paraId="2DB56F1B" w14:textId="365DF649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</w:pPr>
                                  <w:proofErr w:type="spellStart"/>
                                  <w:proofErr w:type="gramStart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aac</w:t>
                                  </w:r>
                                  <w:proofErr w:type="spellEnd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(</w:t>
                                  </w:r>
                                  <w:proofErr w:type="gramEnd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6')-</w:t>
                                  </w:r>
                                  <w:proofErr w:type="spellStart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Ib</w:t>
                                  </w:r>
                                  <w:r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-cr</w:t>
                                  </w:r>
                                  <w:proofErr w:type="spellEnd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qnr</w:t>
                                  </w:r>
                                  <w:r w:rsidRPr="00E71AC4">
                                    <w:rPr>
                                      <w:color w:val="000000" w:themeColor="text1"/>
                                      <w:sz w:val="22"/>
                                    </w:rPr>
                                    <w:t>B</w:t>
                                  </w:r>
                                  <w:proofErr w:type="spellEnd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oqx</w:t>
                                  </w:r>
                                  <w:r w:rsidRPr="00E71AC4">
                                    <w:rPr>
                                      <w:color w:val="000000" w:themeColor="text1"/>
                                      <w:sz w:val="22"/>
                                    </w:rPr>
                                    <w:t>A</w:t>
                                  </w:r>
                                  <w:proofErr w:type="spellEnd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oqx</w:t>
                                  </w:r>
                                  <w:r w:rsidRPr="00E71AC4">
                                    <w:rPr>
                                      <w:color w:val="000000" w:themeColor="text1"/>
                                      <w:sz w:val="22"/>
                                    </w:rPr>
                                    <w:t>B</w:t>
                                  </w:r>
                                  <w:proofErr w:type="spellEnd"/>
                                  <w:r w:rsidRPr="00E71AC4">
                                    <w:rPr>
                                      <w:color w:val="000000" w:themeColor="text1"/>
                                      <w:sz w:val="22"/>
                                    </w:rPr>
                                    <w:t xml:space="preserve"> </w:t>
                                  </w:r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 xml:space="preserve">+ </w:t>
                                  </w:r>
                                  <w:proofErr w:type="spellStart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qep</w:t>
                                  </w:r>
                                  <w:r w:rsidRPr="00E71AC4">
                                    <w:rPr>
                                      <w:color w:val="000000" w:themeColor="text1"/>
                                      <w:sz w:val="22"/>
                                    </w:rPr>
                                    <w:t>A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1688" w:type="dxa"/>
                                </w:tcPr>
                                <w:p w14:paraId="24743640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1825" w:type="dxa"/>
                                </w:tcPr>
                                <w:p w14:paraId="19520E1E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1698" w:type="dxa"/>
                                </w:tcPr>
                                <w:p w14:paraId="7BF458B5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963" w:type="dxa"/>
                                </w:tcPr>
                                <w:p w14:paraId="67FC005A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1</w:t>
                                  </w:r>
                                </w:p>
                              </w:tc>
                            </w:tr>
                            <w:tr w:rsidR="00122566" w:rsidRPr="0018217A" w14:paraId="0838F8BB" w14:textId="77777777" w:rsidTr="001D2E25">
                              <w:trPr>
                                <w:trHeight w:val="270"/>
                                <w:jc w:val="center"/>
                              </w:trPr>
                              <w:tc>
                                <w:tcPr>
                                  <w:tcW w:w="3746" w:type="dxa"/>
                                </w:tcPr>
                                <w:p w14:paraId="1099F1AE" w14:textId="4DBE2F0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</w:pPr>
                                  <w:proofErr w:type="spellStart"/>
                                  <w:proofErr w:type="gramStart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aac</w:t>
                                  </w:r>
                                  <w:proofErr w:type="spellEnd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(</w:t>
                                  </w:r>
                                  <w:proofErr w:type="gramEnd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6')-</w:t>
                                  </w:r>
                                  <w:proofErr w:type="spellStart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Ib</w:t>
                                  </w:r>
                                  <w:r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-cr</w:t>
                                  </w:r>
                                  <w:proofErr w:type="spellEnd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qnr</w:t>
                                  </w:r>
                                  <w:r w:rsidRPr="00E71AC4">
                                    <w:rPr>
                                      <w:color w:val="000000" w:themeColor="text1"/>
                                      <w:sz w:val="22"/>
                                    </w:rPr>
                                    <w:t>B</w:t>
                                  </w:r>
                                  <w:proofErr w:type="spellEnd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oqx</w:t>
                                  </w:r>
                                  <w:r w:rsidRPr="00E71AC4">
                                    <w:rPr>
                                      <w:color w:val="000000" w:themeColor="text1"/>
                                      <w:sz w:val="22"/>
                                    </w:rPr>
                                    <w:t>B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1688" w:type="dxa"/>
                                </w:tcPr>
                                <w:p w14:paraId="7CD96B83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1825" w:type="dxa"/>
                                </w:tcPr>
                                <w:p w14:paraId="3BFE6F7C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4</w:t>
                                  </w:r>
                                </w:p>
                              </w:tc>
                              <w:tc>
                                <w:tcPr>
                                  <w:tcW w:w="1698" w:type="dxa"/>
                                </w:tcPr>
                                <w:p w14:paraId="2B07BB4B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963" w:type="dxa"/>
                                </w:tcPr>
                                <w:p w14:paraId="62A8FE84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5</w:t>
                                  </w:r>
                                </w:p>
                              </w:tc>
                            </w:tr>
                            <w:tr w:rsidR="00122566" w:rsidRPr="0018217A" w14:paraId="0E821DED" w14:textId="77777777" w:rsidTr="001D2E25">
                              <w:trPr>
                                <w:trHeight w:val="283"/>
                                <w:jc w:val="center"/>
                              </w:trPr>
                              <w:tc>
                                <w:tcPr>
                                  <w:tcW w:w="3746" w:type="dxa"/>
                                </w:tcPr>
                                <w:p w14:paraId="0CAACB32" w14:textId="6C42FCED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</w:pPr>
                                  <w:proofErr w:type="spellStart"/>
                                  <w:proofErr w:type="gramStart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aac</w:t>
                                  </w:r>
                                  <w:proofErr w:type="spellEnd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(</w:t>
                                  </w:r>
                                  <w:proofErr w:type="gramEnd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6')-</w:t>
                                  </w:r>
                                  <w:proofErr w:type="spellStart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Ib</w:t>
                                  </w:r>
                                  <w:r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-cr</w:t>
                                  </w:r>
                                  <w:proofErr w:type="spellEnd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qnr</w:t>
                                  </w:r>
                                  <w:r w:rsidRPr="00E71AC4">
                                    <w:rPr>
                                      <w:color w:val="000000" w:themeColor="text1"/>
                                      <w:sz w:val="22"/>
                                    </w:rPr>
                                    <w:t>B</w:t>
                                  </w:r>
                                  <w:proofErr w:type="spellEnd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qnr</w:t>
                                  </w:r>
                                  <w:r w:rsidRPr="00E71AC4">
                                    <w:rPr>
                                      <w:color w:val="000000" w:themeColor="text1"/>
                                      <w:sz w:val="22"/>
                                    </w:rPr>
                                    <w:t>S</w:t>
                                  </w:r>
                                  <w:proofErr w:type="spellEnd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oqx</w:t>
                                  </w:r>
                                  <w:r w:rsidRPr="00E71AC4">
                                    <w:rPr>
                                      <w:color w:val="000000" w:themeColor="text1"/>
                                      <w:sz w:val="22"/>
                                    </w:rPr>
                                    <w:t>A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1688" w:type="dxa"/>
                                </w:tcPr>
                                <w:p w14:paraId="0F41E58E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1825" w:type="dxa"/>
                                </w:tcPr>
                                <w:p w14:paraId="6E102863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1698" w:type="dxa"/>
                                </w:tcPr>
                                <w:p w14:paraId="7CEA59D1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2</w:t>
                                  </w:r>
                                </w:p>
                              </w:tc>
                              <w:tc>
                                <w:tcPr>
                                  <w:tcW w:w="963" w:type="dxa"/>
                                </w:tcPr>
                                <w:p w14:paraId="4584B0DE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2</w:t>
                                  </w:r>
                                </w:p>
                              </w:tc>
                            </w:tr>
                            <w:tr w:rsidR="00122566" w:rsidRPr="0018217A" w14:paraId="6FEFA245" w14:textId="77777777" w:rsidTr="001D2E25">
                              <w:trPr>
                                <w:trHeight w:val="383"/>
                                <w:jc w:val="center"/>
                              </w:trPr>
                              <w:tc>
                                <w:tcPr>
                                  <w:tcW w:w="3746" w:type="dxa"/>
                                </w:tcPr>
                                <w:p w14:paraId="30C2C871" w14:textId="25E063B9" w:rsidR="00122566" w:rsidRPr="001D2E25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</w:pPr>
                                  <w:proofErr w:type="spellStart"/>
                                  <w:proofErr w:type="gramStart"/>
                                  <w:r w:rsidRPr="001D2E25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aac</w:t>
                                  </w:r>
                                  <w:proofErr w:type="spellEnd"/>
                                  <w:r w:rsidRPr="001D2E25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(</w:t>
                                  </w:r>
                                  <w:proofErr w:type="gramEnd"/>
                                  <w:r w:rsidRPr="001D2E25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6')-</w:t>
                                  </w:r>
                                  <w:proofErr w:type="spellStart"/>
                                  <w:r w:rsidRPr="001D2E25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Ib-cr</w:t>
                                  </w:r>
                                  <w:proofErr w:type="spellEnd"/>
                                  <w:r w:rsidRPr="001D2E25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1D2E25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qnr</w:t>
                                  </w:r>
                                  <w:r w:rsidRPr="001D2E25">
                                    <w:rPr>
                                      <w:color w:val="000000" w:themeColor="text1"/>
                                      <w:sz w:val="22"/>
                                    </w:rPr>
                                    <w:t>S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1688" w:type="dxa"/>
                                </w:tcPr>
                                <w:p w14:paraId="3B906B7F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1825" w:type="dxa"/>
                                </w:tcPr>
                                <w:p w14:paraId="2E78B5D0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1698" w:type="dxa"/>
                                </w:tcPr>
                                <w:p w14:paraId="67E3BBC2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963" w:type="dxa"/>
                                </w:tcPr>
                                <w:p w14:paraId="26A70175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2</w:t>
                                  </w:r>
                                </w:p>
                              </w:tc>
                            </w:tr>
                            <w:tr w:rsidR="00122566" w:rsidRPr="0018217A" w14:paraId="703AAAA5" w14:textId="77777777" w:rsidTr="001D2E25">
                              <w:trPr>
                                <w:trHeight w:val="283"/>
                                <w:jc w:val="center"/>
                              </w:trPr>
                              <w:tc>
                                <w:tcPr>
                                  <w:tcW w:w="3746" w:type="dxa"/>
                                </w:tcPr>
                                <w:p w14:paraId="573116D1" w14:textId="60EE0270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</w:pPr>
                                  <w:proofErr w:type="spellStart"/>
                                  <w:proofErr w:type="gramStart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aac</w:t>
                                  </w:r>
                                  <w:proofErr w:type="spellEnd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(</w:t>
                                  </w:r>
                                  <w:proofErr w:type="gramEnd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6')-</w:t>
                                  </w:r>
                                  <w:proofErr w:type="spellStart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Ib</w:t>
                                  </w:r>
                                  <w:r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-cr</w:t>
                                  </w:r>
                                  <w:proofErr w:type="spellEnd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qnr</w:t>
                                  </w:r>
                                  <w:r w:rsidRPr="00E71AC4">
                                    <w:rPr>
                                      <w:color w:val="000000" w:themeColor="text1"/>
                                      <w:sz w:val="22"/>
                                    </w:rPr>
                                    <w:t>S</w:t>
                                  </w:r>
                                  <w:proofErr w:type="spellEnd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oqx</w:t>
                                  </w:r>
                                  <w:r w:rsidRPr="00E71AC4">
                                    <w:rPr>
                                      <w:color w:val="000000" w:themeColor="text1"/>
                                      <w:sz w:val="22"/>
                                    </w:rPr>
                                    <w:t>A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1688" w:type="dxa"/>
                                </w:tcPr>
                                <w:p w14:paraId="1145438B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4</w:t>
                                  </w:r>
                                </w:p>
                              </w:tc>
                              <w:tc>
                                <w:tcPr>
                                  <w:tcW w:w="1825" w:type="dxa"/>
                                </w:tcPr>
                                <w:p w14:paraId="293CE963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2</w:t>
                                  </w:r>
                                </w:p>
                              </w:tc>
                              <w:tc>
                                <w:tcPr>
                                  <w:tcW w:w="1698" w:type="dxa"/>
                                </w:tcPr>
                                <w:p w14:paraId="20D25628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963" w:type="dxa"/>
                                </w:tcPr>
                                <w:p w14:paraId="403FF22E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6</w:t>
                                  </w:r>
                                </w:p>
                              </w:tc>
                            </w:tr>
                            <w:tr w:rsidR="00122566" w:rsidRPr="0018217A" w14:paraId="3B47C114" w14:textId="77777777" w:rsidTr="001D2E25">
                              <w:trPr>
                                <w:trHeight w:val="270"/>
                                <w:jc w:val="center"/>
                              </w:trPr>
                              <w:tc>
                                <w:tcPr>
                                  <w:tcW w:w="3746" w:type="dxa"/>
                                </w:tcPr>
                                <w:p w14:paraId="15B17747" w14:textId="2C5E6C4D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</w:pPr>
                                  <w:proofErr w:type="spellStart"/>
                                  <w:proofErr w:type="gramStart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aac</w:t>
                                  </w:r>
                                  <w:proofErr w:type="spellEnd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(</w:t>
                                  </w:r>
                                  <w:proofErr w:type="gramEnd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6')-</w:t>
                                  </w:r>
                                  <w:proofErr w:type="spellStart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Ib</w:t>
                                  </w:r>
                                  <w:r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-cr</w:t>
                                  </w:r>
                                  <w:proofErr w:type="spellEnd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qnr</w:t>
                                  </w:r>
                                  <w:r w:rsidRPr="00E71AC4">
                                    <w:rPr>
                                      <w:color w:val="000000" w:themeColor="text1"/>
                                      <w:sz w:val="22"/>
                                    </w:rPr>
                                    <w:t>S</w:t>
                                  </w:r>
                                  <w:proofErr w:type="spellEnd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oqx</w:t>
                                  </w:r>
                                  <w:r w:rsidRPr="00E71AC4">
                                    <w:rPr>
                                      <w:color w:val="000000" w:themeColor="text1"/>
                                      <w:sz w:val="22"/>
                                    </w:rPr>
                                    <w:t>A</w:t>
                                  </w:r>
                                  <w:proofErr w:type="spellEnd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oqx</w:t>
                                  </w:r>
                                  <w:r w:rsidRPr="00E71AC4">
                                    <w:rPr>
                                      <w:color w:val="000000" w:themeColor="text1"/>
                                      <w:sz w:val="22"/>
                                    </w:rPr>
                                    <w:t>B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1688" w:type="dxa"/>
                                </w:tcPr>
                                <w:p w14:paraId="543991AB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1825" w:type="dxa"/>
                                </w:tcPr>
                                <w:p w14:paraId="3F9633C6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6</w:t>
                                  </w:r>
                                </w:p>
                              </w:tc>
                              <w:tc>
                                <w:tcPr>
                                  <w:tcW w:w="1698" w:type="dxa"/>
                                </w:tcPr>
                                <w:p w14:paraId="004D06EE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963" w:type="dxa"/>
                                </w:tcPr>
                                <w:p w14:paraId="260F7D54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7</w:t>
                                  </w:r>
                                </w:p>
                              </w:tc>
                            </w:tr>
                            <w:tr w:rsidR="00122566" w:rsidRPr="0018217A" w14:paraId="4D272E20" w14:textId="77777777" w:rsidTr="001D2E25">
                              <w:trPr>
                                <w:trHeight w:val="301"/>
                                <w:jc w:val="center"/>
                              </w:trPr>
                              <w:tc>
                                <w:tcPr>
                                  <w:tcW w:w="3746" w:type="dxa"/>
                                  <w:tcBorders>
                                    <w:bottom w:val="single" w:sz="12" w:space="0" w:color="auto"/>
                                  </w:tcBorders>
                                </w:tcPr>
                                <w:p w14:paraId="4AC70205" w14:textId="2FBB95B4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</w:pPr>
                                  <w:proofErr w:type="spellStart"/>
                                  <w:proofErr w:type="gramStart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aac</w:t>
                                  </w:r>
                                  <w:proofErr w:type="spellEnd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(</w:t>
                                  </w:r>
                                  <w:proofErr w:type="gramEnd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6')-</w:t>
                                  </w:r>
                                  <w:proofErr w:type="spellStart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Ib</w:t>
                                  </w:r>
                                  <w:r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-cr</w:t>
                                  </w:r>
                                  <w:proofErr w:type="spellEnd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qnr</w:t>
                                  </w:r>
                                  <w:r w:rsidRPr="00E71AC4">
                                    <w:rPr>
                                      <w:color w:val="000000" w:themeColor="text1"/>
                                      <w:sz w:val="22"/>
                                    </w:rPr>
                                    <w:t>S</w:t>
                                  </w:r>
                                  <w:proofErr w:type="spellEnd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18217A"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oqx</w:t>
                                  </w:r>
                                  <w:r w:rsidRPr="00E71AC4">
                                    <w:rPr>
                                      <w:color w:val="000000" w:themeColor="text1"/>
                                      <w:sz w:val="22"/>
                                    </w:rPr>
                                    <w:t>B</w:t>
                                  </w:r>
                                  <w:proofErr w:type="spellEnd"/>
                                  <w:r>
                                    <w:rPr>
                                      <w:color w:val="000000" w:themeColor="text1"/>
                                      <w:sz w:val="22"/>
                                    </w:rPr>
                                    <w:t xml:space="preserve"> </w:t>
                                  </w:r>
                                </w:p>
                              </w:tc>
                              <w:tc>
                                <w:tcPr>
                                  <w:tcW w:w="1688" w:type="dxa"/>
                                  <w:tcBorders>
                                    <w:bottom w:val="single" w:sz="12" w:space="0" w:color="auto"/>
                                  </w:tcBorders>
                                </w:tcPr>
                                <w:p w14:paraId="4FA546EB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1825" w:type="dxa"/>
                                  <w:tcBorders>
                                    <w:bottom w:val="single" w:sz="12" w:space="0" w:color="auto"/>
                                  </w:tcBorders>
                                </w:tcPr>
                                <w:p w14:paraId="129E7BB1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1698" w:type="dxa"/>
                                  <w:tcBorders>
                                    <w:bottom w:val="single" w:sz="12" w:space="0" w:color="auto"/>
                                  </w:tcBorders>
                                </w:tcPr>
                                <w:p w14:paraId="64FBF25E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963" w:type="dxa"/>
                                  <w:tcBorders>
                                    <w:bottom w:val="single" w:sz="12" w:space="0" w:color="auto"/>
                                  </w:tcBorders>
                                </w:tcPr>
                                <w:p w14:paraId="308DDB6A" w14:textId="77777777" w:rsidR="00122566" w:rsidRPr="0018217A" w:rsidRDefault="00122566" w:rsidP="001D2E25">
                                  <w:pPr>
                                    <w:spacing w:line="276" w:lineRule="auto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2"/>
                                    </w:rPr>
                                  </w:pPr>
                                  <w:r w:rsidRPr="0018217A">
                                    <w:rPr>
                                      <w:color w:val="000000" w:themeColor="text1"/>
                                      <w:sz w:val="22"/>
                                    </w:rPr>
                                    <w:t>1</w:t>
                                  </w:r>
                                </w:p>
                              </w:tc>
                            </w:tr>
                          </w:tbl>
                          <w:p w14:paraId="52948472" w14:textId="4AE80D56" w:rsidR="00122566" w:rsidRPr="0061271D" w:rsidRDefault="00122566">
                            <w:pPr>
                              <w:rPr>
                                <w:lang w:val="fr-FR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1EB22F6" id="_x0000_s1032" type="#_x0000_t202" style="position:absolute;margin-left:-47.15pt;margin-top:0;width:530.8pt;height:689.75pt;z-index:251715584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top;mso-position-vertical-relative:margin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" stroked="f">
                <v:textbox>
                  <w:txbxContent>
                    <w:p w14:paraId="2E0A667F" w14:textId="5E11AAF2" w:rsidR="00122566" w:rsidRPr="00F87A7C" w:rsidRDefault="00122566" w:rsidP="0099009F">
                      <w:pPr>
                        <w:pStyle w:val="Caption"/>
                        <w:keepNext/>
                        <w:rPr>
                          <w:i w:val="0"/>
                          <w:color w:val="000000" w:themeColor="text1"/>
                          <w:sz w:val="24"/>
                          <w:szCs w:val="24"/>
                          <w:lang w:val="en-US"/>
                        </w:rPr>
                      </w:pPr>
                      <w:bookmarkStart w:id="6" w:name="_Toc173129676"/>
                      <w:r>
                        <w:rPr>
                          <w:b/>
                          <w:i w:val="0"/>
                          <w:color w:val="000000" w:themeColor="text1"/>
                          <w:sz w:val="24"/>
                          <w:szCs w:val="24"/>
                          <w:lang w:val="en-US"/>
                        </w:rPr>
                        <w:t>S</w:t>
                      </w:r>
                      <w:r w:rsidR="00B34A2B">
                        <w:rPr>
                          <w:b/>
                          <w:i w:val="0"/>
                          <w:color w:val="000000" w:themeColor="text1"/>
                          <w:sz w:val="24"/>
                          <w:szCs w:val="24"/>
                          <w:lang w:val="en-US"/>
                        </w:rPr>
                        <w:t>upplementary table S4</w:t>
                      </w:r>
                      <w:r w:rsidRPr="001C48B1">
                        <w:rPr>
                          <w:b/>
                          <w:i w:val="0"/>
                          <w:color w:val="000000" w:themeColor="text1"/>
                          <w:sz w:val="24"/>
                          <w:szCs w:val="24"/>
                          <w:lang w:val="en-US"/>
                        </w:rPr>
                        <w:t>:</w:t>
                      </w:r>
                      <w:r w:rsidRPr="001C48B1">
                        <w:rPr>
                          <w:i w:val="0"/>
                          <w:color w:val="000000" w:themeColor="text1"/>
                          <w:sz w:val="24"/>
                          <w:szCs w:val="24"/>
                          <w:lang w:val="en-US"/>
                        </w:rPr>
                        <w:t xml:space="preserve"> </w:t>
                      </w:r>
                      <w:r w:rsidRPr="00F87A7C">
                        <w:rPr>
                          <w:i w:val="0"/>
                          <w:color w:val="000000" w:themeColor="text1"/>
                          <w:sz w:val="24"/>
                          <w:szCs w:val="24"/>
                          <w:lang w:val="en-US"/>
                        </w:rPr>
                        <w:t>Plasmid-Med</w:t>
                      </w:r>
                      <w:r>
                        <w:rPr>
                          <w:i w:val="0"/>
                          <w:color w:val="000000" w:themeColor="text1"/>
                          <w:sz w:val="24"/>
                          <w:szCs w:val="24"/>
                          <w:lang w:val="en-US"/>
                        </w:rPr>
                        <w:t>iated Quinolone Resistance (PMQR) gene</w:t>
                      </w:r>
                      <w:r w:rsidRPr="00F87A7C">
                        <w:rPr>
                          <w:i w:val="0"/>
                          <w:color w:val="000000" w:themeColor="text1"/>
                          <w:sz w:val="24"/>
                          <w:szCs w:val="24"/>
                          <w:lang w:val="en-US"/>
                        </w:rPr>
                        <w:t xml:space="preserve"> combination frequency detected among ciprofloxacin</w:t>
                      </w:r>
                      <w:bookmarkEnd w:id="6"/>
                      <w:r>
                        <w:rPr>
                          <w:i w:val="0"/>
                          <w:color w:val="000000" w:themeColor="text1"/>
                          <w:sz w:val="24"/>
                          <w:szCs w:val="24"/>
                          <w:lang w:val="en-US"/>
                        </w:rPr>
                        <w:t>-resistant ESBL-</w:t>
                      </w:r>
                      <w:r w:rsidRPr="00187BFF">
                        <w:rPr>
                          <w:color w:val="000000" w:themeColor="text1"/>
                          <w:sz w:val="24"/>
                          <w:szCs w:val="24"/>
                          <w:lang w:val="en-US"/>
                        </w:rPr>
                        <w:t xml:space="preserve">E. coli </w:t>
                      </w:r>
                      <w:r>
                        <w:rPr>
                          <w:i w:val="0"/>
                          <w:color w:val="000000" w:themeColor="text1"/>
                          <w:sz w:val="24"/>
                          <w:szCs w:val="24"/>
                          <w:lang w:val="en-US"/>
                        </w:rPr>
                        <w:t xml:space="preserve">and </w:t>
                      </w:r>
                      <w:r w:rsidR="009D7182">
                        <w:rPr>
                          <w:i w:val="0"/>
                          <w:color w:val="000000" w:themeColor="text1"/>
                          <w:sz w:val="24"/>
                          <w:szCs w:val="24"/>
                          <w:lang w:val="en-US"/>
                        </w:rPr>
                        <w:t>ESBL-</w:t>
                      </w:r>
                      <w:r w:rsidRPr="00187BFF">
                        <w:rPr>
                          <w:color w:val="000000" w:themeColor="text1"/>
                          <w:sz w:val="24"/>
                          <w:szCs w:val="24"/>
                          <w:lang w:val="en-US"/>
                        </w:rPr>
                        <w:t>K. pneumoniae</w:t>
                      </w:r>
                    </w:p>
                    <w:tbl>
                      <w:tblPr>
                        <w:tblStyle w:val="TableGrid"/>
                        <w:tblW w:w="9920" w:type="dxa"/>
                        <w:jc w:val="center"/>
                        <w:tblBorders>
                          <w:top w:val="none" w:sz="0" w:space="0" w:color="auto"/>
                          <w:left w:val="none" w:sz="0" w:space="0" w:color="auto"/>
                          <w:bottom w:val="none" w:sz="0" w:space="0" w:color="auto"/>
                          <w:right w:val="none" w:sz="0" w:space="0" w:color="auto"/>
                          <w:insideH w:val="none" w:sz="0" w:space="0" w:color="auto"/>
                          <w:insideV w:val="none" w:sz="0" w:space="0" w:color="auto"/>
                        </w:tblBorders>
                        <w:tblLook w:val="04A0" w:firstRow="1" w:lastRow="0" w:firstColumn="1" w:lastColumn="0" w:noHBand="0" w:noVBand="1"/>
                      </w:tblPr>
                      <w:tblGrid>
                        <w:gridCol w:w="3746"/>
                        <w:gridCol w:w="1688"/>
                        <w:gridCol w:w="1825"/>
                        <w:gridCol w:w="1698"/>
                        <w:gridCol w:w="963"/>
                      </w:tblGrid>
                      <w:tr w:rsidR="00122566" w:rsidRPr="0018217A" w14:paraId="1C205EB4" w14:textId="77777777" w:rsidTr="001D2E25">
                        <w:trPr>
                          <w:trHeight w:val="601"/>
                          <w:jc w:val="center"/>
                        </w:trPr>
                        <w:tc>
                          <w:tcPr>
                            <w:tcW w:w="3746" w:type="dxa"/>
                            <w:tcBorders>
                              <w:top w:val="single" w:sz="12" w:space="0" w:color="auto"/>
                              <w:bottom w:val="single" w:sz="12" w:space="0" w:color="auto"/>
                            </w:tcBorders>
                          </w:tcPr>
                          <w:p w14:paraId="691259D0" w14:textId="77777777" w:rsidR="00122566" w:rsidRPr="00F46547" w:rsidRDefault="00122566" w:rsidP="001D2E25">
                            <w:pPr>
                              <w:spacing w:line="276" w:lineRule="auto"/>
                              <w:jc w:val="left"/>
                              <w:rPr>
                                <w:b/>
                                <w:lang w:val="en-US"/>
                              </w:rPr>
                            </w:pPr>
                          </w:p>
                          <w:p w14:paraId="2F0915A1" w14:textId="16FFA966" w:rsidR="00122566" w:rsidRPr="00FB6DA9" w:rsidRDefault="00122566" w:rsidP="001D2E25">
                            <w:pPr>
                              <w:spacing w:line="276" w:lineRule="auto"/>
                              <w:jc w:val="left"/>
                              <w:rPr>
                                <w:b/>
                                <w:color w:val="000000" w:themeColor="text1"/>
                              </w:rPr>
                            </w:pPr>
                            <w:r w:rsidRPr="00FB6DA9">
                              <w:rPr>
                                <w:b/>
                              </w:rPr>
                              <w:t>PMQR gene combinations</w:t>
                            </w:r>
                          </w:p>
                        </w:tc>
                        <w:tc>
                          <w:tcPr>
                            <w:tcW w:w="1688" w:type="dxa"/>
                            <w:tcBorders>
                              <w:top w:val="single" w:sz="12" w:space="0" w:color="auto"/>
                              <w:bottom w:val="single" w:sz="12" w:space="0" w:color="auto"/>
                            </w:tcBorders>
                            <w:vAlign w:val="bottom"/>
                          </w:tcPr>
                          <w:p w14:paraId="0A8F8035" w14:textId="5CE01095" w:rsidR="00122566" w:rsidRPr="00FB6DA9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b/>
                                <w:color w:val="000000" w:themeColor="text1"/>
                              </w:rPr>
                            </w:pPr>
                            <w:r w:rsidRPr="00FB6DA9">
                              <w:rPr>
                                <w:b/>
                                <w:color w:val="000000" w:themeColor="text1"/>
                              </w:rPr>
                              <w:t>Hospitalized patient</w:t>
                            </w:r>
                          </w:p>
                        </w:tc>
                        <w:tc>
                          <w:tcPr>
                            <w:tcW w:w="1825" w:type="dxa"/>
                            <w:tcBorders>
                              <w:top w:val="single" w:sz="12" w:space="0" w:color="auto"/>
                              <w:bottom w:val="single" w:sz="12" w:space="0" w:color="auto"/>
                            </w:tcBorders>
                            <w:vAlign w:val="bottom"/>
                          </w:tcPr>
                          <w:p w14:paraId="3E362601" w14:textId="77777777" w:rsidR="00122566" w:rsidRPr="00FB6DA9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b/>
                                <w:color w:val="000000" w:themeColor="text1"/>
                              </w:rPr>
                            </w:pPr>
                            <w:r w:rsidRPr="00FB6DA9">
                              <w:rPr>
                                <w:b/>
                                <w:color w:val="000000" w:themeColor="text1"/>
                              </w:rPr>
                              <w:t>Hospital environment</w:t>
                            </w:r>
                          </w:p>
                        </w:tc>
                        <w:tc>
                          <w:tcPr>
                            <w:tcW w:w="1698" w:type="dxa"/>
                            <w:tcBorders>
                              <w:top w:val="single" w:sz="12" w:space="0" w:color="auto"/>
                              <w:bottom w:val="single" w:sz="12" w:space="0" w:color="auto"/>
                            </w:tcBorders>
                            <w:vAlign w:val="bottom"/>
                          </w:tcPr>
                          <w:p w14:paraId="3E5CC968" w14:textId="0F0F3CBA" w:rsidR="00122566" w:rsidRPr="00FB6DA9" w:rsidRDefault="00122566" w:rsidP="001E44D3">
                            <w:pPr>
                              <w:spacing w:line="276" w:lineRule="auto"/>
                              <w:ind w:right="60"/>
                              <w:jc w:val="left"/>
                              <w:rPr>
                                <w:b/>
                                <w:color w:val="000000" w:themeColor="text1"/>
                              </w:rPr>
                            </w:pPr>
                            <w:r w:rsidRPr="00FB6DA9">
                              <w:rPr>
                                <w:b/>
                                <w:color w:val="000000" w:themeColor="text1"/>
                              </w:rPr>
                              <w:t>Wastewater</w:t>
                            </w:r>
                          </w:p>
                        </w:tc>
                        <w:tc>
                          <w:tcPr>
                            <w:tcW w:w="963" w:type="dxa"/>
                            <w:tcBorders>
                              <w:top w:val="single" w:sz="12" w:space="0" w:color="auto"/>
                              <w:bottom w:val="single" w:sz="12" w:space="0" w:color="auto"/>
                            </w:tcBorders>
                          </w:tcPr>
                          <w:p w14:paraId="08A77AD8" w14:textId="77777777" w:rsidR="00122566" w:rsidRPr="00FB6DA9" w:rsidRDefault="00122566" w:rsidP="001D2E25">
                            <w:pPr>
                              <w:spacing w:line="276" w:lineRule="auto"/>
                              <w:jc w:val="left"/>
                              <w:rPr>
                                <w:b/>
                                <w:color w:val="000000" w:themeColor="text1"/>
                              </w:rPr>
                            </w:pPr>
                            <w:r w:rsidRPr="00FB6DA9">
                              <w:rPr>
                                <w:b/>
                                <w:color w:val="000000" w:themeColor="text1"/>
                              </w:rPr>
                              <w:t>Total</w:t>
                            </w:r>
                          </w:p>
                        </w:tc>
                      </w:tr>
                      <w:tr w:rsidR="00122566" w:rsidRPr="0018217A" w14:paraId="76416196" w14:textId="77777777" w:rsidTr="001D2E25">
                        <w:trPr>
                          <w:trHeight w:val="283"/>
                          <w:jc w:val="center"/>
                        </w:trPr>
                        <w:tc>
                          <w:tcPr>
                            <w:tcW w:w="3746" w:type="dxa"/>
                            <w:tcBorders>
                              <w:top w:val="single" w:sz="12" w:space="0" w:color="auto"/>
                            </w:tcBorders>
                          </w:tcPr>
                          <w:p w14:paraId="20DDD5A4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</w:p>
                        </w:tc>
                        <w:tc>
                          <w:tcPr>
                            <w:tcW w:w="5211" w:type="dxa"/>
                            <w:gridSpan w:val="3"/>
                            <w:tcBorders>
                              <w:top w:val="single" w:sz="12" w:space="0" w:color="auto"/>
                            </w:tcBorders>
                          </w:tcPr>
                          <w:p w14:paraId="7959BB88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b/>
                                <w:i/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b/>
                                <w:i/>
                                <w:color w:val="000000" w:themeColor="text1"/>
                                <w:sz w:val="22"/>
                              </w:rPr>
                              <w:t>Escherichia coli</w:t>
                            </w:r>
                          </w:p>
                        </w:tc>
                        <w:tc>
                          <w:tcPr>
                            <w:tcW w:w="963" w:type="dxa"/>
                            <w:tcBorders>
                              <w:top w:val="single" w:sz="12" w:space="0" w:color="auto"/>
                            </w:tcBorders>
                          </w:tcPr>
                          <w:p w14:paraId="027C5123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</w:p>
                        </w:tc>
                      </w:tr>
                      <w:tr w:rsidR="00122566" w:rsidRPr="0018217A" w14:paraId="321D46A0" w14:textId="77777777" w:rsidTr="001D2E25">
                        <w:trPr>
                          <w:trHeight w:val="270"/>
                          <w:jc w:val="center"/>
                        </w:trPr>
                        <w:tc>
                          <w:tcPr>
                            <w:tcW w:w="3746" w:type="dxa"/>
                          </w:tcPr>
                          <w:p w14:paraId="4549A856" w14:textId="6BA4850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At least one PMQR gene</w:t>
                            </w:r>
                          </w:p>
                        </w:tc>
                        <w:tc>
                          <w:tcPr>
                            <w:tcW w:w="1688" w:type="dxa"/>
                          </w:tcPr>
                          <w:p w14:paraId="35CBCAED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21/26</w:t>
                            </w:r>
                          </w:p>
                        </w:tc>
                        <w:tc>
                          <w:tcPr>
                            <w:tcW w:w="1825" w:type="dxa"/>
                          </w:tcPr>
                          <w:p w14:paraId="6634BE36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5/7</w:t>
                            </w:r>
                          </w:p>
                        </w:tc>
                        <w:tc>
                          <w:tcPr>
                            <w:tcW w:w="1698" w:type="dxa"/>
                          </w:tcPr>
                          <w:p w14:paraId="10720ED6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29/34</w:t>
                            </w:r>
                          </w:p>
                        </w:tc>
                        <w:tc>
                          <w:tcPr>
                            <w:tcW w:w="963" w:type="dxa"/>
                          </w:tcPr>
                          <w:p w14:paraId="02AFECD5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55/67</w:t>
                            </w:r>
                          </w:p>
                        </w:tc>
                      </w:tr>
                      <w:tr w:rsidR="00122566" w:rsidRPr="0018217A" w14:paraId="45497449" w14:textId="77777777" w:rsidTr="001D2E25">
                        <w:trPr>
                          <w:trHeight w:val="270"/>
                          <w:jc w:val="center"/>
                        </w:trPr>
                        <w:tc>
                          <w:tcPr>
                            <w:tcW w:w="3746" w:type="dxa"/>
                          </w:tcPr>
                          <w:p w14:paraId="282B3827" w14:textId="21904CAA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i/>
                                <w:color w:val="000000" w:themeColor="text1"/>
                                <w:sz w:val="22"/>
                              </w:rPr>
                            </w:pPr>
                            <w:proofErr w:type="spellStart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oqx</w:t>
                            </w:r>
                            <w:r w:rsidRPr="00B25460">
                              <w:rPr>
                                <w:color w:val="000000" w:themeColor="text1"/>
                                <w:sz w:val="22"/>
                              </w:rPr>
                              <w:t>A</w:t>
                            </w:r>
                            <w:proofErr w:type="spellEnd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 xml:space="preserve"> + </w:t>
                            </w:r>
                            <w:proofErr w:type="spellStart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oqx</w:t>
                            </w:r>
                            <w:r w:rsidRPr="00B25460">
                              <w:rPr>
                                <w:color w:val="000000" w:themeColor="text1"/>
                                <w:sz w:val="22"/>
                              </w:rPr>
                              <w:t>B</w:t>
                            </w:r>
                            <w:proofErr w:type="spellEnd"/>
                          </w:p>
                        </w:tc>
                        <w:tc>
                          <w:tcPr>
                            <w:tcW w:w="1688" w:type="dxa"/>
                          </w:tcPr>
                          <w:p w14:paraId="1D15FA59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1825" w:type="dxa"/>
                          </w:tcPr>
                          <w:p w14:paraId="6F31FB6D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1698" w:type="dxa"/>
                          </w:tcPr>
                          <w:p w14:paraId="6B876F4B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963" w:type="dxa"/>
                          </w:tcPr>
                          <w:p w14:paraId="45C58343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1</w:t>
                            </w:r>
                          </w:p>
                        </w:tc>
                      </w:tr>
                      <w:tr w:rsidR="00122566" w:rsidRPr="0018217A" w14:paraId="0F866188" w14:textId="77777777" w:rsidTr="001D2E25">
                        <w:trPr>
                          <w:trHeight w:val="270"/>
                          <w:jc w:val="center"/>
                        </w:trPr>
                        <w:tc>
                          <w:tcPr>
                            <w:tcW w:w="3746" w:type="dxa"/>
                          </w:tcPr>
                          <w:p w14:paraId="2DFEF148" w14:textId="37D9D79F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i/>
                                <w:color w:val="000000" w:themeColor="text1"/>
                                <w:sz w:val="22"/>
                              </w:rPr>
                            </w:pPr>
                            <w:proofErr w:type="spellStart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oqx</w:t>
                            </w:r>
                            <w:r w:rsidRPr="00B25460">
                              <w:rPr>
                                <w:color w:val="000000" w:themeColor="text1"/>
                                <w:sz w:val="22"/>
                              </w:rPr>
                              <w:t>B</w:t>
                            </w:r>
                            <w:proofErr w:type="spellEnd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 xml:space="preserve"> + </w:t>
                            </w:r>
                            <w:proofErr w:type="spellStart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qep</w:t>
                            </w:r>
                            <w:r w:rsidRPr="00B25460">
                              <w:rPr>
                                <w:color w:val="000000" w:themeColor="text1"/>
                                <w:sz w:val="22"/>
                              </w:rPr>
                              <w:t>A</w:t>
                            </w:r>
                            <w:proofErr w:type="spellEnd"/>
                          </w:p>
                        </w:tc>
                        <w:tc>
                          <w:tcPr>
                            <w:tcW w:w="1688" w:type="dxa"/>
                          </w:tcPr>
                          <w:p w14:paraId="287B2C0D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1825" w:type="dxa"/>
                          </w:tcPr>
                          <w:p w14:paraId="1855C0D9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1698" w:type="dxa"/>
                          </w:tcPr>
                          <w:p w14:paraId="2CD3FB4E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963" w:type="dxa"/>
                          </w:tcPr>
                          <w:p w14:paraId="5B5CBB32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1</w:t>
                            </w:r>
                          </w:p>
                        </w:tc>
                      </w:tr>
                      <w:tr w:rsidR="00122566" w:rsidRPr="0018217A" w14:paraId="2BD77E06" w14:textId="77777777" w:rsidTr="001D2E25">
                        <w:trPr>
                          <w:trHeight w:val="283"/>
                          <w:jc w:val="center"/>
                        </w:trPr>
                        <w:tc>
                          <w:tcPr>
                            <w:tcW w:w="3746" w:type="dxa"/>
                          </w:tcPr>
                          <w:p w14:paraId="31585541" w14:textId="3B31BBA4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i/>
                                <w:color w:val="000000" w:themeColor="text1"/>
                                <w:sz w:val="22"/>
                              </w:rPr>
                            </w:pPr>
                            <w:proofErr w:type="spellStart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qnr</w:t>
                            </w:r>
                            <w:r w:rsidRPr="00B25460">
                              <w:rPr>
                                <w:color w:val="000000" w:themeColor="text1"/>
                                <w:sz w:val="22"/>
                              </w:rPr>
                              <w:t>B</w:t>
                            </w:r>
                            <w:proofErr w:type="spellEnd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 xml:space="preserve"> + </w:t>
                            </w:r>
                            <w:proofErr w:type="spellStart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qnr</w:t>
                            </w:r>
                            <w:r w:rsidRPr="00B25460">
                              <w:rPr>
                                <w:color w:val="000000" w:themeColor="text1"/>
                                <w:sz w:val="22"/>
                              </w:rPr>
                              <w:t>S</w:t>
                            </w:r>
                            <w:proofErr w:type="spellEnd"/>
                          </w:p>
                        </w:tc>
                        <w:tc>
                          <w:tcPr>
                            <w:tcW w:w="1688" w:type="dxa"/>
                          </w:tcPr>
                          <w:p w14:paraId="24CB76F5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1825" w:type="dxa"/>
                          </w:tcPr>
                          <w:p w14:paraId="2C9F4E67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1698" w:type="dxa"/>
                          </w:tcPr>
                          <w:p w14:paraId="768F7E23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963" w:type="dxa"/>
                          </w:tcPr>
                          <w:p w14:paraId="79E6F1CF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1</w:t>
                            </w:r>
                          </w:p>
                        </w:tc>
                      </w:tr>
                      <w:tr w:rsidR="00122566" w:rsidRPr="0018217A" w14:paraId="2EF78717" w14:textId="77777777" w:rsidTr="001D2E25">
                        <w:trPr>
                          <w:trHeight w:val="270"/>
                          <w:jc w:val="center"/>
                        </w:trPr>
                        <w:tc>
                          <w:tcPr>
                            <w:tcW w:w="3746" w:type="dxa"/>
                          </w:tcPr>
                          <w:p w14:paraId="050A6E58" w14:textId="2F5BCA4C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i/>
                                <w:color w:val="000000" w:themeColor="text1"/>
                                <w:sz w:val="22"/>
                              </w:rPr>
                            </w:pPr>
                            <w:proofErr w:type="spellStart"/>
                            <w:proofErr w:type="gramStart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aac</w:t>
                            </w:r>
                            <w:proofErr w:type="spellEnd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(</w:t>
                            </w:r>
                            <w:proofErr w:type="gramEnd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6')-</w:t>
                            </w:r>
                            <w:proofErr w:type="spellStart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Ib</w:t>
                            </w:r>
                            <w:r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-cr</w:t>
                            </w:r>
                            <w:proofErr w:type="spellEnd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 xml:space="preserve"> + </w:t>
                            </w:r>
                            <w:proofErr w:type="spellStart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oqx</w:t>
                            </w:r>
                            <w:r w:rsidRPr="00B25460">
                              <w:rPr>
                                <w:color w:val="000000" w:themeColor="text1"/>
                                <w:sz w:val="22"/>
                              </w:rPr>
                              <w:t>A</w:t>
                            </w:r>
                            <w:proofErr w:type="spellEnd"/>
                          </w:p>
                        </w:tc>
                        <w:tc>
                          <w:tcPr>
                            <w:tcW w:w="1688" w:type="dxa"/>
                          </w:tcPr>
                          <w:p w14:paraId="7C37E85A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1825" w:type="dxa"/>
                          </w:tcPr>
                          <w:p w14:paraId="07D9C25B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1698" w:type="dxa"/>
                          </w:tcPr>
                          <w:p w14:paraId="4801C1B3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963" w:type="dxa"/>
                          </w:tcPr>
                          <w:p w14:paraId="0670C30D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2</w:t>
                            </w:r>
                          </w:p>
                        </w:tc>
                      </w:tr>
                      <w:tr w:rsidR="00122566" w:rsidRPr="0018217A" w14:paraId="7DE9C6C3" w14:textId="77777777" w:rsidTr="001D2E25">
                        <w:trPr>
                          <w:trHeight w:val="270"/>
                          <w:jc w:val="center"/>
                        </w:trPr>
                        <w:tc>
                          <w:tcPr>
                            <w:tcW w:w="3746" w:type="dxa"/>
                          </w:tcPr>
                          <w:p w14:paraId="69064E20" w14:textId="6D26BDB8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i/>
                                <w:color w:val="000000" w:themeColor="text1"/>
                                <w:sz w:val="22"/>
                              </w:rPr>
                            </w:pPr>
                            <w:proofErr w:type="spellStart"/>
                            <w:proofErr w:type="gramStart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aac</w:t>
                            </w:r>
                            <w:proofErr w:type="spellEnd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(</w:t>
                            </w:r>
                            <w:proofErr w:type="gramEnd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6')-</w:t>
                            </w:r>
                            <w:proofErr w:type="spellStart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Ib</w:t>
                            </w:r>
                            <w:r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-cr</w:t>
                            </w:r>
                            <w:proofErr w:type="spellEnd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 xml:space="preserve"> + </w:t>
                            </w:r>
                            <w:proofErr w:type="spellStart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oqx</w:t>
                            </w:r>
                            <w:r w:rsidRPr="00B25460">
                              <w:rPr>
                                <w:color w:val="000000" w:themeColor="text1"/>
                                <w:sz w:val="22"/>
                              </w:rPr>
                              <w:t>B</w:t>
                            </w:r>
                            <w:proofErr w:type="spellEnd"/>
                          </w:p>
                        </w:tc>
                        <w:tc>
                          <w:tcPr>
                            <w:tcW w:w="1688" w:type="dxa"/>
                          </w:tcPr>
                          <w:p w14:paraId="31F01A7C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1825" w:type="dxa"/>
                          </w:tcPr>
                          <w:p w14:paraId="6334E05C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1698" w:type="dxa"/>
                          </w:tcPr>
                          <w:p w14:paraId="7E90170A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963" w:type="dxa"/>
                          </w:tcPr>
                          <w:p w14:paraId="78D0D0DE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1</w:t>
                            </w:r>
                          </w:p>
                        </w:tc>
                      </w:tr>
                      <w:tr w:rsidR="00122566" w:rsidRPr="0018217A" w14:paraId="2DA5EEC6" w14:textId="77777777" w:rsidTr="001D2E25">
                        <w:trPr>
                          <w:trHeight w:val="270"/>
                          <w:jc w:val="center"/>
                        </w:trPr>
                        <w:tc>
                          <w:tcPr>
                            <w:tcW w:w="3746" w:type="dxa"/>
                          </w:tcPr>
                          <w:p w14:paraId="0C7B1942" w14:textId="14F82B7D" w:rsidR="00122566" w:rsidRPr="001D2E25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i/>
                                <w:color w:val="000000" w:themeColor="text1"/>
                                <w:sz w:val="22"/>
                                <w:lang w:val="es-ES"/>
                              </w:rPr>
                            </w:pPr>
                            <w:proofErr w:type="spellStart"/>
                            <w:proofErr w:type="gramStart"/>
                            <w:r w:rsidRPr="001D2E25">
                              <w:rPr>
                                <w:i/>
                                <w:color w:val="000000" w:themeColor="text1"/>
                                <w:sz w:val="22"/>
                                <w:lang w:val="es-ES"/>
                              </w:rPr>
                              <w:t>aac</w:t>
                            </w:r>
                            <w:proofErr w:type="spellEnd"/>
                            <w:r w:rsidRPr="001D2E25">
                              <w:rPr>
                                <w:i/>
                                <w:color w:val="000000" w:themeColor="text1"/>
                                <w:sz w:val="22"/>
                                <w:lang w:val="es-ES"/>
                              </w:rPr>
                              <w:t>(</w:t>
                            </w:r>
                            <w:proofErr w:type="gramEnd"/>
                            <w:r w:rsidRPr="001D2E25">
                              <w:rPr>
                                <w:i/>
                                <w:color w:val="000000" w:themeColor="text1"/>
                                <w:sz w:val="22"/>
                                <w:lang w:val="es-ES"/>
                              </w:rPr>
                              <w:t>6')-</w:t>
                            </w:r>
                            <w:proofErr w:type="spellStart"/>
                            <w:r w:rsidRPr="001D2E25">
                              <w:rPr>
                                <w:i/>
                                <w:color w:val="000000" w:themeColor="text1"/>
                                <w:sz w:val="22"/>
                                <w:lang w:val="es-ES"/>
                              </w:rPr>
                              <w:t>Ib-cr</w:t>
                            </w:r>
                            <w:proofErr w:type="spellEnd"/>
                            <w:r w:rsidRPr="001D2E25">
                              <w:rPr>
                                <w:i/>
                                <w:color w:val="000000" w:themeColor="text1"/>
                                <w:sz w:val="22"/>
                                <w:lang w:val="es-ES"/>
                              </w:rPr>
                              <w:t xml:space="preserve"> + </w:t>
                            </w:r>
                            <w:proofErr w:type="spellStart"/>
                            <w:r w:rsidRPr="001D2E25">
                              <w:rPr>
                                <w:i/>
                                <w:color w:val="000000" w:themeColor="text1"/>
                                <w:sz w:val="22"/>
                                <w:lang w:val="es-ES"/>
                              </w:rPr>
                              <w:t>qep</w:t>
                            </w:r>
                            <w:r w:rsidRPr="001D2E25">
                              <w:rPr>
                                <w:color w:val="000000" w:themeColor="text1"/>
                                <w:sz w:val="22"/>
                                <w:lang w:val="es-ES"/>
                              </w:rPr>
                              <w:t>A</w:t>
                            </w:r>
                            <w:proofErr w:type="spellEnd"/>
                          </w:p>
                        </w:tc>
                        <w:tc>
                          <w:tcPr>
                            <w:tcW w:w="1688" w:type="dxa"/>
                          </w:tcPr>
                          <w:p w14:paraId="6984BA89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1825" w:type="dxa"/>
                          </w:tcPr>
                          <w:p w14:paraId="23F51780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1698" w:type="dxa"/>
                          </w:tcPr>
                          <w:p w14:paraId="0C935B66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963" w:type="dxa"/>
                          </w:tcPr>
                          <w:p w14:paraId="0C261FFD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1</w:t>
                            </w:r>
                          </w:p>
                        </w:tc>
                      </w:tr>
                      <w:tr w:rsidR="00122566" w:rsidRPr="0018217A" w14:paraId="2E557F92" w14:textId="77777777" w:rsidTr="001D2E25">
                        <w:trPr>
                          <w:trHeight w:val="283"/>
                          <w:jc w:val="center"/>
                        </w:trPr>
                        <w:tc>
                          <w:tcPr>
                            <w:tcW w:w="3746" w:type="dxa"/>
                          </w:tcPr>
                          <w:p w14:paraId="51C5EECE" w14:textId="28111C81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i/>
                                <w:color w:val="000000" w:themeColor="text1"/>
                                <w:sz w:val="22"/>
                              </w:rPr>
                            </w:pPr>
                            <w:proofErr w:type="spellStart"/>
                            <w:proofErr w:type="gramStart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aac</w:t>
                            </w:r>
                            <w:proofErr w:type="spellEnd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(</w:t>
                            </w:r>
                            <w:proofErr w:type="gramEnd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6')-</w:t>
                            </w:r>
                            <w:proofErr w:type="spellStart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Ib</w:t>
                            </w:r>
                            <w:r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-cr</w:t>
                            </w:r>
                            <w:proofErr w:type="spellEnd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 xml:space="preserve"> + </w:t>
                            </w:r>
                            <w:proofErr w:type="spellStart"/>
                            <w:r w:rsidRPr="002F7FB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qnr</w:t>
                            </w:r>
                            <w:r w:rsidRPr="00B25460">
                              <w:rPr>
                                <w:color w:val="000000" w:themeColor="text1"/>
                                <w:sz w:val="22"/>
                              </w:rPr>
                              <w:t>A</w:t>
                            </w:r>
                            <w:proofErr w:type="spellEnd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 xml:space="preserve"> + </w:t>
                            </w:r>
                            <w:proofErr w:type="spellStart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qep</w:t>
                            </w:r>
                            <w:r w:rsidRPr="00CA3092">
                              <w:rPr>
                                <w:color w:val="000000" w:themeColor="text1"/>
                                <w:sz w:val="22"/>
                              </w:rPr>
                              <w:t>A</w:t>
                            </w:r>
                            <w:proofErr w:type="spellEnd"/>
                          </w:p>
                        </w:tc>
                        <w:tc>
                          <w:tcPr>
                            <w:tcW w:w="1688" w:type="dxa"/>
                          </w:tcPr>
                          <w:p w14:paraId="31673C9D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1825" w:type="dxa"/>
                          </w:tcPr>
                          <w:p w14:paraId="608D1C77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1698" w:type="dxa"/>
                          </w:tcPr>
                          <w:p w14:paraId="2089DB5F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963" w:type="dxa"/>
                          </w:tcPr>
                          <w:p w14:paraId="63B192B1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1</w:t>
                            </w:r>
                          </w:p>
                        </w:tc>
                      </w:tr>
                      <w:tr w:rsidR="00122566" w:rsidRPr="0018217A" w14:paraId="6E4A51EF" w14:textId="77777777" w:rsidTr="001D2E25">
                        <w:trPr>
                          <w:trHeight w:val="270"/>
                          <w:jc w:val="center"/>
                        </w:trPr>
                        <w:tc>
                          <w:tcPr>
                            <w:tcW w:w="3746" w:type="dxa"/>
                          </w:tcPr>
                          <w:p w14:paraId="210BD3C4" w14:textId="383B521B" w:rsidR="00122566" w:rsidRPr="00494064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i/>
                                <w:color w:val="000000" w:themeColor="text1"/>
                                <w:sz w:val="22"/>
                                <w:lang w:val="fr-FR"/>
                              </w:rPr>
                            </w:pPr>
                            <w:proofErr w:type="spellStart"/>
                            <w:proofErr w:type="gramStart"/>
                            <w:r w:rsidRPr="00494064">
                              <w:rPr>
                                <w:i/>
                                <w:color w:val="000000" w:themeColor="text1"/>
                                <w:sz w:val="22"/>
                                <w:lang w:val="fr-FR"/>
                              </w:rPr>
                              <w:t>aac</w:t>
                            </w:r>
                            <w:proofErr w:type="spellEnd"/>
                            <w:r w:rsidRPr="00494064">
                              <w:rPr>
                                <w:i/>
                                <w:color w:val="000000" w:themeColor="text1"/>
                                <w:sz w:val="22"/>
                                <w:lang w:val="fr-FR"/>
                              </w:rPr>
                              <w:t>(</w:t>
                            </w:r>
                            <w:proofErr w:type="gramEnd"/>
                            <w:r w:rsidRPr="00494064">
                              <w:rPr>
                                <w:i/>
                                <w:color w:val="000000" w:themeColor="text1"/>
                                <w:sz w:val="22"/>
                                <w:lang w:val="fr-FR"/>
                              </w:rPr>
                              <w:t>6')-</w:t>
                            </w:r>
                            <w:proofErr w:type="spellStart"/>
                            <w:r w:rsidRPr="00494064">
                              <w:rPr>
                                <w:i/>
                                <w:color w:val="000000" w:themeColor="text1"/>
                                <w:sz w:val="22"/>
                                <w:lang w:val="fr-FR"/>
                              </w:rPr>
                              <w:t>Ib-cr</w:t>
                            </w:r>
                            <w:proofErr w:type="spellEnd"/>
                            <w:r w:rsidRPr="00494064">
                              <w:rPr>
                                <w:i/>
                                <w:color w:val="000000" w:themeColor="text1"/>
                                <w:sz w:val="22"/>
                                <w:lang w:val="fr-FR"/>
                              </w:rPr>
                              <w:t xml:space="preserve"> + </w:t>
                            </w:r>
                            <w:proofErr w:type="spellStart"/>
                            <w:r w:rsidRPr="00494064">
                              <w:rPr>
                                <w:i/>
                                <w:color w:val="000000" w:themeColor="text1"/>
                                <w:sz w:val="22"/>
                                <w:lang w:val="fr-FR"/>
                              </w:rPr>
                              <w:t>qnr</w:t>
                            </w:r>
                            <w:r w:rsidRPr="00494064">
                              <w:rPr>
                                <w:color w:val="000000" w:themeColor="text1"/>
                                <w:sz w:val="22"/>
                                <w:lang w:val="fr-FR"/>
                              </w:rPr>
                              <w:t>B</w:t>
                            </w:r>
                            <w:proofErr w:type="spellEnd"/>
                          </w:p>
                        </w:tc>
                        <w:tc>
                          <w:tcPr>
                            <w:tcW w:w="1688" w:type="dxa"/>
                          </w:tcPr>
                          <w:p w14:paraId="5DC7C3DE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2</w:t>
                            </w:r>
                          </w:p>
                        </w:tc>
                        <w:tc>
                          <w:tcPr>
                            <w:tcW w:w="1825" w:type="dxa"/>
                          </w:tcPr>
                          <w:p w14:paraId="53B2084B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1698" w:type="dxa"/>
                          </w:tcPr>
                          <w:p w14:paraId="6FF50D9E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4</w:t>
                            </w:r>
                          </w:p>
                        </w:tc>
                        <w:tc>
                          <w:tcPr>
                            <w:tcW w:w="963" w:type="dxa"/>
                          </w:tcPr>
                          <w:p w14:paraId="27186794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6</w:t>
                            </w:r>
                          </w:p>
                        </w:tc>
                      </w:tr>
                      <w:tr w:rsidR="00122566" w:rsidRPr="0018217A" w14:paraId="6AA794C6" w14:textId="77777777" w:rsidTr="001D2E25">
                        <w:trPr>
                          <w:trHeight w:val="270"/>
                          <w:jc w:val="center"/>
                        </w:trPr>
                        <w:tc>
                          <w:tcPr>
                            <w:tcW w:w="3746" w:type="dxa"/>
                          </w:tcPr>
                          <w:p w14:paraId="34362E5E" w14:textId="25A500B3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i/>
                                <w:color w:val="000000" w:themeColor="text1"/>
                                <w:sz w:val="22"/>
                              </w:rPr>
                            </w:pPr>
                            <w:proofErr w:type="spellStart"/>
                            <w:proofErr w:type="gramStart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aac</w:t>
                            </w:r>
                            <w:proofErr w:type="spellEnd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(</w:t>
                            </w:r>
                            <w:proofErr w:type="gramEnd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6')-</w:t>
                            </w:r>
                            <w:proofErr w:type="spellStart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Ib</w:t>
                            </w:r>
                            <w:r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-cr</w:t>
                            </w:r>
                            <w:proofErr w:type="spellEnd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 xml:space="preserve"> + </w:t>
                            </w:r>
                            <w:proofErr w:type="spellStart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qnr</w:t>
                            </w:r>
                            <w:r w:rsidRPr="00B25460">
                              <w:rPr>
                                <w:color w:val="000000" w:themeColor="text1"/>
                                <w:sz w:val="22"/>
                              </w:rPr>
                              <w:t>B</w:t>
                            </w:r>
                            <w:proofErr w:type="spellEnd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 xml:space="preserve"> + </w:t>
                            </w:r>
                            <w:proofErr w:type="spellStart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oqx</w:t>
                            </w:r>
                            <w:r w:rsidRPr="00B25460">
                              <w:rPr>
                                <w:color w:val="000000" w:themeColor="text1"/>
                                <w:sz w:val="22"/>
                              </w:rPr>
                              <w:t>A</w:t>
                            </w:r>
                            <w:proofErr w:type="spellEnd"/>
                          </w:p>
                        </w:tc>
                        <w:tc>
                          <w:tcPr>
                            <w:tcW w:w="1688" w:type="dxa"/>
                          </w:tcPr>
                          <w:p w14:paraId="1D9D9F65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1825" w:type="dxa"/>
                          </w:tcPr>
                          <w:p w14:paraId="42F8B7F6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1698" w:type="dxa"/>
                          </w:tcPr>
                          <w:p w14:paraId="5AB64324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963" w:type="dxa"/>
                          </w:tcPr>
                          <w:p w14:paraId="1D3A8FB3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1</w:t>
                            </w:r>
                          </w:p>
                        </w:tc>
                      </w:tr>
                      <w:tr w:rsidR="00122566" w:rsidRPr="0018217A" w14:paraId="166CEE12" w14:textId="77777777" w:rsidTr="001D2E25">
                        <w:trPr>
                          <w:trHeight w:val="270"/>
                          <w:jc w:val="center"/>
                        </w:trPr>
                        <w:tc>
                          <w:tcPr>
                            <w:tcW w:w="3746" w:type="dxa"/>
                          </w:tcPr>
                          <w:p w14:paraId="3A036C76" w14:textId="76A6368B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i/>
                                <w:color w:val="000000" w:themeColor="text1"/>
                                <w:sz w:val="22"/>
                              </w:rPr>
                            </w:pPr>
                            <w:proofErr w:type="spellStart"/>
                            <w:proofErr w:type="gramStart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aac</w:t>
                            </w:r>
                            <w:proofErr w:type="spellEnd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(</w:t>
                            </w:r>
                            <w:proofErr w:type="gramEnd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6')-</w:t>
                            </w:r>
                            <w:proofErr w:type="spellStart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Ib</w:t>
                            </w:r>
                            <w:r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-cr</w:t>
                            </w:r>
                            <w:proofErr w:type="spellEnd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 xml:space="preserve"> + </w:t>
                            </w:r>
                            <w:proofErr w:type="spellStart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qnr</w:t>
                            </w:r>
                            <w:r w:rsidRPr="00B25460">
                              <w:rPr>
                                <w:color w:val="000000" w:themeColor="text1"/>
                                <w:sz w:val="22"/>
                              </w:rPr>
                              <w:t>B</w:t>
                            </w:r>
                            <w:proofErr w:type="spellEnd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 xml:space="preserve"> + </w:t>
                            </w:r>
                            <w:proofErr w:type="spellStart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qnr</w:t>
                            </w:r>
                            <w:r w:rsidRPr="00B25460">
                              <w:rPr>
                                <w:color w:val="000000" w:themeColor="text1"/>
                                <w:sz w:val="22"/>
                              </w:rPr>
                              <w:t>S</w:t>
                            </w:r>
                            <w:proofErr w:type="spellEnd"/>
                          </w:p>
                        </w:tc>
                        <w:tc>
                          <w:tcPr>
                            <w:tcW w:w="1688" w:type="dxa"/>
                          </w:tcPr>
                          <w:p w14:paraId="3064C05D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2</w:t>
                            </w:r>
                          </w:p>
                        </w:tc>
                        <w:tc>
                          <w:tcPr>
                            <w:tcW w:w="1825" w:type="dxa"/>
                          </w:tcPr>
                          <w:p w14:paraId="24346CEE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1698" w:type="dxa"/>
                          </w:tcPr>
                          <w:p w14:paraId="0A43A255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963" w:type="dxa"/>
                          </w:tcPr>
                          <w:p w14:paraId="5FB74F60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2</w:t>
                            </w:r>
                          </w:p>
                        </w:tc>
                      </w:tr>
                      <w:tr w:rsidR="00122566" w:rsidRPr="0018217A" w14:paraId="2CD1EDEC" w14:textId="77777777" w:rsidTr="001D2E25">
                        <w:trPr>
                          <w:trHeight w:val="283"/>
                          <w:jc w:val="center"/>
                        </w:trPr>
                        <w:tc>
                          <w:tcPr>
                            <w:tcW w:w="3746" w:type="dxa"/>
                          </w:tcPr>
                          <w:p w14:paraId="6BF5D3FF" w14:textId="215E643C" w:rsidR="00122566" w:rsidRPr="001D2E25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i/>
                                <w:color w:val="000000" w:themeColor="text1"/>
                                <w:sz w:val="22"/>
                              </w:rPr>
                            </w:pPr>
                            <w:proofErr w:type="spellStart"/>
                            <w:proofErr w:type="gramStart"/>
                            <w:r w:rsidRPr="001D2E25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aac</w:t>
                            </w:r>
                            <w:proofErr w:type="spellEnd"/>
                            <w:r w:rsidRPr="001D2E25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(</w:t>
                            </w:r>
                            <w:proofErr w:type="gramEnd"/>
                            <w:r w:rsidRPr="001D2E25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6')-</w:t>
                            </w:r>
                            <w:proofErr w:type="spellStart"/>
                            <w:r w:rsidRPr="001D2E25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Ib-cr</w:t>
                            </w:r>
                            <w:proofErr w:type="spellEnd"/>
                            <w:r w:rsidRPr="001D2E25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 xml:space="preserve"> + </w:t>
                            </w:r>
                            <w:proofErr w:type="spellStart"/>
                            <w:r w:rsidRPr="001D2E25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qnr</w:t>
                            </w:r>
                            <w:r w:rsidRPr="001D2E25">
                              <w:rPr>
                                <w:color w:val="000000" w:themeColor="text1"/>
                                <w:sz w:val="22"/>
                              </w:rPr>
                              <w:t>S</w:t>
                            </w:r>
                            <w:proofErr w:type="spellEnd"/>
                          </w:p>
                        </w:tc>
                        <w:tc>
                          <w:tcPr>
                            <w:tcW w:w="1688" w:type="dxa"/>
                          </w:tcPr>
                          <w:p w14:paraId="50D2C4F6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1825" w:type="dxa"/>
                          </w:tcPr>
                          <w:p w14:paraId="40DAFDCA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1698" w:type="dxa"/>
                          </w:tcPr>
                          <w:p w14:paraId="2C4701DB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7</w:t>
                            </w:r>
                          </w:p>
                        </w:tc>
                        <w:tc>
                          <w:tcPr>
                            <w:tcW w:w="963" w:type="dxa"/>
                          </w:tcPr>
                          <w:p w14:paraId="3B1EEF5F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7</w:t>
                            </w:r>
                          </w:p>
                        </w:tc>
                      </w:tr>
                      <w:tr w:rsidR="00122566" w:rsidRPr="0018217A" w14:paraId="619FBB74" w14:textId="77777777" w:rsidTr="001D2E25">
                        <w:trPr>
                          <w:trHeight w:val="541"/>
                          <w:jc w:val="center"/>
                        </w:trPr>
                        <w:tc>
                          <w:tcPr>
                            <w:tcW w:w="3746" w:type="dxa"/>
                          </w:tcPr>
                          <w:p w14:paraId="0CA14B7B" w14:textId="3C688AF2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i/>
                                <w:color w:val="000000" w:themeColor="text1"/>
                                <w:sz w:val="22"/>
                              </w:rPr>
                            </w:pPr>
                            <w:proofErr w:type="spellStart"/>
                            <w:proofErr w:type="gramStart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aac</w:t>
                            </w:r>
                            <w:proofErr w:type="spellEnd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(</w:t>
                            </w:r>
                            <w:proofErr w:type="gramEnd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6')-</w:t>
                            </w:r>
                            <w:proofErr w:type="spellStart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Ib</w:t>
                            </w:r>
                            <w:r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-cr</w:t>
                            </w:r>
                            <w:proofErr w:type="spellEnd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 xml:space="preserve"> + </w:t>
                            </w:r>
                            <w:proofErr w:type="spellStart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qnr</w:t>
                            </w:r>
                            <w:r w:rsidRPr="00B25460">
                              <w:rPr>
                                <w:color w:val="000000" w:themeColor="text1"/>
                                <w:sz w:val="22"/>
                              </w:rPr>
                              <w:t>S</w:t>
                            </w:r>
                            <w:proofErr w:type="spellEnd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 xml:space="preserve"> + </w:t>
                            </w:r>
                            <w:proofErr w:type="spellStart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oqx</w:t>
                            </w:r>
                            <w:r w:rsidRPr="00B25460">
                              <w:rPr>
                                <w:color w:val="000000" w:themeColor="text1"/>
                                <w:sz w:val="22"/>
                              </w:rPr>
                              <w:t>A</w:t>
                            </w:r>
                            <w:proofErr w:type="spellEnd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 xml:space="preserve"> + </w:t>
                            </w:r>
                            <w:proofErr w:type="spellStart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oqx</w:t>
                            </w:r>
                            <w:r w:rsidRPr="00B25460">
                              <w:rPr>
                                <w:color w:val="000000" w:themeColor="text1"/>
                                <w:sz w:val="22"/>
                              </w:rPr>
                              <w:t>B</w:t>
                            </w:r>
                            <w:proofErr w:type="spellEnd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 xml:space="preserve"> + </w:t>
                            </w:r>
                            <w:proofErr w:type="spellStart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qep</w:t>
                            </w:r>
                            <w:r w:rsidRPr="00B25460">
                              <w:rPr>
                                <w:color w:val="000000" w:themeColor="text1"/>
                                <w:sz w:val="22"/>
                              </w:rPr>
                              <w:t>A</w:t>
                            </w:r>
                            <w:proofErr w:type="spellEnd"/>
                          </w:p>
                        </w:tc>
                        <w:tc>
                          <w:tcPr>
                            <w:tcW w:w="1688" w:type="dxa"/>
                          </w:tcPr>
                          <w:p w14:paraId="22D971DF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1825" w:type="dxa"/>
                          </w:tcPr>
                          <w:p w14:paraId="0AF236BB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1698" w:type="dxa"/>
                          </w:tcPr>
                          <w:p w14:paraId="092A58B0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963" w:type="dxa"/>
                          </w:tcPr>
                          <w:p w14:paraId="3899069E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1</w:t>
                            </w:r>
                          </w:p>
                        </w:tc>
                      </w:tr>
                      <w:tr w:rsidR="00122566" w:rsidRPr="0018217A" w14:paraId="39E8A420" w14:textId="77777777" w:rsidTr="001D2E25">
                        <w:trPr>
                          <w:trHeight w:val="270"/>
                          <w:jc w:val="center"/>
                        </w:trPr>
                        <w:tc>
                          <w:tcPr>
                            <w:tcW w:w="3746" w:type="dxa"/>
                          </w:tcPr>
                          <w:p w14:paraId="47E74C19" w14:textId="77777777" w:rsidR="00122566" w:rsidRPr="0018217A" w:rsidRDefault="00122566" w:rsidP="001D2E25">
                            <w:pPr>
                              <w:spacing w:line="276" w:lineRule="auto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</w:p>
                        </w:tc>
                        <w:tc>
                          <w:tcPr>
                            <w:tcW w:w="5211" w:type="dxa"/>
                            <w:gridSpan w:val="3"/>
                          </w:tcPr>
                          <w:p w14:paraId="0F5F37B2" w14:textId="77777777" w:rsidR="00122566" w:rsidRPr="0018217A" w:rsidRDefault="00122566" w:rsidP="001D2E25">
                            <w:pPr>
                              <w:spacing w:line="276" w:lineRule="auto"/>
                              <w:jc w:val="left"/>
                              <w:rPr>
                                <w:b/>
                                <w:i/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b/>
                                <w:i/>
                                <w:color w:val="000000" w:themeColor="text1"/>
                                <w:sz w:val="22"/>
                              </w:rPr>
                              <w:t>Klebsiella pneumoniae</w:t>
                            </w:r>
                          </w:p>
                        </w:tc>
                        <w:tc>
                          <w:tcPr>
                            <w:tcW w:w="963" w:type="dxa"/>
                          </w:tcPr>
                          <w:p w14:paraId="52E86E9F" w14:textId="77777777" w:rsidR="00122566" w:rsidRPr="0018217A" w:rsidRDefault="00122566" w:rsidP="001D2E25">
                            <w:pPr>
                              <w:spacing w:line="276" w:lineRule="auto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</w:p>
                        </w:tc>
                      </w:tr>
                      <w:tr w:rsidR="00122566" w:rsidRPr="0018217A" w14:paraId="6D0B635D" w14:textId="77777777" w:rsidTr="001D2E25">
                        <w:trPr>
                          <w:trHeight w:val="283"/>
                          <w:jc w:val="center"/>
                        </w:trPr>
                        <w:tc>
                          <w:tcPr>
                            <w:tcW w:w="3746" w:type="dxa"/>
                          </w:tcPr>
                          <w:p w14:paraId="2CED3BB7" w14:textId="7DF843FD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At least one PMQR gene</w:t>
                            </w:r>
                          </w:p>
                        </w:tc>
                        <w:tc>
                          <w:tcPr>
                            <w:tcW w:w="1688" w:type="dxa"/>
                          </w:tcPr>
                          <w:p w14:paraId="24189806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22/26</w:t>
                            </w:r>
                          </w:p>
                        </w:tc>
                        <w:tc>
                          <w:tcPr>
                            <w:tcW w:w="1825" w:type="dxa"/>
                          </w:tcPr>
                          <w:p w14:paraId="5E8CEF07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22/26</w:t>
                            </w:r>
                          </w:p>
                        </w:tc>
                        <w:tc>
                          <w:tcPr>
                            <w:tcW w:w="1698" w:type="dxa"/>
                          </w:tcPr>
                          <w:p w14:paraId="5FBAB901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36/41</w:t>
                            </w:r>
                          </w:p>
                        </w:tc>
                        <w:tc>
                          <w:tcPr>
                            <w:tcW w:w="963" w:type="dxa"/>
                          </w:tcPr>
                          <w:p w14:paraId="195856EC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80/93</w:t>
                            </w:r>
                          </w:p>
                        </w:tc>
                      </w:tr>
                      <w:tr w:rsidR="00122566" w:rsidRPr="0018217A" w14:paraId="0CC66571" w14:textId="77777777" w:rsidTr="001D2E25">
                        <w:trPr>
                          <w:trHeight w:val="270"/>
                          <w:jc w:val="center"/>
                        </w:trPr>
                        <w:tc>
                          <w:tcPr>
                            <w:tcW w:w="3746" w:type="dxa"/>
                          </w:tcPr>
                          <w:p w14:paraId="68EFD980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i/>
                                <w:color w:val="000000" w:themeColor="text1"/>
                                <w:sz w:val="22"/>
                              </w:rPr>
                            </w:pPr>
                            <w:proofErr w:type="spellStart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oqx</w:t>
                            </w:r>
                            <w:r w:rsidRPr="00CA3092">
                              <w:rPr>
                                <w:color w:val="000000" w:themeColor="text1"/>
                                <w:sz w:val="22"/>
                              </w:rPr>
                              <w:t>A</w:t>
                            </w:r>
                            <w:proofErr w:type="spellEnd"/>
                            <w:r w:rsidRPr="00CA3092">
                              <w:rPr>
                                <w:color w:val="000000" w:themeColor="text1"/>
                                <w:sz w:val="22"/>
                              </w:rPr>
                              <w:t xml:space="preserve"> </w:t>
                            </w:r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 xml:space="preserve">+ </w:t>
                            </w:r>
                            <w:proofErr w:type="spellStart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oqx</w:t>
                            </w:r>
                            <w:r w:rsidRPr="00CA3092">
                              <w:rPr>
                                <w:color w:val="000000" w:themeColor="text1"/>
                                <w:sz w:val="22"/>
                              </w:rPr>
                              <w:t>B</w:t>
                            </w:r>
                            <w:proofErr w:type="spellEnd"/>
                          </w:p>
                        </w:tc>
                        <w:tc>
                          <w:tcPr>
                            <w:tcW w:w="1688" w:type="dxa"/>
                          </w:tcPr>
                          <w:p w14:paraId="5477E0EF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1825" w:type="dxa"/>
                          </w:tcPr>
                          <w:p w14:paraId="15FD1E13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1698" w:type="dxa"/>
                          </w:tcPr>
                          <w:p w14:paraId="2A776BF0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2</w:t>
                            </w:r>
                          </w:p>
                        </w:tc>
                        <w:tc>
                          <w:tcPr>
                            <w:tcW w:w="963" w:type="dxa"/>
                          </w:tcPr>
                          <w:p w14:paraId="42749008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3</w:t>
                            </w:r>
                          </w:p>
                        </w:tc>
                      </w:tr>
                      <w:tr w:rsidR="00122566" w:rsidRPr="0018217A" w14:paraId="3F3238B0" w14:textId="77777777" w:rsidTr="001D2E25">
                        <w:trPr>
                          <w:trHeight w:val="270"/>
                          <w:jc w:val="center"/>
                        </w:trPr>
                        <w:tc>
                          <w:tcPr>
                            <w:tcW w:w="3746" w:type="dxa"/>
                          </w:tcPr>
                          <w:p w14:paraId="322E4E0F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i/>
                                <w:color w:val="000000" w:themeColor="text1"/>
                                <w:sz w:val="22"/>
                              </w:rPr>
                            </w:pPr>
                            <w:proofErr w:type="spellStart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qnr</w:t>
                            </w:r>
                            <w:r w:rsidRPr="00CA3092">
                              <w:rPr>
                                <w:color w:val="000000" w:themeColor="text1"/>
                                <w:sz w:val="22"/>
                              </w:rPr>
                              <w:t>B</w:t>
                            </w:r>
                            <w:proofErr w:type="spellEnd"/>
                            <w:r w:rsidRPr="00CA3092">
                              <w:rPr>
                                <w:color w:val="000000" w:themeColor="text1"/>
                                <w:sz w:val="22"/>
                              </w:rPr>
                              <w:t xml:space="preserve"> </w:t>
                            </w:r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 xml:space="preserve">+ </w:t>
                            </w:r>
                            <w:proofErr w:type="spellStart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oqx</w:t>
                            </w:r>
                            <w:r w:rsidRPr="00CA3092">
                              <w:rPr>
                                <w:color w:val="000000" w:themeColor="text1"/>
                                <w:sz w:val="22"/>
                              </w:rPr>
                              <w:t>A</w:t>
                            </w:r>
                            <w:proofErr w:type="spellEnd"/>
                          </w:p>
                        </w:tc>
                        <w:tc>
                          <w:tcPr>
                            <w:tcW w:w="1688" w:type="dxa"/>
                          </w:tcPr>
                          <w:p w14:paraId="35755D28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1825" w:type="dxa"/>
                          </w:tcPr>
                          <w:p w14:paraId="72839AD9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1698" w:type="dxa"/>
                          </w:tcPr>
                          <w:p w14:paraId="3DD8766F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5</w:t>
                            </w:r>
                          </w:p>
                        </w:tc>
                        <w:tc>
                          <w:tcPr>
                            <w:tcW w:w="963" w:type="dxa"/>
                          </w:tcPr>
                          <w:p w14:paraId="3444670D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5</w:t>
                            </w:r>
                          </w:p>
                        </w:tc>
                      </w:tr>
                      <w:tr w:rsidR="00122566" w:rsidRPr="0018217A" w14:paraId="78E6B79F" w14:textId="77777777" w:rsidTr="001D2E25">
                        <w:trPr>
                          <w:trHeight w:val="270"/>
                          <w:jc w:val="center"/>
                        </w:trPr>
                        <w:tc>
                          <w:tcPr>
                            <w:tcW w:w="3746" w:type="dxa"/>
                          </w:tcPr>
                          <w:p w14:paraId="04B57F0C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i/>
                                <w:color w:val="000000" w:themeColor="text1"/>
                                <w:sz w:val="22"/>
                              </w:rPr>
                            </w:pPr>
                            <w:proofErr w:type="spellStart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qnr</w:t>
                            </w:r>
                            <w:r w:rsidRPr="00CA3092">
                              <w:rPr>
                                <w:color w:val="000000" w:themeColor="text1"/>
                                <w:sz w:val="22"/>
                              </w:rPr>
                              <w:t>B</w:t>
                            </w:r>
                            <w:proofErr w:type="spellEnd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 xml:space="preserve"> + </w:t>
                            </w:r>
                            <w:proofErr w:type="spellStart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oqx</w:t>
                            </w:r>
                            <w:r w:rsidRPr="00CA3092">
                              <w:rPr>
                                <w:color w:val="000000" w:themeColor="text1"/>
                                <w:sz w:val="22"/>
                              </w:rPr>
                              <w:t>A</w:t>
                            </w:r>
                            <w:proofErr w:type="spellEnd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 xml:space="preserve"> + </w:t>
                            </w:r>
                            <w:proofErr w:type="spellStart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oqx</w:t>
                            </w:r>
                            <w:r w:rsidRPr="00CA3092">
                              <w:rPr>
                                <w:color w:val="000000" w:themeColor="text1"/>
                                <w:sz w:val="22"/>
                              </w:rPr>
                              <w:t>B</w:t>
                            </w:r>
                            <w:proofErr w:type="spellEnd"/>
                          </w:p>
                        </w:tc>
                        <w:tc>
                          <w:tcPr>
                            <w:tcW w:w="1688" w:type="dxa"/>
                          </w:tcPr>
                          <w:p w14:paraId="41D7B14C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2</w:t>
                            </w:r>
                          </w:p>
                        </w:tc>
                        <w:tc>
                          <w:tcPr>
                            <w:tcW w:w="1825" w:type="dxa"/>
                          </w:tcPr>
                          <w:p w14:paraId="0AB98475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1698" w:type="dxa"/>
                          </w:tcPr>
                          <w:p w14:paraId="0A1B39CD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963" w:type="dxa"/>
                          </w:tcPr>
                          <w:p w14:paraId="518510EA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2</w:t>
                            </w:r>
                          </w:p>
                        </w:tc>
                      </w:tr>
                      <w:tr w:rsidR="00122566" w:rsidRPr="0018217A" w14:paraId="4B0D282A" w14:textId="77777777" w:rsidTr="001D2E25">
                        <w:trPr>
                          <w:trHeight w:val="270"/>
                          <w:jc w:val="center"/>
                        </w:trPr>
                        <w:tc>
                          <w:tcPr>
                            <w:tcW w:w="3746" w:type="dxa"/>
                          </w:tcPr>
                          <w:p w14:paraId="461F4E11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i/>
                                <w:color w:val="000000" w:themeColor="text1"/>
                                <w:sz w:val="22"/>
                              </w:rPr>
                            </w:pPr>
                            <w:proofErr w:type="spellStart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qnr</w:t>
                            </w:r>
                            <w:r w:rsidRPr="00CA3092">
                              <w:rPr>
                                <w:color w:val="000000" w:themeColor="text1"/>
                                <w:sz w:val="22"/>
                              </w:rPr>
                              <w:t>B</w:t>
                            </w:r>
                            <w:proofErr w:type="spellEnd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 xml:space="preserve"> + </w:t>
                            </w:r>
                            <w:proofErr w:type="spellStart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oqx</w:t>
                            </w:r>
                            <w:r w:rsidRPr="00CA3092">
                              <w:rPr>
                                <w:color w:val="000000" w:themeColor="text1"/>
                                <w:sz w:val="22"/>
                              </w:rPr>
                              <w:t>B</w:t>
                            </w:r>
                            <w:proofErr w:type="spellEnd"/>
                          </w:p>
                        </w:tc>
                        <w:tc>
                          <w:tcPr>
                            <w:tcW w:w="1688" w:type="dxa"/>
                          </w:tcPr>
                          <w:p w14:paraId="3A02AD08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1825" w:type="dxa"/>
                          </w:tcPr>
                          <w:p w14:paraId="13B4D0FE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1698" w:type="dxa"/>
                          </w:tcPr>
                          <w:p w14:paraId="1AC265E2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963" w:type="dxa"/>
                          </w:tcPr>
                          <w:p w14:paraId="2ECB5F20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1</w:t>
                            </w:r>
                          </w:p>
                        </w:tc>
                      </w:tr>
                      <w:tr w:rsidR="00122566" w:rsidRPr="0018217A" w14:paraId="1E7F8B1F" w14:textId="77777777" w:rsidTr="001D2E25">
                        <w:trPr>
                          <w:trHeight w:val="283"/>
                          <w:jc w:val="center"/>
                        </w:trPr>
                        <w:tc>
                          <w:tcPr>
                            <w:tcW w:w="3746" w:type="dxa"/>
                          </w:tcPr>
                          <w:p w14:paraId="52CAAF6B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i/>
                                <w:color w:val="000000" w:themeColor="text1"/>
                                <w:sz w:val="22"/>
                              </w:rPr>
                            </w:pPr>
                            <w:proofErr w:type="spellStart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qnr</w:t>
                            </w:r>
                            <w:r w:rsidRPr="00CA3092">
                              <w:rPr>
                                <w:color w:val="000000" w:themeColor="text1"/>
                                <w:sz w:val="22"/>
                              </w:rPr>
                              <w:t>B</w:t>
                            </w:r>
                            <w:proofErr w:type="spellEnd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 xml:space="preserve"> + </w:t>
                            </w:r>
                            <w:proofErr w:type="spellStart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qnr</w:t>
                            </w:r>
                            <w:r w:rsidRPr="00CA3092">
                              <w:rPr>
                                <w:color w:val="000000" w:themeColor="text1"/>
                                <w:sz w:val="22"/>
                              </w:rPr>
                              <w:t>S</w:t>
                            </w:r>
                            <w:proofErr w:type="spellEnd"/>
                          </w:p>
                        </w:tc>
                        <w:tc>
                          <w:tcPr>
                            <w:tcW w:w="1688" w:type="dxa"/>
                          </w:tcPr>
                          <w:p w14:paraId="44B885BF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1825" w:type="dxa"/>
                          </w:tcPr>
                          <w:p w14:paraId="75EFBD1C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1698" w:type="dxa"/>
                          </w:tcPr>
                          <w:p w14:paraId="0936DB61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1</w:t>
                            </w:r>
                            <w:bookmarkStart w:id="7" w:name="_GoBack"/>
                            <w:bookmarkEnd w:id="7"/>
                          </w:p>
                        </w:tc>
                        <w:tc>
                          <w:tcPr>
                            <w:tcW w:w="963" w:type="dxa"/>
                          </w:tcPr>
                          <w:p w14:paraId="188AC3A0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1</w:t>
                            </w:r>
                          </w:p>
                        </w:tc>
                      </w:tr>
                      <w:tr w:rsidR="00122566" w:rsidRPr="0018217A" w14:paraId="321368B9" w14:textId="77777777" w:rsidTr="001D2E25">
                        <w:trPr>
                          <w:trHeight w:val="270"/>
                          <w:jc w:val="center"/>
                        </w:trPr>
                        <w:tc>
                          <w:tcPr>
                            <w:tcW w:w="3746" w:type="dxa"/>
                          </w:tcPr>
                          <w:p w14:paraId="1E08EE5E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i/>
                                <w:color w:val="000000" w:themeColor="text1"/>
                                <w:sz w:val="22"/>
                              </w:rPr>
                            </w:pPr>
                            <w:proofErr w:type="spellStart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qnr</w:t>
                            </w:r>
                            <w:r w:rsidRPr="00E71AC4">
                              <w:rPr>
                                <w:color w:val="000000" w:themeColor="text1"/>
                                <w:sz w:val="22"/>
                              </w:rPr>
                              <w:t>S</w:t>
                            </w:r>
                            <w:proofErr w:type="spellEnd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 xml:space="preserve"> + </w:t>
                            </w:r>
                            <w:proofErr w:type="spellStart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oqx</w:t>
                            </w:r>
                            <w:r w:rsidRPr="00E71AC4">
                              <w:rPr>
                                <w:color w:val="000000" w:themeColor="text1"/>
                                <w:sz w:val="22"/>
                              </w:rPr>
                              <w:t>A</w:t>
                            </w:r>
                            <w:proofErr w:type="spellEnd"/>
                          </w:p>
                        </w:tc>
                        <w:tc>
                          <w:tcPr>
                            <w:tcW w:w="1688" w:type="dxa"/>
                          </w:tcPr>
                          <w:p w14:paraId="57AD5846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1825" w:type="dxa"/>
                          </w:tcPr>
                          <w:p w14:paraId="30206440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1698" w:type="dxa"/>
                          </w:tcPr>
                          <w:p w14:paraId="65B2B786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2</w:t>
                            </w:r>
                          </w:p>
                        </w:tc>
                        <w:tc>
                          <w:tcPr>
                            <w:tcW w:w="963" w:type="dxa"/>
                          </w:tcPr>
                          <w:p w14:paraId="14378C70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2</w:t>
                            </w:r>
                          </w:p>
                        </w:tc>
                      </w:tr>
                      <w:tr w:rsidR="00122566" w:rsidRPr="0018217A" w14:paraId="4E14A67B" w14:textId="77777777" w:rsidTr="001D2E25">
                        <w:trPr>
                          <w:trHeight w:val="270"/>
                          <w:jc w:val="center"/>
                        </w:trPr>
                        <w:tc>
                          <w:tcPr>
                            <w:tcW w:w="3746" w:type="dxa"/>
                          </w:tcPr>
                          <w:p w14:paraId="2DA5585A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i/>
                                <w:color w:val="000000" w:themeColor="text1"/>
                                <w:sz w:val="22"/>
                              </w:rPr>
                            </w:pPr>
                            <w:proofErr w:type="spellStart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qnr</w:t>
                            </w:r>
                            <w:r w:rsidRPr="00E71AC4">
                              <w:rPr>
                                <w:color w:val="000000" w:themeColor="text1"/>
                                <w:sz w:val="22"/>
                              </w:rPr>
                              <w:t>S</w:t>
                            </w:r>
                            <w:proofErr w:type="spellEnd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 xml:space="preserve"> + </w:t>
                            </w:r>
                            <w:proofErr w:type="spellStart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oqx</w:t>
                            </w:r>
                            <w:r w:rsidRPr="00E71AC4">
                              <w:rPr>
                                <w:color w:val="000000" w:themeColor="text1"/>
                                <w:sz w:val="22"/>
                              </w:rPr>
                              <w:t>A</w:t>
                            </w:r>
                            <w:proofErr w:type="spellEnd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 xml:space="preserve"> + </w:t>
                            </w:r>
                            <w:proofErr w:type="spellStart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oqx</w:t>
                            </w:r>
                            <w:r w:rsidRPr="00E71AC4">
                              <w:rPr>
                                <w:color w:val="000000" w:themeColor="text1"/>
                                <w:sz w:val="22"/>
                              </w:rPr>
                              <w:t>B</w:t>
                            </w:r>
                            <w:proofErr w:type="spellEnd"/>
                          </w:p>
                        </w:tc>
                        <w:tc>
                          <w:tcPr>
                            <w:tcW w:w="1688" w:type="dxa"/>
                          </w:tcPr>
                          <w:p w14:paraId="3B3B31B0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1825" w:type="dxa"/>
                          </w:tcPr>
                          <w:p w14:paraId="68EE013B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1698" w:type="dxa"/>
                          </w:tcPr>
                          <w:p w14:paraId="0DB21B8A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963" w:type="dxa"/>
                          </w:tcPr>
                          <w:p w14:paraId="04D72E37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2</w:t>
                            </w:r>
                          </w:p>
                        </w:tc>
                      </w:tr>
                      <w:tr w:rsidR="00122566" w:rsidRPr="0018217A" w14:paraId="0FA1B0BE" w14:textId="77777777" w:rsidTr="001D2E25">
                        <w:trPr>
                          <w:trHeight w:val="270"/>
                          <w:jc w:val="center"/>
                        </w:trPr>
                        <w:tc>
                          <w:tcPr>
                            <w:tcW w:w="3746" w:type="dxa"/>
                          </w:tcPr>
                          <w:p w14:paraId="0943A6DC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i/>
                                <w:color w:val="000000" w:themeColor="text1"/>
                                <w:sz w:val="22"/>
                              </w:rPr>
                            </w:pPr>
                            <w:proofErr w:type="spellStart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qnr</w:t>
                            </w:r>
                            <w:r w:rsidRPr="00E71AC4">
                              <w:rPr>
                                <w:color w:val="000000" w:themeColor="text1"/>
                                <w:sz w:val="22"/>
                              </w:rPr>
                              <w:t>S</w:t>
                            </w:r>
                            <w:proofErr w:type="spellEnd"/>
                            <w:r w:rsidRPr="00E71AC4">
                              <w:rPr>
                                <w:color w:val="000000" w:themeColor="text1"/>
                                <w:sz w:val="22"/>
                              </w:rPr>
                              <w:t xml:space="preserve"> </w:t>
                            </w:r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 xml:space="preserve">+ </w:t>
                            </w:r>
                            <w:proofErr w:type="spellStart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oqx</w:t>
                            </w:r>
                            <w:r w:rsidRPr="00E71AC4">
                              <w:rPr>
                                <w:color w:val="000000" w:themeColor="text1"/>
                                <w:sz w:val="22"/>
                              </w:rPr>
                              <w:t>B</w:t>
                            </w:r>
                            <w:proofErr w:type="spellEnd"/>
                          </w:p>
                        </w:tc>
                        <w:tc>
                          <w:tcPr>
                            <w:tcW w:w="1688" w:type="dxa"/>
                          </w:tcPr>
                          <w:p w14:paraId="0365082A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1825" w:type="dxa"/>
                          </w:tcPr>
                          <w:p w14:paraId="55F6D640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2</w:t>
                            </w:r>
                          </w:p>
                        </w:tc>
                        <w:tc>
                          <w:tcPr>
                            <w:tcW w:w="1698" w:type="dxa"/>
                          </w:tcPr>
                          <w:p w14:paraId="7986286B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963" w:type="dxa"/>
                          </w:tcPr>
                          <w:p w14:paraId="2AC9828A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2</w:t>
                            </w:r>
                          </w:p>
                        </w:tc>
                      </w:tr>
                      <w:tr w:rsidR="00122566" w:rsidRPr="0018217A" w14:paraId="3DF1A60A" w14:textId="77777777" w:rsidTr="001D2E25">
                        <w:trPr>
                          <w:trHeight w:val="283"/>
                          <w:jc w:val="center"/>
                        </w:trPr>
                        <w:tc>
                          <w:tcPr>
                            <w:tcW w:w="3746" w:type="dxa"/>
                          </w:tcPr>
                          <w:p w14:paraId="49061CE0" w14:textId="68A2B7D4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i/>
                                <w:color w:val="000000" w:themeColor="text1"/>
                                <w:sz w:val="22"/>
                              </w:rPr>
                            </w:pPr>
                            <w:proofErr w:type="spellStart"/>
                            <w:proofErr w:type="gramStart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aac</w:t>
                            </w:r>
                            <w:proofErr w:type="spellEnd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(</w:t>
                            </w:r>
                            <w:proofErr w:type="gramEnd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6')-</w:t>
                            </w:r>
                            <w:proofErr w:type="spellStart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Ib</w:t>
                            </w:r>
                            <w:r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-cr</w:t>
                            </w:r>
                            <w:proofErr w:type="spellEnd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 xml:space="preserve"> + </w:t>
                            </w:r>
                            <w:proofErr w:type="spellStart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oqx</w:t>
                            </w:r>
                            <w:r w:rsidRPr="00E71AC4">
                              <w:rPr>
                                <w:color w:val="000000" w:themeColor="text1"/>
                                <w:sz w:val="22"/>
                              </w:rPr>
                              <w:t>A</w:t>
                            </w:r>
                            <w:proofErr w:type="spellEnd"/>
                          </w:p>
                        </w:tc>
                        <w:tc>
                          <w:tcPr>
                            <w:tcW w:w="1688" w:type="dxa"/>
                          </w:tcPr>
                          <w:p w14:paraId="0A8E8B87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1825" w:type="dxa"/>
                          </w:tcPr>
                          <w:p w14:paraId="198B7ED4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1698" w:type="dxa"/>
                          </w:tcPr>
                          <w:p w14:paraId="178D5B1E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3</w:t>
                            </w:r>
                          </w:p>
                        </w:tc>
                        <w:tc>
                          <w:tcPr>
                            <w:tcW w:w="963" w:type="dxa"/>
                          </w:tcPr>
                          <w:p w14:paraId="24ED480B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5</w:t>
                            </w:r>
                          </w:p>
                        </w:tc>
                      </w:tr>
                      <w:tr w:rsidR="00122566" w:rsidRPr="0018217A" w14:paraId="32990288" w14:textId="77777777" w:rsidTr="001D2E25">
                        <w:trPr>
                          <w:trHeight w:val="270"/>
                          <w:jc w:val="center"/>
                        </w:trPr>
                        <w:tc>
                          <w:tcPr>
                            <w:tcW w:w="3746" w:type="dxa"/>
                          </w:tcPr>
                          <w:p w14:paraId="7A7B9184" w14:textId="310050E6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i/>
                                <w:color w:val="000000" w:themeColor="text1"/>
                                <w:sz w:val="22"/>
                              </w:rPr>
                            </w:pPr>
                            <w:proofErr w:type="spellStart"/>
                            <w:proofErr w:type="gramStart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aac</w:t>
                            </w:r>
                            <w:proofErr w:type="spellEnd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(</w:t>
                            </w:r>
                            <w:proofErr w:type="gramEnd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6')-</w:t>
                            </w:r>
                            <w:proofErr w:type="spellStart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Ib</w:t>
                            </w:r>
                            <w:r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-cr</w:t>
                            </w:r>
                            <w:proofErr w:type="spellEnd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 xml:space="preserve"> + </w:t>
                            </w:r>
                            <w:proofErr w:type="spellStart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oqx</w:t>
                            </w:r>
                            <w:r w:rsidRPr="00E71AC4">
                              <w:rPr>
                                <w:color w:val="000000" w:themeColor="text1"/>
                                <w:sz w:val="22"/>
                              </w:rPr>
                              <w:t>A</w:t>
                            </w:r>
                            <w:proofErr w:type="spellEnd"/>
                            <w:r w:rsidRPr="00E71AC4">
                              <w:rPr>
                                <w:color w:val="000000" w:themeColor="text1"/>
                                <w:sz w:val="22"/>
                              </w:rPr>
                              <w:t xml:space="preserve"> </w:t>
                            </w:r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 xml:space="preserve">+ </w:t>
                            </w:r>
                            <w:proofErr w:type="spellStart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oqx</w:t>
                            </w:r>
                            <w:r w:rsidRPr="00E71AC4">
                              <w:rPr>
                                <w:color w:val="000000" w:themeColor="text1"/>
                                <w:sz w:val="22"/>
                              </w:rPr>
                              <w:t>B</w:t>
                            </w:r>
                            <w:proofErr w:type="spellEnd"/>
                          </w:p>
                        </w:tc>
                        <w:tc>
                          <w:tcPr>
                            <w:tcW w:w="1688" w:type="dxa"/>
                          </w:tcPr>
                          <w:p w14:paraId="718A6485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2</w:t>
                            </w:r>
                          </w:p>
                        </w:tc>
                        <w:tc>
                          <w:tcPr>
                            <w:tcW w:w="1825" w:type="dxa"/>
                          </w:tcPr>
                          <w:p w14:paraId="653F2DFD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1698" w:type="dxa"/>
                          </w:tcPr>
                          <w:p w14:paraId="43D41D80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963" w:type="dxa"/>
                          </w:tcPr>
                          <w:p w14:paraId="3B7C8221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4</w:t>
                            </w:r>
                          </w:p>
                        </w:tc>
                      </w:tr>
                      <w:tr w:rsidR="00122566" w:rsidRPr="0018217A" w14:paraId="4113D327" w14:textId="77777777" w:rsidTr="001D2E25">
                        <w:trPr>
                          <w:trHeight w:val="270"/>
                          <w:jc w:val="center"/>
                        </w:trPr>
                        <w:tc>
                          <w:tcPr>
                            <w:tcW w:w="3746" w:type="dxa"/>
                          </w:tcPr>
                          <w:p w14:paraId="3302ED61" w14:textId="630C0F1B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i/>
                                <w:color w:val="000000" w:themeColor="text1"/>
                                <w:sz w:val="22"/>
                              </w:rPr>
                            </w:pPr>
                            <w:proofErr w:type="spellStart"/>
                            <w:proofErr w:type="gramStart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aac</w:t>
                            </w:r>
                            <w:proofErr w:type="spellEnd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(</w:t>
                            </w:r>
                            <w:proofErr w:type="gramEnd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6')-</w:t>
                            </w:r>
                            <w:proofErr w:type="spellStart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Ib</w:t>
                            </w:r>
                            <w:r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-cr</w:t>
                            </w:r>
                            <w:proofErr w:type="spellEnd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 xml:space="preserve"> + </w:t>
                            </w:r>
                            <w:proofErr w:type="spellStart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oqx</w:t>
                            </w:r>
                            <w:r w:rsidRPr="00E71AC4">
                              <w:rPr>
                                <w:color w:val="000000" w:themeColor="text1"/>
                                <w:sz w:val="22"/>
                              </w:rPr>
                              <w:t>B</w:t>
                            </w:r>
                            <w:proofErr w:type="spellEnd"/>
                          </w:p>
                        </w:tc>
                        <w:tc>
                          <w:tcPr>
                            <w:tcW w:w="1688" w:type="dxa"/>
                          </w:tcPr>
                          <w:p w14:paraId="12597124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1825" w:type="dxa"/>
                          </w:tcPr>
                          <w:p w14:paraId="0C562FD3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1698" w:type="dxa"/>
                          </w:tcPr>
                          <w:p w14:paraId="6175588A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963" w:type="dxa"/>
                          </w:tcPr>
                          <w:p w14:paraId="6DD28A62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1</w:t>
                            </w:r>
                          </w:p>
                        </w:tc>
                      </w:tr>
                      <w:tr w:rsidR="00122566" w:rsidRPr="0018217A" w14:paraId="391BAB0D" w14:textId="77777777" w:rsidTr="001D2E25">
                        <w:trPr>
                          <w:trHeight w:val="270"/>
                          <w:jc w:val="center"/>
                        </w:trPr>
                        <w:tc>
                          <w:tcPr>
                            <w:tcW w:w="3746" w:type="dxa"/>
                          </w:tcPr>
                          <w:p w14:paraId="30985B42" w14:textId="742C5028" w:rsidR="00122566" w:rsidRPr="00494064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i/>
                                <w:color w:val="000000" w:themeColor="text1"/>
                                <w:sz w:val="22"/>
                                <w:lang w:val="fr-FR"/>
                              </w:rPr>
                            </w:pPr>
                            <w:proofErr w:type="spellStart"/>
                            <w:proofErr w:type="gramStart"/>
                            <w:r w:rsidRPr="00494064">
                              <w:rPr>
                                <w:i/>
                                <w:color w:val="000000" w:themeColor="text1"/>
                                <w:sz w:val="22"/>
                                <w:lang w:val="fr-FR"/>
                              </w:rPr>
                              <w:t>aac</w:t>
                            </w:r>
                            <w:proofErr w:type="spellEnd"/>
                            <w:r w:rsidRPr="00494064">
                              <w:rPr>
                                <w:i/>
                                <w:color w:val="000000" w:themeColor="text1"/>
                                <w:sz w:val="22"/>
                                <w:lang w:val="fr-FR"/>
                              </w:rPr>
                              <w:t>(</w:t>
                            </w:r>
                            <w:proofErr w:type="gramEnd"/>
                            <w:r w:rsidRPr="00494064">
                              <w:rPr>
                                <w:i/>
                                <w:color w:val="000000" w:themeColor="text1"/>
                                <w:sz w:val="22"/>
                                <w:lang w:val="fr-FR"/>
                              </w:rPr>
                              <w:t>6')-</w:t>
                            </w:r>
                            <w:proofErr w:type="spellStart"/>
                            <w:r w:rsidRPr="00494064">
                              <w:rPr>
                                <w:i/>
                                <w:color w:val="000000" w:themeColor="text1"/>
                                <w:sz w:val="22"/>
                                <w:lang w:val="fr-FR"/>
                              </w:rPr>
                              <w:t>Ib-cr</w:t>
                            </w:r>
                            <w:proofErr w:type="spellEnd"/>
                            <w:r w:rsidRPr="00494064">
                              <w:rPr>
                                <w:i/>
                                <w:color w:val="000000" w:themeColor="text1"/>
                                <w:sz w:val="22"/>
                                <w:lang w:val="fr-FR"/>
                              </w:rPr>
                              <w:t xml:space="preserve"> + </w:t>
                            </w:r>
                            <w:proofErr w:type="spellStart"/>
                            <w:r w:rsidRPr="00494064">
                              <w:rPr>
                                <w:i/>
                                <w:color w:val="000000" w:themeColor="text1"/>
                                <w:sz w:val="22"/>
                                <w:lang w:val="fr-FR"/>
                              </w:rPr>
                              <w:t>qnr</w:t>
                            </w:r>
                            <w:r w:rsidRPr="00494064">
                              <w:rPr>
                                <w:color w:val="000000" w:themeColor="text1"/>
                                <w:sz w:val="22"/>
                                <w:lang w:val="fr-FR"/>
                              </w:rPr>
                              <w:t>B</w:t>
                            </w:r>
                            <w:proofErr w:type="spellEnd"/>
                          </w:p>
                        </w:tc>
                        <w:tc>
                          <w:tcPr>
                            <w:tcW w:w="1688" w:type="dxa"/>
                          </w:tcPr>
                          <w:p w14:paraId="5FF1AF84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2</w:t>
                            </w:r>
                          </w:p>
                        </w:tc>
                        <w:tc>
                          <w:tcPr>
                            <w:tcW w:w="1825" w:type="dxa"/>
                          </w:tcPr>
                          <w:p w14:paraId="55E7522A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1698" w:type="dxa"/>
                          </w:tcPr>
                          <w:p w14:paraId="2647EEB9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3</w:t>
                            </w:r>
                          </w:p>
                        </w:tc>
                        <w:tc>
                          <w:tcPr>
                            <w:tcW w:w="963" w:type="dxa"/>
                          </w:tcPr>
                          <w:p w14:paraId="309E0467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6</w:t>
                            </w:r>
                          </w:p>
                        </w:tc>
                      </w:tr>
                      <w:tr w:rsidR="00122566" w:rsidRPr="0018217A" w14:paraId="54C4C874" w14:textId="77777777" w:rsidTr="001D2E25">
                        <w:trPr>
                          <w:trHeight w:val="283"/>
                          <w:jc w:val="center"/>
                        </w:trPr>
                        <w:tc>
                          <w:tcPr>
                            <w:tcW w:w="3746" w:type="dxa"/>
                          </w:tcPr>
                          <w:p w14:paraId="757DDE12" w14:textId="60AC7352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i/>
                                <w:color w:val="000000" w:themeColor="text1"/>
                                <w:sz w:val="22"/>
                              </w:rPr>
                            </w:pPr>
                            <w:proofErr w:type="spellStart"/>
                            <w:proofErr w:type="gramStart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aac</w:t>
                            </w:r>
                            <w:proofErr w:type="spellEnd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(</w:t>
                            </w:r>
                            <w:proofErr w:type="gramEnd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6')-</w:t>
                            </w:r>
                            <w:proofErr w:type="spellStart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Ib</w:t>
                            </w:r>
                            <w:r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-cr</w:t>
                            </w:r>
                            <w:proofErr w:type="spellEnd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 xml:space="preserve"> + </w:t>
                            </w:r>
                            <w:proofErr w:type="spellStart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qnr</w:t>
                            </w:r>
                            <w:r w:rsidRPr="00E71AC4">
                              <w:rPr>
                                <w:color w:val="000000" w:themeColor="text1"/>
                                <w:sz w:val="22"/>
                              </w:rPr>
                              <w:t>B</w:t>
                            </w:r>
                            <w:proofErr w:type="spellEnd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 xml:space="preserve"> + </w:t>
                            </w:r>
                            <w:proofErr w:type="spellStart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oqx</w:t>
                            </w:r>
                            <w:r w:rsidRPr="00E71AC4">
                              <w:rPr>
                                <w:color w:val="000000" w:themeColor="text1"/>
                                <w:sz w:val="22"/>
                              </w:rPr>
                              <w:t>A</w:t>
                            </w:r>
                            <w:proofErr w:type="spellEnd"/>
                          </w:p>
                        </w:tc>
                        <w:tc>
                          <w:tcPr>
                            <w:tcW w:w="1688" w:type="dxa"/>
                          </w:tcPr>
                          <w:p w14:paraId="78BD5C43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3</w:t>
                            </w:r>
                          </w:p>
                        </w:tc>
                        <w:tc>
                          <w:tcPr>
                            <w:tcW w:w="1825" w:type="dxa"/>
                          </w:tcPr>
                          <w:p w14:paraId="13895CC5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2</w:t>
                            </w:r>
                          </w:p>
                        </w:tc>
                        <w:tc>
                          <w:tcPr>
                            <w:tcW w:w="1698" w:type="dxa"/>
                          </w:tcPr>
                          <w:p w14:paraId="17B8B0BC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4</w:t>
                            </w:r>
                          </w:p>
                        </w:tc>
                        <w:tc>
                          <w:tcPr>
                            <w:tcW w:w="963" w:type="dxa"/>
                          </w:tcPr>
                          <w:p w14:paraId="2360D47F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9</w:t>
                            </w:r>
                          </w:p>
                        </w:tc>
                      </w:tr>
                      <w:tr w:rsidR="00122566" w:rsidRPr="0018217A" w14:paraId="349405F6" w14:textId="77777777" w:rsidTr="001D2E25">
                        <w:trPr>
                          <w:trHeight w:val="270"/>
                          <w:jc w:val="center"/>
                        </w:trPr>
                        <w:tc>
                          <w:tcPr>
                            <w:tcW w:w="3746" w:type="dxa"/>
                          </w:tcPr>
                          <w:p w14:paraId="1C4AEC73" w14:textId="52D0FBF0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i/>
                                <w:color w:val="000000" w:themeColor="text1"/>
                                <w:sz w:val="22"/>
                              </w:rPr>
                            </w:pPr>
                            <w:proofErr w:type="spellStart"/>
                            <w:proofErr w:type="gramStart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aac</w:t>
                            </w:r>
                            <w:proofErr w:type="spellEnd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(</w:t>
                            </w:r>
                            <w:proofErr w:type="gramEnd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6')-</w:t>
                            </w:r>
                            <w:proofErr w:type="spellStart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Ib</w:t>
                            </w:r>
                            <w:r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-cr</w:t>
                            </w:r>
                            <w:proofErr w:type="spellEnd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 xml:space="preserve"> + </w:t>
                            </w:r>
                            <w:proofErr w:type="spellStart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qnr</w:t>
                            </w:r>
                            <w:r w:rsidRPr="00E71AC4">
                              <w:rPr>
                                <w:color w:val="000000" w:themeColor="text1"/>
                                <w:sz w:val="22"/>
                              </w:rPr>
                              <w:t>B</w:t>
                            </w:r>
                            <w:proofErr w:type="spellEnd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 xml:space="preserve"> + </w:t>
                            </w:r>
                            <w:proofErr w:type="spellStart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oqx</w:t>
                            </w:r>
                            <w:r w:rsidRPr="00E71AC4">
                              <w:rPr>
                                <w:color w:val="000000" w:themeColor="text1"/>
                                <w:sz w:val="22"/>
                              </w:rPr>
                              <w:t>A</w:t>
                            </w:r>
                            <w:proofErr w:type="spellEnd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 xml:space="preserve"> + </w:t>
                            </w:r>
                            <w:proofErr w:type="spellStart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oqx</w:t>
                            </w:r>
                            <w:r w:rsidRPr="00E71AC4">
                              <w:rPr>
                                <w:color w:val="000000" w:themeColor="text1"/>
                                <w:sz w:val="22"/>
                              </w:rPr>
                              <w:t>B</w:t>
                            </w:r>
                            <w:proofErr w:type="spellEnd"/>
                          </w:p>
                        </w:tc>
                        <w:tc>
                          <w:tcPr>
                            <w:tcW w:w="1688" w:type="dxa"/>
                          </w:tcPr>
                          <w:p w14:paraId="015DB73F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1825" w:type="dxa"/>
                          </w:tcPr>
                          <w:p w14:paraId="034B9999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1698" w:type="dxa"/>
                          </w:tcPr>
                          <w:p w14:paraId="06502E6C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963" w:type="dxa"/>
                          </w:tcPr>
                          <w:p w14:paraId="4D1187D0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2</w:t>
                            </w:r>
                          </w:p>
                        </w:tc>
                      </w:tr>
                      <w:tr w:rsidR="00122566" w:rsidRPr="0018217A" w14:paraId="49A66C6A" w14:textId="77777777" w:rsidTr="001D2E25">
                        <w:trPr>
                          <w:trHeight w:val="541"/>
                          <w:jc w:val="center"/>
                        </w:trPr>
                        <w:tc>
                          <w:tcPr>
                            <w:tcW w:w="3746" w:type="dxa"/>
                          </w:tcPr>
                          <w:p w14:paraId="2DB56F1B" w14:textId="365DF649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i/>
                                <w:color w:val="000000" w:themeColor="text1"/>
                                <w:sz w:val="22"/>
                              </w:rPr>
                            </w:pPr>
                            <w:proofErr w:type="spellStart"/>
                            <w:proofErr w:type="gramStart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aac</w:t>
                            </w:r>
                            <w:proofErr w:type="spellEnd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(</w:t>
                            </w:r>
                            <w:proofErr w:type="gramEnd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6')-</w:t>
                            </w:r>
                            <w:proofErr w:type="spellStart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Ib</w:t>
                            </w:r>
                            <w:r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-cr</w:t>
                            </w:r>
                            <w:proofErr w:type="spellEnd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 xml:space="preserve"> + </w:t>
                            </w:r>
                            <w:proofErr w:type="spellStart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qnr</w:t>
                            </w:r>
                            <w:r w:rsidRPr="00E71AC4">
                              <w:rPr>
                                <w:color w:val="000000" w:themeColor="text1"/>
                                <w:sz w:val="22"/>
                              </w:rPr>
                              <w:t>B</w:t>
                            </w:r>
                            <w:proofErr w:type="spellEnd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 xml:space="preserve"> + </w:t>
                            </w:r>
                            <w:proofErr w:type="spellStart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oqx</w:t>
                            </w:r>
                            <w:r w:rsidRPr="00E71AC4">
                              <w:rPr>
                                <w:color w:val="000000" w:themeColor="text1"/>
                                <w:sz w:val="22"/>
                              </w:rPr>
                              <w:t>A</w:t>
                            </w:r>
                            <w:proofErr w:type="spellEnd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 xml:space="preserve"> + </w:t>
                            </w:r>
                            <w:proofErr w:type="spellStart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oqx</w:t>
                            </w:r>
                            <w:r w:rsidRPr="00E71AC4">
                              <w:rPr>
                                <w:color w:val="000000" w:themeColor="text1"/>
                                <w:sz w:val="22"/>
                              </w:rPr>
                              <w:t>B</w:t>
                            </w:r>
                            <w:proofErr w:type="spellEnd"/>
                            <w:r w:rsidRPr="00E71AC4">
                              <w:rPr>
                                <w:color w:val="000000" w:themeColor="text1"/>
                                <w:sz w:val="22"/>
                              </w:rPr>
                              <w:t xml:space="preserve"> </w:t>
                            </w:r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 xml:space="preserve">+ </w:t>
                            </w:r>
                            <w:proofErr w:type="spellStart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qep</w:t>
                            </w:r>
                            <w:r w:rsidRPr="00E71AC4">
                              <w:rPr>
                                <w:color w:val="000000" w:themeColor="text1"/>
                                <w:sz w:val="22"/>
                              </w:rPr>
                              <w:t>A</w:t>
                            </w:r>
                            <w:proofErr w:type="spellEnd"/>
                          </w:p>
                        </w:tc>
                        <w:tc>
                          <w:tcPr>
                            <w:tcW w:w="1688" w:type="dxa"/>
                          </w:tcPr>
                          <w:p w14:paraId="24743640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1825" w:type="dxa"/>
                          </w:tcPr>
                          <w:p w14:paraId="19520E1E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1698" w:type="dxa"/>
                          </w:tcPr>
                          <w:p w14:paraId="7BF458B5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963" w:type="dxa"/>
                          </w:tcPr>
                          <w:p w14:paraId="67FC005A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1</w:t>
                            </w:r>
                          </w:p>
                        </w:tc>
                      </w:tr>
                      <w:tr w:rsidR="00122566" w:rsidRPr="0018217A" w14:paraId="0838F8BB" w14:textId="77777777" w:rsidTr="001D2E25">
                        <w:trPr>
                          <w:trHeight w:val="270"/>
                          <w:jc w:val="center"/>
                        </w:trPr>
                        <w:tc>
                          <w:tcPr>
                            <w:tcW w:w="3746" w:type="dxa"/>
                          </w:tcPr>
                          <w:p w14:paraId="1099F1AE" w14:textId="4DBE2F0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i/>
                                <w:color w:val="000000" w:themeColor="text1"/>
                                <w:sz w:val="22"/>
                              </w:rPr>
                            </w:pPr>
                            <w:proofErr w:type="spellStart"/>
                            <w:proofErr w:type="gramStart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aac</w:t>
                            </w:r>
                            <w:proofErr w:type="spellEnd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(</w:t>
                            </w:r>
                            <w:proofErr w:type="gramEnd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6')-</w:t>
                            </w:r>
                            <w:proofErr w:type="spellStart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Ib</w:t>
                            </w:r>
                            <w:r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-cr</w:t>
                            </w:r>
                            <w:proofErr w:type="spellEnd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 xml:space="preserve"> + </w:t>
                            </w:r>
                            <w:proofErr w:type="spellStart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qnr</w:t>
                            </w:r>
                            <w:r w:rsidRPr="00E71AC4">
                              <w:rPr>
                                <w:color w:val="000000" w:themeColor="text1"/>
                                <w:sz w:val="22"/>
                              </w:rPr>
                              <w:t>B</w:t>
                            </w:r>
                            <w:proofErr w:type="spellEnd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 xml:space="preserve"> + </w:t>
                            </w:r>
                            <w:proofErr w:type="spellStart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oqx</w:t>
                            </w:r>
                            <w:r w:rsidRPr="00E71AC4">
                              <w:rPr>
                                <w:color w:val="000000" w:themeColor="text1"/>
                                <w:sz w:val="22"/>
                              </w:rPr>
                              <w:t>B</w:t>
                            </w:r>
                            <w:proofErr w:type="spellEnd"/>
                          </w:p>
                        </w:tc>
                        <w:tc>
                          <w:tcPr>
                            <w:tcW w:w="1688" w:type="dxa"/>
                          </w:tcPr>
                          <w:p w14:paraId="7CD96B83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1825" w:type="dxa"/>
                          </w:tcPr>
                          <w:p w14:paraId="3BFE6F7C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4</w:t>
                            </w:r>
                          </w:p>
                        </w:tc>
                        <w:tc>
                          <w:tcPr>
                            <w:tcW w:w="1698" w:type="dxa"/>
                          </w:tcPr>
                          <w:p w14:paraId="2B07BB4B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963" w:type="dxa"/>
                          </w:tcPr>
                          <w:p w14:paraId="62A8FE84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5</w:t>
                            </w:r>
                          </w:p>
                        </w:tc>
                      </w:tr>
                      <w:tr w:rsidR="00122566" w:rsidRPr="0018217A" w14:paraId="0E821DED" w14:textId="77777777" w:rsidTr="001D2E25">
                        <w:trPr>
                          <w:trHeight w:val="283"/>
                          <w:jc w:val="center"/>
                        </w:trPr>
                        <w:tc>
                          <w:tcPr>
                            <w:tcW w:w="3746" w:type="dxa"/>
                          </w:tcPr>
                          <w:p w14:paraId="0CAACB32" w14:textId="6C42FCED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i/>
                                <w:color w:val="000000" w:themeColor="text1"/>
                                <w:sz w:val="22"/>
                              </w:rPr>
                            </w:pPr>
                            <w:proofErr w:type="spellStart"/>
                            <w:proofErr w:type="gramStart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aac</w:t>
                            </w:r>
                            <w:proofErr w:type="spellEnd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(</w:t>
                            </w:r>
                            <w:proofErr w:type="gramEnd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6')-</w:t>
                            </w:r>
                            <w:proofErr w:type="spellStart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Ib</w:t>
                            </w:r>
                            <w:r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-cr</w:t>
                            </w:r>
                            <w:proofErr w:type="spellEnd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 xml:space="preserve"> + </w:t>
                            </w:r>
                            <w:proofErr w:type="spellStart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qnr</w:t>
                            </w:r>
                            <w:r w:rsidRPr="00E71AC4">
                              <w:rPr>
                                <w:color w:val="000000" w:themeColor="text1"/>
                                <w:sz w:val="22"/>
                              </w:rPr>
                              <w:t>B</w:t>
                            </w:r>
                            <w:proofErr w:type="spellEnd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 xml:space="preserve"> + </w:t>
                            </w:r>
                            <w:proofErr w:type="spellStart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qnr</w:t>
                            </w:r>
                            <w:r w:rsidRPr="00E71AC4">
                              <w:rPr>
                                <w:color w:val="000000" w:themeColor="text1"/>
                                <w:sz w:val="22"/>
                              </w:rPr>
                              <w:t>S</w:t>
                            </w:r>
                            <w:proofErr w:type="spellEnd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 xml:space="preserve"> + </w:t>
                            </w:r>
                            <w:proofErr w:type="spellStart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oqx</w:t>
                            </w:r>
                            <w:r w:rsidRPr="00E71AC4">
                              <w:rPr>
                                <w:color w:val="000000" w:themeColor="text1"/>
                                <w:sz w:val="22"/>
                              </w:rPr>
                              <w:t>A</w:t>
                            </w:r>
                            <w:proofErr w:type="spellEnd"/>
                          </w:p>
                        </w:tc>
                        <w:tc>
                          <w:tcPr>
                            <w:tcW w:w="1688" w:type="dxa"/>
                          </w:tcPr>
                          <w:p w14:paraId="0F41E58E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1825" w:type="dxa"/>
                          </w:tcPr>
                          <w:p w14:paraId="6E102863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1698" w:type="dxa"/>
                          </w:tcPr>
                          <w:p w14:paraId="7CEA59D1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2</w:t>
                            </w:r>
                          </w:p>
                        </w:tc>
                        <w:tc>
                          <w:tcPr>
                            <w:tcW w:w="963" w:type="dxa"/>
                          </w:tcPr>
                          <w:p w14:paraId="4584B0DE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2</w:t>
                            </w:r>
                          </w:p>
                        </w:tc>
                      </w:tr>
                      <w:tr w:rsidR="00122566" w:rsidRPr="0018217A" w14:paraId="6FEFA245" w14:textId="77777777" w:rsidTr="001D2E25">
                        <w:trPr>
                          <w:trHeight w:val="383"/>
                          <w:jc w:val="center"/>
                        </w:trPr>
                        <w:tc>
                          <w:tcPr>
                            <w:tcW w:w="3746" w:type="dxa"/>
                          </w:tcPr>
                          <w:p w14:paraId="30C2C871" w14:textId="25E063B9" w:rsidR="00122566" w:rsidRPr="001D2E25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i/>
                                <w:color w:val="000000" w:themeColor="text1"/>
                                <w:sz w:val="22"/>
                              </w:rPr>
                            </w:pPr>
                            <w:proofErr w:type="spellStart"/>
                            <w:proofErr w:type="gramStart"/>
                            <w:r w:rsidRPr="001D2E25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aac</w:t>
                            </w:r>
                            <w:proofErr w:type="spellEnd"/>
                            <w:r w:rsidRPr="001D2E25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(</w:t>
                            </w:r>
                            <w:proofErr w:type="gramEnd"/>
                            <w:r w:rsidRPr="001D2E25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6')-</w:t>
                            </w:r>
                            <w:proofErr w:type="spellStart"/>
                            <w:r w:rsidRPr="001D2E25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Ib-cr</w:t>
                            </w:r>
                            <w:proofErr w:type="spellEnd"/>
                            <w:r w:rsidRPr="001D2E25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 xml:space="preserve"> + </w:t>
                            </w:r>
                            <w:proofErr w:type="spellStart"/>
                            <w:r w:rsidRPr="001D2E25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qnr</w:t>
                            </w:r>
                            <w:r w:rsidRPr="001D2E25">
                              <w:rPr>
                                <w:color w:val="000000" w:themeColor="text1"/>
                                <w:sz w:val="22"/>
                              </w:rPr>
                              <w:t>S</w:t>
                            </w:r>
                            <w:proofErr w:type="spellEnd"/>
                          </w:p>
                        </w:tc>
                        <w:tc>
                          <w:tcPr>
                            <w:tcW w:w="1688" w:type="dxa"/>
                          </w:tcPr>
                          <w:p w14:paraId="3B906B7F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1825" w:type="dxa"/>
                          </w:tcPr>
                          <w:p w14:paraId="2E78B5D0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1698" w:type="dxa"/>
                          </w:tcPr>
                          <w:p w14:paraId="67E3BBC2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963" w:type="dxa"/>
                          </w:tcPr>
                          <w:p w14:paraId="26A70175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2</w:t>
                            </w:r>
                          </w:p>
                        </w:tc>
                      </w:tr>
                      <w:tr w:rsidR="00122566" w:rsidRPr="0018217A" w14:paraId="703AAAA5" w14:textId="77777777" w:rsidTr="001D2E25">
                        <w:trPr>
                          <w:trHeight w:val="283"/>
                          <w:jc w:val="center"/>
                        </w:trPr>
                        <w:tc>
                          <w:tcPr>
                            <w:tcW w:w="3746" w:type="dxa"/>
                          </w:tcPr>
                          <w:p w14:paraId="573116D1" w14:textId="60EE0270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i/>
                                <w:color w:val="000000" w:themeColor="text1"/>
                                <w:sz w:val="22"/>
                              </w:rPr>
                            </w:pPr>
                            <w:proofErr w:type="spellStart"/>
                            <w:proofErr w:type="gramStart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aac</w:t>
                            </w:r>
                            <w:proofErr w:type="spellEnd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(</w:t>
                            </w:r>
                            <w:proofErr w:type="gramEnd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6')-</w:t>
                            </w:r>
                            <w:proofErr w:type="spellStart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Ib</w:t>
                            </w:r>
                            <w:r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-cr</w:t>
                            </w:r>
                            <w:proofErr w:type="spellEnd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 xml:space="preserve"> + </w:t>
                            </w:r>
                            <w:proofErr w:type="spellStart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qnr</w:t>
                            </w:r>
                            <w:r w:rsidRPr="00E71AC4">
                              <w:rPr>
                                <w:color w:val="000000" w:themeColor="text1"/>
                                <w:sz w:val="22"/>
                              </w:rPr>
                              <w:t>S</w:t>
                            </w:r>
                            <w:proofErr w:type="spellEnd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 xml:space="preserve"> + </w:t>
                            </w:r>
                            <w:proofErr w:type="spellStart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oqx</w:t>
                            </w:r>
                            <w:r w:rsidRPr="00E71AC4">
                              <w:rPr>
                                <w:color w:val="000000" w:themeColor="text1"/>
                                <w:sz w:val="22"/>
                              </w:rPr>
                              <w:t>A</w:t>
                            </w:r>
                            <w:proofErr w:type="spellEnd"/>
                          </w:p>
                        </w:tc>
                        <w:tc>
                          <w:tcPr>
                            <w:tcW w:w="1688" w:type="dxa"/>
                          </w:tcPr>
                          <w:p w14:paraId="1145438B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4</w:t>
                            </w:r>
                          </w:p>
                        </w:tc>
                        <w:tc>
                          <w:tcPr>
                            <w:tcW w:w="1825" w:type="dxa"/>
                          </w:tcPr>
                          <w:p w14:paraId="293CE963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2</w:t>
                            </w:r>
                          </w:p>
                        </w:tc>
                        <w:tc>
                          <w:tcPr>
                            <w:tcW w:w="1698" w:type="dxa"/>
                          </w:tcPr>
                          <w:p w14:paraId="20D25628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963" w:type="dxa"/>
                          </w:tcPr>
                          <w:p w14:paraId="403FF22E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6</w:t>
                            </w:r>
                          </w:p>
                        </w:tc>
                      </w:tr>
                      <w:tr w:rsidR="00122566" w:rsidRPr="0018217A" w14:paraId="3B47C114" w14:textId="77777777" w:rsidTr="001D2E25">
                        <w:trPr>
                          <w:trHeight w:val="270"/>
                          <w:jc w:val="center"/>
                        </w:trPr>
                        <w:tc>
                          <w:tcPr>
                            <w:tcW w:w="3746" w:type="dxa"/>
                          </w:tcPr>
                          <w:p w14:paraId="15B17747" w14:textId="2C5E6C4D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i/>
                                <w:color w:val="000000" w:themeColor="text1"/>
                                <w:sz w:val="22"/>
                              </w:rPr>
                            </w:pPr>
                            <w:proofErr w:type="spellStart"/>
                            <w:proofErr w:type="gramStart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aac</w:t>
                            </w:r>
                            <w:proofErr w:type="spellEnd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(</w:t>
                            </w:r>
                            <w:proofErr w:type="gramEnd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6')-</w:t>
                            </w:r>
                            <w:proofErr w:type="spellStart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Ib</w:t>
                            </w:r>
                            <w:r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-cr</w:t>
                            </w:r>
                            <w:proofErr w:type="spellEnd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 xml:space="preserve"> + </w:t>
                            </w:r>
                            <w:proofErr w:type="spellStart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qnr</w:t>
                            </w:r>
                            <w:r w:rsidRPr="00E71AC4">
                              <w:rPr>
                                <w:color w:val="000000" w:themeColor="text1"/>
                                <w:sz w:val="22"/>
                              </w:rPr>
                              <w:t>S</w:t>
                            </w:r>
                            <w:proofErr w:type="spellEnd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 xml:space="preserve"> + </w:t>
                            </w:r>
                            <w:proofErr w:type="spellStart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oqx</w:t>
                            </w:r>
                            <w:r w:rsidRPr="00E71AC4">
                              <w:rPr>
                                <w:color w:val="000000" w:themeColor="text1"/>
                                <w:sz w:val="22"/>
                              </w:rPr>
                              <w:t>A</w:t>
                            </w:r>
                            <w:proofErr w:type="spellEnd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 xml:space="preserve"> + </w:t>
                            </w:r>
                            <w:proofErr w:type="spellStart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oqx</w:t>
                            </w:r>
                            <w:r w:rsidRPr="00E71AC4">
                              <w:rPr>
                                <w:color w:val="000000" w:themeColor="text1"/>
                                <w:sz w:val="22"/>
                              </w:rPr>
                              <w:t>B</w:t>
                            </w:r>
                            <w:proofErr w:type="spellEnd"/>
                          </w:p>
                        </w:tc>
                        <w:tc>
                          <w:tcPr>
                            <w:tcW w:w="1688" w:type="dxa"/>
                          </w:tcPr>
                          <w:p w14:paraId="543991AB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1825" w:type="dxa"/>
                          </w:tcPr>
                          <w:p w14:paraId="3F9633C6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6</w:t>
                            </w:r>
                          </w:p>
                        </w:tc>
                        <w:tc>
                          <w:tcPr>
                            <w:tcW w:w="1698" w:type="dxa"/>
                          </w:tcPr>
                          <w:p w14:paraId="004D06EE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963" w:type="dxa"/>
                          </w:tcPr>
                          <w:p w14:paraId="260F7D54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7</w:t>
                            </w:r>
                          </w:p>
                        </w:tc>
                      </w:tr>
                      <w:tr w:rsidR="00122566" w:rsidRPr="0018217A" w14:paraId="4D272E20" w14:textId="77777777" w:rsidTr="001D2E25">
                        <w:trPr>
                          <w:trHeight w:val="301"/>
                          <w:jc w:val="center"/>
                        </w:trPr>
                        <w:tc>
                          <w:tcPr>
                            <w:tcW w:w="3746" w:type="dxa"/>
                            <w:tcBorders>
                              <w:bottom w:val="single" w:sz="12" w:space="0" w:color="auto"/>
                            </w:tcBorders>
                          </w:tcPr>
                          <w:p w14:paraId="4AC70205" w14:textId="2FBB95B4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i/>
                                <w:color w:val="000000" w:themeColor="text1"/>
                                <w:sz w:val="22"/>
                              </w:rPr>
                            </w:pPr>
                            <w:proofErr w:type="spellStart"/>
                            <w:proofErr w:type="gramStart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aac</w:t>
                            </w:r>
                            <w:proofErr w:type="spellEnd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(</w:t>
                            </w:r>
                            <w:proofErr w:type="gramEnd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6')-</w:t>
                            </w:r>
                            <w:proofErr w:type="spellStart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Ib</w:t>
                            </w:r>
                            <w:r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-cr</w:t>
                            </w:r>
                            <w:proofErr w:type="spellEnd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 xml:space="preserve"> + </w:t>
                            </w:r>
                            <w:proofErr w:type="spellStart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qnr</w:t>
                            </w:r>
                            <w:r w:rsidRPr="00E71AC4">
                              <w:rPr>
                                <w:color w:val="000000" w:themeColor="text1"/>
                                <w:sz w:val="22"/>
                              </w:rPr>
                              <w:t>S</w:t>
                            </w:r>
                            <w:proofErr w:type="spellEnd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 xml:space="preserve"> + </w:t>
                            </w:r>
                            <w:proofErr w:type="spellStart"/>
                            <w:r w:rsidRPr="0018217A"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oqx</w:t>
                            </w:r>
                            <w:r w:rsidRPr="00E71AC4">
                              <w:rPr>
                                <w:color w:val="000000" w:themeColor="text1"/>
                                <w:sz w:val="22"/>
                              </w:rPr>
                              <w:t>B</w:t>
                            </w:r>
                            <w:proofErr w:type="spellEnd"/>
                            <w:r>
                              <w:rPr>
                                <w:color w:val="000000" w:themeColor="text1"/>
                                <w:sz w:val="22"/>
                              </w:rPr>
                              <w:t xml:space="preserve"> </w:t>
                            </w:r>
                          </w:p>
                        </w:tc>
                        <w:tc>
                          <w:tcPr>
                            <w:tcW w:w="1688" w:type="dxa"/>
                            <w:tcBorders>
                              <w:bottom w:val="single" w:sz="12" w:space="0" w:color="auto"/>
                            </w:tcBorders>
                          </w:tcPr>
                          <w:p w14:paraId="4FA546EB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1825" w:type="dxa"/>
                            <w:tcBorders>
                              <w:bottom w:val="single" w:sz="12" w:space="0" w:color="auto"/>
                            </w:tcBorders>
                          </w:tcPr>
                          <w:p w14:paraId="129E7BB1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1698" w:type="dxa"/>
                            <w:tcBorders>
                              <w:bottom w:val="single" w:sz="12" w:space="0" w:color="auto"/>
                            </w:tcBorders>
                          </w:tcPr>
                          <w:p w14:paraId="64FBF25E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963" w:type="dxa"/>
                            <w:tcBorders>
                              <w:bottom w:val="single" w:sz="12" w:space="0" w:color="auto"/>
                            </w:tcBorders>
                          </w:tcPr>
                          <w:p w14:paraId="308DDB6A" w14:textId="77777777" w:rsidR="00122566" w:rsidRPr="0018217A" w:rsidRDefault="00122566" w:rsidP="001D2E25">
                            <w:pPr>
                              <w:spacing w:line="276" w:lineRule="auto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2"/>
                              </w:rPr>
                            </w:pPr>
                            <w:r w:rsidRPr="0018217A">
                              <w:rPr>
                                <w:color w:val="000000" w:themeColor="text1"/>
                                <w:sz w:val="22"/>
                              </w:rPr>
                              <w:t>1</w:t>
                            </w:r>
                          </w:p>
                        </w:tc>
                      </w:tr>
                    </w:tbl>
                    <w:p w14:paraId="52948472" w14:textId="4AE80D56" w:rsidR="00122566" w:rsidRPr="0061271D" w:rsidRDefault="00122566">
                      <w:pPr>
                        <w:rPr>
                          <w:lang w:val="fr-FR"/>
                        </w:rPr>
                      </w:pPr>
                    </w:p>
                  </w:txbxContent>
                </v:textbox>
                <w10:wrap type="square" anchorx="margin" anchory="margin"/>
              </v:shape>
            </w:pict>
          </mc:Fallback>
        </mc:AlternateContent>
      </w:r>
    </w:p>
    <w:p w14:paraId="2168A9FF" w14:textId="20449021" w:rsidR="00187BFF" w:rsidRDefault="00187BFF">
      <w:pPr>
        <w:spacing w:line="259" w:lineRule="auto"/>
        <w:rPr>
          <w:rFonts w:eastAsia="Times New Roman" w:cs="Times New Roman"/>
          <w:b/>
          <w:bCs/>
          <w:color w:val="000000" w:themeColor="text1"/>
          <w:szCs w:val="24"/>
        </w:rPr>
      </w:pPr>
      <w:r>
        <w:rPr>
          <w:rFonts w:eastAsia="Times New Roman" w:cs="Times New Roman"/>
          <w:b/>
          <w:bCs/>
          <w:color w:val="000000" w:themeColor="text1"/>
          <w:szCs w:val="24"/>
        </w:rPr>
        <w:lastRenderedPageBreak/>
        <w:br w:type="page"/>
      </w:r>
      <w:r w:rsidRPr="007048CA">
        <w:rPr>
          <w:rFonts w:eastAsia="Times New Roman" w:cs="Times New Roman"/>
          <w:bCs/>
          <w:noProof/>
          <w:color w:val="000000" w:themeColor="text1"/>
          <w:szCs w:val="24"/>
          <w:lang w:val="fr-FR" w:eastAsia="fr-FR"/>
        </w:rPr>
        <mc:AlternateContent>
          <mc:Choice Requires="wps">
            <w:drawing>
              <wp:anchor distT="45720" distB="45720" distL="114300" distR="114300" simplePos="0" relativeHeight="251891712" behindDoc="0" locked="0" layoutInCell="1" allowOverlap="1" wp14:anchorId="015A09D9" wp14:editId="23E4ACA6">
                <wp:simplePos x="0" y="0"/>
                <wp:positionH relativeFrom="margin">
                  <wp:align>center</wp:align>
                </wp:positionH>
                <wp:positionV relativeFrom="margin">
                  <wp:align>top</wp:align>
                </wp:positionV>
                <wp:extent cx="6393815" cy="2042160"/>
                <wp:effectExtent l="0" t="0" r="6985" b="1905"/>
                <wp:wrapSquare wrapText="bothSides"/>
                <wp:docPr id="10" name="Zone de texte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6393815" cy="204216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72F57D2" w14:textId="1759E178" w:rsidR="00122566" w:rsidRDefault="00122566" w:rsidP="00DD4C2D">
                            <w:pPr>
                              <w:spacing w:after="0" w:line="240" w:lineRule="auto"/>
                              <w:rPr>
                                <w:i/>
                              </w:rPr>
                            </w:pPr>
                            <w:r>
                              <w:rPr>
                                <w:b/>
                              </w:rPr>
                              <w:t>S</w:t>
                            </w:r>
                            <w:r w:rsidR="00B34A2B">
                              <w:rPr>
                                <w:b/>
                              </w:rPr>
                              <w:t>upplementary table S5</w:t>
                            </w:r>
                            <w:r w:rsidRPr="00187BFF">
                              <w:rPr>
                                <w:b/>
                              </w:rPr>
                              <w:t>:</w:t>
                            </w:r>
                            <w:r w:rsidRPr="00187BFF">
                              <w:t xml:space="preserve"> </w:t>
                            </w:r>
                            <w:r>
                              <w:t xml:space="preserve">Frequency of ESBL and PMQR gene combination in ciprofloxacin-resistant </w:t>
                            </w:r>
                            <w:r w:rsidRPr="0009413F">
                              <w:rPr>
                                <w:i/>
                              </w:rPr>
                              <w:t>ESBL</w:t>
                            </w:r>
                            <w:r>
                              <w:t>-</w:t>
                            </w:r>
                            <w:r w:rsidRPr="0009413F">
                              <w:rPr>
                                <w:i/>
                              </w:rPr>
                              <w:t>E. coli</w:t>
                            </w:r>
                          </w:p>
                          <w:tbl>
                            <w:tblPr>
                              <w:tblStyle w:val="TableGrid"/>
                              <w:tblW w:w="9747" w:type="dxa"/>
                              <w:tblBorders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  <w:insideH w:val="none" w:sz="0" w:space="0" w:color="auto"/>
                                <w:insideV w:val="none" w:sz="0" w:space="0" w:color="auto"/>
                              </w:tblBorders>
                              <w:tblLayout w:type="fixed"/>
                              <w:tblLook w:val="04A0" w:firstRow="1" w:lastRow="0" w:firstColumn="1" w:lastColumn="0" w:noHBand="0" w:noVBand="1"/>
                            </w:tblPr>
                            <w:tblGrid>
                              <w:gridCol w:w="5098"/>
                              <w:gridCol w:w="1276"/>
                              <w:gridCol w:w="955"/>
                              <w:gridCol w:w="1481"/>
                              <w:gridCol w:w="937"/>
                            </w:tblGrid>
                            <w:tr w:rsidR="00122566" w:rsidRPr="00C8362A" w14:paraId="1C9BE345" w14:textId="77777777" w:rsidTr="00187BFF">
                              <w:trPr>
                                <w:trHeight w:val="40"/>
                              </w:trPr>
                              <w:tc>
                                <w:tcPr>
                                  <w:tcW w:w="5098" w:type="dxa"/>
                                  <w:tcBorders>
                                    <w:top w:val="single" w:sz="12" w:space="0" w:color="auto"/>
                                    <w:bottom w:val="single" w:sz="12" w:space="0" w:color="auto"/>
                                  </w:tcBorders>
                                </w:tcPr>
                                <w:p w14:paraId="7E48E3E9" w14:textId="77777777" w:rsidR="00122566" w:rsidRPr="00187BFF" w:rsidRDefault="00122566" w:rsidP="00DD4C2D">
                                  <w:pPr>
                                    <w:spacing w:line="240" w:lineRule="auto"/>
                                    <w:jc w:val="center"/>
                                    <w:rPr>
                                      <w:b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b/>
                                      <w:sz w:val="22"/>
                                      <w:szCs w:val="22"/>
                                    </w:rPr>
                                    <w:t>Frequency of ESBL and PMQR gene combination</w:t>
                                  </w:r>
                                </w:p>
                              </w:tc>
                              <w:tc>
                                <w:tcPr>
                                  <w:tcW w:w="1276" w:type="dxa"/>
                                  <w:tcBorders>
                                    <w:top w:val="single" w:sz="12" w:space="0" w:color="auto"/>
                                    <w:bottom w:val="single" w:sz="12" w:space="0" w:color="auto"/>
                                  </w:tcBorders>
                                  <w:vAlign w:val="bottom"/>
                                </w:tcPr>
                                <w:p w14:paraId="4D5C4C91" w14:textId="77777777" w:rsidR="00122566" w:rsidRPr="00187BFF" w:rsidRDefault="00122566" w:rsidP="00122566">
                                  <w:pPr>
                                    <w:spacing w:line="240" w:lineRule="auto"/>
                                    <w:ind w:left="60" w:right="60"/>
                                    <w:jc w:val="center"/>
                                    <w:rPr>
                                      <w:b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b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Patient</w:t>
                                  </w:r>
                                </w:p>
                              </w:tc>
                              <w:tc>
                                <w:tcPr>
                                  <w:tcW w:w="955" w:type="dxa"/>
                                  <w:tcBorders>
                                    <w:top w:val="single" w:sz="12" w:space="0" w:color="auto"/>
                                    <w:bottom w:val="single" w:sz="12" w:space="0" w:color="auto"/>
                                  </w:tcBorders>
                                  <w:vAlign w:val="bottom"/>
                                </w:tcPr>
                                <w:p w14:paraId="68F2384E" w14:textId="77777777" w:rsidR="00122566" w:rsidRPr="00187BFF" w:rsidRDefault="00122566" w:rsidP="00122566">
                                  <w:pPr>
                                    <w:spacing w:line="240" w:lineRule="auto"/>
                                    <w:ind w:left="60" w:right="60"/>
                                    <w:jc w:val="center"/>
                                    <w:rPr>
                                      <w:b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b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HEV</w:t>
                                  </w:r>
                                </w:p>
                              </w:tc>
                              <w:tc>
                                <w:tcPr>
                                  <w:tcW w:w="1481" w:type="dxa"/>
                                  <w:tcBorders>
                                    <w:top w:val="single" w:sz="12" w:space="0" w:color="auto"/>
                                    <w:bottom w:val="single" w:sz="12" w:space="0" w:color="auto"/>
                                  </w:tcBorders>
                                  <w:vAlign w:val="bottom"/>
                                </w:tcPr>
                                <w:p w14:paraId="2F66FC2D" w14:textId="77777777" w:rsidR="00122566" w:rsidRPr="00187BFF" w:rsidRDefault="00122566" w:rsidP="00122566">
                                  <w:pPr>
                                    <w:spacing w:line="240" w:lineRule="auto"/>
                                    <w:ind w:left="60" w:right="60"/>
                                    <w:jc w:val="center"/>
                                    <w:rPr>
                                      <w:b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b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HWW</w:t>
                                  </w:r>
                                </w:p>
                              </w:tc>
                              <w:tc>
                                <w:tcPr>
                                  <w:tcW w:w="937" w:type="dxa"/>
                                  <w:tcBorders>
                                    <w:top w:val="single" w:sz="12" w:space="0" w:color="auto"/>
                                    <w:bottom w:val="single" w:sz="12" w:space="0" w:color="auto"/>
                                  </w:tcBorders>
                                </w:tcPr>
                                <w:p w14:paraId="1CE51D25" w14:textId="4A6346C6" w:rsidR="00122566" w:rsidRPr="00187BFF" w:rsidRDefault="00122566" w:rsidP="00122566">
                                  <w:pPr>
                                    <w:spacing w:line="240" w:lineRule="auto"/>
                                    <w:jc w:val="center"/>
                                    <w:rPr>
                                      <w:b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b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Total</w:t>
                                  </w:r>
                                </w:p>
                              </w:tc>
                            </w:tr>
                            <w:tr w:rsidR="00122566" w:rsidRPr="00C8362A" w14:paraId="27257693" w14:textId="77777777" w:rsidTr="00815790">
                              <w:trPr>
                                <w:trHeight w:val="44"/>
                              </w:trPr>
                              <w:tc>
                                <w:tcPr>
                                  <w:tcW w:w="5098" w:type="dxa"/>
                                  <w:tcBorders>
                                    <w:top w:val="single" w:sz="12" w:space="0" w:color="auto"/>
                                  </w:tcBorders>
                                </w:tcPr>
                                <w:p w14:paraId="236A84D7" w14:textId="77777777" w:rsidR="00122566" w:rsidRPr="00187BFF" w:rsidRDefault="00122566" w:rsidP="007048CA">
                                  <w:pPr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At least one ESBL and one PMQR gene</w:t>
                                  </w:r>
                                </w:p>
                              </w:tc>
                              <w:tc>
                                <w:tcPr>
                                  <w:tcW w:w="1276" w:type="dxa"/>
                                  <w:tcBorders>
                                    <w:top w:val="single" w:sz="12" w:space="0" w:color="auto"/>
                                  </w:tcBorders>
                                </w:tcPr>
                                <w:p w14:paraId="4876FD7A" w14:textId="77777777" w:rsidR="00122566" w:rsidRPr="00187BFF" w:rsidRDefault="00122566" w:rsidP="00122566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19/26</w:t>
                                  </w:r>
                                </w:p>
                              </w:tc>
                              <w:tc>
                                <w:tcPr>
                                  <w:tcW w:w="955" w:type="dxa"/>
                                  <w:tcBorders>
                                    <w:top w:val="single" w:sz="12" w:space="0" w:color="auto"/>
                                  </w:tcBorders>
                                </w:tcPr>
                                <w:p w14:paraId="17E71534" w14:textId="77777777" w:rsidR="00122566" w:rsidRPr="00187BFF" w:rsidRDefault="00122566" w:rsidP="00122566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5/7</w:t>
                                  </w:r>
                                </w:p>
                              </w:tc>
                              <w:tc>
                                <w:tcPr>
                                  <w:tcW w:w="1481" w:type="dxa"/>
                                  <w:tcBorders>
                                    <w:top w:val="single" w:sz="12" w:space="0" w:color="auto"/>
                                  </w:tcBorders>
                                </w:tcPr>
                                <w:p w14:paraId="1725243D" w14:textId="77777777" w:rsidR="00122566" w:rsidRPr="00187BFF" w:rsidRDefault="00122566" w:rsidP="00122566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29/34</w:t>
                                  </w:r>
                                </w:p>
                              </w:tc>
                              <w:tc>
                                <w:tcPr>
                                  <w:tcW w:w="937" w:type="dxa"/>
                                  <w:tcBorders>
                                    <w:top w:val="single" w:sz="12" w:space="0" w:color="auto"/>
                                  </w:tcBorders>
                                </w:tcPr>
                                <w:p w14:paraId="06EC026B" w14:textId="77777777" w:rsidR="00122566" w:rsidRPr="00187BFF" w:rsidRDefault="00122566" w:rsidP="00122566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53/67</w:t>
                                  </w:r>
                                </w:p>
                              </w:tc>
                            </w:tr>
                            <w:tr w:rsidR="00122566" w:rsidRPr="00C8362A" w14:paraId="481F2766" w14:textId="77777777" w:rsidTr="00187BFF">
                              <w:trPr>
                                <w:trHeight w:val="324"/>
                              </w:trPr>
                              <w:tc>
                                <w:tcPr>
                                  <w:tcW w:w="5098" w:type="dxa"/>
                                </w:tcPr>
                                <w:p w14:paraId="6342A59D" w14:textId="2E9E2A1F" w:rsidR="00122566" w:rsidRPr="00187BFF" w:rsidRDefault="00122566" w:rsidP="007048CA">
                                  <w:pPr>
                                    <w:spacing w:line="320" w:lineRule="atLeast"/>
                                    <w:ind w:left="60" w:right="60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 xml:space="preserve"> </w:t>
                                  </w:r>
                                  <w:proofErr w:type="spell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bla</w:t>
                                  </w: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  <w:vertAlign w:val="subscript"/>
                                    </w:rPr>
                                    <w:t>TEM</w:t>
                                  </w:r>
                                  <w:proofErr w:type="spellEnd"/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 xml:space="preserve"> + </w:t>
                                  </w:r>
                                  <w:proofErr w:type="spellStart"/>
                                  <w:proofErr w:type="gram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aac</w:t>
                                  </w:r>
                                  <w:proofErr w:type="spellEnd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(</w:t>
                                  </w:r>
                                  <w:proofErr w:type="gramEnd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6')-</w:t>
                                  </w:r>
                                  <w:proofErr w:type="spell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Ib</w:t>
                                  </w:r>
                                  <w:r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-cr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1276" w:type="dxa"/>
                                </w:tcPr>
                                <w:p w14:paraId="0ED86B6E" w14:textId="77777777" w:rsidR="00122566" w:rsidRPr="00187BFF" w:rsidRDefault="00122566" w:rsidP="00122566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955" w:type="dxa"/>
                                </w:tcPr>
                                <w:p w14:paraId="1F9E03F3" w14:textId="77777777" w:rsidR="00122566" w:rsidRPr="00187BFF" w:rsidRDefault="00122566" w:rsidP="00122566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1481" w:type="dxa"/>
                                </w:tcPr>
                                <w:p w14:paraId="0C0A4278" w14:textId="77777777" w:rsidR="00122566" w:rsidRPr="00187BFF" w:rsidRDefault="00122566" w:rsidP="00122566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937" w:type="dxa"/>
                                </w:tcPr>
                                <w:p w14:paraId="00A4AA1F" w14:textId="77777777" w:rsidR="00122566" w:rsidRPr="00187BFF" w:rsidRDefault="00122566" w:rsidP="00122566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1</w:t>
                                  </w:r>
                                </w:p>
                              </w:tc>
                            </w:tr>
                            <w:tr w:rsidR="00122566" w:rsidRPr="00C8362A" w14:paraId="36E71677" w14:textId="77777777" w:rsidTr="00187BFF">
                              <w:trPr>
                                <w:trHeight w:val="324"/>
                              </w:trPr>
                              <w:tc>
                                <w:tcPr>
                                  <w:tcW w:w="5098" w:type="dxa"/>
                                </w:tcPr>
                                <w:p w14:paraId="6E376079" w14:textId="77777777" w:rsidR="00122566" w:rsidRPr="00187BFF" w:rsidRDefault="00122566" w:rsidP="007048CA">
                                  <w:pPr>
                                    <w:spacing w:line="320" w:lineRule="atLeast"/>
                                    <w:ind w:left="60" w:right="60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 xml:space="preserve"> </w:t>
                                  </w:r>
                                  <w:proofErr w:type="spell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bla</w:t>
                                  </w: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  <w:vertAlign w:val="subscript"/>
                                    </w:rPr>
                                    <w:t>TEM</w:t>
                                  </w:r>
                                  <w:proofErr w:type="spellEnd"/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qnrA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1276" w:type="dxa"/>
                                </w:tcPr>
                                <w:p w14:paraId="5D7D0741" w14:textId="77777777" w:rsidR="00122566" w:rsidRPr="00187BFF" w:rsidRDefault="00122566" w:rsidP="00122566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955" w:type="dxa"/>
                                </w:tcPr>
                                <w:p w14:paraId="208C27D9" w14:textId="77777777" w:rsidR="00122566" w:rsidRPr="00187BFF" w:rsidRDefault="00122566" w:rsidP="00122566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1481" w:type="dxa"/>
                                </w:tcPr>
                                <w:p w14:paraId="3BE18480" w14:textId="77777777" w:rsidR="00122566" w:rsidRPr="00187BFF" w:rsidRDefault="00122566" w:rsidP="00122566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937" w:type="dxa"/>
                                </w:tcPr>
                                <w:p w14:paraId="55A50614" w14:textId="77777777" w:rsidR="00122566" w:rsidRPr="00187BFF" w:rsidRDefault="00122566" w:rsidP="00122566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1</w:t>
                                  </w:r>
                                </w:p>
                              </w:tc>
                            </w:tr>
                            <w:tr w:rsidR="00122566" w:rsidRPr="00C8362A" w14:paraId="02CD898D" w14:textId="77777777" w:rsidTr="00187BFF">
                              <w:trPr>
                                <w:trHeight w:val="324"/>
                              </w:trPr>
                              <w:tc>
                                <w:tcPr>
                                  <w:tcW w:w="5098" w:type="dxa"/>
                                </w:tcPr>
                                <w:p w14:paraId="5A55ADF8" w14:textId="04C2C4C7" w:rsidR="00122566" w:rsidRPr="00187BFF" w:rsidRDefault="00122566" w:rsidP="007048CA">
                                  <w:pPr>
                                    <w:spacing w:line="320" w:lineRule="atLeast"/>
                                    <w:ind w:left="60" w:right="60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proofErr w:type="spell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bla</w:t>
                                  </w: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  <w:vertAlign w:val="subscript"/>
                                    </w:rPr>
                                    <w:t>CTX</w:t>
                                  </w:r>
                                  <w:proofErr w:type="spellEnd"/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  <w:vertAlign w:val="subscript"/>
                                    </w:rPr>
                                    <w:t>-M</w:t>
                                  </w: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 xml:space="preserve"> + </w:t>
                                  </w:r>
                                  <w:proofErr w:type="spellStart"/>
                                  <w:proofErr w:type="gram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aac</w:t>
                                  </w:r>
                                  <w:proofErr w:type="spellEnd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(</w:t>
                                  </w:r>
                                  <w:proofErr w:type="gramEnd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6')-</w:t>
                                  </w:r>
                                  <w:proofErr w:type="spell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Ib</w:t>
                                  </w:r>
                                  <w:r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-cr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1276" w:type="dxa"/>
                                </w:tcPr>
                                <w:p w14:paraId="23FFDBA9" w14:textId="77777777" w:rsidR="00122566" w:rsidRPr="00187BFF" w:rsidRDefault="00122566" w:rsidP="00122566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2</w:t>
                                  </w:r>
                                </w:p>
                              </w:tc>
                              <w:tc>
                                <w:tcPr>
                                  <w:tcW w:w="955" w:type="dxa"/>
                                </w:tcPr>
                                <w:p w14:paraId="299AB0B2" w14:textId="77777777" w:rsidR="00122566" w:rsidRPr="00187BFF" w:rsidRDefault="00122566" w:rsidP="00122566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1481" w:type="dxa"/>
                                </w:tcPr>
                                <w:p w14:paraId="2E796F63" w14:textId="77777777" w:rsidR="00122566" w:rsidRPr="00187BFF" w:rsidRDefault="00122566" w:rsidP="00122566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4</w:t>
                                  </w:r>
                                </w:p>
                              </w:tc>
                              <w:tc>
                                <w:tcPr>
                                  <w:tcW w:w="937" w:type="dxa"/>
                                </w:tcPr>
                                <w:p w14:paraId="03B2F0D3" w14:textId="77777777" w:rsidR="00122566" w:rsidRPr="00187BFF" w:rsidRDefault="00122566" w:rsidP="00122566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7</w:t>
                                  </w:r>
                                </w:p>
                              </w:tc>
                            </w:tr>
                            <w:tr w:rsidR="00122566" w:rsidRPr="00C8362A" w14:paraId="604F0B02" w14:textId="77777777" w:rsidTr="00187BFF">
                              <w:trPr>
                                <w:trHeight w:val="324"/>
                              </w:trPr>
                              <w:tc>
                                <w:tcPr>
                                  <w:tcW w:w="5098" w:type="dxa"/>
                                </w:tcPr>
                                <w:p w14:paraId="222290DC" w14:textId="3F03ADC8" w:rsidR="00122566" w:rsidRPr="00187BFF" w:rsidRDefault="00122566" w:rsidP="007048CA">
                                  <w:pPr>
                                    <w:spacing w:line="320" w:lineRule="atLeast"/>
                                    <w:ind w:left="60" w:right="60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proofErr w:type="spell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bla</w:t>
                                  </w: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  <w:vertAlign w:val="subscript"/>
                                    </w:rPr>
                                    <w:t>CTX</w:t>
                                  </w:r>
                                  <w:proofErr w:type="spellEnd"/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  <w:vertAlign w:val="subscript"/>
                                    </w:rPr>
                                    <w:t>-M</w:t>
                                  </w: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 xml:space="preserve"> + </w:t>
                                  </w:r>
                                  <w:proofErr w:type="spellStart"/>
                                  <w:proofErr w:type="gram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aac</w:t>
                                  </w:r>
                                  <w:proofErr w:type="spellEnd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(</w:t>
                                  </w:r>
                                  <w:proofErr w:type="gramEnd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6')-</w:t>
                                  </w:r>
                                  <w:proofErr w:type="spell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Ib</w:t>
                                  </w:r>
                                  <w:r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-cr</w:t>
                                  </w:r>
                                  <w:proofErr w:type="spellEnd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qnrA</w:t>
                                  </w:r>
                                  <w:proofErr w:type="spellEnd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qepA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1276" w:type="dxa"/>
                                </w:tcPr>
                                <w:p w14:paraId="231C08F7" w14:textId="77777777" w:rsidR="00122566" w:rsidRPr="00187BFF" w:rsidRDefault="00122566" w:rsidP="00122566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955" w:type="dxa"/>
                                </w:tcPr>
                                <w:p w14:paraId="0590A953" w14:textId="77777777" w:rsidR="00122566" w:rsidRPr="00187BFF" w:rsidRDefault="00122566" w:rsidP="00122566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1481" w:type="dxa"/>
                                </w:tcPr>
                                <w:p w14:paraId="19BC9478" w14:textId="77777777" w:rsidR="00122566" w:rsidRPr="00187BFF" w:rsidRDefault="00122566" w:rsidP="00122566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937" w:type="dxa"/>
                                </w:tcPr>
                                <w:p w14:paraId="729885B9" w14:textId="77777777" w:rsidR="00122566" w:rsidRPr="00187BFF" w:rsidRDefault="00122566" w:rsidP="00122566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1</w:t>
                                  </w:r>
                                </w:p>
                              </w:tc>
                            </w:tr>
                            <w:tr w:rsidR="00122566" w:rsidRPr="00C8362A" w14:paraId="0199AC26" w14:textId="77777777" w:rsidTr="00187BFF">
                              <w:trPr>
                                <w:trHeight w:val="324"/>
                              </w:trPr>
                              <w:tc>
                                <w:tcPr>
                                  <w:tcW w:w="5098" w:type="dxa"/>
                                </w:tcPr>
                                <w:p w14:paraId="53662EDB" w14:textId="0B2EA0EF" w:rsidR="00122566" w:rsidRPr="00187BFF" w:rsidRDefault="00122566" w:rsidP="007048CA">
                                  <w:pPr>
                                    <w:spacing w:line="320" w:lineRule="atLeast"/>
                                    <w:ind w:left="60" w:right="60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proofErr w:type="spell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bla</w:t>
                                  </w: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  <w:vertAlign w:val="subscript"/>
                                    </w:rPr>
                                    <w:t>CTX</w:t>
                                  </w:r>
                                  <w:proofErr w:type="spellEnd"/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  <w:vertAlign w:val="subscript"/>
                                    </w:rPr>
                                    <w:t>-M</w:t>
                                  </w: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 xml:space="preserve"> + </w:t>
                                  </w:r>
                                  <w:proofErr w:type="spellStart"/>
                                  <w:proofErr w:type="gram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aac</w:t>
                                  </w:r>
                                  <w:proofErr w:type="spellEnd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(</w:t>
                                  </w:r>
                                  <w:proofErr w:type="gramEnd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6')-</w:t>
                                  </w:r>
                                  <w:proofErr w:type="spell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Ib</w:t>
                                  </w:r>
                                  <w:r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-cr</w:t>
                                  </w:r>
                                  <w:proofErr w:type="spellEnd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qnrB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1276" w:type="dxa"/>
                                </w:tcPr>
                                <w:p w14:paraId="12206D50" w14:textId="77777777" w:rsidR="00122566" w:rsidRPr="00187BFF" w:rsidRDefault="00122566" w:rsidP="00122566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955" w:type="dxa"/>
                                </w:tcPr>
                                <w:p w14:paraId="010E632B" w14:textId="77777777" w:rsidR="00122566" w:rsidRPr="00187BFF" w:rsidRDefault="00122566" w:rsidP="00122566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1481" w:type="dxa"/>
                                </w:tcPr>
                                <w:p w14:paraId="1FFF1894" w14:textId="77777777" w:rsidR="00122566" w:rsidRPr="00187BFF" w:rsidRDefault="00122566" w:rsidP="00122566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937" w:type="dxa"/>
                                </w:tcPr>
                                <w:p w14:paraId="185EA2D6" w14:textId="77777777" w:rsidR="00122566" w:rsidRPr="00187BFF" w:rsidRDefault="00122566" w:rsidP="00122566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1</w:t>
                                  </w:r>
                                </w:p>
                              </w:tc>
                            </w:tr>
                            <w:tr w:rsidR="00122566" w:rsidRPr="00C8362A" w14:paraId="2A52F6C3" w14:textId="77777777" w:rsidTr="00187BFF">
                              <w:trPr>
                                <w:trHeight w:val="324"/>
                              </w:trPr>
                              <w:tc>
                                <w:tcPr>
                                  <w:tcW w:w="5098" w:type="dxa"/>
                                </w:tcPr>
                                <w:p w14:paraId="7F6DD2B4" w14:textId="16E0AB0C" w:rsidR="00122566" w:rsidRPr="00187BFF" w:rsidRDefault="00122566" w:rsidP="007048CA">
                                  <w:pPr>
                                    <w:spacing w:line="320" w:lineRule="atLeast"/>
                                    <w:ind w:left="60" w:right="60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proofErr w:type="spell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bla</w:t>
                                  </w: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  <w:vertAlign w:val="subscript"/>
                                    </w:rPr>
                                    <w:t>CTX</w:t>
                                  </w:r>
                                  <w:proofErr w:type="spellEnd"/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  <w:vertAlign w:val="subscript"/>
                                    </w:rPr>
                                    <w:t>-M</w:t>
                                  </w: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 xml:space="preserve"> + </w:t>
                                  </w:r>
                                  <w:proofErr w:type="spellStart"/>
                                  <w:proofErr w:type="gram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aac</w:t>
                                  </w:r>
                                  <w:proofErr w:type="spellEnd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(</w:t>
                                  </w:r>
                                  <w:proofErr w:type="gramEnd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6')-</w:t>
                                  </w:r>
                                  <w:proofErr w:type="spell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Ib</w:t>
                                  </w:r>
                                  <w:r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-cr</w:t>
                                  </w:r>
                                  <w:proofErr w:type="spellEnd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qnrB</w:t>
                                  </w:r>
                                  <w:proofErr w:type="spellEnd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qnrS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1276" w:type="dxa"/>
                                </w:tcPr>
                                <w:p w14:paraId="333941FC" w14:textId="77777777" w:rsidR="00122566" w:rsidRPr="00187BFF" w:rsidRDefault="00122566" w:rsidP="00122566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955" w:type="dxa"/>
                                </w:tcPr>
                                <w:p w14:paraId="36A52E40" w14:textId="77777777" w:rsidR="00122566" w:rsidRPr="00187BFF" w:rsidRDefault="00122566" w:rsidP="00122566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1481" w:type="dxa"/>
                                </w:tcPr>
                                <w:p w14:paraId="79EC0E96" w14:textId="77777777" w:rsidR="00122566" w:rsidRPr="00187BFF" w:rsidRDefault="00122566" w:rsidP="00122566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937" w:type="dxa"/>
                                </w:tcPr>
                                <w:p w14:paraId="6FF87950" w14:textId="77777777" w:rsidR="00122566" w:rsidRPr="00187BFF" w:rsidRDefault="00122566" w:rsidP="00122566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1</w:t>
                                  </w:r>
                                </w:p>
                              </w:tc>
                            </w:tr>
                            <w:tr w:rsidR="00122566" w:rsidRPr="00C8362A" w14:paraId="615B3D0F" w14:textId="77777777" w:rsidTr="00187BFF">
                              <w:trPr>
                                <w:trHeight w:val="324"/>
                              </w:trPr>
                              <w:tc>
                                <w:tcPr>
                                  <w:tcW w:w="5098" w:type="dxa"/>
                                </w:tcPr>
                                <w:p w14:paraId="4BD164B1" w14:textId="440EA401" w:rsidR="00122566" w:rsidRPr="00187BFF" w:rsidRDefault="00122566" w:rsidP="007048CA">
                                  <w:pPr>
                                    <w:spacing w:line="320" w:lineRule="atLeast"/>
                                    <w:ind w:left="60" w:right="60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proofErr w:type="spell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bla</w:t>
                                  </w: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  <w:vertAlign w:val="subscript"/>
                                    </w:rPr>
                                    <w:t>CTX</w:t>
                                  </w:r>
                                  <w:proofErr w:type="spellEnd"/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  <w:vertAlign w:val="subscript"/>
                                    </w:rPr>
                                    <w:t>-M</w:t>
                                  </w: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 xml:space="preserve"> + </w:t>
                                  </w:r>
                                  <w:proofErr w:type="spellStart"/>
                                  <w:proofErr w:type="gram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aac</w:t>
                                  </w:r>
                                  <w:proofErr w:type="spellEnd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(</w:t>
                                  </w:r>
                                  <w:proofErr w:type="gramEnd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6')-</w:t>
                                  </w:r>
                                  <w:proofErr w:type="spell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Ib</w:t>
                                  </w:r>
                                  <w:r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-cr</w:t>
                                  </w:r>
                                  <w:proofErr w:type="spellEnd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qnrS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1276" w:type="dxa"/>
                                </w:tcPr>
                                <w:p w14:paraId="3B10A993" w14:textId="77777777" w:rsidR="00122566" w:rsidRPr="00187BFF" w:rsidRDefault="00122566" w:rsidP="00122566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955" w:type="dxa"/>
                                </w:tcPr>
                                <w:p w14:paraId="09464CFD" w14:textId="77777777" w:rsidR="00122566" w:rsidRPr="00187BFF" w:rsidRDefault="00122566" w:rsidP="00122566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1481" w:type="dxa"/>
                                </w:tcPr>
                                <w:p w14:paraId="69043E8E" w14:textId="77777777" w:rsidR="00122566" w:rsidRPr="00187BFF" w:rsidRDefault="00122566" w:rsidP="00122566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4</w:t>
                                  </w:r>
                                </w:p>
                              </w:tc>
                              <w:tc>
                                <w:tcPr>
                                  <w:tcW w:w="937" w:type="dxa"/>
                                </w:tcPr>
                                <w:p w14:paraId="62E0B3B6" w14:textId="77777777" w:rsidR="00122566" w:rsidRPr="00187BFF" w:rsidRDefault="00122566" w:rsidP="00122566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4</w:t>
                                  </w:r>
                                </w:p>
                              </w:tc>
                            </w:tr>
                            <w:tr w:rsidR="00122566" w:rsidRPr="00C8362A" w14:paraId="79D9BDA0" w14:textId="77777777" w:rsidTr="00187BFF">
                              <w:trPr>
                                <w:trHeight w:val="324"/>
                              </w:trPr>
                              <w:tc>
                                <w:tcPr>
                                  <w:tcW w:w="5098" w:type="dxa"/>
                                </w:tcPr>
                                <w:p w14:paraId="04425087" w14:textId="6C8123C5" w:rsidR="00122566" w:rsidRPr="00187BFF" w:rsidRDefault="00122566" w:rsidP="007048CA">
                                  <w:pPr>
                                    <w:spacing w:line="320" w:lineRule="atLeast"/>
                                    <w:ind w:left="60" w:right="60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proofErr w:type="spell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bla</w:t>
                                  </w: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  <w:vertAlign w:val="subscript"/>
                                    </w:rPr>
                                    <w:t>CTX</w:t>
                                  </w:r>
                                  <w:proofErr w:type="spellEnd"/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  <w:vertAlign w:val="subscript"/>
                                    </w:rPr>
                                    <w:t>-M</w:t>
                                  </w: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bla</w:t>
                                  </w: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  <w:vertAlign w:val="subscript"/>
                                    </w:rPr>
                                    <w:t>SHV</w:t>
                                  </w:r>
                                  <w:proofErr w:type="spellEnd"/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 xml:space="preserve"> + </w:t>
                                  </w:r>
                                  <w:proofErr w:type="spellStart"/>
                                  <w:proofErr w:type="gram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aac</w:t>
                                  </w:r>
                                  <w:proofErr w:type="spellEnd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(</w:t>
                                  </w:r>
                                  <w:proofErr w:type="gramEnd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6')-</w:t>
                                  </w:r>
                                  <w:proofErr w:type="spell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Ib</w:t>
                                  </w:r>
                                  <w:r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-cr</w:t>
                                  </w:r>
                                  <w:proofErr w:type="spellEnd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oqxA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1276" w:type="dxa"/>
                                </w:tcPr>
                                <w:p w14:paraId="7F1809FB" w14:textId="77777777" w:rsidR="00122566" w:rsidRPr="00187BFF" w:rsidRDefault="00122566" w:rsidP="00122566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955" w:type="dxa"/>
                                </w:tcPr>
                                <w:p w14:paraId="5843D233" w14:textId="77777777" w:rsidR="00122566" w:rsidRPr="00187BFF" w:rsidRDefault="00122566" w:rsidP="00122566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1481" w:type="dxa"/>
                                </w:tcPr>
                                <w:p w14:paraId="3CE3DDA6" w14:textId="77777777" w:rsidR="00122566" w:rsidRPr="00187BFF" w:rsidRDefault="00122566" w:rsidP="00122566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937" w:type="dxa"/>
                                </w:tcPr>
                                <w:p w14:paraId="0CBAEB18" w14:textId="77777777" w:rsidR="00122566" w:rsidRPr="00187BFF" w:rsidRDefault="00122566" w:rsidP="00122566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1</w:t>
                                  </w:r>
                                </w:p>
                              </w:tc>
                            </w:tr>
                            <w:tr w:rsidR="00122566" w:rsidRPr="00C8362A" w14:paraId="7C18061F" w14:textId="77777777" w:rsidTr="00187BFF">
                              <w:trPr>
                                <w:trHeight w:val="324"/>
                              </w:trPr>
                              <w:tc>
                                <w:tcPr>
                                  <w:tcW w:w="5098" w:type="dxa"/>
                                </w:tcPr>
                                <w:p w14:paraId="314C8F06" w14:textId="31462D7C" w:rsidR="00122566" w:rsidRPr="00187BFF" w:rsidRDefault="00122566" w:rsidP="007048CA">
                                  <w:pPr>
                                    <w:spacing w:line="320" w:lineRule="atLeast"/>
                                    <w:ind w:left="60" w:right="60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proofErr w:type="spell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bla</w:t>
                                  </w: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  <w:vertAlign w:val="subscript"/>
                                    </w:rPr>
                                    <w:t>CTX</w:t>
                                  </w:r>
                                  <w:proofErr w:type="spellEnd"/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  <w:vertAlign w:val="subscript"/>
                                    </w:rPr>
                                    <w:t>-M</w:t>
                                  </w: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bla</w:t>
                                  </w: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  <w:vertAlign w:val="subscript"/>
                                    </w:rPr>
                                    <w:t>SHV</w:t>
                                  </w:r>
                                  <w:proofErr w:type="spellEnd"/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 xml:space="preserve"> + </w:t>
                                  </w:r>
                                  <w:proofErr w:type="spellStart"/>
                                  <w:proofErr w:type="gram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aac</w:t>
                                  </w:r>
                                  <w:proofErr w:type="spellEnd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(</w:t>
                                  </w:r>
                                  <w:proofErr w:type="gramEnd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6')-</w:t>
                                  </w:r>
                                  <w:proofErr w:type="spell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Ib</w:t>
                                  </w:r>
                                  <w:r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-cr</w:t>
                                  </w:r>
                                  <w:proofErr w:type="spellEnd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qnrS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1276" w:type="dxa"/>
                                </w:tcPr>
                                <w:p w14:paraId="6117A23C" w14:textId="77777777" w:rsidR="00122566" w:rsidRPr="00187BFF" w:rsidRDefault="00122566" w:rsidP="00122566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955" w:type="dxa"/>
                                </w:tcPr>
                                <w:p w14:paraId="62B7B575" w14:textId="77777777" w:rsidR="00122566" w:rsidRPr="00187BFF" w:rsidRDefault="00122566" w:rsidP="00122566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1481" w:type="dxa"/>
                                </w:tcPr>
                                <w:p w14:paraId="3CB9254B" w14:textId="77777777" w:rsidR="00122566" w:rsidRPr="00187BFF" w:rsidRDefault="00122566" w:rsidP="00122566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2</w:t>
                                  </w:r>
                                </w:p>
                              </w:tc>
                              <w:tc>
                                <w:tcPr>
                                  <w:tcW w:w="937" w:type="dxa"/>
                                </w:tcPr>
                                <w:p w14:paraId="25D87548" w14:textId="77777777" w:rsidR="00122566" w:rsidRPr="00187BFF" w:rsidRDefault="00122566" w:rsidP="00122566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2</w:t>
                                  </w:r>
                                </w:p>
                              </w:tc>
                            </w:tr>
                            <w:tr w:rsidR="00122566" w:rsidRPr="00C8362A" w14:paraId="4C954440" w14:textId="77777777" w:rsidTr="00187BFF">
                              <w:trPr>
                                <w:trHeight w:val="324"/>
                              </w:trPr>
                              <w:tc>
                                <w:tcPr>
                                  <w:tcW w:w="5098" w:type="dxa"/>
                                </w:tcPr>
                                <w:p w14:paraId="40AFD197" w14:textId="6C4BBDB1" w:rsidR="00122566" w:rsidRPr="00187BFF" w:rsidRDefault="00122566" w:rsidP="007048CA">
                                  <w:pPr>
                                    <w:spacing w:line="320" w:lineRule="atLeast"/>
                                    <w:ind w:left="60" w:right="60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proofErr w:type="spell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bla</w:t>
                                  </w: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  <w:vertAlign w:val="subscript"/>
                                    </w:rPr>
                                    <w:t>CTX</w:t>
                                  </w:r>
                                  <w:proofErr w:type="spellEnd"/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  <w:vertAlign w:val="subscript"/>
                                    </w:rPr>
                                    <w:t>-M</w:t>
                                  </w: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bla</w:t>
                                  </w: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  <w:vertAlign w:val="subscript"/>
                                    </w:rPr>
                                    <w:t>TEM</w:t>
                                  </w:r>
                                  <w:proofErr w:type="spellEnd"/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 xml:space="preserve"> + </w:t>
                                  </w:r>
                                  <w:proofErr w:type="spellStart"/>
                                  <w:proofErr w:type="gram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aac</w:t>
                                  </w:r>
                                  <w:proofErr w:type="spellEnd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(</w:t>
                                  </w:r>
                                  <w:proofErr w:type="gramEnd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6')-</w:t>
                                  </w:r>
                                  <w:proofErr w:type="spell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Ib</w:t>
                                  </w:r>
                                  <w:r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-cr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1276" w:type="dxa"/>
                                </w:tcPr>
                                <w:p w14:paraId="34087149" w14:textId="77777777" w:rsidR="00122566" w:rsidRPr="00187BFF" w:rsidRDefault="00122566" w:rsidP="00122566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2</w:t>
                                  </w:r>
                                </w:p>
                              </w:tc>
                              <w:tc>
                                <w:tcPr>
                                  <w:tcW w:w="955" w:type="dxa"/>
                                </w:tcPr>
                                <w:p w14:paraId="42EED8C8" w14:textId="77777777" w:rsidR="00122566" w:rsidRPr="00187BFF" w:rsidRDefault="00122566" w:rsidP="00122566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2</w:t>
                                  </w:r>
                                </w:p>
                              </w:tc>
                              <w:tc>
                                <w:tcPr>
                                  <w:tcW w:w="1481" w:type="dxa"/>
                                </w:tcPr>
                                <w:p w14:paraId="5FFF53A3" w14:textId="77777777" w:rsidR="00122566" w:rsidRPr="00187BFF" w:rsidRDefault="00122566" w:rsidP="00122566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6</w:t>
                                  </w:r>
                                </w:p>
                              </w:tc>
                              <w:tc>
                                <w:tcPr>
                                  <w:tcW w:w="937" w:type="dxa"/>
                                </w:tcPr>
                                <w:p w14:paraId="61386C07" w14:textId="77777777" w:rsidR="00122566" w:rsidRPr="00187BFF" w:rsidRDefault="00122566" w:rsidP="00122566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10</w:t>
                                  </w:r>
                                </w:p>
                              </w:tc>
                            </w:tr>
                            <w:tr w:rsidR="00122566" w:rsidRPr="00C8362A" w14:paraId="17E049A2" w14:textId="77777777" w:rsidTr="00187BFF">
                              <w:trPr>
                                <w:trHeight w:val="324"/>
                              </w:trPr>
                              <w:tc>
                                <w:tcPr>
                                  <w:tcW w:w="5098" w:type="dxa"/>
                                </w:tcPr>
                                <w:p w14:paraId="156820D2" w14:textId="30B932BA" w:rsidR="00122566" w:rsidRPr="00187BFF" w:rsidRDefault="00122566" w:rsidP="007048CA">
                                  <w:pPr>
                                    <w:spacing w:line="320" w:lineRule="atLeast"/>
                                    <w:ind w:left="60" w:right="60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proofErr w:type="spell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bla</w:t>
                                  </w: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  <w:vertAlign w:val="subscript"/>
                                    </w:rPr>
                                    <w:t>CTX</w:t>
                                  </w:r>
                                  <w:proofErr w:type="spellEnd"/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  <w:vertAlign w:val="subscript"/>
                                    </w:rPr>
                                    <w:t>-M</w:t>
                                  </w: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bla</w:t>
                                  </w: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  <w:vertAlign w:val="subscript"/>
                                    </w:rPr>
                                    <w:t>TEM</w:t>
                                  </w:r>
                                  <w:proofErr w:type="spellEnd"/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 xml:space="preserve"> + </w:t>
                                  </w:r>
                                  <w:proofErr w:type="spellStart"/>
                                  <w:proofErr w:type="gram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aac</w:t>
                                  </w:r>
                                  <w:proofErr w:type="spellEnd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(</w:t>
                                  </w:r>
                                  <w:proofErr w:type="gramEnd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6')-</w:t>
                                  </w:r>
                                  <w:proofErr w:type="spell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Ib</w:t>
                                  </w:r>
                                  <w:r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-cr</w:t>
                                  </w:r>
                                  <w:proofErr w:type="spellEnd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oqxB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1276" w:type="dxa"/>
                                </w:tcPr>
                                <w:p w14:paraId="56BFDC66" w14:textId="77777777" w:rsidR="00122566" w:rsidRPr="00187BFF" w:rsidRDefault="00122566" w:rsidP="00122566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955" w:type="dxa"/>
                                </w:tcPr>
                                <w:p w14:paraId="1977132B" w14:textId="77777777" w:rsidR="00122566" w:rsidRPr="00187BFF" w:rsidRDefault="00122566" w:rsidP="00122566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1481" w:type="dxa"/>
                                </w:tcPr>
                                <w:p w14:paraId="0827117F" w14:textId="77777777" w:rsidR="00122566" w:rsidRPr="00187BFF" w:rsidRDefault="00122566" w:rsidP="00122566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937" w:type="dxa"/>
                                </w:tcPr>
                                <w:p w14:paraId="5DD6E371" w14:textId="77777777" w:rsidR="00122566" w:rsidRPr="00187BFF" w:rsidRDefault="00122566" w:rsidP="00122566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1</w:t>
                                  </w:r>
                                </w:p>
                              </w:tc>
                            </w:tr>
                            <w:tr w:rsidR="00122566" w:rsidRPr="00C8362A" w14:paraId="16A01998" w14:textId="77777777" w:rsidTr="00187BFF">
                              <w:trPr>
                                <w:trHeight w:val="324"/>
                              </w:trPr>
                              <w:tc>
                                <w:tcPr>
                                  <w:tcW w:w="5098" w:type="dxa"/>
                                </w:tcPr>
                                <w:p w14:paraId="12758EB1" w14:textId="4BDBD420" w:rsidR="00122566" w:rsidRPr="00187BFF" w:rsidRDefault="00122566" w:rsidP="007048CA">
                                  <w:pPr>
                                    <w:spacing w:line="320" w:lineRule="atLeast"/>
                                    <w:ind w:left="60" w:right="60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proofErr w:type="spell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bla</w:t>
                                  </w: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  <w:vertAlign w:val="subscript"/>
                                    </w:rPr>
                                    <w:t>CTX</w:t>
                                  </w:r>
                                  <w:proofErr w:type="spellEnd"/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  <w:vertAlign w:val="subscript"/>
                                    </w:rPr>
                                    <w:t>-M</w:t>
                                  </w: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bla</w:t>
                                  </w: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  <w:vertAlign w:val="subscript"/>
                                    </w:rPr>
                                    <w:t>TEM</w:t>
                                  </w:r>
                                  <w:proofErr w:type="spellEnd"/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 xml:space="preserve"> + </w:t>
                                  </w:r>
                                  <w:proofErr w:type="spellStart"/>
                                  <w:proofErr w:type="gram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aac</w:t>
                                  </w:r>
                                  <w:proofErr w:type="spellEnd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(</w:t>
                                  </w:r>
                                  <w:proofErr w:type="gramEnd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6')-</w:t>
                                  </w:r>
                                  <w:proofErr w:type="spell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Ib</w:t>
                                  </w:r>
                                  <w:r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-cr</w:t>
                                  </w:r>
                                  <w:proofErr w:type="spellEnd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qepA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1276" w:type="dxa"/>
                                </w:tcPr>
                                <w:p w14:paraId="42EFD0AD" w14:textId="77777777" w:rsidR="00122566" w:rsidRPr="00187BFF" w:rsidRDefault="00122566" w:rsidP="00122566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955" w:type="dxa"/>
                                </w:tcPr>
                                <w:p w14:paraId="0525556B" w14:textId="77777777" w:rsidR="00122566" w:rsidRPr="00187BFF" w:rsidRDefault="00122566" w:rsidP="00122566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1481" w:type="dxa"/>
                                </w:tcPr>
                                <w:p w14:paraId="044A91D0" w14:textId="77777777" w:rsidR="00122566" w:rsidRPr="00187BFF" w:rsidRDefault="00122566" w:rsidP="00122566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937" w:type="dxa"/>
                                </w:tcPr>
                                <w:p w14:paraId="3BC884EC" w14:textId="77777777" w:rsidR="00122566" w:rsidRPr="00187BFF" w:rsidRDefault="00122566" w:rsidP="00122566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1</w:t>
                                  </w:r>
                                </w:p>
                              </w:tc>
                            </w:tr>
                            <w:tr w:rsidR="00122566" w:rsidRPr="00C8362A" w14:paraId="68C99487" w14:textId="77777777" w:rsidTr="00187BFF">
                              <w:trPr>
                                <w:trHeight w:val="324"/>
                              </w:trPr>
                              <w:tc>
                                <w:tcPr>
                                  <w:tcW w:w="5098" w:type="dxa"/>
                                </w:tcPr>
                                <w:p w14:paraId="1702971D" w14:textId="4B659F33" w:rsidR="00122566" w:rsidRPr="00187BFF" w:rsidRDefault="00122566" w:rsidP="007048CA">
                                  <w:pPr>
                                    <w:spacing w:line="320" w:lineRule="atLeast"/>
                                    <w:ind w:left="60" w:right="60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proofErr w:type="spell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bla</w:t>
                                  </w: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  <w:vertAlign w:val="subscript"/>
                                    </w:rPr>
                                    <w:t>CTX</w:t>
                                  </w:r>
                                  <w:proofErr w:type="spellEnd"/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  <w:vertAlign w:val="subscript"/>
                                    </w:rPr>
                                    <w:t>-M</w:t>
                                  </w: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bla</w:t>
                                  </w: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  <w:vertAlign w:val="subscript"/>
                                    </w:rPr>
                                    <w:t>TEM</w:t>
                                  </w:r>
                                  <w:proofErr w:type="spellEnd"/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 xml:space="preserve"> + </w:t>
                                  </w:r>
                                  <w:proofErr w:type="spellStart"/>
                                  <w:proofErr w:type="gram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aac</w:t>
                                  </w:r>
                                  <w:proofErr w:type="spellEnd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(</w:t>
                                  </w:r>
                                  <w:proofErr w:type="gramEnd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6')-</w:t>
                                  </w:r>
                                  <w:proofErr w:type="spell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Ib</w:t>
                                  </w:r>
                                  <w:r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-cr</w:t>
                                  </w:r>
                                  <w:proofErr w:type="spellEnd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qnrB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1276" w:type="dxa"/>
                                </w:tcPr>
                                <w:p w14:paraId="596C0488" w14:textId="77777777" w:rsidR="00122566" w:rsidRPr="00187BFF" w:rsidRDefault="00122566" w:rsidP="00122566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955" w:type="dxa"/>
                                </w:tcPr>
                                <w:p w14:paraId="1FF6BCCF" w14:textId="77777777" w:rsidR="00122566" w:rsidRPr="00187BFF" w:rsidRDefault="00122566" w:rsidP="00122566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1481" w:type="dxa"/>
                                </w:tcPr>
                                <w:p w14:paraId="57B61E26" w14:textId="77777777" w:rsidR="00122566" w:rsidRPr="00187BFF" w:rsidRDefault="00122566" w:rsidP="00122566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4</w:t>
                                  </w:r>
                                </w:p>
                              </w:tc>
                              <w:tc>
                                <w:tcPr>
                                  <w:tcW w:w="937" w:type="dxa"/>
                                </w:tcPr>
                                <w:p w14:paraId="00AF868E" w14:textId="77777777" w:rsidR="00122566" w:rsidRPr="00187BFF" w:rsidRDefault="00122566" w:rsidP="00122566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5</w:t>
                                  </w:r>
                                </w:p>
                              </w:tc>
                            </w:tr>
                            <w:tr w:rsidR="00122566" w:rsidRPr="00C8362A" w14:paraId="101CA369" w14:textId="77777777" w:rsidTr="00187BFF">
                              <w:trPr>
                                <w:trHeight w:val="324"/>
                              </w:trPr>
                              <w:tc>
                                <w:tcPr>
                                  <w:tcW w:w="5098" w:type="dxa"/>
                                </w:tcPr>
                                <w:p w14:paraId="1853FFEC" w14:textId="14993D9F" w:rsidR="00122566" w:rsidRPr="00187BFF" w:rsidRDefault="00122566" w:rsidP="007048CA">
                                  <w:pPr>
                                    <w:spacing w:line="320" w:lineRule="atLeast"/>
                                    <w:ind w:left="60" w:right="60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proofErr w:type="spell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bla</w:t>
                                  </w: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  <w:vertAlign w:val="subscript"/>
                                    </w:rPr>
                                    <w:t>CTX</w:t>
                                  </w:r>
                                  <w:proofErr w:type="spellEnd"/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  <w:vertAlign w:val="subscript"/>
                                    </w:rPr>
                                    <w:t>-M</w:t>
                                  </w: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bla</w:t>
                                  </w: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  <w:vertAlign w:val="subscript"/>
                                    </w:rPr>
                                    <w:t>TEM</w:t>
                                  </w:r>
                                  <w:proofErr w:type="spellEnd"/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 xml:space="preserve"> + </w:t>
                                  </w:r>
                                  <w:proofErr w:type="spellStart"/>
                                  <w:proofErr w:type="gram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aac</w:t>
                                  </w:r>
                                  <w:proofErr w:type="spellEnd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(</w:t>
                                  </w:r>
                                  <w:proofErr w:type="gramEnd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6')-</w:t>
                                  </w:r>
                                  <w:proofErr w:type="spell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Ib</w:t>
                                  </w:r>
                                  <w:r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-cr</w:t>
                                  </w:r>
                                  <w:proofErr w:type="spellEnd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qnrB</w:t>
                                  </w:r>
                                  <w:proofErr w:type="spellEnd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oqxA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1276" w:type="dxa"/>
                                </w:tcPr>
                                <w:p w14:paraId="698DCFDB" w14:textId="77777777" w:rsidR="00122566" w:rsidRPr="00187BFF" w:rsidRDefault="00122566" w:rsidP="00122566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955" w:type="dxa"/>
                                </w:tcPr>
                                <w:p w14:paraId="006BFD92" w14:textId="77777777" w:rsidR="00122566" w:rsidRPr="00187BFF" w:rsidRDefault="00122566" w:rsidP="00122566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1481" w:type="dxa"/>
                                </w:tcPr>
                                <w:p w14:paraId="49EB8AED" w14:textId="77777777" w:rsidR="00122566" w:rsidRPr="00187BFF" w:rsidRDefault="00122566" w:rsidP="00122566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937" w:type="dxa"/>
                                </w:tcPr>
                                <w:p w14:paraId="6C3D8B79" w14:textId="77777777" w:rsidR="00122566" w:rsidRPr="00187BFF" w:rsidRDefault="00122566" w:rsidP="00122566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1</w:t>
                                  </w:r>
                                </w:p>
                              </w:tc>
                            </w:tr>
                            <w:tr w:rsidR="00122566" w:rsidRPr="00C8362A" w14:paraId="1CB1DCCB" w14:textId="77777777" w:rsidTr="00187BFF">
                              <w:trPr>
                                <w:trHeight w:val="324"/>
                              </w:trPr>
                              <w:tc>
                                <w:tcPr>
                                  <w:tcW w:w="5098" w:type="dxa"/>
                                </w:tcPr>
                                <w:p w14:paraId="35B5AFC3" w14:textId="55DDCB49" w:rsidR="00122566" w:rsidRPr="00187BFF" w:rsidRDefault="00122566" w:rsidP="007048CA">
                                  <w:pPr>
                                    <w:spacing w:line="320" w:lineRule="atLeast"/>
                                    <w:ind w:left="60" w:right="60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proofErr w:type="spell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bla</w:t>
                                  </w: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  <w:vertAlign w:val="subscript"/>
                                    </w:rPr>
                                    <w:t>CTX</w:t>
                                  </w:r>
                                  <w:proofErr w:type="spellEnd"/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  <w:vertAlign w:val="subscript"/>
                                    </w:rPr>
                                    <w:t>-M</w:t>
                                  </w: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bla</w:t>
                                  </w: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  <w:vertAlign w:val="subscript"/>
                                    </w:rPr>
                                    <w:t>TEM</w:t>
                                  </w:r>
                                  <w:proofErr w:type="spellEnd"/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 xml:space="preserve"> + </w:t>
                                  </w:r>
                                  <w:proofErr w:type="spellStart"/>
                                  <w:proofErr w:type="gram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aac</w:t>
                                  </w:r>
                                  <w:proofErr w:type="spellEnd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(</w:t>
                                  </w:r>
                                  <w:proofErr w:type="gramEnd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6')-</w:t>
                                  </w:r>
                                  <w:proofErr w:type="spell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Ib</w:t>
                                  </w:r>
                                  <w:r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-cr</w:t>
                                  </w:r>
                                  <w:proofErr w:type="spellEnd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qnrB</w:t>
                                  </w:r>
                                  <w:proofErr w:type="spellEnd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qnrS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1276" w:type="dxa"/>
                                </w:tcPr>
                                <w:p w14:paraId="1624A3A9" w14:textId="77777777" w:rsidR="00122566" w:rsidRPr="00187BFF" w:rsidRDefault="00122566" w:rsidP="00122566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955" w:type="dxa"/>
                                </w:tcPr>
                                <w:p w14:paraId="16A73961" w14:textId="77777777" w:rsidR="00122566" w:rsidRPr="00187BFF" w:rsidRDefault="00122566" w:rsidP="00122566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1481" w:type="dxa"/>
                                </w:tcPr>
                                <w:p w14:paraId="2850ED72" w14:textId="77777777" w:rsidR="00122566" w:rsidRPr="00187BFF" w:rsidRDefault="00122566" w:rsidP="00122566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937" w:type="dxa"/>
                                </w:tcPr>
                                <w:p w14:paraId="43B1F286" w14:textId="77777777" w:rsidR="00122566" w:rsidRPr="00187BFF" w:rsidRDefault="00122566" w:rsidP="00122566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1</w:t>
                                  </w:r>
                                </w:p>
                              </w:tc>
                            </w:tr>
                            <w:tr w:rsidR="00122566" w:rsidRPr="00C8362A" w14:paraId="606DA671" w14:textId="77777777" w:rsidTr="00187BFF">
                              <w:trPr>
                                <w:trHeight w:val="324"/>
                              </w:trPr>
                              <w:tc>
                                <w:tcPr>
                                  <w:tcW w:w="5098" w:type="dxa"/>
                                </w:tcPr>
                                <w:p w14:paraId="6E70109D" w14:textId="38CC9725" w:rsidR="00122566" w:rsidRPr="00187BFF" w:rsidRDefault="00122566" w:rsidP="007048CA">
                                  <w:pPr>
                                    <w:spacing w:line="320" w:lineRule="atLeast"/>
                                    <w:ind w:left="60" w:right="60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proofErr w:type="spell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bla</w:t>
                                  </w: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  <w:vertAlign w:val="subscript"/>
                                    </w:rPr>
                                    <w:t>CTX</w:t>
                                  </w:r>
                                  <w:proofErr w:type="spellEnd"/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  <w:vertAlign w:val="subscript"/>
                                    </w:rPr>
                                    <w:t>-M</w:t>
                                  </w: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bla</w:t>
                                  </w: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  <w:vertAlign w:val="subscript"/>
                                    </w:rPr>
                                    <w:t>TEM</w:t>
                                  </w:r>
                                  <w:proofErr w:type="spellEnd"/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 xml:space="preserve"> + </w:t>
                                  </w:r>
                                  <w:proofErr w:type="spellStart"/>
                                  <w:proofErr w:type="gram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aac</w:t>
                                  </w:r>
                                  <w:proofErr w:type="spellEnd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(</w:t>
                                  </w:r>
                                  <w:proofErr w:type="gramEnd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6')-</w:t>
                                  </w:r>
                                  <w:proofErr w:type="spell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Ib</w:t>
                                  </w:r>
                                  <w:r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-cr</w:t>
                                  </w:r>
                                  <w:proofErr w:type="spellEnd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qnrS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1276" w:type="dxa"/>
                                </w:tcPr>
                                <w:p w14:paraId="5C3A5211" w14:textId="77777777" w:rsidR="00122566" w:rsidRPr="00187BFF" w:rsidRDefault="00122566" w:rsidP="00122566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955" w:type="dxa"/>
                                </w:tcPr>
                                <w:p w14:paraId="446B39E8" w14:textId="77777777" w:rsidR="00122566" w:rsidRPr="00187BFF" w:rsidRDefault="00122566" w:rsidP="00122566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1481" w:type="dxa"/>
                                </w:tcPr>
                                <w:p w14:paraId="60994A0D" w14:textId="77777777" w:rsidR="00122566" w:rsidRPr="00187BFF" w:rsidRDefault="00122566" w:rsidP="00122566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937" w:type="dxa"/>
                                </w:tcPr>
                                <w:p w14:paraId="73BACD94" w14:textId="77777777" w:rsidR="00122566" w:rsidRPr="00187BFF" w:rsidRDefault="00122566" w:rsidP="00122566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1</w:t>
                                  </w:r>
                                </w:p>
                              </w:tc>
                            </w:tr>
                            <w:tr w:rsidR="00122566" w:rsidRPr="00C8362A" w14:paraId="2F789562" w14:textId="77777777" w:rsidTr="00187BFF">
                              <w:trPr>
                                <w:trHeight w:val="324"/>
                              </w:trPr>
                              <w:tc>
                                <w:tcPr>
                                  <w:tcW w:w="5098" w:type="dxa"/>
                                </w:tcPr>
                                <w:p w14:paraId="69972AAB" w14:textId="7A156DFD" w:rsidR="00122566" w:rsidRPr="00187BFF" w:rsidRDefault="00122566" w:rsidP="007048CA">
                                  <w:pPr>
                                    <w:spacing w:line="320" w:lineRule="atLeast"/>
                                    <w:ind w:left="60" w:right="60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proofErr w:type="spell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bla</w:t>
                                  </w: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  <w:vertAlign w:val="subscript"/>
                                    </w:rPr>
                                    <w:t>CTX</w:t>
                                  </w:r>
                                  <w:proofErr w:type="spellEnd"/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  <w:vertAlign w:val="subscript"/>
                                    </w:rPr>
                                    <w:t>-M</w:t>
                                  </w: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bla</w:t>
                                  </w: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  <w:vertAlign w:val="subscript"/>
                                    </w:rPr>
                                    <w:t>TEM</w:t>
                                  </w:r>
                                  <w:proofErr w:type="spellEnd"/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bla</w:t>
                                  </w: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  <w:vertAlign w:val="subscript"/>
                                    </w:rPr>
                                    <w:t>SHV</w:t>
                                  </w:r>
                                  <w:proofErr w:type="spellEnd"/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 xml:space="preserve"> + </w:t>
                                  </w:r>
                                  <w:proofErr w:type="spellStart"/>
                                  <w:proofErr w:type="gram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aac</w:t>
                                  </w:r>
                                  <w:proofErr w:type="spellEnd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(</w:t>
                                  </w:r>
                                  <w:proofErr w:type="gramEnd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6')-</w:t>
                                  </w:r>
                                  <w:proofErr w:type="spell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Ib</w:t>
                                  </w:r>
                                  <w:r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-cr</w:t>
                                  </w:r>
                                  <w:proofErr w:type="spellEnd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oqxA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1276" w:type="dxa"/>
                                </w:tcPr>
                                <w:p w14:paraId="674CD85B" w14:textId="77777777" w:rsidR="00122566" w:rsidRPr="00187BFF" w:rsidRDefault="00122566" w:rsidP="00122566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955" w:type="dxa"/>
                                </w:tcPr>
                                <w:p w14:paraId="0A150D07" w14:textId="77777777" w:rsidR="00122566" w:rsidRPr="00187BFF" w:rsidRDefault="00122566" w:rsidP="00122566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1481" w:type="dxa"/>
                                </w:tcPr>
                                <w:p w14:paraId="64A18395" w14:textId="77777777" w:rsidR="00122566" w:rsidRPr="00187BFF" w:rsidRDefault="00122566" w:rsidP="00122566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937" w:type="dxa"/>
                                </w:tcPr>
                                <w:p w14:paraId="2341D441" w14:textId="77777777" w:rsidR="00122566" w:rsidRPr="00187BFF" w:rsidRDefault="00122566" w:rsidP="00122566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1</w:t>
                                  </w:r>
                                </w:p>
                              </w:tc>
                            </w:tr>
                            <w:tr w:rsidR="00122566" w:rsidRPr="00C8362A" w14:paraId="1054CF40" w14:textId="77777777" w:rsidTr="00187BFF">
                              <w:trPr>
                                <w:trHeight w:val="663"/>
                              </w:trPr>
                              <w:tc>
                                <w:tcPr>
                                  <w:tcW w:w="5098" w:type="dxa"/>
                                </w:tcPr>
                                <w:p w14:paraId="4007AD4A" w14:textId="1BCF484D" w:rsidR="00122566" w:rsidRPr="00187BFF" w:rsidRDefault="00122566" w:rsidP="007048CA">
                                  <w:pPr>
                                    <w:spacing w:line="320" w:lineRule="atLeast"/>
                                    <w:ind w:left="60" w:right="60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proofErr w:type="spell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bla</w:t>
                                  </w: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  <w:vertAlign w:val="subscript"/>
                                    </w:rPr>
                                    <w:t>CTX</w:t>
                                  </w:r>
                                  <w:proofErr w:type="spellEnd"/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  <w:vertAlign w:val="subscript"/>
                                    </w:rPr>
                                    <w:t>-M</w:t>
                                  </w: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bla</w:t>
                                  </w: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  <w:vertAlign w:val="subscript"/>
                                    </w:rPr>
                                    <w:t>TEM</w:t>
                                  </w:r>
                                  <w:proofErr w:type="spellEnd"/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bla</w:t>
                                  </w: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  <w:vertAlign w:val="subscript"/>
                                    </w:rPr>
                                    <w:t>SHV</w:t>
                                  </w:r>
                                  <w:proofErr w:type="spellEnd"/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 xml:space="preserve"> + </w:t>
                                  </w:r>
                                  <w:proofErr w:type="spellStart"/>
                                  <w:proofErr w:type="gram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aac</w:t>
                                  </w:r>
                                  <w:proofErr w:type="spellEnd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(</w:t>
                                  </w:r>
                                  <w:proofErr w:type="gramEnd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6')-</w:t>
                                  </w:r>
                                  <w:proofErr w:type="spell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Ib</w:t>
                                  </w:r>
                                  <w:r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-cr</w:t>
                                  </w:r>
                                  <w:proofErr w:type="spellEnd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qnrS</w:t>
                                  </w:r>
                                  <w:proofErr w:type="spellEnd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oqxA</w:t>
                                  </w:r>
                                  <w:proofErr w:type="spellEnd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oqxB</w:t>
                                  </w:r>
                                  <w:proofErr w:type="spellEnd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qepA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1276" w:type="dxa"/>
                                </w:tcPr>
                                <w:p w14:paraId="018FBDD0" w14:textId="77777777" w:rsidR="00122566" w:rsidRPr="00187BFF" w:rsidRDefault="00122566" w:rsidP="00122566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955" w:type="dxa"/>
                                </w:tcPr>
                                <w:p w14:paraId="02718472" w14:textId="77777777" w:rsidR="00122566" w:rsidRPr="00187BFF" w:rsidRDefault="00122566" w:rsidP="00122566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1481" w:type="dxa"/>
                                </w:tcPr>
                                <w:p w14:paraId="57F2BF83" w14:textId="77777777" w:rsidR="00122566" w:rsidRPr="00187BFF" w:rsidRDefault="00122566" w:rsidP="00122566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937" w:type="dxa"/>
                                </w:tcPr>
                                <w:p w14:paraId="16A9EF7A" w14:textId="77777777" w:rsidR="00122566" w:rsidRPr="00187BFF" w:rsidRDefault="00122566" w:rsidP="00122566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1</w:t>
                                  </w:r>
                                </w:p>
                              </w:tc>
                            </w:tr>
                            <w:tr w:rsidR="00122566" w:rsidRPr="00C8362A" w14:paraId="0E9C5AF8" w14:textId="77777777" w:rsidTr="00187BFF">
                              <w:trPr>
                                <w:trHeight w:val="324"/>
                              </w:trPr>
                              <w:tc>
                                <w:tcPr>
                                  <w:tcW w:w="5098" w:type="dxa"/>
                                </w:tcPr>
                                <w:p w14:paraId="209F7902" w14:textId="77777777" w:rsidR="00122566" w:rsidRPr="00187BFF" w:rsidRDefault="00122566" w:rsidP="007048CA">
                                  <w:pPr>
                                    <w:spacing w:line="320" w:lineRule="atLeast"/>
                                    <w:ind w:left="60" w:right="60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proofErr w:type="spell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bla</w:t>
                                  </w: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  <w:vertAlign w:val="subscript"/>
                                    </w:rPr>
                                    <w:t>CTX</w:t>
                                  </w:r>
                                  <w:proofErr w:type="spellEnd"/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  <w:vertAlign w:val="subscript"/>
                                    </w:rPr>
                                    <w:t>-M</w:t>
                                  </w: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bla</w:t>
                                  </w: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  <w:vertAlign w:val="subscript"/>
                                    </w:rPr>
                                    <w:t>TEM</w:t>
                                  </w:r>
                                  <w:proofErr w:type="spellEnd"/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bla</w:t>
                                  </w: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  <w:vertAlign w:val="subscript"/>
                                    </w:rPr>
                                    <w:t>SHV</w:t>
                                  </w:r>
                                  <w:proofErr w:type="spellEnd"/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oqxA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1276" w:type="dxa"/>
                                </w:tcPr>
                                <w:p w14:paraId="20F20264" w14:textId="77777777" w:rsidR="00122566" w:rsidRPr="00187BFF" w:rsidRDefault="00122566" w:rsidP="00122566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955" w:type="dxa"/>
                                </w:tcPr>
                                <w:p w14:paraId="7F5286CC" w14:textId="77777777" w:rsidR="00122566" w:rsidRPr="00187BFF" w:rsidRDefault="00122566" w:rsidP="00122566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1481" w:type="dxa"/>
                                </w:tcPr>
                                <w:p w14:paraId="1C0A4376" w14:textId="77777777" w:rsidR="00122566" w:rsidRPr="00187BFF" w:rsidRDefault="00122566" w:rsidP="00122566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937" w:type="dxa"/>
                                </w:tcPr>
                                <w:p w14:paraId="50CAC960" w14:textId="77777777" w:rsidR="00122566" w:rsidRPr="00187BFF" w:rsidRDefault="00122566" w:rsidP="00122566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1</w:t>
                                  </w:r>
                                </w:p>
                              </w:tc>
                            </w:tr>
                            <w:tr w:rsidR="00122566" w:rsidRPr="00C8362A" w14:paraId="7B24810E" w14:textId="77777777" w:rsidTr="00187BFF">
                              <w:trPr>
                                <w:trHeight w:val="324"/>
                              </w:trPr>
                              <w:tc>
                                <w:tcPr>
                                  <w:tcW w:w="5098" w:type="dxa"/>
                                </w:tcPr>
                                <w:p w14:paraId="1F5A8F92" w14:textId="77777777" w:rsidR="00122566" w:rsidRPr="00187BFF" w:rsidRDefault="00122566" w:rsidP="007048CA">
                                  <w:pPr>
                                    <w:spacing w:line="320" w:lineRule="atLeast"/>
                                    <w:ind w:left="60" w:right="60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proofErr w:type="spell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bla</w:t>
                                  </w: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  <w:vertAlign w:val="subscript"/>
                                    </w:rPr>
                                    <w:t>CTX</w:t>
                                  </w:r>
                                  <w:proofErr w:type="spellEnd"/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  <w:vertAlign w:val="subscript"/>
                                    </w:rPr>
                                    <w:t>-M</w:t>
                                  </w: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bla</w:t>
                                  </w: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  <w:vertAlign w:val="subscript"/>
                                    </w:rPr>
                                    <w:t>TEM</w:t>
                                  </w:r>
                                  <w:proofErr w:type="spellEnd"/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bla</w:t>
                                  </w: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  <w:vertAlign w:val="subscript"/>
                                    </w:rPr>
                                    <w:t>SHV</w:t>
                                  </w:r>
                                  <w:proofErr w:type="spellEnd"/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oqxA</w:t>
                                  </w:r>
                                  <w:proofErr w:type="spellEnd"/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oqxB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1276" w:type="dxa"/>
                                </w:tcPr>
                                <w:p w14:paraId="7042A5B5" w14:textId="77777777" w:rsidR="00122566" w:rsidRPr="00187BFF" w:rsidRDefault="00122566" w:rsidP="00122566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955" w:type="dxa"/>
                                </w:tcPr>
                                <w:p w14:paraId="47DC1082" w14:textId="77777777" w:rsidR="00122566" w:rsidRPr="00187BFF" w:rsidRDefault="00122566" w:rsidP="00122566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1481" w:type="dxa"/>
                                </w:tcPr>
                                <w:p w14:paraId="60721986" w14:textId="77777777" w:rsidR="00122566" w:rsidRPr="00187BFF" w:rsidRDefault="00122566" w:rsidP="00122566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937" w:type="dxa"/>
                                </w:tcPr>
                                <w:p w14:paraId="144A22C4" w14:textId="77777777" w:rsidR="00122566" w:rsidRPr="00187BFF" w:rsidRDefault="00122566" w:rsidP="00122566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1</w:t>
                                  </w:r>
                                </w:p>
                              </w:tc>
                            </w:tr>
                            <w:tr w:rsidR="00122566" w:rsidRPr="00C8362A" w14:paraId="3C65BDEF" w14:textId="77777777" w:rsidTr="00187BFF">
                              <w:trPr>
                                <w:trHeight w:val="324"/>
                              </w:trPr>
                              <w:tc>
                                <w:tcPr>
                                  <w:tcW w:w="5098" w:type="dxa"/>
                                </w:tcPr>
                                <w:p w14:paraId="4277FDB5" w14:textId="77777777" w:rsidR="00122566" w:rsidRPr="00187BFF" w:rsidRDefault="00122566" w:rsidP="007048CA">
                                  <w:pPr>
                                    <w:spacing w:line="320" w:lineRule="atLeast"/>
                                    <w:ind w:left="60" w:right="60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proofErr w:type="spell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bla</w:t>
                                  </w: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  <w:vertAlign w:val="subscript"/>
                                    </w:rPr>
                                    <w:t>CTX</w:t>
                                  </w:r>
                                  <w:proofErr w:type="spellEnd"/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  <w:vertAlign w:val="subscript"/>
                                    </w:rPr>
                                    <w:t>-M</w:t>
                                  </w: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bla</w:t>
                                  </w: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  <w:vertAlign w:val="subscript"/>
                                    </w:rPr>
                                    <w:t>TEM</w:t>
                                  </w:r>
                                  <w:proofErr w:type="spellEnd"/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oqxB</w:t>
                                  </w:r>
                                  <w:proofErr w:type="spellEnd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qepA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1276" w:type="dxa"/>
                                </w:tcPr>
                                <w:p w14:paraId="104CD9E8" w14:textId="77777777" w:rsidR="00122566" w:rsidRPr="00187BFF" w:rsidRDefault="00122566" w:rsidP="00122566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955" w:type="dxa"/>
                                </w:tcPr>
                                <w:p w14:paraId="6F5041E4" w14:textId="77777777" w:rsidR="00122566" w:rsidRPr="00187BFF" w:rsidRDefault="00122566" w:rsidP="00122566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1481" w:type="dxa"/>
                                </w:tcPr>
                                <w:p w14:paraId="74FCB2E6" w14:textId="77777777" w:rsidR="00122566" w:rsidRPr="00187BFF" w:rsidRDefault="00122566" w:rsidP="00122566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937" w:type="dxa"/>
                                </w:tcPr>
                                <w:p w14:paraId="1D681120" w14:textId="77777777" w:rsidR="00122566" w:rsidRPr="00187BFF" w:rsidRDefault="00122566" w:rsidP="00122566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1</w:t>
                                  </w:r>
                                </w:p>
                              </w:tc>
                            </w:tr>
                            <w:tr w:rsidR="00122566" w:rsidRPr="00C8362A" w14:paraId="3C629B8C" w14:textId="77777777" w:rsidTr="00187BFF">
                              <w:trPr>
                                <w:trHeight w:val="324"/>
                              </w:trPr>
                              <w:tc>
                                <w:tcPr>
                                  <w:tcW w:w="5098" w:type="dxa"/>
                                </w:tcPr>
                                <w:p w14:paraId="26345457" w14:textId="77777777" w:rsidR="00122566" w:rsidRPr="00187BFF" w:rsidRDefault="00122566" w:rsidP="007048CA">
                                  <w:pPr>
                                    <w:spacing w:line="320" w:lineRule="atLeast"/>
                                    <w:ind w:left="60" w:right="60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proofErr w:type="spell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bla</w:t>
                                  </w: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  <w:vertAlign w:val="subscript"/>
                                    </w:rPr>
                                    <w:t>CTX</w:t>
                                  </w:r>
                                  <w:proofErr w:type="spellEnd"/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  <w:vertAlign w:val="subscript"/>
                                    </w:rPr>
                                    <w:t>-M</w:t>
                                  </w: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bla</w:t>
                                  </w: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  <w:vertAlign w:val="subscript"/>
                                    </w:rPr>
                                    <w:t>TEM</w:t>
                                  </w:r>
                                  <w:proofErr w:type="spellEnd"/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qepA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1276" w:type="dxa"/>
                                </w:tcPr>
                                <w:p w14:paraId="40945144" w14:textId="77777777" w:rsidR="00122566" w:rsidRPr="00187BFF" w:rsidRDefault="00122566" w:rsidP="00122566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955" w:type="dxa"/>
                                </w:tcPr>
                                <w:p w14:paraId="14FE785F" w14:textId="77777777" w:rsidR="00122566" w:rsidRPr="00187BFF" w:rsidRDefault="00122566" w:rsidP="00122566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1481" w:type="dxa"/>
                                </w:tcPr>
                                <w:p w14:paraId="015C7FC0" w14:textId="77777777" w:rsidR="00122566" w:rsidRPr="00187BFF" w:rsidRDefault="00122566" w:rsidP="00122566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3</w:t>
                                  </w:r>
                                </w:p>
                              </w:tc>
                              <w:tc>
                                <w:tcPr>
                                  <w:tcW w:w="937" w:type="dxa"/>
                                </w:tcPr>
                                <w:p w14:paraId="549D94CF" w14:textId="77777777" w:rsidR="00122566" w:rsidRPr="00187BFF" w:rsidRDefault="00122566" w:rsidP="00122566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3</w:t>
                                  </w:r>
                                </w:p>
                              </w:tc>
                            </w:tr>
                            <w:tr w:rsidR="00122566" w:rsidRPr="00C8362A" w14:paraId="13220177" w14:textId="77777777" w:rsidTr="00187BFF">
                              <w:trPr>
                                <w:trHeight w:val="324"/>
                              </w:trPr>
                              <w:tc>
                                <w:tcPr>
                                  <w:tcW w:w="5098" w:type="dxa"/>
                                </w:tcPr>
                                <w:p w14:paraId="2DF620B4" w14:textId="77777777" w:rsidR="00122566" w:rsidRPr="00187BFF" w:rsidRDefault="00122566" w:rsidP="007048CA">
                                  <w:pPr>
                                    <w:spacing w:line="320" w:lineRule="atLeast"/>
                                    <w:ind w:left="60" w:right="60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proofErr w:type="spell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bla</w:t>
                                  </w: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  <w:vertAlign w:val="subscript"/>
                                    </w:rPr>
                                    <w:t>CTX</w:t>
                                  </w:r>
                                  <w:proofErr w:type="spellEnd"/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  <w:vertAlign w:val="subscript"/>
                                    </w:rPr>
                                    <w:t>-M</w:t>
                                  </w: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bla</w:t>
                                  </w: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  <w:vertAlign w:val="subscript"/>
                                    </w:rPr>
                                    <w:t>TEM</w:t>
                                  </w:r>
                                  <w:proofErr w:type="spellEnd"/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qnrB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1276" w:type="dxa"/>
                                </w:tcPr>
                                <w:p w14:paraId="565160DF" w14:textId="77777777" w:rsidR="00122566" w:rsidRPr="00187BFF" w:rsidRDefault="00122566" w:rsidP="00122566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955" w:type="dxa"/>
                                </w:tcPr>
                                <w:p w14:paraId="0AFE2FCB" w14:textId="77777777" w:rsidR="00122566" w:rsidRPr="00187BFF" w:rsidRDefault="00122566" w:rsidP="00122566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1481" w:type="dxa"/>
                                </w:tcPr>
                                <w:p w14:paraId="547C3DFC" w14:textId="77777777" w:rsidR="00122566" w:rsidRPr="00187BFF" w:rsidRDefault="00122566" w:rsidP="00122566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937" w:type="dxa"/>
                                </w:tcPr>
                                <w:p w14:paraId="3D62D213" w14:textId="77777777" w:rsidR="00122566" w:rsidRPr="00187BFF" w:rsidRDefault="00122566" w:rsidP="00122566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2</w:t>
                                  </w:r>
                                </w:p>
                              </w:tc>
                            </w:tr>
                            <w:tr w:rsidR="00122566" w:rsidRPr="00C8362A" w14:paraId="28506088" w14:textId="77777777" w:rsidTr="00187BFF">
                              <w:trPr>
                                <w:trHeight w:val="324"/>
                              </w:trPr>
                              <w:tc>
                                <w:tcPr>
                                  <w:tcW w:w="5098" w:type="dxa"/>
                                </w:tcPr>
                                <w:p w14:paraId="1A9EEE8D" w14:textId="77777777" w:rsidR="00122566" w:rsidRPr="00187BFF" w:rsidRDefault="00122566" w:rsidP="007048CA">
                                  <w:pPr>
                                    <w:spacing w:line="320" w:lineRule="atLeast"/>
                                    <w:ind w:left="60" w:right="60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proofErr w:type="spell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bla</w:t>
                                  </w: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  <w:vertAlign w:val="subscript"/>
                                    </w:rPr>
                                    <w:t>CTX</w:t>
                                  </w:r>
                                  <w:proofErr w:type="spellEnd"/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  <w:vertAlign w:val="subscript"/>
                                    </w:rPr>
                                    <w:t>-M</w:t>
                                  </w: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bla</w:t>
                                  </w: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  <w:vertAlign w:val="subscript"/>
                                    </w:rPr>
                                    <w:t>TEM</w:t>
                                  </w:r>
                                  <w:proofErr w:type="spellEnd"/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qnrS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1276" w:type="dxa"/>
                                </w:tcPr>
                                <w:p w14:paraId="5E32532A" w14:textId="77777777" w:rsidR="00122566" w:rsidRPr="00187BFF" w:rsidRDefault="00122566" w:rsidP="00122566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955" w:type="dxa"/>
                                </w:tcPr>
                                <w:p w14:paraId="4BAD5816" w14:textId="77777777" w:rsidR="00122566" w:rsidRPr="00187BFF" w:rsidRDefault="00122566" w:rsidP="00122566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1481" w:type="dxa"/>
                                </w:tcPr>
                                <w:p w14:paraId="54191810" w14:textId="77777777" w:rsidR="00122566" w:rsidRPr="00187BFF" w:rsidRDefault="00122566" w:rsidP="00122566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937" w:type="dxa"/>
                                </w:tcPr>
                                <w:p w14:paraId="61BCF002" w14:textId="77777777" w:rsidR="00122566" w:rsidRPr="00187BFF" w:rsidRDefault="00122566" w:rsidP="00122566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1</w:t>
                                  </w:r>
                                </w:p>
                              </w:tc>
                            </w:tr>
                            <w:tr w:rsidR="00122566" w:rsidRPr="00C8362A" w14:paraId="5C90993F" w14:textId="77777777" w:rsidTr="00187BFF">
                              <w:trPr>
                                <w:trHeight w:val="324"/>
                              </w:trPr>
                              <w:tc>
                                <w:tcPr>
                                  <w:tcW w:w="5098" w:type="dxa"/>
                                </w:tcPr>
                                <w:p w14:paraId="2E941926" w14:textId="77777777" w:rsidR="00122566" w:rsidRPr="00187BFF" w:rsidRDefault="00122566" w:rsidP="007048CA">
                                  <w:pPr>
                                    <w:spacing w:line="320" w:lineRule="atLeast"/>
                                    <w:ind w:left="60" w:right="60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proofErr w:type="spell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bla</w:t>
                                  </w: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  <w:vertAlign w:val="subscript"/>
                                    </w:rPr>
                                    <w:t>CTX</w:t>
                                  </w:r>
                                  <w:proofErr w:type="spellEnd"/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  <w:vertAlign w:val="subscript"/>
                                    </w:rPr>
                                    <w:t>-M</w:t>
                                  </w: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qepA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1276" w:type="dxa"/>
                                </w:tcPr>
                                <w:p w14:paraId="0295952F" w14:textId="77777777" w:rsidR="00122566" w:rsidRPr="00187BFF" w:rsidRDefault="00122566" w:rsidP="00122566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955" w:type="dxa"/>
                                </w:tcPr>
                                <w:p w14:paraId="3F88DF67" w14:textId="77777777" w:rsidR="00122566" w:rsidRPr="00187BFF" w:rsidRDefault="00122566" w:rsidP="00122566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1481" w:type="dxa"/>
                                </w:tcPr>
                                <w:p w14:paraId="00EF3629" w14:textId="77777777" w:rsidR="00122566" w:rsidRPr="00187BFF" w:rsidRDefault="00122566" w:rsidP="00122566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2</w:t>
                                  </w:r>
                                </w:p>
                              </w:tc>
                              <w:tc>
                                <w:tcPr>
                                  <w:tcW w:w="937" w:type="dxa"/>
                                </w:tcPr>
                                <w:p w14:paraId="73FD6ECD" w14:textId="77777777" w:rsidR="00122566" w:rsidRPr="00187BFF" w:rsidRDefault="00122566" w:rsidP="00122566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2</w:t>
                                  </w:r>
                                </w:p>
                              </w:tc>
                            </w:tr>
                            <w:tr w:rsidR="00122566" w:rsidRPr="00C8362A" w14:paraId="347D7D77" w14:textId="77777777" w:rsidTr="00187BFF">
                              <w:trPr>
                                <w:trHeight w:val="308"/>
                              </w:trPr>
                              <w:tc>
                                <w:tcPr>
                                  <w:tcW w:w="5098" w:type="dxa"/>
                                  <w:tcBorders>
                                    <w:bottom w:val="single" w:sz="12" w:space="0" w:color="auto"/>
                                  </w:tcBorders>
                                </w:tcPr>
                                <w:p w14:paraId="3253E51F" w14:textId="77777777" w:rsidR="00122566" w:rsidRPr="00187BFF" w:rsidRDefault="00122566" w:rsidP="007048CA">
                                  <w:pPr>
                                    <w:spacing w:line="320" w:lineRule="atLeast"/>
                                    <w:ind w:left="60" w:right="60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proofErr w:type="spell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bla</w:t>
                                  </w: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  <w:vertAlign w:val="subscript"/>
                                    </w:rPr>
                                    <w:t>CTX</w:t>
                                  </w:r>
                                  <w:proofErr w:type="spellEnd"/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  <w:vertAlign w:val="subscript"/>
                                    </w:rPr>
                                    <w:t>-M</w:t>
                                  </w: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qnrB</w:t>
                                  </w:r>
                                  <w:proofErr w:type="spellEnd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qnrS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1276" w:type="dxa"/>
                                  <w:tcBorders>
                                    <w:bottom w:val="single" w:sz="12" w:space="0" w:color="auto"/>
                                  </w:tcBorders>
                                </w:tcPr>
                                <w:p w14:paraId="5789AAEE" w14:textId="77777777" w:rsidR="00122566" w:rsidRPr="00187BFF" w:rsidRDefault="00122566" w:rsidP="00122566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955" w:type="dxa"/>
                                  <w:tcBorders>
                                    <w:bottom w:val="single" w:sz="12" w:space="0" w:color="auto"/>
                                  </w:tcBorders>
                                </w:tcPr>
                                <w:p w14:paraId="576F500A" w14:textId="77777777" w:rsidR="00122566" w:rsidRPr="00187BFF" w:rsidRDefault="00122566" w:rsidP="00122566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1481" w:type="dxa"/>
                                  <w:tcBorders>
                                    <w:bottom w:val="single" w:sz="12" w:space="0" w:color="auto"/>
                                  </w:tcBorders>
                                </w:tcPr>
                                <w:p w14:paraId="645E78D5" w14:textId="77777777" w:rsidR="00122566" w:rsidRPr="00187BFF" w:rsidRDefault="00122566" w:rsidP="00122566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937" w:type="dxa"/>
                                  <w:tcBorders>
                                    <w:bottom w:val="single" w:sz="12" w:space="0" w:color="auto"/>
                                  </w:tcBorders>
                                </w:tcPr>
                                <w:p w14:paraId="174E5E1F" w14:textId="77777777" w:rsidR="00122566" w:rsidRPr="00187BFF" w:rsidRDefault="00122566" w:rsidP="00122566">
                                  <w:pPr>
                                    <w:spacing w:line="320" w:lineRule="atLeast"/>
                                    <w:ind w:left="60" w:right="60"/>
                                    <w:jc w:val="center"/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</w:pPr>
                                  <w:r w:rsidRPr="00187BFF">
                                    <w:rPr>
                                      <w:color w:val="000000" w:themeColor="text1"/>
                                      <w:sz w:val="22"/>
                                      <w:szCs w:val="22"/>
                                    </w:rPr>
                                    <w:t>1</w:t>
                                  </w:r>
                                </w:p>
                              </w:tc>
                            </w:tr>
                          </w:tbl>
                          <w:p w14:paraId="4D430C88" w14:textId="77777777" w:rsidR="00122566" w:rsidRPr="007048CA" w:rsidRDefault="00122566" w:rsidP="00187BFF">
                            <w:pPr>
                              <w:rPr>
                                <w:lang w:val="fr-FR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015A09D9" id="_x0000_s1033" type="#_x0000_t202" style="position:absolute;margin-left:0;margin-top:0;width:503.45pt;height:160.8pt;z-index:251891712;visibility:visible;mso-wrap-style:square;mso-width-percent:0;mso-height-percent:200;mso-wrap-distance-left:9pt;mso-wrap-distance-top:3.6pt;mso-wrap-distance-right:9pt;mso-wrap-distance-bottom:3.6pt;mso-position-horizontal:center;mso-position-horizontal-relative:margin;mso-position-vertical:top;mso-position-vertical-relative:margin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" stroked="f">
                <v:textbox style="mso-fit-shape-to-text:t">
                  <w:txbxContent>
                    <w:p w14:paraId="472F57D2" w14:textId="1759E178" w:rsidR="00122566" w:rsidRDefault="00122566" w:rsidP="00DD4C2D">
                      <w:pPr>
                        <w:spacing w:after="0" w:line="240" w:lineRule="auto"/>
                        <w:rPr>
                          <w:i/>
                        </w:rPr>
                      </w:pPr>
                      <w:r>
                        <w:rPr>
                          <w:b/>
                        </w:rPr>
                        <w:t>S</w:t>
                      </w:r>
                      <w:r w:rsidR="00B34A2B">
                        <w:rPr>
                          <w:b/>
                        </w:rPr>
                        <w:t>upplementary table S5</w:t>
                      </w:r>
                      <w:r w:rsidRPr="00187BFF">
                        <w:rPr>
                          <w:b/>
                        </w:rPr>
                        <w:t>:</w:t>
                      </w:r>
                      <w:r w:rsidRPr="00187BFF">
                        <w:t xml:space="preserve"> </w:t>
                      </w:r>
                      <w:r>
                        <w:t xml:space="preserve">Frequency of ESBL and PMQR gene combination in ciprofloxacin-resistant </w:t>
                      </w:r>
                      <w:r w:rsidRPr="0009413F">
                        <w:rPr>
                          <w:i/>
                        </w:rPr>
                        <w:t>ESBL</w:t>
                      </w:r>
                      <w:r>
                        <w:t>-</w:t>
                      </w:r>
                      <w:r w:rsidRPr="0009413F">
                        <w:rPr>
                          <w:i/>
                        </w:rPr>
                        <w:t>E. coli</w:t>
                      </w:r>
                    </w:p>
                    <w:tbl>
                      <w:tblPr>
                        <w:tblStyle w:val="TableGrid"/>
                        <w:tblW w:w="9747" w:type="dxa"/>
                        <w:tblBorders>
                          <w:top w:val="none" w:sz="0" w:space="0" w:color="auto"/>
                          <w:left w:val="none" w:sz="0" w:space="0" w:color="auto"/>
                          <w:bottom w:val="none" w:sz="0" w:space="0" w:color="auto"/>
                          <w:right w:val="none" w:sz="0" w:space="0" w:color="auto"/>
                          <w:insideH w:val="none" w:sz="0" w:space="0" w:color="auto"/>
                          <w:insideV w:val="none" w:sz="0" w:space="0" w:color="auto"/>
                        </w:tblBorders>
                        <w:tblLayout w:type="fixed"/>
                        <w:tblLook w:val="04A0" w:firstRow="1" w:lastRow="0" w:firstColumn="1" w:lastColumn="0" w:noHBand="0" w:noVBand="1"/>
                      </w:tblPr>
                      <w:tblGrid>
                        <w:gridCol w:w="5098"/>
                        <w:gridCol w:w="1276"/>
                        <w:gridCol w:w="955"/>
                        <w:gridCol w:w="1481"/>
                        <w:gridCol w:w="937"/>
                      </w:tblGrid>
                      <w:tr w:rsidR="00122566" w:rsidRPr="00C8362A" w14:paraId="1C9BE345" w14:textId="77777777" w:rsidTr="00187BFF">
                        <w:trPr>
                          <w:trHeight w:val="40"/>
                        </w:trPr>
                        <w:tc>
                          <w:tcPr>
                            <w:tcW w:w="5098" w:type="dxa"/>
                            <w:tcBorders>
                              <w:top w:val="single" w:sz="12" w:space="0" w:color="auto"/>
                              <w:bottom w:val="single" w:sz="12" w:space="0" w:color="auto"/>
                            </w:tcBorders>
                          </w:tcPr>
                          <w:p w14:paraId="7E48E3E9" w14:textId="77777777" w:rsidR="00122566" w:rsidRPr="00187BFF" w:rsidRDefault="00122566" w:rsidP="00DD4C2D">
                            <w:pPr>
                              <w:spacing w:line="240" w:lineRule="auto"/>
                              <w:jc w:val="center"/>
                              <w:rPr>
                                <w:b/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b/>
                                <w:sz w:val="22"/>
                                <w:szCs w:val="22"/>
                              </w:rPr>
                              <w:t>Frequency of ESBL and PMQR gene combination</w:t>
                            </w:r>
                          </w:p>
                        </w:tc>
                        <w:tc>
                          <w:tcPr>
                            <w:tcW w:w="1276" w:type="dxa"/>
                            <w:tcBorders>
                              <w:top w:val="single" w:sz="12" w:space="0" w:color="auto"/>
                              <w:bottom w:val="single" w:sz="12" w:space="0" w:color="auto"/>
                            </w:tcBorders>
                            <w:vAlign w:val="bottom"/>
                          </w:tcPr>
                          <w:p w14:paraId="4D5C4C91" w14:textId="77777777" w:rsidR="00122566" w:rsidRPr="00187BFF" w:rsidRDefault="00122566" w:rsidP="00122566">
                            <w:pPr>
                              <w:spacing w:line="240" w:lineRule="auto"/>
                              <w:ind w:left="60" w:right="60"/>
                              <w:jc w:val="center"/>
                              <w:rPr>
                                <w:b/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b/>
                                <w:color w:val="000000" w:themeColor="text1"/>
                                <w:sz w:val="22"/>
                                <w:szCs w:val="22"/>
                              </w:rPr>
                              <w:t>Patient</w:t>
                            </w:r>
                          </w:p>
                        </w:tc>
                        <w:tc>
                          <w:tcPr>
                            <w:tcW w:w="955" w:type="dxa"/>
                            <w:tcBorders>
                              <w:top w:val="single" w:sz="12" w:space="0" w:color="auto"/>
                              <w:bottom w:val="single" w:sz="12" w:space="0" w:color="auto"/>
                            </w:tcBorders>
                            <w:vAlign w:val="bottom"/>
                          </w:tcPr>
                          <w:p w14:paraId="68F2384E" w14:textId="77777777" w:rsidR="00122566" w:rsidRPr="00187BFF" w:rsidRDefault="00122566" w:rsidP="00122566">
                            <w:pPr>
                              <w:spacing w:line="240" w:lineRule="auto"/>
                              <w:ind w:left="60" w:right="60"/>
                              <w:jc w:val="center"/>
                              <w:rPr>
                                <w:b/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b/>
                                <w:color w:val="000000" w:themeColor="text1"/>
                                <w:sz w:val="22"/>
                                <w:szCs w:val="22"/>
                              </w:rPr>
                              <w:t>HEV</w:t>
                            </w:r>
                          </w:p>
                        </w:tc>
                        <w:tc>
                          <w:tcPr>
                            <w:tcW w:w="1481" w:type="dxa"/>
                            <w:tcBorders>
                              <w:top w:val="single" w:sz="12" w:space="0" w:color="auto"/>
                              <w:bottom w:val="single" w:sz="12" w:space="0" w:color="auto"/>
                            </w:tcBorders>
                            <w:vAlign w:val="bottom"/>
                          </w:tcPr>
                          <w:p w14:paraId="2F66FC2D" w14:textId="77777777" w:rsidR="00122566" w:rsidRPr="00187BFF" w:rsidRDefault="00122566" w:rsidP="00122566">
                            <w:pPr>
                              <w:spacing w:line="240" w:lineRule="auto"/>
                              <w:ind w:left="60" w:right="60"/>
                              <w:jc w:val="center"/>
                              <w:rPr>
                                <w:b/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b/>
                                <w:color w:val="000000" w:themeColor="text1"/>
                                <w:sz w:val="22"/>
                                <w:szCs w:val="22"/>
                              </w:rPr>
                              <w:t>HWW</w:t>
                            </w:r>
                          </w:p>
                        </w:tc>
                        <w:tc>
                          <w:tcPr>
                            <w:tcW w:w="937" w:type="dxa"/>
                            <w:tcBorders>
                              <w:top w:val="single" w:sz="12" w:space="0" w:color="auto"/>
                              <w:bottom w:val="single" w:sz="12" w:space="0" w:color="auto"/>
                            </w:tcBorders>
                          </w:tcPr>
                          <w:p w14:paraId="1CE51D25" w14:textId="4A6346C6" w:rsidR="00122566" w:rsidRPr="00187BFF" w:rsidRDefault="00122566" w:rsidP="00122566">
                            <w:pPr>
                              <w:spacing w:line="240" w:lineRule="auto"/>
                              <w:jc w:val="center"/>
                              <w:rPr>
                                <w:b/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b/>
                                <w:color w:val="000000" w:themeColor="text1"/>
                                <w:sz w:val="22"/>
                                <w:szCs w:val="22"/>
                              </w:rPr>
                              <w:t>Total</w:t>
                            </w:r>
                          </w:p>
                        </w:tc>
                      </w:tr>
                      <w:tr w:rsidR="00122566" w:rsidRPr="00C8362A" w14:paraId="27257693" w14:textId="77777777" w:rsidTr="00815790">
                        <w:trPr>
                          <w:trHeight w:val="44"/>
                        </w:trPr>
                        <w:tc>
                          <w:tcPr>
                            <w:tcW w:w="5098" w:type="dxa"/>
                            <w:tcBorders>
                              <w:top w:val="single" w:sz="12" w:space="0" w:color="auto"/>
                            </w:tcBorders>
                          </w:tcPr>
                          <w:p w14:paraId="236A84D7" w14:textId="77777777" w:rsidR="00122566" w:rsidRPr="00187BFF" w:rsidRDefault="00122566" w:rsidP="007048CA">
                            <w:pPr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At least one ESBL and one PMQR gene</w:t>
                            </w:r>
                          </w:p>
                        </w:tc>
                        <w:tc>
                          <w:tcPr>
                            <w:tcW w:w="1276" w:type="dxa"/>
                            <w:tcBorders>
                              <w:top w:val="single" w:sz="12" w:space="0" w:color="auto"/>
                            </w:tcBorders>
                          </w:tcPr>
                          <w:p w14:paraId="4876FD7A" w14:textId="77777777" w:rsidR="00122566" w:rsidRPr="00187BFF" w:rsidRDefault="00122566" w:rsidP="00122566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19/26</w:t>
                            </w:r>
                          </w:p>
                        </w:tc>
                        <w:tc>
                          <w:tcPr>
                            <w:tcW w:w="955" w:type="dxa"/>
                            <w:tcBorders>
                              <w:top w:val="single" w:sz="12" w:space="0" w:color="auto"/>
                            </w:tcBorders>
                          </w:tcPr>
                          <w:p w14:paraId="17E71534" w14:textId="77777777" w:rsidR="00122566" w:rsidRPr="00187BFF" w:rsidRDefault="00122566" w:rsidP="00122566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5/7</w:t>
                            </w:r>
                          </w:p>
                        </w:tc>
                        <w:tc>
                          <w:tcPr>
                            <w:tcW w:w="1481" w:type="dxa"/>
                            <w:tcBorders>
                              <w:top w:val="single" w:sz="12" w:space="0" w:color="auto"/>
                            </w:tcBorders>
                          </w:tcPr>
                          <w:p w14:paraId="1725243D" w14:textId="77777777" w:rsidR="00122566" w:rsidRPr="00187BFF" w:rsidRDefault="00122566" w:rsidP="00122566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29/34</w:t>
                            </w:r>
                          </w:p>
                        </w:tc>
                        <w:tc>
                          <w:tcPr>
                            <w:tcW w:w="937" w:type="dxa"/>
                            <w:tcBorders>
                              <w:top w:val="single" w:sz="12" w:space="0" w:color="auto"/>
                            </w:tcBorders>
                          </w:tcPr>
                          <w:p w14:paraId="06EC026B" w14:textId="77777777" w:rsidR="00122566" w:rsidRPr="00187BFF" w:rsidRDefault="00122566" w:rsidP="00122566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53/67</w:t>
                            </w:r>
                          </w:p>
                        </w:tc>
                      </w:tr>
                      <w:tr w:rsidR="00122566" w:rsidRPr="00C8362A" w14:paraId="481F2766" w14:textId="77777777" w:rsidTr="00187BFF">
                        <w:trPr>
                          <w:trHeight w:val="324"/>
                        </w:trPr>
                        <w:tc>
                          <w:tcPr>
                            <w:tcW w:w="5098" w:type="dxa"/>
                          </w:tcPr>
                          <w:p w14:paraId="6342A59D" w14:textId="2E9E2A1F" w:rsidR="00122566" w:rsidRPr="00187BFF" w:rsidRDefault="00122566" w:rsidP="007048CA">
                            <w:pPr>
                              <w:spacing w:line="320" w:lineRule="atLeast"/>
                              <w:ind w:left="60" w:right="60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 xml:space="preserve"> </w:t>
                            </w:r>
                            <w:proofErr w:type="spell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bla</w:t>
                            </w: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  <w:vertAlign w:val="subscript"/>
                              </w:rPr>
                              <w:t>TEM</w:t>
                            </w:r>
                            <w:proofErr w:type="spellEnd"/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 xml:space="preserve"> + </w:t>
                            </w:r>
                            <w:proofErr w:type="spellStart"/>
                            <w:proofErr w:type="gram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aac</w:t>
                            </w:r>
                            <w:proofErr w:type="spellEnd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(</w:t>
                            </w:r>
                            <w:proofErr w:type="gramEnd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6')-</w:t>
                            </w:r>
                            <w:proofErr w:type="spell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Ib</w:t>
                            </w:r>
                            <w:r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-cr</w:t>
                            </w:r>
                            <w:proofErr w:type="spellEnd"/>
                          </w:p>
                        </w:tc>
                        <w:tc>
                          <w:tcPr>
                            <w:tcW w:w="1276" w:type="dxa"/>
                          </w:tcPr>
                          <w:p w14:paraId="0ED86B6E" w14:textId="77777777" w:rsidR="00122566" w:rsidRPr="00187BFF" w:rsidRDefault="00122566" w:rsidP="00122566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955" w:type="dxa"/>
                          </w:tcPr>
                          <w:p w14:paraId="1F9E03F3" w14:textId="77777777" w:rsidR="00122566" w:rsidRPr="00187BFF" w:rsidRDefault="00122566" w:rsidP="00122566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1481" w:type="dxa"/>
                          </w:tcPr>
                          <w:p w14:paraId="0C0A4278" w14:textId="77777777" w:rsidR="00122566" w:rsidRPr="00187BFF" w:rsidRDefault="00122566" w:rsidP="00122566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937" w:type="dxa"/>
                          </w:tcPr>
                          <w:p w14:paraId="00A4AA1F" w14:textId="77777777" w:rsidR="00122566" w:rsidRPr="00187BFF" w:rsidRDefault="00122566" w:rsidP="00122566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1</w:t>
                            </w:r>
                          </w:p>
                        </w:tc>
                      </w:tr>
                      <w:tr w:rsidR="00122566" w:rsidRPr="00C8362A" w14:paraId="36E71677" w14:textId="77777777" w:rsidTr="00187BFF">
                        <w:trPr>
                          <w:trHeight w:val="324"/>
                        </w:trPr>
                        <w:tc>
                          <w:tcPr>
                            <w:tcW w:w="5098" w:type="dxa"/>
                          </w:tcPr>
                          <w:p w14:paraId="6E376079" w14:textId="77777777" w:rsidR="00122566" w:rsidRPr="00187BFF" w:rsidRDefault="00122566" w:rsidP="007048CA">
                            <w:pPr>
                              <w:spacing w:line="320" w:lineRule="atLeast"/>
                              <w:ind w:left="60" w:right="60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 xml:space="preserve"> </w:t>
                            </w:r>
                            <w:proofErr w:type="spell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bla</w:t>
                            </w: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  <w:vertAlign w:val="subscript"/>
                              </w:rPr>
                              <w:t>TEM</w:t>
                            </w:r>
                            <w:proofErr w:type="spellEnd"/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 xml:space="preserve"> + </w:t>
                            </w:r>
                            <w:proofErr w:type="spell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qnrA</w:t>
                            </w:r>
                            <w:proofErr w:type="spellEnd"/>
                          </w:p>
                        </w:tc>
                        <w:tc>
                          <w:tcPr>
                            <w:tcW w:w="1276" w:type="dxa"/>
                          </w:tcPr>
                          <w:p w14:paraId="5D7D0741" w14:textId="77777777" w:rsidR="00122566" w:rsidRPr="00187BFF" w:rsidRDefault="00122566" w:rsidP="00122566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955" w:type="dxa"/>
                          </w:tcPr>
                          <w:p w14:paraId="208C27D9" w14:textId="77777777" w:rsidR="00122566" w:rsidRPr="00187BFF" w:rsidRDefault="00122566" w:rsidP="00122566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1481" w:type="dxa"/>
                          </w:tcPr>
                          <w:p w14:paraId="3BE18480" w14:textId="77777777" w:rsidR="00122566" w:rsidRPr="00187BFF" w:rsidRDefault="00122566" w:rsidP="00122566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937" w:type="dxa"/>
                          </w:tcPr>
                          <w:p w14:paraId="55A50614" w14:textId="77777777" w:rsidR="00122566" w:rsidRPr="00187BFF" w:rsidRDefault="00122566" w:rsidP="00122566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1</w:t>
                            </w:r>
                          </w:p>
                        </w:tc>
                      </w:tr>
                      <w:tr w:rsidR="00122566" w:rsidRPr="00C8362A" w14:paraId="02CD898D" w14:textId="77777777" w:rsidTr="00187BFF">
                        <w:trPr>
                          <w:trHeight w:val="324"/>
                        </w:trPr>
                        <w:tc>
                          <w:tcPr>
                            <w:tcW w:w="5098" w:type="dxa"/>
                          </w:tcPr>
                          <w:p w14:paraId="5A55ADF8" w14:textId="04C2C4C7" w:rsidR="00122566" w:rsidRPr="00187BFF" w:rsidRDefault="00122566" w:rsidP="007048CA">
                            <w:pPr>
                              <w:spacing w:line="320" w:lineRule="atLeast"/>
                              <w:ind w:left="60" w:right="60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proofErr w:type="spell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bla</w:t>
                            </w: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  <w:vertAlign w:val="subscript"/>
                              </w:rPr>
                              <w:t>CTX</w:t>
                            </w:r>
                            <w:proofErr w:type="spellEnd"/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  <w:vertAlign w:val="subscript"/>
                              </w:rPr>
                              <w:t>-M</w:t>
                            </w: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 xml:space="preserve"> + </w:t>
                            </w:r>
                            <w:proofErr w:type="spellStart"/>
                            <w:proofErr w:type="gram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aac</w:t>
                            </w:r>
                            <w:proofErr w:type="spellEnd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(</w:t>
                            </w:r>
                            <w:proofErr w:type="gramEnd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6')-</w:t>
                            </w:r>
                            <w:proofErr w:type="spell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Ib</w:t>
                            </w:r>
                            <w:r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-cr</w:t>
                            </w:r>
                            <w:proofErr w:type="spellEnd"/>
                          </w:p>
                        </w:tc>
                        <w:tc>
                          <w:tcPr>
                            <w:tcW w:w="1276" w:type="dxa"/>
                          </w:tcPr>
                          <w:p w14:paraId="23FFDBA9" w14:textId="77777777" w:rsidR="00122566" w:rsidRPr="00187BFF" w:rsidRDefault="00122566" w:rsidP="00122566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2</w:t>
                            </w:r>
                          </w:p>
                        </w:tc>
                        <w:tc>
                          <w:tcPr>
                            <w:tcW w:w="955" w:type="dxa"/>
                          </w:tcPr>
                          <w:p w14:paraId="299AB0B2" w14:textId="77777777" w:rsidR="00122566" w:rsidRPr="00187BFF" w:rsidRDefault="00122566" w:rsidP="00122566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1481" w:type="dxa"/>
                          </w:tcPr>
                          <w:p w14:paraId="2E796F63" w14:textId="77777777" w:rsidR="00122566" w:rsidRPr="00187BFF" w:rsidRDefault="00122566" w:rsidP="00122566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4</w:t>
                            </w:r>
                          </w:p>
                        </w:tc>
                        <w:tc>
                          <w:tcPr>
                            <w:tcW w:w="937" w:type="dxa"/>
                          </w:tcPr>
                          <w:p w14:paraId="03B2F0D3" w14:textId="77777777" w:rsidR="00122566" w:rsidRPr="00187BFF" w:rsidRDefault="00122566" w:rsidP="00122566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7</w:t>
                            </w:r>
                          </w:p>
                        </w:tc>
                      </w:tr>
                      <w:tr w:rsidR="00122566" w:rsidRPr="00C8362A" w14:paraId="604F0B02" w14:textId="77777777" w:rsidTr="00187BFF">
                        <w:trPr>
                          <w:trHeight w:val="324"/>
                        </w:trPr>
                        <w:tc>
                          <w:tcPr>
                            <w:tcW w:w="5098" w:type="dxa"/>
                          </w:tcPr>
                          <w:p w14:paraId="222290DC" w14:textId="3F03ADC8" w:rsidR="00122566" w:rsidRPr="00187BFF" w:rsidRDefault="00122566" w:rsidP="007048CA">
                            <w:pPr>
                              <w:spacing w:line="320" w:lineRule="atLeast"/>
                              <w:ind w:left="60" w:right="60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proofErr w:type="spell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bla</w:t>
                            </w: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  <w:vertAlign w:val="subscript"/>
                              </w:rPr>
                              <w:t>CTX</w:t>
                            </w:r>
                            <w:proofErr w:type="spellEnd"/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  <w:vertAlign w:val="subscript"/>
                              </w:rPr>
                              <w:t>-M</w:t>
                            </w: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 xml:space="preserve"> + </w:t>
                            </w:r>
                            <w:proofErr w:type="spellStart"/>
                            <w:proofErr w:type="gram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aac</w:t>
                            </w:r>
                            <w:proofErr w:type="spellEnd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(</w:t>
                            </w:r>
                            <w:proofErr w:type="gramEnd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6')-</w:t>
                            </w:r>
                            <w:proofErr w:type="spell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Ib</w:t>
                            </w:r>
                            <w:r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-cr</w:t>
                            </w:r>
                            <w:proofErr w:type="spellEnd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 xml:space="preserve"> + </w:t>
                            </w:r>
                            <w:proofErr w:type="spell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qnrA</w:t>
                            </w:r>
                            <w:proofErr w:type="spellEnd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 xml:space="preserve"> + </w:t>
                            </w:r>
                            <w:proofErr w:type="spell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qepA</w:t>
                            </w:r>
                            <w:proofErr w:type="spellEnd"/>
                          </w:p>
                        </w:tc>
                        <w:tc>
                          <w:tcPr>
                            <w:tcW w:w="1276" w:type="dxa"/>
                          </w:tcPr>
                          <w:p w14:paraId="231C08F7" w14:textId="77777777" w:rsidR="00122566" w:rsidRPr="00187BFF" w:rsidRDefault="00122566" w:rsidP="00122566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955" w:type="dxa"/>
                          </w:tcPr>
                          <w:p w14:paraId="0590A953" w14:textId="77777777" w:rsidR="00122566" w:rsidRPr="00187BFF" w:rsidRDefault="00122566" w:rsidP="00122566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1481" w:type="dxa"/>
                          </w:tcPr>
                          <w:p w14:paraId="19BC9478" w14:textId="77777777" w:rsidR="00122566" w:rsidRPr="00187BFF" w:rsidRDefault="00122566" w:rsidP="00122566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937" w:type="dxa"/>
                          </w:tcPr>
                          <w:p w14:paraId="729885B9" w14:textId="77777777" w:rsidR="00122566" w:rsidRPr="00187BFF" w:rsidRDefault="00122566" w:rsidP="00122566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1</w:t>
                            </w:r>
                          </w:p>
                        </w:tc>
                      </w:tr>
                      <w:tr w:rsidR="00122566" w:rsidRPr="00C8362A" w14:paraId="0199AC26" w14:textId="77777777" w:rsidTr="00187BFF">
                        <w:trPr>
                          <w:trHeight w:val="324"/>
                        </w:trPr>
                        <w:tc>
                          <w:tcPr>
                            <w:tcW w:w="5098" w:type="dxa"/>
                          </w:tcPr>
                          <w:p w14:paraId="53662EDB" w14:textId="0B2EA0EF" w:rsidR="00122566" w:rsidRPr="00187BFF" w:rsidRDefault="00122566" w:rsidP="007048CA">
                            <w:pPr>
                              <w:spacing w:line="320" w:lineRule="atLeast"/>
                              <w:ind w:left="60" w:right="60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proofErr w:type="spell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bla</w:t>
                            </w: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  <w:vertAlign w:val="subscript"/>
                              </w:rPr>
                              <w:t>CTX</w:t>
                            </w:r>
                            <w:proofErr w:type="spellEnd"/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  <w:vertAlign w:val="subscript"/>
                              </w:rPr>
                              <w:t>-M</w:t>
                            </w: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 xml:space="preserve"> + </w:t>
                            </w:r>
                            <w:proofErr w:type="spellStart"/>
                            <w:proofErr w:type="gram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aac</w:t>
                            </w:r>
                            <w:proofErr w:type="spellEnd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(</w:t>
                            </w:r>
                            <w:proofErr w:type="gramEnd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6')-</w:t>
                            </w:r>
                            <w:proofErr w:type="spell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Ib</w:t>
                            </w:r>
                            <w:r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-cr</w:t>
                            </w:r>
                            <w:proofErr w:type="spellEnd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 xml:space="preserve"> + </w:t>
                            </w:r>
                            <w:proofErr w:type="spell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qnrB</w:t>
                            </w:r>
                            <w:proofErr w:type="spellEnd"/>
                          </w:p>
                        </w:tc>
                        <w:tc>
                          <w:tcPr>
                            <w:tcW w:w="1276" w:type="dxa"/>
                          </w:tcPr>
                          <w:p w14:paraId="12206D50" w14:textId="77777777" w:rsidR="00122566" w:rsidRPr="00187BFF" w:rsidRDefault="00122566" w:rsidP="00122566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955" w:type="dxa"/>
                          </w:tcPr>
                          <w:p w14:paraId="010E632B" w14:textId="77777777" w:rsidR="00122566" w:rsidRPr="00187BFF" w:rsidRDefault="00122566" w:rsidP="00122566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1481" w:type="dxa"/>
                          </w:tcPr>
                          <w:p w14:paraId="1FFF1894" w14:textId="77777777" w:rsidR="00122566" w:rsidRPr="00187BFF" w:rsidRDefault="00122566" w:rsidP="00122566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937" w:type="dxa"/>
                          </w:tcPr>
                          <w:p w14:paraId="185EA2D6" w14:textId="77777777" w:rsidR="00122566" w:rsidRPr="00187BFF" w:rsidRDefault="00122566" w:rsidP="00122566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1</w:t>
                            </w:r>
                          </w:p>
                        </w:tc>
                      </w:tr>
                      <w:tr w:rsidR="00122566" w:rsidRPr="00C8362A" w14:paraId="2A52F6C3" w14:textId="77777777" w:rsidTr="00187BFF">
                        <w:trPr>
                          <w:trHeight w:val="324"/>
                        </w:trPr>
                        <w:tc>
                          <w:tcPr>
                            <w:tcW w:w="5098" w:type="dxa"/>
                          </w:tcPr>
                          <w:p w14:paraId="7F6DD2B4" w14:textId="16E0AB0C" w:rsidR="00122566" w:rsidRPr="00187BFF" w:rsidRDefault="00122566" w:rsidP="007048CA">
                            <w:pPr>
                              <w:spacing w:line="320" w:lineRule="atLeast"/>
                              <w:ind w:left="60" w:right="60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proofErr w:type="spell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bla</w:t>
                            </w: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  <w:vertAlign w:val="subscript"/>
                              </w:rPr>
                              <w:t>CTX</w:t>
                            </w:r>
                            <w:proofErr w:type="spellEnd"/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  <w:vertAlign w:val="subscript"/>
                              </w:rPr>
                              <w:t>-M</w:t>
                            </w: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 xml:space="preserve"> + </w:t>
                            </w:r>
                            <w:proofErr w:type="spellStart"/>
                            <w:proofErr w:type="gram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aac</w:t>
                            </w:r>
                            <w:proofErr w:type="spellEnd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(</w:t>
                            </w:r>
                            <w:proofErr w:type="gramEnd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6')-</w:t>
                            </w:r>
                            <w:proofErr w:type="spell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Ib</w:t>
                            </w:r>
                            <w:r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-cr</w:t>
                            </w:r>
                            <w:proofErr w:type="spellEnd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 xml:space="preserve"> + </w:t>
                            </w:r>
                            <w:proofErr w:type="spell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qnrB</w:t>
                            </w:r>
                            <w:proofErr w:type="spellEnd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 xml:space="preserve"> + </w:t>
                            </w:r>
                            <w:proofErr w:type="spell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qnrS</w:t>
                            </w:r>
                            <w:proofErr w:type="spellEnd"/>
                          </w:p>
                        </w:tc>
                        <w:tc>
                          <w:tcPr>
                            <w:tcW w:w="1276" w:type="dxa"/>
                          </w:tcPr>
                          <w:p w14:paraId="333941FC" w14:textId="77777777" w:rsidR="00122566" w:rsidRPr="00187BFF" w:rsidRDefault="00122566" w:rsidP="00122566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955" w:type="dxa"/>
                          </w:tcPr>
                          <w:p w14:paraId="36A52E40" w14:textId="77777777" w:rsidR="00122566" w:rsidRPr="00187BFF" w:rsidRDefault="00122566" w:rsidP="00122566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1481" w:type="dxa"/>
                          </w:tcPr>
                          <w:p w14:paraId="79EC0E96" w14:textId="77777777" w:rsidR="00122566" w:rsidRPr="00187BFF" w:rsidRDefault="00122566" w:rsidP="00122566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937" w:type="dxa"/>
                          </w:tcPr>
                          <w:p w14:paraId="6FF87950" w14:textId="77777777" w:rsidR="00122566" w:rsidRPr="00187BFF" w:rsidRDefault="00122566" w:rsidP="00122566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1</w:t>
                            </w:r>
                          </w:p>
                        </w:tc>
                      </w:tr>
                      <w:tr w:rsidR="00122566" w:rsidRPr="00C8362A" w14:paraId="615B3D0F" w14:textId="77777777" w:rsidTr="00187BFF">
                        <w:trPr>
                          <w:trHeight w:val="324"/>
                        </w:trPr>
                        <w:tc>
                          <w:tcPr>
                            <w:tcW w:w="5098" w:type="dxa"/>
                          </w:tcPr>
                          <w:p w14:paraId="4BD164B1" w14:textId="440EA401" w:rsidR="00122566" w:rsidRPr="00187BFF" w:rsidRDefault="00122566" w:rsidP="007048CA">
                            <w:pPr>
                              <w:spacing w:line="320" w:lineRule="atLeast"/>
                              <w:ind w:left="60" w:right="60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proofErr w:type="spell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bla</w:t>
                            </w: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  <w:vertAlign w:val="subscript"/>
                              </w:rPr>
                              <w:t>CTX</w:t>
                            </w:r>
                            <w:proofErr w:type="spellEnd"/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  <w:vertAlign w:val="subscript"/>
                              </w:rPr>
                              <w:t>-M</w:t>
                            </w: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 xml:space="preserve"> + </w:t>
                            </w:r>
                            <w:proofErr w:type="spellStart"/>
                            <w:proofErr w:type="gram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aac</w:t>
                            </w:r>
                            <w:proofErr w:type="spellEnd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(</w:t>
                            </w:r>
                            <w:proofErr w:type="gramEnd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6')-</w:t>
                            </w:r>
                            <w:proofErr w:type="spell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Ib</w:t>
                            </w:r>
                            <w:r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-cr</w:t>
                            </w:r>
                            <w:proofErr w:type="spellEnd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 xml:space="preserve"> + </w:t>
                            </w:r>
                            <w:proofErr w:type="spell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qnrS</w:t>
                            </w:r>
                            <w:proofErr w:type="spellEnd"/>
                          </w:p>
                        </w:tc>
                        <w:tc>
                          <w:tcPr>
                            <w:tcW w:w="1276" w:type="dxa"/>
                          </w:tcPr>
                          <w:p w14:paraId="3B10A993" w14:textId="77777777" w:rsidR="00122566" w:rsidRPr="00187BFF" w:rsidRDefault="00122566" w:rsidP="00122566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955" w:type="dxa"/>
                          </w:tcPr>
                          <w:p w14:paraId="09464CFD" w14:textId="77777777" w:rsidR="00122566" w:rsidRPr="00187BFF" w:rsidRDefault="00122566" w:rsidP="00122566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1481" w:type="dxa"/>
                          </w:tcPr>
                          <w:p w14:paraId="69043E8E" w14:textId="77777777" w:rsidR="00122566" w:rsidRPr="00187BFF" w:rsidRDefault="00122566" w:rsidP="00122566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4</w:t>
                            </w:r>
                          </w:p>
                        </w:tc>
                        <w:tc>
                          <w:tcPr>
                            <w:tcW w:w="937" w:type="dxa"/>
                          </w:tcPr>
                          <w:p w14:paraId="62E0B3B6" w14:textId="77777777" w:rsidR="00122566" w:rsidRPr="00187BFF" w:rsidRDefault="00122566" w:rsidP="00122566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4</w:t>
                            </w:r>
                          </w:p>
                        </w:tc>
                      </w:tr>
                      <w:tr w:rsidR="00122566" w:rsidRPr="00C8362A" w14:paraId="79D9BDA0" w14:textId="77777777" w:rsidTr="00187BFF">
                        <w:trPr>
                          <w:trHeight w:val="324"/>
                        </w:trPr>
                        <w:tc>
                          <w:tcPr>
                            <w:tcW w:w="5098" w:type="dxa"/>
                          </w:tcPr>
                          <w:p w14:paraId="04425087" w14:textId="6C8123C5" w:rsidR="00122566" w:rsidRPr="00187BFF" w:rsidRDefault="00122566" w:rsidP="007048CA">
                            <w:pPr>
                              <w:spacing w:line="320" w:lineRule="atLeast"/>
                              <w:ind w:left="60" w:right="60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proofErr w:type="spell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bla</w:t>
                            </w: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  <w:vertAlign w:val="subscript"/>
                              </w:rPr>
                              <w:t>CTX</w:t>
                            </w:r>
                            <w:proofErr w:type="spellEnd"/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  <w:vertAlign w:val="subscript"/>
                              </w:rPr>
                              <w:t>-M</w:t>
                            </w: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 xml:space="preserve"> + </w:t>
                            </w:r>
                            <w:proofErr w:type="spell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bla</w:t>
                            </w: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  <w:vertAlign w:val="subscript"/>
                              </w:rPr>
                              <w:t>SHV</w:t>
                            </w:r>
                            <w:proofErr w:type="spellEnd"/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 xml:space="preserve"> + </w:t>
                            </w:r>
                            <w:proofErr w:type="spellStart"/>
                            <w:proofErr w:type="gram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aac</w:t>
                            </w:r>
                            <w:proofErr w:type="spellEnd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(</w:t>
                            </w:r>
                            <w:proofErr w:type="gramEnd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6')-</w:t>
                            </w:r>
                            <w:proofErr w:type="spell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Ib</w:t>
                            </w:r>
                            <w:r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-cr</w:t>
                            </w:r>
                            <w:proofErr w:type="spellEnd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 xml:space="preserve"> + </w:t>
                            </w:r>
                            <w:proofErr w:type="spell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oqxA</w:t>
                            </w:r>
                            <w:proofErr w:type="spellEnd"/>
                          </w:p>
                        </w:tc>
                        <w:tc>
                          <w:tcPr>
                            <w:tcW w:w="1276" w:type="dxa"/>
                          </w:tcPr>
                          <w:p w14:paraId="7F1809FB" w14:textId="77777777" w:rsidR="00122566" w:rsidRPr="00187BFF" w:rsidRDefault="00122566" w:rsidP="00122566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955" w:type="dxa"/>
                          </w:tcPr>
                          <w:p w14:paraId="5843D233" w14:textId="77777777" w:rsidR="00122566" w:rsidRPr="00187BFF" w:rsidRDefault="00122566" w:rsidP="00122566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1481" w:type="dxa"/>
                          </w:tcPr>
                          <w:p w14:paraId="3CE3DDA6" w14:textId="77777777" w:rsidR="00122566" w:rsidRPr="00187BFF" w:rsidRDefault="00122566" w:rsidP="00122566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937" w:type="dxa"/>
                          </w:tcPr>
                          <w:p w14:paraId="0CBAEB18" w14:textId="77777777" w:rsidR="00122566" w:rsidRPr="00187BFF" w:rsidRDefault="00122566" w:rsidP="00122566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1</w:t>
                            </w:r>
                          </w:p>
                        </w:tc>
                      </w:tr>
                      <w:tr w:rsidR="00122566" w:rsidRPr="00C8362A" w14:paraId="7C18061F" w14:textId="77777777" w:rsidTr="00187BFF">
                        <w:trPr>
                          <w:trHeight w:val="324"/>
                        </w:trPr>
                        <w:tc>
                          <w:tcPr>
                            <w:tcW w:w="5098" w:type="dxa"/>
                          </w:tcPr>
                          <w:p w14:paraId="314C8F06" w14:textId="31462D7C" w:rsidR="00122566" w:rsidRPr="00187BFF" w:rsidRDefault="00122566" w:rsidP="007048CA">
                            <w:pPr>
                              <w:spacing w:line="320" w:lineRule="atLeast"/>
                              <w:ind w:left="60" w:right="60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proofErr w:type="spell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bla</w:t>
                            </w: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  <w:vertAlign w:val="subscript"/>
                              </w:rPr>
                              <w:t>CTX</w:t>
                            </w:r>
                            <w:proofErr w:type="spellEnd"/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  <w:vertAlign w:val="subscript"/>
                              </w:rPr>
                              <w:t>-M</w:t>
                            </w: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 xml:space="preserve"> + </w:t>
                            </w:r>
                            <w:proofErr w:type="spell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bla</w:t>
                            </w: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  <w:vertAlign w:val="subscript"/>
                              </w:rPr>
                              <w:t>SHV</w:t>
                            </w:r>
                            <w:proofErr w:type="spellEnd"/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 xml:space="preserve"> + </w:t>
                            </w:r>
                            <w:proofErr w:type="spellStart"/>
                            <w:proofErr w:type="gram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aac</w:t>
                            </w:r>
                            <w:proofErr w:type="spellEnd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(</w:t>
                            </w:r>
                            <w:proofErr w:type="gramEnd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6')-</w:t>
                            </w:r>
                            <w:proofErr w:type="spell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Ib</w:t>
                            </w:r>
                            <w:r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-cr</w:t>
                            </w:r>
                            <w:proofErr w:type="spellEnd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 xml:space="preserve"> + </w:t>
                            </w:r>
                            <w:proofErr w:type="spell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qnrS</w:t>
                            </w:r>
                            <w:proofErr w:type="spellEnd"/>
                          </w:p>
                        </w:tc>
                        <w:tc>
                          <w:tcPr>
                            <w:tcW w:w="1276" w:type="dxa"/>
                          </w:tcPr>
                          <w:p w14:paraId="6117A23C" w14:textId="77777777" w:rsidR="00122566" w:rsidRPr="00187BFF" w:rsidRDefault="00122566" w:rsidP="00122566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955" w:type="dxa"/>
                          </w:tcPr>
                          <w:p w14:paraId="62B7B575" w14:textId="77777777" w:rsidR="00122566" w:rsidRPr="00187BFF" w:rsidRDefault="00122566" w:rsidP="00122566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1481" w:type="dxa"/>
                          </w:tcPr>
                          <w:p w14:paraId="3CB9254B" w14:textId="77777777" w:rsidR="00122566" w:rsidRPr="00187BFF" w:rsidRDefault="00122566" w:rsidP="00122566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2</w:t>
                            </w:r>
                          </w:p>
                        </w:tc>
                        <w:tc>
                          <w:tcPr>
                            <w:tcW w:w="937" w:type="dxa"/>
                          </w:tcPr>
                          <w:p w14:paraId="25D87548" w14:textId="77777777" w:rsidR="00122566" w:rsidRPr="00187BFF" w:rsidRDefault="00122566" w:rsidP="00122566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2</w:t>
                            </w:r>
                          </w:p>
                        </w:tc>
                      </w:tr>
                      <w:tr w:rsidR="00122566" w:rsidRPr="00C8362A" w14:paraId="4C954440" w14:textId="77777777" w:rsidTr="00187BFF">
                        <w:trPr>
                          <w:trHeight w:val="324"/>
                        </w:trPr>
                        <w:tc>
                          <w:tcPr>
                            <w:tcW w:w="5098" w:type="dxa"/>
                          </w:tcPr>
                          <w:p w14:paraId="40AFD197" w14:textId="6C4BBDB1" w:rsidR="00122566" w:rsidRPr="00187BFF" w:rsidRDefault="00122566" w:rsidP="007048CA">
                            <w:pPr>
                              <w:spacing w:line="320" w:lineRule="atLeast"/>
                              <w:ind w:left="60" w:right="60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proofErr w:type="spell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bla</w:t>
                            </w: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  <w:vertAlign w:val="subscript"/>
                              </w:rPr>
                              <w:t>CTX</w:t>
                            </w:r>
                            <w:proofErr w:type="spellEnd"/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  <w:vertAlign w:val="subscript"/>
                              </w:rPr>
                              <w:t>-M</w:t>
                            </w: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 xml:space="preserve"> + </w:t>
                            </w:r>
                            <w:proofErr w:type="spell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bla</w:t>
                            </w: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  <w:vertAlign w:val="subscript"/>
                              </w:rPr>
                              <w:t>TEM</w:t>
                            </w:r>
                            <w:proofErr w:type="spellEnd"/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 xml:space="preserve"> + </w:t>
                            </w:r>
                            <w:proofErr w:type="spellStart"/>
                            <w:proofErr w:type="gram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aac</w:t>
                            </w:r>
                            <w:proofErr w:type="spellEnd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(</w:t>
                            </w:r>
                            <w:proofErr w:type="gramEnd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6')-</w:t>
                            </w:r>
                            <w:proofErr w:type="spell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Ib</w:t>
                            </w:r>
                            <w:r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-cr</w:t>
                            </w:r>
                            <w:proofErr w:type="spellEnd"/>
                          </w:p>
                        </w:tc>
                        <w:tc>
                          <w:tcPr>
                            <w:tcW w:w="1276" w:type="dxa"/>
                          </w:tcPr>
                          <w:p w14:paraId="34087149" w14:textId="77777777" w:rsidR="00122566" w:rsidRPr="00187BFF" w:rsidRDefault="00122566" w:rsidP="00122566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2</w:t>
                            </w:r>
                          </w:p>
                        </w:tc>
                        <w:tc>
                          <w:tcPr>
                            <w:tcW w:w="955" w:type="dxa"/>
                          </w:tcPr>
                          <w:p w14:paraId="42EED8C8" w14:textId="77777777" w:rsidR="00122566" w:rsidRPr="00187BFF" w:rsidRDefault="00122566" w:rsidP="00122566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2</w:t>
                            </w:r>
                          </w:p>
                        </w:tc>
                        <w:tc>
                          <w:tcPr>
                            <w:tcW w:w="1481" w:type="dxa"/>
                          </w:tcPr>
                          <w:p w14:paraId="5FFF53A3" w14:textId="77777777" w:rsidR="00122566" w:rsidRPr="00187BFF" w:rsidRDefault="00122566" w:rsidP="00122566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6</w:t>
                            </w:r>
                          </w:p>
                        </w:tc>
                        <w:tc>
                          <w:tcPr>
                            <w:tcW w:w="937" w:type="dxa"/>
                          </w:tcPr>
                          <w:p w14:paraId="61386C07" w14:textId="77777777" w:rsidR="00122566" w:rsidRPr="00187BFF" w:rsidRDefault="00122566" w:rsidP="00122566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10</w:t>
                            </w:r>
                          </w:p>
                        </w:tc>
                      </w:tr>
                      <w:tr w:rsidR="00122566" w:rsidRPr="00C8362A" w14:paraId="17E049A2" w14:textId="77777777" w:rsidTr="00187BFF">
                        <w:trPr>
                          <w:trHeight w:val="324"/>
                        </w:trPr>
                        <w:tc>
                          <w:tcPr>
                            <w:tcW w:w="5098" w:type="dxa"/>
                          </w:tcPr>
                          <w:p w14:paraId="156820D2" w14:textId="30B932BA" w:rsidR="00122566" w:rsidRPr="00187BFF" w:rsidRDefault="00122566" w:rsidP="007048CA">
                            <w:pPr>
                              <w:spacing w:line="320" w:lineRule="atLeast"/>
                              <w:ind w:left="60" w:right="60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proofErr w:type="spell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bla</w:t>
                            </w: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  <w:vertAlign w:val="subscript"/>
                              </w:rPr>
                              <w:t>CTX</w:t>
                            </w:r>
                            <w:proofErr w:type="spellEnd"/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  <w:vertAlign w:val="subscript"/>
                              </w:rPr>
                              <w:t>-M</w:t>
                            </w: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 xml:space="preserve"> + </w:t>
                            </w:r>
                            <w:proofErr w:type="spell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bla</w:t>
                            </w: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  <w:vertAlign w:val="subscript"/>
                              </w:rPr>
                              <w:t>TEM</w:t>
                            </w:r>
                            <w:proofErr w:type="spellEnd"/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 xml:space="preserve"> + </w:t>
                            </w:r>
                            <w:proofErr w:type="spellStart"/>
                            <w:proofErr w:type="gram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aac</w:t>
                            </w:r>
                            <w:proofErr w:type="spellEnd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(</w:t>
                            </w:r>
                            <w:proofErr w:type="gramEnd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6')-</w:t>
                            </w:r>
                            <w:proofErr w:type="spell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Ib</w:t>
                            </w:r>
                            <w:r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-cr</w:t>
                            </w:r>
                            <w:proofErr w:type="spellEnd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 xml:space="preserve"> + </w:t>
                            </w:r>
                            <w:proofErr w:type="spell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oqxB</w:t>
                            </w:r>
                            <w:proofErr w:type="spellEnd"/>
                          </w:p>
                        </w:tc>
                        <w:tc>
                          <w:tcPr>
                            <w:tcW w:w="1276" w:type="dxa"/>
                          </w:tcPr>
                          <w:p w14:paraId="56BFDC66" w14:textId="77777777" w:rsidR="00122566" w:rsidRPr="00187BFF" w:rsidRDefault="00122566" w:rsidP="00122566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955" w:type="dxa"/>
                          </w:tcPr>
                          <w:p w14:paraId="1977132B" w14:textId="77777777" w:rsidR="00122566" w:rsidRPr="00187BFF" w:rsidRDefault="00122566" w:rsidP="00122566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1481" w:type="dxa"/>
                          </w:tcPr>
                          <w:p w14:paraId="0827117F" w14:textId="77777777" w:rsidR="00122566" w:rsidRPr="00187BFF" w:rsidRDefault="00122566" w:rsidP="00122566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937" w:type="dxa"/>
                          </w:tcPr>
                          <w:p w14:paraId="5DD6E371" w14:textId="77777777" w:rsidR="00122566" w:rsidRPr="00187BFF" w:rsidRDefault="00122566" w:rsidP="00122566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1</w:t>
                            </w:r>
                          </w:p>
                        </w:tc>
                      </w:tr>
                      <w:tr w:rsidR="00122566" w:rsidRPr="00C8362A" w14:paraId="16A01998" w14:textId="77777777" w:rsidTr="00187BFF">
                        <w:trPr>
                          <w:trHeight w:val="324"/>
                        </w:trPr>
                        <w:tc>
                          <w:tcPr>
                            <w:tcW w:w="5098" w:type="dxa"/>
                          </w:tcPr>
                          <w:p w14:paraId="12758EB1" w14:textId="4BDBD420" w:rsidR="00122566" w:rsidRPr="00187BFF" w:rsidRDefault="00122566" w:rsidP="007048CA">
                            <w:pPr>
                              <w:spacing w:line="320" w:lineRule="atLeast"/>
                              <w:ind w:left="60" w:right="60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proofErr w:type="spell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bla</w:t>
                            </w: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  <w:vertAlign w:val="subscript"/>
                              </w:rPr>
                              <w:t>CTX</w:t>
                            </w:r>
                            <w:proofErr w:type="spellEnd"/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  <w:vertAlign w:val="subscript"/>
                              </w:rPr>
                              <w:t>-M</w:t>
                            </w: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 xml:space="preserve"> + </w:t>
                            </w:r>
                            <w:proofErr w:type="spell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bla</w:t>
                            </w: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  <w:vertAlign w:val="subscript"/>
                              </w:rPr>
                              <w:t>TEM</w:t>
                            </w:r>
                            <w:proofErr w:type="spellEnd"/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 xml:space="preserve"> + </w:t>
                            </w:r>
                            <w:proofErr w:type="spellStart"/>
                            <w:proofErr w:type="gram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aac</w:t>
                            </w:r>
                            <w:proofErr w:type="spellEnd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(</w:t>
                            </w:r>
                            <w:proofErr w:type="gramEnd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6')-</w:t>
                            </w:r>
                            <w:proofErr w:type="spell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Ib</w:t>
                            </w:r>
                            <w:r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-cr</w:t>
                            </w:r>
                            <w:proofErr w:type="spellEnd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 xml:space="preserve"> + </w:t>
                            </w:r>
                            <w:proofErr w:type="spell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qepA</w:t>
                            </w:r>
                            <w:proofErr w:type="spellEnd"/>
                          </w:p>
                        </w:tc>
                        <w:tc>
                          <w:tcPr>
                            <w:tcW w:w="1276" w:type="dxa"/>
                          </w:tcPr>
                          <w:p w14:paraId="42EFD0AD" w14:textId="77777777" w:rsidR="00122566" w:rsidRPr="00187BFF" w:rsidRDefault="00122566" w:rsidP="00122566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955" w:type="dxa"/>
                          </w:tcPr>
                          <w:p w14:paraId="0525556B" w14:textId="77777777" w:rsidR="00122566" w:rsidRPr="00187BFF" w:rsidRDefault="00122566" w:rsidP="00122566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1481" w:type="dxa"/>
                          </w:tcPr>
                          <w:p w14:paraId="044A91D0" w14:textId="77777777" w:rsidR="00122566" w:rsidRPr="00187BFF" w:rsidRDefault="00122566" w:rsidP="00122566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937" w:type="dxa"/>
                          </w:tcPr>
                          <w:p w14:paraId="3BC884EC" w14:textId="77777777" w:rsidR="00122566" w:rsidRPr="00187BFF" w:rsidRDefault="00122566" w:rsidP="00122566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1</w:t>
                            </w:r>
                          </w:p>
                        </w:tc>
                      </w:tr>
                      <w:tr w:rsidR="00122566" w:rsidRPr="00C8362A" w14:paraId="68C99487" w14:textId="77777777" w:rsidTr="00187BFF">
                        <w:trPr>
                          <w:trHeight w:val="324"/>
                        </w:trPr>
                        <w:tc>
                          <w:tcPr>
                            <w:tcW w:w="5098" w:type="dxa"/>
                          </w:tcPr>
                          <w:p w14:paraId="1702971D" w14:textId="4B659F33" w:rsidR="00122566" w:rsidRPr="00187BFF" w:rsidRDefault="00122566" w:rsidP="007048CA">
                            <w:pPr>
                              <w:spacing w:line="320" w:lineRule="atLeast"/>
                              <w:ind w:left="60" w:right="60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proofErr w:type="spell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bla</w:t>
                            </w: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  <w:vertAlign w:val="subscript"/>
                              </w:rPr>
                              <w:t>CTX</w:t>
                            </w:r>
                            <w:proofErr w:type="spellEnd"/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  <w:vertAlign w:val="subscript"/>
                              </w:rPr>
                              <w:t>-M</w:t>
                            </w: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 xml:space="preserve"> + </w:t>
                            </w:r>
                            <w:proofErr w:type="spell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bla</w:t>
                            </w: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  <w:vertAlign w:val="subscript"/>
                              </w:rPr>
                              <w:t>TEM</w:t>
                            </w:r>
                            <w:proofErr w:type="spellEnd"/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 xml:space="preserve"> + </w:t>
                            </w:r>
                            <w:proofErr w:type="spellStart"/>
                            <w:proofErr w:type="gram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aac</w:t>
                            </w:r>
                            <w:proofErr w:type="spellEnd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(</w:t>
                            </w:r>
                            <w:proofErr w:type="gramEnd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6')-</w:t>
                            </w:r>
                            <w:proofErr w:type="spell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Ib</w:t>
                            </w:r>
                            <w:r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-cr</w:t>
                            </w:r>
                            <w:proofErr w:type="spellEnd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 xml:space="preserve"> + </w:t>
                            </w:r>
                            <w:proofErr w:type="spell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qnrB</w:t>
                            </w:r>
                            <w:proofErr w:type="spellEnd"/>
                          </w:p>
                        </w:tc>
                        <w:tc>
                          <w:tcPr>
                            <w:tcW w:w="1276" w:type="dxa"/>
                          </w:tcPr>
                          <w:p w14:paraId="596C0488" w14:textId="77777777" w:rsidR="00122566" w:rsidRPr="00187BFF" w:rsidRDefault="00122566" w:rsidP="00122566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955" w:type="dxa"/>
                          </w:tcPr>
                          <w:p w14:paraId="1FF6BCCF" w14:textId="77777777" w:rsidR="00122566" w:rsidRPr="00187BFF" w:rsidRDefault="00122566" w:rsidP="00122566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1481" w:type="dxa"/>
                          </w:tcPr>
                          <w:p w14:paraId="57B61E26" w14:textId="77777777" w:rsidR="00122566" w:rsidRPr="00187BFF" w:rsidRDefault="00122566" w:rsidP="00122566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4</w:t>
                            </w:r>
                          </w:p>
                        </w:tc>
                        <w:tc>
                          <w:tcPr>
                            <w:tcW w:w="937" w:type="dxa"/>
                          </w:tcPr>
                          <w:p w14:paraId="00AF868E" w14:textId="77777777" w:rsidR="00122566" w:rsidRPr="00187BFF" w:rsidRDefault="00122566" w:rsidP="00122566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5</w:t>
                            </w:r>
                          </w:p>
                        </w:tc>
                      </w:tr>
                      <w:tr w:rsidR="00122566" w:rsidRPr="00C8362A" w14:paraId="101CA369" w14:textId="77777777" w:rsidTr="00187BFF">
                        <w:trPr>
                          <w:trHeight w:val="324"/>
                        </w:trPr>
                        <w:tc>
                          <w:tcPr>
                            <w:tcW w:w="5098" w:type="dxa"/>
                          </w:tcPr>
                          <w:p w14:paraId="1853FFEC" w14:textId="14993D9F" w:rsidR="00122566" w:rsidRPr="00187BFF" w:rsidRDefault="00122566" w:rsidP="007048CA">
                            <w:pPr>
                              <w:spacing w:line="320" w:lineRule="atLeast"/>
                              <w:ind w:left="60" w:right="60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proofErr w:type="spell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bla</w:t>
                            </w: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  <w:vertAlign w:val="subscript"/>
                              </w:rPr>
                              <w:t>CTX</w:t>
                            </w:r>
                            <w:proofErr w:type="spellEnd"/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  <w:vertAlign w:val="subscript"/>
                              </w:rPr>
                              <w:t>-M</w:t>
                            </w: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 xml:space="preserve"> + </w:t>
                            </w:r>
                            <w:proofErr w:type="spell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bla</w:t>
                            </w: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  <w:vertAlign w:val="subscript"/>
                              </w:rPr>
                              <w:t>TEM</w:t>
                            </w:r>
                            <w:proofErr w:type="spellEnd"/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 xml:space="preserve"> + </w:t>
                            </w:r>
                            <w:proofErr w:type="spellStart"/>
                            <w:proofErr w:type="gram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aac</w:t>
                            </w:r>
                            <w:proofErr w:type="spellEnd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(</w:t>
                            </w:r>
                            <w:proofErr w:type="gramEnd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6')-</w:t>
                            </w:r>
                            <w:proofErr w:type="spell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Ib</w:t>
                            </w:r>
                            <w:r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-cr</w:t>
                            </w:r>
                            <w:proofErr w:type="spellEnd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 xml:space="preserve"> + </w:t>
                            </w:r>
                            <w:proofErr w:type="spell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qnrB</w:t>
                            </w:r>
                            <w:proofErr w:type="spellEnd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 xml:space="preserve"> + </w:t>
                            </w:r>
                            <w:proofErr w:type="spell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oqxA</w:t>
                            </w:r>
                            <w:proofErr w:type="spellEnd"/>
                          </w:p>
                        </w:tc>
                        <w:tc>
                          <w:tcPr>
                            <w:tcW w:w="1276" w:type="dxa"/>
                          </w:tcPr>
                          <w:p w14:paraId="698DCFDB" w14:textId="77777777" w:rsidR="00122566" w:rsidRPr="00187BFF" w:rsidRDefault="00122566" w:rsidP="00122566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955" w:type="dxa"/>
                          </w:tcPr>
                          <w:p w14:paraId="006BFD92" w14:textId="77777777" w:rsidR="00122566" w:rsidRPr="00187BFF" w:rsidRDefault="00122566" w:rsidP="00122566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1481" w:type="dxa"/>
                          </w:tcPr>
                          <w:p w14:paraId="49EB8AED" w14:textId="77777777" w:rsidR="00122566" w:rsidRPr="00187BFF" w:rsidRDefault="00122566" w:rsidP="00122566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937" w:type="dxa"/>
                          </w:tcPr>
                          <w:p w14:paraId="6C3D8B79" w14:textId="77777777" w:rsidR="00122566" w:rsidRPr="00187BFF" w:rsidRDefault="00122566" w:rsidP="00122566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1</w:t>
                            </w:r>
                          </w:p>
                        </w:tc>
                      </w:tr>
                      <w:tr w:rsidR="00122566" w:rsidRPr="00C8362A" w14:paraId="1CB1DCCB" w14:textId="77777777" w:rsidTr="00187BFF">
                        <w:trPr>
                          <w:trHeight w:val="324"/>
                        </w:trPr>
                        <w:tc>
                          <w:tcPr>
                            <w:tcW w:w="5098" w:type="dxa"/>
                          </w:tcPr>
                          <w:p w14:paraId="35B5AFC3" w14:textId="55DDCB49" w:rsidR="00122566" w:rsidRPr="00187BFF" w:rsidRDefault="00122566" w:rsidP="007048CA">
                            <w:pPr>
                              <w:spacing w:line="320" w:lineRule="atLeast"/>
                              <w:ind w:left="60" w:right="60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proofErr w:type="spell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bla</w:t>
                            </w: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  <w:vertAlign w:val="subscript"/>
                              </w:rPr>
                              <w:t>CTX</w:t>
                            </w:r>
                            <w:proofErr w:type="spellEnd"/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  <w:vertAlign w:val="subscript"/>
                              </w:rPr>
                              <w:t>-M</w:t>
                            </w: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 xml:space="preserve"> + </w:t>
                            </w:r>
                            <w:proofErr w:type="spell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bla</w:t>
                            </w: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  <w:vertAlign w:val="subscript"/>
                              </w:rPr>
                              <w:t>TEM</w:t>
                            </w:r>
                            <w:proofErr w:type="spellEnd"/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 xml:space="preserve"> + </w:t>
                            </w:r>
                            <w:proofErr w:type="spellStart"/>
                            <w:proofErr w:type="gram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aac</w:t>
                            </w:r>
                            <w:proofErr w:type="spellEnd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(</w:t>
                            </w:r>
                            <w:proofErr w:type="gramEnd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6')-</w:t>
                            </w:r>
                            <w:proofErr w:type="spell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Ib</w:t>
                            </w:r>
                            <w:r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-cr</w:t>
                            </w:r>
                            <w:proofErr w:type="spellEnd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 xml:space="preserve"> + </w:t>
                            </w:r>
                            <w:proofErr w:type="spell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qnrB</w:t>
                            </w:r>
                            <w:proofErr w:type="spellEnd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 xml:space="preserve"> + </w:t>
                            </w:r>
                            <w:proofErr w:type="spell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qnrS</w:t>
                            </w:r>
                            <w:proofErr w:type="spellEnd"/>
                          </w:p>
                        </w:tc>
                        <w:tc>
                          <w:tcPr>
                            <w:tcW w:w="1276" w:type="dxa"/>
                          </w:tcPr>
                          <w:p w14:paraId="1624A3A9" w14:textId="77777777" w:rsidR="00122566" w:rsidRPr="00187BFF" w:rsidRDefault="00122566" w:rsidP="00122566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955" w:type="dxa"/>
                          </w:tcPr>
                          <w:p w14:paraId="16A73961" w14:textId="77777777" w:rsidR="00122566" w:rsidRPr="00187BFF" w:rsidRDefault="00122566" w:rsidP="00122566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1481" w:type="dxa"/>
                          </w:tcPr>
                          <w:p w14:paraId="2850ED72" w14:textId="77777777" w:rsidR="00122566" w:rsidRPr="00187BFF" w:rsidRDefault="00122566" w:rsidP="00122566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937" w:type="dxa"/>
                          </w:tcPr>
                          <w:p w14:paraId="43B1F286" w14:textId="77777777" w:rsidR="00122566" w:rsidRPr="00187BFF" w:rsidRDefault="00122566" w:rsidP="00122566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1</w:t>
                            </w:r>
                          </w:p>
                        </w:tc>
                      </w:tr>
                      <w:tr w:rsidR="00122566" w:rsidRPr="00C8362A" w14:paraId="606DA671" w14:textId="77777777" w:rsidTr="00187BFF">
                        <w:trPr>
                          <w:trHeight w:val="324"/>
                        </w:trPr>
                        <w:tc>
                          <w:tcPr>
                            <w:tcW w:w="5098" w:type="dxa"/>
                          </w:tcPr>
                          <w:p w14:paraId="6E70109D" w14:textId="38CC9725" w:rsidR="00122566" w:rsidRPr="00187BFF" w:rsidRDefault="00122566" w:rsidP="007048CA">
                            <w:pPr>
                              <w:spacing w:line="320" w:lineRule="atLeast"/>
                              <w:ind w:left="60" w:right="60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proofErr w:type="spell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bla</w:t>
                            </w: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  <w:vertAlign w:val="subscript"/>
                              </w:rPr>
                              <w:t>CTX</w:t>
                            </w:r>
                            <w:proofErr w:type="spellEnd"/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  <w:vertAlign w:val="subscript"/>
                              </w:rPr>
                              <w:t>-M</w:t>
                            </w: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 xml:space="preserve"> + </w:t>
                            </w:r>
                            <w:proofErr w:type="spell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bla</w:t>
                            </w: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  <w:vertAlign w:val="subscript"/>
                              </w:rPr>
                              <w:t>TEM</w:t>
                            </w:r>
                            <w:proofErr w:type="spellEnd"/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 xml:space="preserve"> + </w:t>
                            </w:r>
                            <w:proofErr w:type="spellStart"/>
                            <w:proofErr w:type="gram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aac</w:t>
                            </w:r>
                            <w:proofErr w:type="spellEnd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(</w:t>
                            </w:r>
                            <w:proofErr w:type="gramEnd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6')-</w:t>
                            </w:r>
                            <w:proofErr w:type="spell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Ib</w:t>
                            </w:r>
                            <w:r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-cr</w:t>
                            </w:r>
                            <w:proofErr w:type="spellEnd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 xml:space="preserve"> + </w:t>
                            </w:r>
                            <w:proofErr w:type="spell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qnrS</w:t>
                            </w:r>
                            <w:proofErr w:type="spellEnd"/>
                          </w:p>
                        </w:tc>
                        <w:tc>
                          <w:tcPr>
                            <w:tcW w:w="1276" w:type="dxa"/>
                          </w:tcPr>
                          <w:p w14:paraId="5C3A5211" w14:textId="77777777" w:rsidR="00122566" w:rsidRPr="00187BFF" w:rsidRDefault="00122566" w:rsidP="00122566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955" w:type="dxa"/>
                          </w:tcPr>
                          <w:p w14:paraId="446B39E8" w14:textId="77777777" w:rsidR="00122566" w:rsidRPr="00187BFF" w:rsidRDefault="00122566" w:rsidP="00122566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1481" w:type="dxa"/>
                          </w:tcPr>
                          <w:p w14:paraId="60994A0D" w14:textId="77777777" w:rsidR="00122566" w:rsidRPr="00187BFF" w:rsidRDefault="00122566" w:rsidP="00122566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937" w:type="dxa"/>
                          </w:tcPr>
                          <w:p w14:paraId="73BACD94" w14:textId="77777777" w:rsidR="00122566" w:rsidRPr="00187BFF" w:rsidRDefault="00122566" w:rsidP="00122566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1</w:t>
                            </w:r>
                          </w:p>
                        </w:tc>
                      </w:tr>
                      <w:tr w:rsidR="00122566" w:rsidRPr="00C8362A" w14:paraId="2F789562" w14:textId="77777777" w:rsidTr="00187BFF">
                        <w:trPr>
                          <w:trHeight w:val="324"/>
                        </w:trPr>
                        <w:tc>
                          <w:tcPr>
                            <w:tcW w:w="5098" w:type="dxa"/>
                          </w:tcPr>
                          <w:p w14:paraId="69972AAB" w14:textId="7A156DFD" w:rsidR="00122566" w:rsidRPr="00187BFF" w:rsidRDefault="00122566" w:rsidP="007048CA">
                            <w:pPr>
                              <w:spacing w:line="320" w:lineRule="atLeast"/>
                              <w:ind w:left="60" w:right="60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proofErr w:type="spell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bla</w:t>
                            </w: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  <w:vertAlign w:val="subscript"/>
                              </w:rPr>
                              <w:t>CTX</w:t>
                            </w:r>
                            <w:proofErr w:type="spellEnd"/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  <w:vertAlign w:val="subscript"/>
                              </w:rPr>
                              <w:t>-M</w:t>
                            </w: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 xml:space="preserve"> + </w:t>
                            </w:r>
                            <w:proofErr w:type="spell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bla</w:t>
                            </w: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  <w:vertAlign w:val="subscript"/>
                              </w:rPr>
                              <w:t>TEM</w:t>
                            </w:r>
                            <w:proofErr w:type="spellEnd"/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 xml:space="preserve"> + </w:t>
                            </w:r>
                            <w:proofErr w:type="spell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bla</w:t>
                            </w: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  <w:vertAlign w:val="subscript"/>
                              </w:rPr>
                              <w:t>SHV</w:t>
                            </w:r>
                            <w:proofErr w:type="spellEnd"/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 xml:space="preserve"> + </w:t>
                            </w:r>
                            <w:proofErr w:type="spellStart"/>
                            <w:proofErr w:type="gram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aac</w:t>
                            </w:r>
                            <w:proofErr w:type="spellEnd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(</w:t>
                            </w:r>
                            <w:proofErr w:type="gramEnd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6')-</w:t>
                            </w:r>
                            <w:proofErr w:type="spell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Ib</w:t>
                            </w:r>
                            <w:r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-cr</w:t>
                            </w:r>
                            <w:proofErr w:type="spellEnd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 xml:space="preserve"> + </w:t>
                            </w:r>
                            <w:proofErr w:type="spell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oqxA</w:t>
                            </w:r>
                            <w:proofErr w:type="spellEnd"/>
                          </w:p>
                        </w:tc>
                        <w:tc>
                          <w:tcPr>
                            <w:tcW w:w="1276" w:type="dxa"/>
                          </w:tcPr>
                          <w:p w14:paraId="674CD85B" w14:textId="77777777" w:rsidR="00122566" w:rsidRPr="00187BFF" w:rsidRDefault="00122566" w:rsidP="00122566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955" w:type="dxa"/>
                          </w:tcPr>
                          <w:p w14:paraId="0A150D07" w14:textId="77777777" w:rsidR="00122566" w:rsidRPr="00187BFF" w:rsidRDefault="00122566" w:rsidP="00122566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1481" w:type="dxa"/>
                          </w:tcPr>
                          <w:p w14:paraId="64A18395" w14:textId="77777777" w:rsidR="00122566" w:rsidRPr="00187BFF" w:rsidRDefault="00122566" w:rsidP="00122566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937" w:type="dxa"/>
                          </w:tcPr>
                          <w:p w14:paraId="2341D441" w14:textId="77777777" w:rsidR="00122566" w:rsidRPr="00187BFF" w:rsidRDefault="00122566" w:rsidP="00122566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1</w:t>
                            </w:r>
                          </w:p>
                        </w:tc>
                      </w:tr>
                      <w:tr w:rsidR="00122566" w:rsidRPr="00C8362A" w14:paraId="1054CF40" w14:textId="77777777" w:rsidTr="00187BFF">
                        <w:trPr>
                          <w:trHeight w:val="663"/>
                        </w:trPr>
                        <w:tc>
                          <w:tcPr>
                            <w:tcW w:w="5098" w:type="dxa"/>
                          </w:tcPr>
                          <w:p w14:paraId="4007AD4A" w14:textId="1BCF484D" w:rsidR="00122566" w:rsidRPr="00187BFF" w:rsidRDefault="00122566" w:rsidP="007048CA">
                            <w:pPr>
                              <w:spacing w:line="320" w:lineRule="atLeast"/>
                              <w:ind w:left="60" w:right="60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proofErr w:type="spell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bla</w:t>
                            </w: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  <w:vertAlign w:val="subscript"/>
                              </w:rPr>
                              <w:t>CTX</w:t>
                            </w:r>
                            <w:proofErr w:type="spellEnd"/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  <w:vertAlign w:val="subscript"/>
                              </w:rPr>
                              <w:t>-M</w:t>
                            </w: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 xml:space="preserve"> + </w:t>
                            </w:r>
                            <w:proofErr w:type="spell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bla</w:t>
                            </w: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  <w:vertAlign w:val="subscript"/>
                              </w:rPr>
                              <w:t>TEM</w:t>
                            </w:r>
                            <w:proofErr w:type="spellEnd"/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 xml:space="preserve"> + </w:t>
                            </w:r>
                            <w:proofErr w:type="spell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bla</w:t>
                            </w: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  <w:vertAlign w:val="subscript"/>
                              </w:rPr>
                              <w:t>SHV</w:t>
                            </w:r>
                            <w:proofErr w:type="spellEnd"/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 xml:space="preserve"> + </w:t>
                            </w:r>
                            <w:proofErr w:type="spellStart"/>
                            <w:proofErr w:type="gram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aac</w:t>
                            </w:r>
                            <w:proofErr w:type="spellEnd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(</w:t>
                            </w:r>
                            <w:proofErr w:type="gramEnd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6')-</w:t>
                            </w:r>
                            <w:proofErr w:type="spell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Ib</w:t>
                            </w:r>
                            <w:r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-cr</w:t>
                            </w:r>
                            <w:proofErr w:type="spellEnd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 xml:space="preserve"> + </w:t>
                            </w:r>
                            <w:proofErr w:type="spell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qnrS</w:t>
                            </w:r>
                            <w:proofErr w:type="spellEnd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 xml:space="preserve"> + </w:t>
                            </w:r>
                            <w:proofErr w:type="spell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oqxA</w:t>
                            </w:r>
                            <w:proofErr w:type="spellEnd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 xml:space="preserve"> + </w:t>
                            </w:r>
                            <w:proofErr w:type="spell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oqxB</w:t>
                            </w:r>
                            <w:proofErr w:type="spellEnd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 xml:space="preserve"> + </w:t>
                            </w:r>
                            <w:proofErr w:type="spell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qepA</w:t>
                            </w:r>
                            <w:proofErr w:type="spellEnd"/>
                          </w:p>
                        </w:tc>
                        <w:tc>
                          <w:tcPr>
                            <w:tcW w:w="1276" w:type="dxa"/>
                          </w:tcPr>
                          <w:p w14:paraId="018FBDD0" w14:textId="77777777" w:rsidR="00122566" w:rsidRPr="00187BFF" w:rsidRDefault="00122566" w:rsidP="00122566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955" w:type="dxa"/>
                          </w:tcPr>
                          <w:p w14:paraId="02718472" w14:textId="77777777" w:rsidR="00122566" w:rsidRPr="00187BFF" w:rsidRDefault="00122566" w:rsidP="00122566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1481" w:type="dxa"/>
                          </w:tcPr>
                          <w:p w14:paraId="57F2BF83" w14:textId="77777777" w:rsidR="00122566" w:rsidRPr="00187BFF" w:rsidRDefault="00122566" w:rsidP="00122566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937" w:type="dxa"/>
                          </w:tcPr>
                          <w:p w14:paraId="16A9EF7A" w14:textId="77777777" w:rsidR="00122566" w:rsidRPr="00187BFF" w:rsidRDefault="00122566" w:rsidP="00122566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1</w:t>
                            </w:r>
                          </w:p>
                        </w:tc>
                      </w:tr>
                      <w:tr w:rsidR="00122566" w:rsidRPr="00C8362A" w14:paraId="0E9C5AF8" w14:textId="77777777" w:rsidTr="00187BFF">
                        <w:trPr>
                          <w:trHeight w:val="324"/>
                        </w:trPr>
                        <w:tc>
                          <w:tcPr>
                            <w:tcW w:w="5098" w:type="dxa"/>
                          </w:tcPr>
                          <w:p w14:paraId="209F7902" w14:textId="77777777" w:rsidR="00122566" w:rsidRPr="00187BFF" w:rsidRDefault="00122566" w:rsidP="007048CA">
                            <w:pPr>
                              <w:spacing w:line="320" w:lineRule="atLeast"/>
                              <w:ind w:left="60" w:right="60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proofErr w:type="spell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bla</w:t>
                            </w: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  <w:vertAlign w:val="subscript"/>
                              </w:rPr>
                              <w:t>CTX</w:t>
                            </w:r>
                            <w:proofErr w:type="spellEnd"/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  <w:vertAlign w:val="subscript"/>
                              </w:rPr>
                              <w:t>-M</w:t>
                            </w: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 xml:space="preserve"> + </w:t>
                            </w:r>
                            <w:proofErr w:type="spell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bla</w:t>
                            </w: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  <w:vertAlign w:val="subscript"/>
                              </w:rPr>
                              <w:t>TEM</w:t>
                            </w:r>
                            <w:proofErr w:type="spellEnd"/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 xml:space="preserve"> + </w:t>
                            </w:r>
                            <w:proofErr w:type="spell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bla</w:t>
                            </w: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  <w:vertAlign w:val="subscript"/>
                              </w:rPr>
                              <w:t>SHV</w:t>
                            </w:r>
                            <w:proofErr w:type="spellEnd"/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 xml:space="preserve"> + </w:t>
                            </w:r>
                            <w:proofErr w:type="spell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oqxA</w:t>
                            </w:r>
                            <w:proofErr w:type="spellEnd"/>
                          </w:p>
                        </w:tc>
                        <w:tc>
                          <w:tcPr>
                            <w:tcW w:w="1276" w:type="dxa"/>
                          </w:tcPr>
                          <w:p w14:paraId="20F20264" w14:textId="77777777" w:rsidR="00122566" w:rsidRPr="00187BFF" w:rsidRDefault="00122566" w:rsidP="00122566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955" w:type="dxa"/>
                          </w:tcPr>
                          <w:p w14:paraId="7F5286CC" w14:textId="77777777" w:rsidR="00122566" w:rsidRPr="00187BFF" w:rsidRDefault="00122566" w:rsidP="00122566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1481" w:type="dxa"/>
                          </w:tcPr>
                          <w:p w14:paraId="1C0A4376" w14:textId="77777777" w:rsidR="00122566" w:rsidRPr="00187BFF" w:rsidRDefault="00122566" w:rsidP="00122566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937" w:type="dxa"/>
                          </w:tcPr>
                          <w:p w14:paraId="50CAC960" w14:textId="77777777" w:rsidR="00122566" w:rsidRPr="00187BFF" w:rsidRDefault="00122566" w:rsidP="00122566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1</w:t>
                            </w:r>
                          </w:p>
                        </w:tc>
                      </w:tr>
                      <w:tr w:rsidR="00122566" w:rsidRPr="00C8362A" w14:paraId="7B24810E" w14:textId="77777777" w:rsidTr="00187BFF">
                        <w:trPr>
                          <w:trHeight w:val="324"/>
                        </w:trPr>
                        <w:tc>
                          <w:tcPr>
                            <w:tcW w:w="5098" w:type="dxa"/>
                          </w:tcPr>
                          <w:p w14:paraId="1F5A8F92" w14:textId="77777777" w:rsidR="00122566" w:rsidRPr="00187BFF" w:rsidRDefault="00122566" w:rsidP="007048CA">
                            <w:pPr>
                              <w:spacing w:line="320" w:lineRule="atLeast"/>
                              <w:ind w:left="60" w:right="60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proofErr w:type="spell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bla</w:t>
                            </w: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  <w:vertAlign w:val="subscript"/>
                              </w:rPr>
                              <w:t>CTX</w:t>
                            </w:r>
                            <w:proofErr w:type="spellEnd"/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  <w:vertAlign w:val="subscript"/>
                              </w:rPr>
                              <w:t>-M</w:t>
                            </w: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 xml:space="preserve"> + </w:t>
                            </w:r>
                            <w:proofErr w:type="spell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bla</w:t>
                            </w: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  <w:vertAlign w:val="subscript"/>
                              </w:rPr>
                              <w:t>TEM</w:t>
                            </w:r>
                            <w:proofErr w:type="spellEnd"/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 xml:space="preserve"> + </w:t>
                            </w:r>
                            <w:proofErr w:type="spell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bla</w:t>
                            </w: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  <w:vertAlign w:val="subscript"/>
                              </w:rPr>
                              <w:t>SHV</w:t>
                            </w:r>
                            <w:proofErr w:type="spellEnd"/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 xml:space="preserve"> + </w:t>
                            </w:r>
                            <w:proofErr w:type="spell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oqxA</w:t>
                            </w:r>
                            <w:proofErr w:type="spellEnd"/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 xml:space="preserve"> + </w:t>
                            </w:r>
                            <w:proofErr w:type="spell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oqxB</w:t>
                            </w:r>
                            <w:proofErr w:type="spellEnd"/>
                          </w:p>
                        </w:tc>
                        <w:tc>
                          <w:tcPr>
                            <w:tcW w:w="1276" w:type="dxa"/>
                          </w:tcPr>
                          <w:p w14:paraId="7042A5B5" w14:textId="77777777" w:rsidR="00122566" w:rsidRPr="00187BFF" w:rsidRDefault="00122566" w:rsidP="00122566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955" w:type="dxa"/>
                          </w:tcPr>
                          <w:p w14:paraId="47DC1082" w14:textId="77777777" w:rsidR="00122566" w:rsidRPr="00187BFF" w:rsidRDefault="00122566" w:rsidP="00122566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1481" w:type="dxa"/>
                          </w:tcPr>
                          <w:p w14:paraId="60721986" w14:textId="77777777" w:rsidR="00122566" w:rsidRPr="00187BFF" w:rsidRDefault="00122566" w:rsidP="00122566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937" w:type="dxa"/>
                          </w:tcPr>
                          <w:p w14:paraId="144A22C4" w14:textId="77777777" w:rsidR="00122566" w:rsidRPr="00187BFF" w:rsidRDefault="00122566" w:rsidP="00122566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1</w:t>
                            </w:r>
                          </w:p>
                        </w:tc>
                      </w:tr>
                      <w:tr w:rsidR="00122566" w:rsidRPr="00C8362A" w14:paraId="3C65BDEF" w14:textId="77777777" w:rsidTr="00187BFF">
                        <w:trPr>
                          <w:trHeight w:val="324"/>
                        </w:trPr>
                        <w:tc>
                          <w:tcPr>
                            <w:tcW w:w="5098" w:type="dxa"/>
                          </w:tcPr>
                          <w:p w14:paraId="4277FDB5" w14:textId="77777777" w:rsidR="00122566" w:rsidRPr="00187BFF" w:rsidRDefault="00122566" w:rsidP="007048CA">
                            <w:pPr>
                              <w:spacing w:line="320" w:lineRule="atLeast"/>
                              <w:ind w:left="60" w:right="60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proofErr w:type="spell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bla</w:t>
                            </w: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  <w:vertAlign w:val="subscript"/>
                              </w:rPr>
                              <w:t>CTX</w:t>
                            </w:r>
                            <w:proofErr w:type="spellEnd"/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  <w:vertAlign w:val="subscript"/>
                              </w:rPr>
                              <w:t>-M</w:t>
                            </w: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 xml:space="preserve"> + </w:t>
                            </w:r>
                            <w:proofErr w:type="spell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bla</w:t>
                            </w: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  <w:vertAlign w:val="subscript"/>
                              </w:rPr>
                              <w:t>TEM</w:t>
                            </w:r>
                            <w:proofErr w:type="spellEnd"/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 xml:space="preserve"> + </w:t>
                            </w:r>
                            <w:proofErr w:type="spell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oqxB</w:t>
                            </w:r>
                            <w:proofErr w:type="spellEnd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 xml:space="preserve"> + </w:t>
                            </w:r>
                            <w:proofErr w:type="spell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qepA</w:t>
                            </w:r>
                            <w:proofErr w:type="spellEnd"/>
                          </w:p>
                        </w:tc>
                        <w:tc>
                          <w:tcPr>
                            <w:tcW w:w="1276" w:type="dxa"/>
                          </w:tcPr>
                          <w:p w14:paraId="104CD9E8" w14:textId="77777777" w:rsidR="00122566" w:rsidRPr="00187BFF" w:rsidRDefault="00122566" w:rsidP="00122566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955" w:type="dxa"/>
                          </w:tcPr>
                          <w:p w14:paraId="6F5041E4" w14:textId="77777777" w:rsidR="00122566" w:rsidRPr="00187BFF" w:rsidRDefault="00122566" w:rsidP="00122566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1481" w:type="dxa"/>
                          </w:tcPr>
                          <w:p w14:paraId="74FCB2E6" w14:textId="77777777" w:rsidR="00122566" w:rsidRPr="00187BFF" w:rsidRDefault="00122566" w:rsidP="00122566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937" w:type="dxa"/>
                          </w:tcPr>
                          <w:p w14:paraId="1D681120" w14:textId="77777777" w:rsidR="00122566" w:rsidRPr="00187BFF" w:rsidRDefault="00122566" w:rsidP="00122566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1</w:t>
                            </w:r>
                          </w:p>
                        </w:tc>
                      </w:tr>
                      <w:tr w:rsidR="00122566" w:rsidRPr="00C8362A" w14:paraId="3C629B8C" w14:textId="77777777" w:rsidTr="00187BFF">
                        <w:trPr>
                          <w:trHeight w:val="324"/>
                        </w:trPr>
                        <w:tc>
                          <w:tcPr>
                            <w:tcW w:w="5098" w:type="dxa"/>
                          </w:tcPr>
                          <w:p w14:paraId="26345457" w14:textId="77777777" w:rsidR="00122566" w:rsidRPr="00187BFF" w:rsidRDefault="00122566" w:rsidP="007048CA">
                            <w:pPr>
                              <w:spacing w:line="320" w:lineRule="atLeast"/>
                              <w:ind w:left="60" w:right="60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proofErr w:type="spell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bla</w:t>
                            </w: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  <w:vertAlign w:val="subscript"/>
                              </w:rPr>
                              <w:t>CTX</w:t>
                            </w:r>
                            <w:proofErr w:type="spellEnd"/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  <w:vertAlign w:val="subscript"/>
                              </w:rPr>
                              <w:t>-M</w:t>
                            </w: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 xml:space="preserve"> + </w:t>
                            </w:r>
                            <w:proofErr w:type="spell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bla</w:t>
                            </w: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  <w:vertAlign w:val="subscript"/>
                              </w:rPr>
                              <w:t>TEM</w:t>
                            </w:r>
                            <w:proofErr w:type="spellEnd"/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 xml:space="preserve"> + </w:t>
                            </w:r>
                            <w:proofErr w:type="spell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qepA</w:t>
                            </w:r>
                            <w:proofErr w:type="spellEnd"/>
                          </w:p>
                        </w:tc>
                        <w:tc>
                          <w:tcPr>
                            <w:tcW w:w="1276" w:type="dxa"/>
                          </w:tcPr>
                          <w:p w14:paraId="40945144" w14:textId="77777777" w:rsidR="00122566" w:rsidRPr="00187BFF" w:rsidRDefault="00122566" w:rsidP="00122566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955" w:type="dxa"/>
                          </w:tcPr>
                          <w:p w14:paraId="14FE785F" w14:textId="77777777" w:rsidR="00122566" w:rsidRPr="00187BFF" w:rsidRDefault="00122566" w:rsidP="00122566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1481" w:type="dxa"/>
                          </w:tcPr>
                          <w:p w14:paraId="015C7FC0" w14:textId="77777777" w:rsidR="00122566" w:rsidRPr="00187BFF" w:rsidRDefault="00122566" w:rsidP="00122566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3</w:t>
                            </w:r>
                          </w:p>
                        </w:tc>
                        <w:tc>
                          <w:tcPr>
                            <w:tcW w:w="937" w:type="dxa"/>
                          </w:tcPr>
                          <w:p w14:paraId="549D94CF" w14:textId="77777777" w:rsidR="00122566" w:rsidRPr="00187BFF" w:rsidRDefault="00122566" w:rsidP="00122566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3</w:t>
                            </w:r>
                          </w:p>
                        </w:tc>
                      </w:tr>
                      <w:tr w:rsidR="00122566" w:rsidRPr="00C8362A" w14:paraId="13220177" w14:textId="77777777" w:rsidTr="00187BFF">
                        <w:trPr>
                          <w:trHeight w:val="324"/>
                        </w:trPr>
                        <w:tc>
                          <w:tcPr>
                            <w:tcW w:w="5098" w:type="dxa"/>
                          </w:tcPr>
                          <w:p w14:paraId="2DF620B4" w14:textId="77777777" w:rsidR="00122566" w:rsidRPr="00187BFF" w:rsidRDefault="00122566" w:rsidP="007048CA">
                            <w:pPr>
                              <w:spacing w:line="320" w:lineRule="atLeast"/>
                              <w:ind w:left="60" w:right="60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proofErr w:type="spell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bla</w:t>
                            </w: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  <w:vertAlign w:val="subscript"/>
                              </w:rPr>
                              <w:t>CTX</w:t>
                            </w:r>
                            <w:proofErr w:type="spellEnd"/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  <w:vertAlign w:val="subscript"/>
                              </w:rPr>
                              <w:t>-M</w:t>
                            </w: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 xml:space="preserve"> + </w:t>
                            </w:r>
                            <w:proofErr w:type="spell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bla</w:t>
                            </w: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  <w:vertAlign w:val="subscript"/>
                              </w:rPr>
                              <w:t>TEM</w:t>
                            </w:r>
                            <w:proofErr w:type="spellEnd"/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 xml:space="preserve"> + </w:t>
                            </w:r>
                            <w:proofErr w:type="spell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qnrB</w:t>
                            </w:r>
                            <w:proofErr w:type="spellEnd"/>
                          </w:p>
                        </w:tc>
                        <w:tc>
                          <w:tcPr>
                            <w:tcW w:w="1276" w:type="dxa"/>
                          </w:tcPr>
                          <w:p w14:paraId="565160DF" w14:textId="77777777" w:rsidR="00122566" w:rsidRPr="00187BFF" w:rsidRDefault="00122566" w:rsidP="00122566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955" w:type="dxa"/>
                          </w:tcPr>
                          <w:p w14:paraId="0AFE2FCB" w14:textId="77777777" w:rsidR="00122566" w:rsidRPr="00187BFF" w:rsidRDefault="00122566" w:rsidP="00122566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1481" w:type="dxa"/>
                          </w:tcPr>
                          <w:p w14:paraId="547C3DFC" w14:textId="77777777" w:rsidR="00122566" w:rsidRPr="00187BFF" w:rsidRDefault="00122566" w:rsidP="00122566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937" w:type="dxa"/>
                          </w:tcPr>
                          <w:p w14:paraId="3D62D213" w14:textId="77777777" w:rsidR="00122566" w:rsidRPr="00187BFF" w:rsidRDefault="00122566" w:rsidP="00122566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2</w:t>
                            </w:r>
                          </w:p>
                        </w:tc>
                      </w:tr>
                      <w:tr w:rsidR="00122566" w:rsidRPr="00C8362A" w14:paraId="28506088" w14:textId="77777777" w:rsidTr="00187BFF">
                        <w:trPr>
                          <w:trHeight w:val="324"/>
                        </w:trPr>
                        <w:tc>
                          <w:tcPr>
                            <w:tcW w:w="5098" w:type="dxa"/>
                          </w:tcPr>
                          <w:p w14:paraId="1A9EEE8D" w14:textId="77777777" w:rsidR="00122566" w:rsidRPr="00187BFF" w:rsidRDefault="00122566" w:rsidP="007048CA">
                            <w:pPr>
                              <w:spacing w:line="320" w:lineRule="atLeast"/>
                              <w:ind w:left="60" w:right="60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proofErr w:type="spell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bla</w:t>
                            </w: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  <w:vertAlign w:val="subscript"/>
                              </w:rPr>
                              <w:t>CTX</w:t>
                            </w:r>
                            <w:proofErr w:type="spellEnd"/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  <w:vertAlign w:val="subscript"/>
                              </w:rPr>
                              <w:t>-M</w:t>
                            </w: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 xml:space="preserve"> + </w:t>
                            </w:r>
                            <w:proofErr w:type="spell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bla</w:t>
                            </w: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  <w:vertAlign w:val="subscript"/>
                              </w:rPr>
                              <w:t>TEM</w:t>
                            </w:r>
                            <w:proofErr w:type="spellEnd"/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 xml:space="preserve"> + </w:t>
                            </w:r>
                            <w:proofErr w:type="spell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qnrS</w:t>
                            </w:r>
                            <w:proofErr w:type="spellEnd"/>
                          </w:p>
                        </w:tc>
                        <w:tc>
                          <w:tcPr>
                            <w:tcW w:w="1276" w:type="dxa"/>
                          </w:tcPr>
                          <w:p w14:paraId="5E32532A" w14:textId="77777777" w:rsidR="00122566" w:rsidRPr="00187BFF" w:rsidRDefault="00122566" w:rsidP="00122566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955" w:type="dxa"/>
                          </w:tcPr>
                          <w:p w14:paraId="4BAD5816" w14:textId="77777777" w:rsidR="00122566" w:rsidRPr="00187BFF" w:rsidRDefault="00122566" w:rsidP="00122566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1481" w:type="dxa"/>
                          </w:tcPr>
                          <w:p w14:paraId="54191810" w14:textId="77777777" w:rsidR="00122566" w:rsidRPr="00187BFF" w:rsidRDefault="00122566" w:rsidP="00122566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937" w:type="dxa"/>
                          </w:tcPr>
                          <w:p w14:paraId="61BCF002" w14:textId="77777777" w:rsidR="00122566" w:rsidRPr="00187BFF" w:rsidRDefault="00122566" w:rsidP="00122566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1</w:t>
                            </w:r>
                          </w:p>
                        </w:tc>
                      </w:tr>
                      <w:tr w:rsidR="00122566" w:rsidRPr="00C8362A" w14:paraId="5C90993F" w14:textId="77777777" w:rsidTr="00187BFF">
                        <w:trPr>
                          <w:trHeight w:val="324"/>
                        </w:trPr>
                        <w:tc>
                          <w:tcPr>
                            <w:tcW w:w="5098" w:type="dxa"/>
                          </w:tcPr>
                          <w:p w14:paraId="2E941926" w14:textId="77777777" w:rsidR="00122566" w:rsidRPr="00187BFF" w:rsidRDefault="00122566" w:rsidP="007048CA">
                            <w:pPr>
                              <w:spacing w:line="320" w:lineRule="atLeast"/>
                              <w:ind w:left="60" w:right="60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proofErr w:type="spell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bla</w:t>
                            </w: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  <w:vertAlign w:val="subscript"/>
                              </w:rPr>
                              <w:t>CTX</w:t>
                            </w:r>
                            <w:proofErr w:type="spellEnd"/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  <w:vertAlign w:val="subscript"/>
                              </w:rPr>
                              <w:t>-M</w:t>
                            </w: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 xml:space="preserve"> + </w:t>
                            </w:r>
                            <w:proofErr w:type="spell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qepA</w:t>
                            </w:r>
                            <w:proofErr w:type="spellEnd"/>
                          </w:p>
                        </w:tc>
                        <w:tc>
                          <w:tcPr>
                            <w:tcW w:w="1276" w:type="dxa"/>
                          </w:tcPr>
                          <w:p w14:paraId="0295952F" w14:textId="77777777" w:rsidR="00122566" w:rsidRPr="00187BFF" w:rsidRDefault="00122566" w:rsidP="00122566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955" w:type="dxa"/>
                          </w:tcPr>
                          <w:p w14:paraId="3F88DF67" w14:textId="77777777" w:rsidR="00122566" w:rsidRPr="00187BFF" w:rsidRDefault="00122566" w:rsidP="00122566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1481" w:type="dxa"/>
                          </w:tcPr>
                          <w:p w14:paraId="00EF3629" w14:textId="77777777" w:rsidR="00122566" w:rsidRPr="00187BFF" w:rsidRDefault="00122566" w:rsidP="00122566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2</w:t>
                            </w:r>
                          </w:p>
                        </w:tc>
                        <w:tc>
                          <w:tcPr>
                            <w:tcW w:w="937" w:type="dxa"/>
                          </w:tcPr>
                          <w:p w14:paraId="73FD6ECD" w14:textId="77777777" w:rsidR="00122566" w:rsidRPr="00187BFF" w:rsidRDefault="00122566" w:rsidP="00122566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2</w:t>
                            </w:r>
                          </w:p>
                        </w:tc>
                      </w:tr>
                      <w:tr w:rsidR="00122566" w:rsidRPr="00C8362A" w14:paraId="347D7D77" w14:textId="77777777" w:rsidTr="00187BFF">
                        <w:trPr>
                          <w:trHeight w:val="308"/>
                        </w:trPr>
                        <w:tc>
                          <w:tcPr>
                            <w:tcW w:w="5098" w:type="dxa"/>
                            <w:tcBorders>
                              <w:bottom w:val="single" w:sz="12" w:space="0" w:color="auto"/>
                            </w:tcBorders>
                          </w:tcPr>
                          <w:p w14:paraId="3253E51F" w14:textId="77777777" w:rsidR="00122566" w:rsidRPr="00187BFF" w:rsidRDefault="00122566" w:rsidP="007048CA">
                            <w:pPr>
                              <w:spacing w:line="320" w:lineRule="atLeast"/>
                              <w:ind w:left="60" w:right="60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proofErr w:type="spell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bla</w:t>
                            </w: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  <w:vertAlign w:val="subscript"/>
                              </w:rPr>
                              <w:t>CTX</w:t>
                            </w:r>
                            <w:proofErr w:type="spellEnd"/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  <w:vertAlign w:val="subscript"/>
                              </w:rPr>
                              <w:t>-M</w:t>
                            </w: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 xml:space="preserve"> + </w:t>
                            </w:r>
                            <w:proofErr w:type="spell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qnrB</w:t>
                            </w:r>
                            <w:proofErr w:type="spellEnd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 xml:space="preserve"> + </w:t>
                            </w:r>
                            <w:proofErr w:type="spellStart"/>
                            <w:r w:rsidRPr="00187BFF">
                              <w:rPr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  <w:t>qnrS</w:t>
                            </w:r>
                            <w:proofErr w:type="spellEnd"/>
                          </w:p>
                        </w:tc>
                        <w:tc>
                          <w:tcPr>
                            <w:tcW w:w="1276" w:type="dxa"/>
                            <w:tcBorders>
                              <w:bottom w:val="single" w:sz="12" w:space="0" w:color="auto"/>
                            </w:tcBorders>
                          </w:tcPr>
                          <w:p w14:paraId="5789AAEE" w14:textId="77777777" w:rsidR="00122566" w:rsidRPr="00187BFF" w:rsidRDefault="00122566" w:rsidP="00122566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955" w:type="dxa"/>
                            <w:tcBorders>
                              <w:bottom w:val="single" w:sz="12" w:space="0" w:color="auto"/>
                            </w:tcBorders>
                          </w:tcPr>
                          <w:p w14:paraId="576F500A" w14:textId="77777777" w:rsidR="00122566" w:rsidRPr="00187BFF" w:rsidRDefault="00122566" w:rsidP="00122566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1481" w:type="dxa"/>
                            <w:tcBorders>
                              <w:bottom w:val="single" w:sz="12" w:space="0" w:color="auto"/>
                            </w:tcBorders>
                          </w:tcPr>
                          <w:p w14:paraId="645E78D5" w14:textId="77777777" w:rsidR="00122566" w:rsidRPr="00187BFF" w:rsidRDefault="00122566" w:rsidP="00122566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937" w:type="dxa"/>
                            <w:tcBorders>
                              <w:bottom w:val="single" w:sz="12" w:space="0" w:color="auto"/>
                            </w:tcBorders>
                          </w:tcPr>
                          <w:p w14:paraId="174E5E1F" w14:textId="77777777" w:rsidR="00122566" w:rsidRPr="00187BFF" w:rsidRDefault="00122566" w:rsidP="00122566">
                            <w:pPr>
                              <w:spacing w:line="320" w:lineRule="atLeast"/>
                              <w:ind w:left="60" w:right="60"/>
                              <w:jc w:val="center"/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187BFF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>1</w:t>
                            </w:r>
                          </w:p>
                        </w:tc>
                      </w:tr>
                    </w:tbl>
                    <w:p w14:paraId="4D430C88" w14:textId="77777777" w:rsidR="00122566" w:rsidRPr="007048CA" w:rsidRDefault="00122566" w:rsidP="00187BFF">
                      <w:pPr>
                        <w:rPr>
                          <w:lang w:val="fr-FR"/>
                        </w:rPr>
                      </w:pPr>
                    </w:p>
                  </w:txbxContent>
                </v:textbox>
                <w10:wrap type="square" anchorx="margin" anchory="margin"/>
              </v:shape>
            </w:pict>
          </mc:Fallback>
        </mc:AlternateContent>
      </w:r>
    </w:p>
    <w:p w14:paraId="5AE6E6FC" w14:textId="77777777" w:rsidR="0061271D" w:rsidRPr="008F1121" w:rsidRDefault="0061271D" w:rsidP="0061271D">
      <w:pPr>
        <w:rPr>
          <w:rFonts w:eastAsia="Times New Roman" w:cs="Times New Roman"/>
          <w:b/>
          <w:bCs/>
          <w:color w:val="000000" w:themeColor="text1"/>
          <w:szCs w:val="24"/>
        </w:rPr>
        <w:sectPr w:rsidR="0061271D" w:rsidRPr="008F1121" w:rsidSect="00901379">
          <w:pgSz w:w="11906" w:h="16838"/>
          <w:pgMar w:top="1418" w:right="1418" w:bottom="1418" w:left="1418" w:header="709" w:footer="709" w:gutter="0"/>
          <w:cols w:space="708"/>
          <w:docGrid w:linePitch="360"/>
        </w:sectPr>
      </w:pPr>
    </w:p>
    <w:p w14:paraId="6348B05F" w14:textId="77777777" w:rsidR="00970DCD" w:rsidRDefault="003803DD" w:rsidP="00DD4C2D">
      <w:pPr>
        <w:spacing w:line="259" w:lineRule="auto"/>
        <w:rPr>
          <w:rFonts w:eastAsia="Times New Roman" w:cs="Times New Roman"/>
          <w:b/>
          <w:bCs/>
          <w:color w:val="000000" w:themeColor="text1"/>
          <w:szCs w:val="24"/>
        </w:rPr>
      </w:pPr>
      <w:r w:rsidRPr="003803DD">
        <w:rPr>
          <w:rFonts w:eastAsia="Times New Roman" w:cs="Times New Roman"/>
          <w:bCs/>
          <w:noProof/>
          <w:color w:val="000000" w:themeColor="text1"/>
          <w:szCs w:val="24"/>
          <w:lang w:val="fr-FR" w:eastAsia="fr-FR"/>
        </w:rPr>
        <w:lastRenderedPageBreak/>
        <mc:AlternateContent>
          <mc:Choice Requires="wps">
            <w:drawing>
              <wp:anchor distT="45720" distB="45720" distL="114300" distR="114300" simplePos="0" relativeHeight="251877376" behindDoc="0" locked="0" layoutInCell="1" allowOverlap="1" wp14:anchorId="3FE23064" wp14:editId="7158116A">
                <wp:simplePos x="0" y="0"/>
                <wp:positionH relativeFrom="margin">
                  <wp:align>center</wp:align>
                </wp:positionH>
                <wp:positionV relativeFrom="margin">
                  <wp:posOffset>-451688</wp:posOffset>
                </wp:positionV>
                <wp:extent cx="6762750" cy="10399395"/>
                <wp:effectExtent l="0" t="0" r="0" b="1905"/>
                <wp:wrapSquare wrapText="bothSides"/>
                <wp:docPr id="1035" name="Zone de texte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6762750" cy="1039939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7ADDA89" w14:textId="29B4ADD6" w:rsidR="00122566" w:rsidRDefault="00122566" w:rsidP="00DD4C2D">
                            <w:pPr>
                              <w:spacing w:after="0" w:line="240" w:lineRule="auto"/>
                            </w:pPr>
                            <w:r w:rsidRPr="00DD4C2D">
                              <w:rPr>
                                <w:b/>
                                <w:color w:val="000000" w:themeColor="text1"/>
                                <w:szCs w:val="24"/>
                                <w:lang w:val="en-US"/>
                              </w:rPr>
                              <w:t>S</w:t>
                            </w:r>
                            <w:r w:rsidR="00B34A2B">
                              <w:rPr>
                                <w:b/>
                                <w:color w:val="000000" w:themeColor="text1"/>
                                <w:szCs w:val="24"/>
                                <w:lang w:val="en-US"/>
                              </w:rPr>
                              <w:t>upplementary table S6</w:t>
                            </w:r>
                            <w:r w:rsidRPr="00DD4C2D">
                              <w:rPr>
                                <w:b/>
                                <w:color w:val="000000" w:themeColor="text1"/>
                                <w:szCs w:val="24"/>
                                <w:lang w:val="en-US"/>
                              </w:rPr>
                              <w:t>:</w:t>
                            </w:r>
                            <w:r w:rsidRPr="001C48B1">
                              <w:rPr>
                                <w:i/>
                                <w:color w:val="000000" w:themeColor="text1"/>
                                <w:szCs w:val="24"/>
                                <w:lang w:val="en-US"/>
                              </w:rPr>
                              <w:t xml:space="preserve"> </w:t>
                            </w:r>
                            <w:r>
                              <w:t>Frequency of ESBL and PMQR gene combination in ciprofloxacin-resistant ESBL</w:t>
                            </w:r>
                            <w:r>
                              <w:rPr>
                                <w:i/>
                              </w:rPr>
                              <w:t>-Klebsiella pneumoniae</w:t>
                            </w:r>
                          </w:p>
                          <w:tbl>
                            <w:tblPr>
                              <w:tblStyle w:val="TableGrid"/>
                              <w:tblW w:w="10542" w:type="dxa"/>
                              <w:tblBorders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  <w:insideH w:val="none" w:sz="0" w:space="0" w:color="auto"/>
                                <w:insideV w:val="none" w:sz="0" w:space="0" w:color="auto"/>
                              </w:tblBorders>
                              <w:tblLook w:val="04A0" w:firstRow="1" w:lastRow="0" w:firstColumn="1" w:lastColumn="0" w:noHBand="0" w:noVBand="1"/>
                            </w:tblPr>
                            <w:tblGrid>
                              <w:gridCol w:w="5717"/>
                              <w:gridCol w:w="947"/>
                              <w:gridCol w:w="901"/>
                              <w:gridCol w:w="1288"/>
                              <w:gridCol w:w="849"/>
                              <w:gridCol w:w="840"/>
                            </w:tblGrid>
                            <w:tr w:rsidR="00122566" w:rsidRPr="00C8362A" w14:paraId="43084EBD" w14:textId="65810A74" w:rsidTr="001D2E25">
                              <w:trPr>
                                <w:trHeight w:val="259"/>
                              </w:trPr>
                              <w:tc>
                                <w:tcPr>
                                  <w:tcW w:w="5753" w:type="dxa"/>
                                  <w:tcBorders>
                                    <w:top w:val="single" w:sz="12" w:space="0" w:color="auto"/>
                                    <w:bottom w:val="single" w:sz="12" w:space="0" w:color="auto"/>
                                  </w:tcBorders>
                                </w:tcPr>
                                <w:p w14:paraId="00B31CE0" w14:textId="7269A9F1" w:rsidR="00122566" w:rsidRPr="00C8362A" w:rsidRDefault="00122566" w:rsidP="001D2E25">
                                  <w:pPr>
                                    <w:spacing w:line="240" w:lineRule="auto"/>
                                    <w:ind w:left="60" w:right="60"/>
                                    <w:jc w:val="left"/>
                                    <w:rPr>
                                      <w:b/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b/>
                                    </w:rPr>
                                    <w:t>Frequency of ESBL and PMQR gene combination</w:t>
                                  </w:r>
                                </w:p>
                              </w:tc>
                              <w:tc>
                                <w:tcPr>
                                  <w:tcW w:w="902" w:type="dxa"/>
                                  <w:tcBorders>
                                    <w:top w:val="single" w:sz="12" w:space="0" w:color="auto"/>
                                    <w:bottom w:val="single" w:sz="12" w:space="0" w:color="auto"/>
                                  </w:tcBorders>
                                </w:tcPr>
                                <w:p w14:paraId="505E22E2" w14:textId="168210C8" w:rsidR="00122566" w:rsidRDefault="00122566" w:rsidP="001D2E25">
                                  <w:pPr>
                                    <w:spacing w:line="240" w:lineRule="auto"/>
                                    <w:ind w:left="60" w:right="60"/>
                                    <w:jc w:val="left"/>
                                    <w:rPr>
                                      <w:b/>
                                      <w:color w:val="000000" w:themeColor="text1"/>
                                      <w:sz w:val="20"/>
                                    </w:rPr>
                                  </w:pPr>
                                  <w:r>
                                    <w:rPr>
                                      <w:b/>
                                      <w:color w:val="000000" w:themeColor="text1"/>
                                      <w:sz w:val="20"/>
                                    </w:rPr>
                                    <w:t>Patient</w:t>
                                  </w:r>
                                </w:p>
                              </w:tc>
                              <w:tc>
                                <w:tcPr>
                                  <w:tcW w:w="902" w:type="dxa"/>
                                  <w:tcBorders>
                                    <w:top w:val="single" w:sz="12" w:space="0" w:color="auto"/>
                                    <w:bottom w:val="single" w:sz="12" w:space="0" w:color="auto"/>
                                  </w:tcBorders>
                                </w:tcPr>
                                <w:p w14:paraId="29B35743" w14:textId="7FB6A4E9" w:rsidR="00122566" w:rsidRPr="00C8362A" w:rsidRDefault="00122566" w:rsidP="001D2E25">
                                  <w:pPr>
                                    <w:spacing w:line="240" w:lineRule="auto"/>
                                    <w:ind w:left="60" w:right="60"/>
                                    <w:jc w:val="left"/>
                                    <w:rPr>
                                      <w:b/>
                                      <w:color w:val="000000" w:themeColor="text1"/>
                                      <w:sz w:val="20"/>
                                    </w:rPr>
                                  </w:pPr>
                                  <w:r>
                                    <w:rPr>
                                      <w:b/>
                                      <w:color w:val="000000" w:themeColor="text1"/>
                                      <w:sz w:val="20"/>
                                    </w:rPr>
                                    <w:t>HEV</w:t>
                                  </w:r>
                                </w:p>
                              </w:tc>
                              <w:tc>
                                <w:tcPr>
                                  <w:tcW w:w="1291" w:type="dxa"/>
                                  <w:tcBorders>
                                    <w:top w:val="single" w:sz="12" w:space="0" w:color="auto"/>
                                    <w:bottom w:val="single" w:sz="12" w:space="0" w:color="auto"/>
                                  </w:tcBorders>
                                </w:tcPr>
                                <w:p w14:paraId="6027604F" w14:textId="647FC85A" w:rsidR="00122566" w:rsidRPr="00C8362A" w:rsidRDefault="00122566" w:rsidP="001D2E25">
                                  <w:pPr>
                                    <w:spacing w:line="240" w:lineRule="auto"/>
                                    <w:ind w:left="60" w:right="60"/>
                                    <w:jc w:val="left"/>
                                    <w:rPr>
                                      <w:b/>
                                      <w:color w:val="000000" w:themeColor="text1"/>
                                      <w:sz w:val="20"/>
                                    </w:rPr>
                                  </w:pPr>
                                  <w:r>
                                    <w:rPr>
                                      <w:b/>
                                      <w:color w:val="000000" w:themeColor="text1"/>
                                      <w:sz w:val="20"/>
                                    </w:rPr>
                                    <w:t>HWW</w:t>
                                  </w:r>
                                </w:p>
                              </w:tc>
                              <w:tc>
                                <w:tcPr>
                                  <w:tcW w:w="849" w:type="dxa"/>
                                  <w:tcBorders>
                                    <w:top w:val="single" w:sz="12" w:space="0" w:color="auto"/>
                                    <w:bottom w:val="single" w:sz="12" w:space="0" w:color="auto"/>
                                  </w:tcBorders>
                                </w:tcPr>
                                <w:p w14:paraId="101B3436" w14:textId="3AF222BD" w:rsidR="00122566" w:rsidRDefault="00122566" w:rsidP="001D2E25">
                                  <w:pPr>
                                    <w:spacing w:line="240" w:lineRule="auto"/>
                                    <w:ind w:left="60" w:right="60"/>
                                    <w:jc w:val="left"/>
                                    <w:rPr>
                                      <w:b/>
                                      <w:color w:val="000000" w:themeColor="text1"/>
                                      <w:sz w:val="20"/>
                                    </w:rPr>
                                  </w:pPr>
                                  <w:r>
                                    <w:rPr>
                                      <w:b/>
                                      <w:color w:val="000000" w:themeColor="text1"/>
                                      <w:sz w:val="20"/>
                                    </w:rPr>
                                    <w:t>Total</w:t>
                                  </w:r>
                                </w:p>
                              </w:tc>
                              <w:tc>
                                <w:tcPr>
                                  <w:tcW w:w="845" w:type="dxa"/>
                                  <w:tcBorders>
                                    <w:top w:val="single" w:sz="12" w:space="0" w:color="auto"/>
                                    <w:bottom w:val="single" w:sz="12" w:space="0" w:color="auto"/>
                                  </w:tcBorders>
                                </w:tcPr>
                                <w:p w14:paraId="227AF210" w14:textId="30BAFA25" w:rsidR="00122566" w:rsidRDefault="00122566" w:rsidP="001D2E25">
                                  <w:pPr>
                                    <w:spacing w:line="240" w:lineRule="auto"/>
                                    <w:ind w:left="60" w:right="60"/>
                                    <w:jc w:val="left"/>
                                    <w:rPr>
                                      <w:b/>
                                      <w:color w:val="000000" w:themeColor="text1"/>
                                      <w:sz w:val="20"/>
                                    </w:rPr>
                                  </w:pPr>
                                </w:p>
                              </w:tc>
                            </w:tr>
                            <w:tr w:rsidR="00122566" w:rsidRPr="00C8362A" w14:paraId="409488EA" w14:textId="61A51532" w:rsidTr="001D2E25">
                              <w:trPr>
                                <w:trHeight w:val="275"/>
                              </w:trPr>
                              <w:tc>
                                <w:tcPr>
                                  <w:tcW w:w="5753" w:type="dxa"/>
                                  <w:tcBorders>
                                    <w:top w:val="single" w:sz="12" w:space="0" w:color="auto"/>
                                  </w:tcBorders>
                                </w:tcPr>
                                <w:p w14:paraId="3B9EBF25" w14:textId="77777777" w:rsidR="00122566" w:rsidRPr="00C8362A" w:rsidRDefault="00122566" w:rsidP="001D2E25">
                                  <w:pPr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At least one ESBL and one PMQR gene</w:t>
                                  </w:r>
                                </w:p>
                              </w:tc>
                              <w:tc>
                                <w:tcPr>
                                  <w:tcW w:w="902" w:type="dxa"/>
                                  <w:tcBorders>
                                    <w:top w:val="single" w:sz="12" w:space="0" w:color="auto"/>
                                  </w:tcBorders>
                                  <w:vAlign w:val="bottom"/>
                                </w:tcPr>
                                <w:p w14:paraId="63E57EBC" w14:textId="16CA8008" w:rsidR="00122566" w:rsidRPr="00C8362A" w:rsidRDefault="00122566" w:rsidP="001D2E25">
                                  <w:pPr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24/26</w:t>
                                  </w:r>
                                </w:p>
                              </w:tc>
                              <w:tc>
                                <w:tcPr>
                                  <w:tcW w:w="902" w:type="dxa"/>
                                  <w:tcBorders>
                                    <w:top w:val="single" w:sz="12" w:space="0" w:color="auto"/>
                                  </w:tcBorders>
                                  <w:vAlign w:val="bottom"/>
                                </w:tcPr>
                                <w:p w14:paraId="30B5D4F5" w14:textId="135E8A7A" w:rsidR="00122566" w:rsidRPr="00C8362A" w:rsidRDefault="00122566" w:rsidP="001D2E25">
                                  <w:pPr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21/26</w:t>
                                  </w:r>
                                </w:p>
                              </w:tc>
                              <w:tc>
                                <w:tcPr>
                                  <w:tcW w:w="1291" w:type="dxa"/>
                                  <w:tcBorders>
                                    <w:top w:val="single" w:sz="12" w:space="0" w:color="auto"/>
                                  </w:tcBorders>
                                  <w:vAlign w:val="bottom"/>
                                </w:tcPr>
                                <w:p w14:paraId="4AB786D5" w14:textId="77777777" w:rsidR="00122566" w:rsidRPr="00C8362A" w:rsidRDefault="00122566" w:rsidP="001D2E25">
                                  <w:pPr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30/41</w:t>
                                  </w:r>
                                </w:p>
                              </w:tc>
                              <w:tc>
                                <w:tcPr>
                                  <w:tcW w:w="849" w:type="dxa"/>
                                  <w:tcBorders>
                                    <w:top w:val="single" w:sz="12" w:space="0" w:color="auto"/>
                                  </w:tcBorders>
                                  <w:vAlign w:val="bottom"/>
                                </w:tcPr>
                                <w:p w14:paraId="107426E4" w14:textId="6FA85085" w:rsidR="00122566" w:rsidRPr="00C8362A" w:rsidRDefault="00122566" w:rsidP="001D2E25">
                                  <w:pPr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75/93</w:t>
                                  </w:r>
                                </w:p>
                              </w:tc>
                              <w:tc>
                                <w:tcPr>
                                  <w:tcW w:w="845" w:type="dxa"/>
                                  <w:tcBorders>
                                    <w:top w:val="single" w:sz="12" w:space="0" w:color="auto"/>
                                  </w:tcBorders>
                                </w:tcPr>
                                <w:p w14:paraId="152B00A6" w14:textId="7EAEBC20" w:rsidR="00122566" w:rsidRPr="00C8362A" w:rsidRDefault="00122566" w:rsidP="001D2E25">
                                  <w:pPr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</w:p>
                              </w:tc>
                            </w:tr>
                            <w:tr w:rsidR="00122566" w:rsidRPr="00C8362A" w14:paraId="6B64B3C6" w14:textId="2DC49FD8" w:rsidTr="001D2E25">
                              <w:trPr>
                                <w:trHeight w:val="259"/>
                              </w:trPr>
                              <w:tc>
                                <w:tcPr>
                                  <w:tcW w:w="5753" w:type="dxa"/>
                                </w:tcPr>
                                <w:p w14:paraId="1D554E0E" w14:textId="23296FB5" w:rsidR="00122566" w:rsidRPr="00251940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251940">
                                    <w:rPr>
                                      <w:color w:val="000000" w:themeColor="text1"/>
                                      <w:sz w:val="20"/>
                                    </w:rPr>
                                    <w:t xml:space="preserve"> </w:t>
                                  </w:r>
                                  <w:proofErr w:type="spellStart"/>
                                  <w:r w:rsidRPr="00251940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bla</w:t>
                                  </w:r>
                                  <w:r w:rsidRPr="00251940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SHV</w:t>
                                  </w:r>
                                  <w:proofErr w:type="spellEnd"/>
                                  <w:r w:rsidRPr="00251940">
                                    <w:rPr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proofErr w:type="gramStart"/>
                                  <w:r w:rsidRPr="00251940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aac</w:t>
                                  </w:r>
                                  <w:proofErr w:type="spellEnd"/>
                                  <w:r w:rsidRPr="00251940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(</w:t>
                                  </w:r>
                                  <w:proofErr w:type="gramEnd"/>
                                  <w:r w:rsidRPr="00251940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6')-</w:t>
                                  </w:r>
                                  <w:proofErr w:type="spellStart"/>
                                  <w:r w:rsidRPr="00251940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Ib</w:t>
                                  </w:r>
                                  <w:r>
                                    <w:rPr>
                                      <w:i/>
                                      <w:color w:val="000000" w:themeColor="text1"/>
                                      <w:sz w:val="22"/>
                                    </w:rPr>
                                    <w:t>-cr</w:t>
                                  </w:r>
                                  <w:proofErr w:type="spellEnd"/>
                                  <w:r w:rsidRPr="00251940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251940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qnrB</w:t>
                                  </w:r>
                                  <w:proofErr w:type="spellEnd"/>
                                  <w:r w:rsidRPr="00251940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251940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qnrS</w:t>
                                  </w:r>
                                  <w:proofErr w:type="spellEnd"/>
                                  <w:r w:rsidRPr="00251940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251940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oqxA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902" w:type="dxa"/>
                                </w:tcPr>
                                <w:p w14:paraId="71ED4B89" w14:textId="719E6F4C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902" w:type="dxa"/>
                                </w:tcPr>
                                <w:p w14:paraId="57495540" w14:textId="068B841F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1291" w:type="dxa"/>
                                </w:tcPr>
                                <w:p w14:paraId="335854F0" w14:textId="77777777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849" w:type="dxa"/>
                                </w:tcPr>
                                <w:p w14:paraId="7707EA59" w14:textId="2726014B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845" w:type="dxa"/>
                                </w:tcPr>
                                <w:p w14:paraId="6B34FC81" w14:textId="5304B7B1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</w:p>
                              </w:tc>
                            </w:tr>
                            <w:tr w:rsidR="00122566" w:rsidRPr="00C8362A" w14:paraId="3BE497F2" w14:textId="6AC7D54D" w:rsidTr="001D2E25">
                              <w:trPr>
                                <w:trHeight w:val="250"/>
                              </w:trPr>
                              <w:tc>
                                <w:tcPr>
                                  <w:tcW w:w="5753" w:type="dxa"/>
                                </w:tcPr>
                                <w:p w14:paraId="1151B5C2" w14:textId="29195F07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 xml:space="preserve">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bla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TEM</w:t>
                                  </w:r>
                                  <w:proofErr w:type="spellEnd"/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bla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SHV</w:t>
                                  </w:r>
                                  <w:proofErr w:type="spellEnd"/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proofErr w:type="gramStart"/>
                                  <w:r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aac</w:t>
                                  </w:r>
                                  <w:proofErr w:type="spellEnd"/>
                                  <w:r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(</w:t>
                                  </w:r>
                                  <w:proofErr w:type="gramEnd"/>
                                  <w:r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6’)-</w:t>
                                  </w:r>
                                  <w:proofErr w:type="spellStart"/>
                                  <w:r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Ib-cr</w:t>
                                  </w:r>
                                  <w:proofErr w:type="spellEnd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 xml:space="preserve">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qnrS</w:t>
                                  </w:r>
                                  <w:proofErr w:type="spellEnd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oqxA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902" w:type="dxa"/>
                                </w:tcPr>
                                <w:p w14:paraId="076423DD" w14:textId="66209FE2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902" w:type="dxa"/>
                                </w:tcPr>
                                <w:p w14:paraId="243E867C" w14:textId="22512E2C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1291" w:type="dxa"/>
                                </w:tcPr>
                                <w:p w14:paraId="0DBA1625" w14:textId="77777777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849" w:type="dxa"/>
                                </w:tcPr>
                                <w:p w14:paraId="3D7B2805" w14:textId="780C6133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845" w:type="dxa"/>
                                </w:tcPr>
                                <w:p w14:paraId="0F4ECF4E" w14:textId="05B64B80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</w:p>
                              </w:tc>
                            </w:tr>
                            <w:tr w:rsidR="00122566" w:rsidRPr="00C8362A" w14:paraId="0FB8AD62" w14:textId="5D739F34" w:rsidTr="001D2E25">
                              <w:trPr>
                                <w:trHeight w:val="259"/>
                              </w:trPr>
                              <w:tc>
                                <w:tcPr>
                                  <w:tcW w:w="5753" w:type="dxa"/>
                                </w:tcPr>
                                <w:p w14:paraId="4BA5F1C9" w14:textId="692024D6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 xml:space="preserve">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bla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TEM</w:t>
                                  </w:r>
                                  <w:proofErr w:type="spellEnd"/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bla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SHV</w:t>
                                  </w:r>
                                  <w:proofErr w:type="spellEnd"/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proofErr w:type="gramStart"/>
                                  <w:r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aac</w:t>
                                  </w:r>
                                  <w:proofErr w:type="spellEnd"/>
                                  <w:r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(</w:t>
                                  </w:r>
                                  <w:proofErr w:type="gramEnd"/>
                                  <w:r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6’)-</w:t>
                                  </w:r>
                                  <w:proofErr w:type="spellStart"/>
                                  <w:r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Ib-cr</w:t>
                                  </w:r>
                                  <w:proofErr w:type="spellEnd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 xml:space="preserve">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qnrS</w:t>
                                  </w:r>
                                  <w:proofErr w:type="spellEnd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oqxA</w:t>
                                  </w:r>
                                  <w:proofErr w:type="spellEnd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oqxB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902" w:type="dxa"/>
                                </w:tcPr>
                                <w:p w14:paraId="23287189" w14:textId="0CA282E3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902" w:type="dxa"/>
                                </w:tcPr>
                                <w:p w14:paraId="1135E195" w14:textId="03BBDD99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1291" w:type="dxa"/>
                                </w:tcPr>
                                <w:p w14:paraId="5B1BBC83" w14:textId="77777777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849" w:type="dxa"/>
                                </w:tcPr>
                                <w:p w14:paraId="7D3AE4E2" w14:textId="0DF9E242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845" w:type="dxa"/>
                                </w:tcPr>
                                <w:p w14:paraId="37AF6CC0" w14:textId="38BB1C56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</w:p>
                              </w:tc>
                            </w:tr>
                            <w:tr w:rsidR="00122566" w:rsidRPr="00C8362A" w14:paraId="00163FBE" w14:textId="5FEBD9F0" w:rsidTr="001D2E25">
                              <w:trPr>
                                <w:trHeight w:val="259"/>
                              </w:trPr>
                              <w:tc>
                                <w:tcPr>
                                  <w:tcW w:w="5753" w:type="dxa"/>
                                </w:tcPr>
                                <w:p w14:paraId="3AE054BB" w14:textId="4C090509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bla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CTX</w:t>
                                  </w:r>
                                  <w:proofErr w:type="spellEnd"/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-M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proofErr w:type="gramStart"/>
                                  <w:r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aac</w:t>
                                  </w:r>
                                  <w:proofErr w:type="spellEnd"/>
                                  <w:r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(</w:t>
                                  </w:r>
                                  <w:proofErr w:type="gramEnd"/>
                                  <w:r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6’)-</w:t>
                                  </w:r>
                                  <w:proofErr w:type="spellStart"/>
                                  <w:r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Ib-cr</w:t>
                                  </w:r>
                                  <w:proofErr w:type="spellEnd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 xml:space="preserve">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qnrB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902" w:type="dxa"/>
                                </w:tcPr>
                                <w:p w14:paraId="2D85231E" w14:textId="5183F383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902" w:type="dxa"/>
                                </w:tcPr>
                                <w:p w14:paraId="0BA8929C" w14:textId="472DD4FD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1291" w:type="dxa"/>
                                </w:tcPr>
                                <w:p w14:paraId="5D0D1AB3" w14:textId="77777777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849" w:type="dxa"/>
                                </w:tcPr>
                                <w:p w14:paraId="576DE5A2" w14:textId="4669B3DA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845" w:type="dxa"/>
                                </w:tcPr>
                                <w:p w14:paraId="7614C45F" w14:textId="576BA38B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</w:p>
                              </w:tc>
                            </w:tr>
                            <w:tr w:rsidR="00122566" w:rsidRPr="00C8362A" w14:paraId="14CCD4BB" w14:textId="15BE57D7" w:rsidTr="001D2E25">
                              <w:trPr>
                                <w:trHeight w:val="250"/>
                              </w:trPr>
                              <w:tc>
                                <w:tcPr>
                                  <w:tcW w:w="5753" w:type="dxa"/>
                                </w:tcPr>
                                <w:p w14:paraId="70981903" w14:textId="1FD6CBC3" w:rsidR="00122566" w:rsidRPr="00251940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proofErr w:type="spellStart"/>
                                  <w:r w:rsidRPr="00251940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bla</w:t>
                                  </w:r>
                                  <w:r w:rsidRPr="00251940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CTX</w:t>
                                  </w:r>
                                  <w:proofErr w:type="spellEnd"/>
                                  <w:r w:rsidRPr="00251940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-M</w:t>
                                  </w:r>
                                  <w:r w:rsidRPr="00251940">
                                    <w:rPr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proofErr w:type="gramStart"/>
                                  <w:r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aac</w:t>
                                  </w:r>
                                  <w:proofErr w:type="spellEnd"/>
                                  <w:r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(</w:t>
                                  </w:r>
                                  <w:proofErr w:type="gramEnd"/>
                                  <w:r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6’)-</w:t>
                                  </w:r>
                                  <w:proofErr w:type="spellStart"/>
                                  <w:r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Ib-cr</w:t>
                                  </w:r>
                                  <w:proofErr w:type="spellEnd"/>
                                  <w:r w:rsidRPr="00251940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 xml:space="preserve">+ </w:t>
                                  </w:r>
                                  <w:proofErr w:type="spellStart"/>
                                  <w:r w:rsidRPr="00251940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qnrB</w:t>
                                  </w:r>
                                  <w:proofErr w:type="spellEnd"/>
                                  <w:r w:rsidRPr="00251940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251940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qnrS</w:t>
                                  </w:r>
                                  <w:proofErr w:type="spellEnd"/>
                                  <w:r w:rsidRPr="00251940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251940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oqxA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902" w:type="dxa"/>
                                </w:tcPr>
                                <w:p w14:paraId="24706AAD" w14:textId="4E21D982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902" w:type="dxa"/>
                                </w:tcPr>
                                <w:p w14:paraId="4618CE33" w14:textId="69CF8523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1291" w:type="dxa"/>
                                </w:tcPr>
                                <w:p w14:paraId="40AB5B2F" w14:textId="77777777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849" w:type="dxa"/>
                                </w:tcPr>
                                <w:p w14:paraId="1FB1C2F6" w14:textId="60257CAC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845" w:type="dxa"/>
                                </w:tcPr>
                                <w:p w14:paraId="423C992A" w14:textId="2E0F6566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</w:p>
                              </w:tc>
                            </w:tr>
                            <w:tr w:rsidR="00122566" w:rsidRPr="00C8362A" w14:paraId="08ADE189" w14:textId="29CCB3BB" w:rsidTr="001D2E25">
                              <w:trPr>
                                <w:trHeight w:val="259"/>
                              </w:trPr>
                              <w:tc>
                                <w:tcPr>
                                  <w:tcW w:w="5753" w:type="dxa"/>
                                </w:tcPr>
                                <w:p w14:paraId="1109D3E4" w14:textId="3DEDF0EC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bla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CTX</w:t>
                                  </w:r>
                                  <w:proofErr w:type="spellEnd"/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-M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proofErr w:type="gramStart"/>
                                  <w:r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aac</w:t>
                                  </w:r>
                                  <w:proofErr w:type="spellEnd"/>
                                  <w:r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(</w:t>
                                  </w:r>
                                  <w:proofErr w:type="gramEnd"/>
                                  <w:r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6’)-</w:t>
                                  </w:r>
                                  <w:proofErr w:type="spellStart"/>
                                  <w:r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Ib-cr</w:t>
                                  </w:r>
                                  <w:proofErr w:type="spellEnd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 xml:space="preserve">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qnrS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902" w:type="dxa"/>
                                </w:tcPr>
                                <w:p w14:paraId="680CD1CB" w14:textId="03A21FCE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902" w:type="dxa"/>
                                </w:tcPr>
                                <w:p w14:paraId="002BE085" w14:textId="25CC8E18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1291" w:type="dxa"/>
                                </w:tcPr>
                                <w:p w14:paraId="2E50F37B" w14:textId="77777777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849" w:type="dxa"/>
                                </w:tcPr>
                                <w:p w14:paraId="38958163" w14:textId="192CC175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845" w:type="dxa"/>
                                </w:tcPr>
                                <w:p w14:paraId="2D17CDC0" w14:textId="01912718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</w:p>
                              </w:tc>
                            </w:tr>
                            <w:tr w:rsidR="00122566" w:rsidRPr="00C8362A" w14:paraId="3E66C711" w14:textId="053CF6CD" w:rsidTr="001D2E25">
                              <w:trPr>
                                <w:trHeight w:val="259"/>
                              </w:trPr>
                              <w:tc>
                                <w:tcPr>
                                  <w:tcW w:w="5753" w:type="dxa"/>
                                </w:tcPr>
                                <w:p w14:paraId="11B1ED29" w14:textId="7C7F1355" w:rsidR="00122566" w:rsidRPr="00251940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proofErr w:type="spellStart"/>
                                  <w:r w:rsidRPr="00251940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bla</w:t>
                                  </w:r>
                                  <w:r w:rsidRPr="00251940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CTX</w:t>
                                  </w:r>
                                  <w:proofErr w:type="spellEnd"/>
                                  <w:r w:rsidRPr="00251940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-M</w:t>
                                  </w:r>
                                  <w:r w:rsidRPr="00251940">
                                    <w:rPr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251940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bla</w:t>
                                  </w:r>
                                  <w:r w:rsidRPr="00251940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SHV</w:t>
                                  </w:r>
                                  <w:proofErr w:type="spellEnd"/>
                                  <w:r w:rsidRPr="00251940">
                                    <w:rPr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proofErr w:type="gramStart"/>
                                  <w:r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aac</w:t>
                                  </w:r>
                                  <w:proofErr w:type="spellEnd"/>
                                  <w:r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(</w:t>
                                  </w:r>
                                  <w:proofErr w:type="gramEnd"/>
                                  <w:r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6’)-</w:t>
                                  </w:r>
                                  <w:proofErr w:type="spellStart"/>
                                  <w:r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Ib-cr</w:t>
                                  </w:r>
                                  <w:proofErr w:type="spellEnd"/>
                                  <w:r w:rsidRPr="00251940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 xml:space="preserve">+ </w:t>
                                  </w:r>
                                  <w:proofErr w:type="spellStart"/>
                                  <w:r w:rsidRPr="00251940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oqxA</w:t>
                                  </w:r>
                                  <w:proofErr w:type="spellEnd"/>
                                  <w:r w:rsidRPr="00251940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251940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oqxB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902" w:type="dxa"/>
                                </w:tcPr>
                                <w:p w14:paraId="7DE6911E" w14:textId="7DAAD190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902" w:type="dxa"/>
                                </w:tcPr>
                                <w:p w14:paraId="5022C185" w14:textId="02F264B9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1291" w:type="dxa"/>
                                </w:tcPr>
                                <w:p w14:paraId="6066EEE5" w14:textId="77777777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849" w:type="dxa"/>
                                </w:tcPr>
                                <w:p w14:paraId="19E559BA" w14:textId="6506595A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2</w:t>
                                  </w:r>
                                </w:p>
                              </w:tc>
                              <w:tc>
                                <w:tcPr>
                                  <w:tcW w:w="845" w:type="dxa"/>
                                </w:tcPr>
                                <w:p w14:paraId="0ED4C4DB" w14:textId="5A91793F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</w:p>
                              </w:tc>
                            </w:tr>
                            <w:tr w:rsidR="00122566" w:rsidRPr="00C8362A" w14:paraId="422F544C" w14:textId="1390C9BF" w:rsidTr="001D2E25">
                              <w:trPr>
                                <w:trHeight w:val="259"/>
                              </w:trPr>
                              <w:tc>
                                <w:tcPr>
                                  <w:tcW w:w="5753" w:type="dxa"/>
                                </w:tcPr>
                                <w:p w14:paraId="07EFAFBF" w14:textId="72259DEA" w:rsidR="00122566" w:rsidRPr="00251940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proofErr w:type="spellStart"/>
                                  <w:r w:rsidRPr="00251940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bla</w:t>
                                  </w:r>
                                  <w:r w:rsidRPr="00251940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CTX</w:t>
                                  </w:r>
                                  <w:proofErr w:type="spellEnd"/>
                                  <w:r w:rsidRPr="00251940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-M</w:t>
                                  </w:r>
                                  <w:r w:rsidRPr="00251940">
                                    <w:rPr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251940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bla</w:t>
                                  </w:r>
                                  <w:r w:rsidRPr="00251940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SHV</w:t>
                                  </w:r>
                                  <w:proofErr w:type="spellEnd"/>
                                  <w:r w:rsidRPr="00251940">
                                    <w:rPr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proofErr w:type="gramStart"/>
                                  <w:r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aac</w:t>
                                  </w:r>
                                  <w:proofErr w:type="spellEnd"/>
                                  <w:r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(</w:t>
                                  </w:r>
                                  <w:proofErr w:type="gramEnd"/>
                                  <w:r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6’)-</w:t>
                                  </w:r>
                                  <w:proofErr w:type="spellStart"/>
                                  <w:r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Ib-cr</w:t>
                                  </w:r>
                                  <w:proofErr w:type="spellEnd"/>
                                  <w:r w:rsidRPr="00251940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 xml:space="preserve">+ </w:t>
                                  </w:r>
                                  <w:proofErr w:type="spellStart"/>
                                  <w:r w:rsidRPr="00251940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qnrB</w:t>
                                  </w:r>
                                  <w:proofErr w:type="spellEnd"/>
                                  <w:r w:rsidRPr="00251940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251940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oqxA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902" w:type="dxa"/>
                                </w:tcPr>
                                <w:p w14:paraId="4A32A070" w14:textId="1D367634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902" w:type="dxa"/>
                                </w:tcPr>
                                <w:p w14:paraId="5A0574DF" w14:textId="59EBA0C6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1291" w:type="dxa"/>
                                </w:tcPr>
                                <w:p w14:paraId="1E617D3C" w14:textId="77777777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849" w:type="dxa"/>
                                </w:tcPr>
                                <w:p w14:paraId="12176FFA" w14:textId="3F9EC636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845" w:type="dxa"/>
                                </w:tcPr>
                                <w:p w14:paraId="3498631A" w14:textId="0EB0075F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</w:p>
                              </w:tc>
                            </w:tr>
                            <w:tr w:rsidR="00122566" w:rsidRPr="00C8362A" w14:paraId="7643CE88" w14:textId="551EB78F" w:rsidTr="001D2E25">
                              <w:trPr>
                                <w:trHeight w:val="250"/>
                              </w:trPr>
                              <w:tc>
                                <w:tcPr>
                                  <w:tcW w:w="5753" w:type="dxa"/>
                                </w:tcPr>
                                <w:p w14:paraId="2CC1CF03" w14:textId="22046383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bla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CTX</w:t>
                                  </w:r>
                                  <w:proofErr w:type="spellEnd"/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-M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bla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SHV</w:t>
                                  </w:r>
                                  <w:proofErr w:type="spellEnd"/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proofErr w:type="gramStart"/>
                                  <w:r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aac</w:t>
                                  </w:r>
                                  <w:proofErr w:type="spellEnd"/>
                                  <w:r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(</w:t>
                                  </w:r>
                                  <w:proofErr w:type="gramEnd"/>
                                  <w:r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6’)-</w:t>
                                  </w:r>
                                  <w:proofErr w:type="spellStart"/>
                                  <w:r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Ib-cr</w:t>
                                  </w:r>
                                  <w:proofErr w:type="spellEnd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 xml:space="preserve">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qnrS</w:t>
                                  </w:r>
                                  <w:proofErr w:type="spellEnd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oqxA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902" w:type="dxa"/>
                                </w:tcPr>
                                <w:p w14:paraId="5D1E2339" w14:textId="4D616A27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902" w:type="dxa"/>
                                </w:tcPr>
                                <w:p w14:paraId="115D3561" w14:textId="37D48FBD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1291" w:type="dxa"/>
                                </w:tcPr>
                                <w:p w14:paraId="3FD58F8C" w14:textId="77777777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849" w:type="dxa"/>
                                </w:tcPr>
                                <w:p w14:paraId="41651897" w14:textId="4926CA67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845" w:type="dxa"/>
                                </w:tcPr>
                                <w:p w14:paraId="1674BDFF" w14:textId="282F8098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</w:p>
                              </w:tc>
                            </w:tr>
                            <w:tr w:rsidR="00122566" w:rsidRPr="00C8362A" w14:paraId="0864FAAD" w14:textId="17A99956" w:rsidTr="001D2E25">
                              <w:trPr>
                                <w:trHeight w:val="259"/>
                              </w:trPr>
                              <w:tc>
                                <w:tcPr>
                                  <w:tcW w:w="5753" w:type="dxa"/>
                                </w:tcPr>
                                <w:p w14:paraId="22573883" w14:textId="143C7F99" w:rsidR="00122566" w:rsidRPr="00251940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proofErr w:type="spellStart"/>
                                  <w:r w:rsidRPr="00251940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bla</w:t>
                                  </w:r>
                                  <w:r w:rsidRPr="00251940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CTX</w:t>
                                  </w:r>
                                  <w:proofErr w:type="spellEnd"/>
                                  <w:r w:rsidRPr="00251940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-M</w:t>
                                  </w:r>
                                  <w:r w:rsidRPr="00251940">
                                    <w:rPr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251940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bla</w:t>
                                  </w:r>
                                  <w:r w:rsidRPr="00251940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SHV</w:t>
                                  </w:r>
                                  <w:proofErr w:type="spellEnd"/>
                                  <w:r w:rsidRPr="00251940">
                                    <w:rPr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proofErr w:type="gramStart"/>
                                  <w:r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aac</w:t>
                                  </w:r>
                                  <w:proofErr w:type="spellEnd"/>
                                  <w:r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(</w:t>
                                  </w:r>
                                  <w:proofErr w:type="gramEnd"/>
                                  <w:r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6’)-</w:t>
                                  </w:r>
                                  <w:proofErr w:type="spellStart"/>
                                  <w:r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Ib-cr</w:t>
                                  </w:r>
                                  <w:proofErr w:type="spellEnd"/>
                                  <w:r w:rsidRPr="00251940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 xml:space="preserve">+ </w:t>
                                  </w:r>
                                  <w:proofErr w:type="spellStart"/>
                                  <w:r w:rsidRPr="00251940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qnrS</w:t>
                                  </w:r>
                                  <w:proofErr w:type="spellEnd"/>
                                  <w:r w:rsidRPr="00251940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251940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oqxA</w:t>
                                  </w:r>
                                  <w:proofErr w:type="spellEnd"/>
                                  <w:r w:rsidRPr="00251940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251940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oqxB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902" w:type="dxa"/>
                                </w:tcPr>
                                <w:p w14:paraId="18C0F5B7" w14:textId="2D323C07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902" w:type="dxa"/>
                                </w:tcPr>
                                <w:p w14:paraId="651138EA" w14:textId="0B5634B1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2</w:t>
                                  </w:r>
                                </w:p>
                              </w:tc>
                              <w:tc>
                                <w:tcPr>
                                  <w:tcW w:w="1291" w:type="dxa"/>
                                </w:tcPr>
                                <w:p w14:paraId="60C15DF8" w14:textId="77777777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849" w:type="dxa"/>
                                </w:tcPr>
                                <w:p w14:paraId="1FBFD702" w14:textId="702FA184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2</w:t>
                                  </w:r>
                                </w:p>
                              </w:tc>
                              <w:tc>
                                <w:tcPr>
                                  <w:tcW w:w="845" w:type="dxa"/>
                                </w:tcPr>
                                <w:p w14:paraId="606C2679" w14:textId="5E6D3CBC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</w:p>
                              </w:tc>
                            </w:tr>
                            <w:tr w:rsidR="00122566" w:rsidRPr="00C8362A" w14:paraId="18311C9F" w14:textId="300CCC92" w:rsidTr="001D2E25">
                              <w:trPr>
                                <w:trHeight w:val="259"/>
                              </w:trPr>
                              <w:tc>
                                <w:tcPr>
                                  <w:tcW w:w="5753" w:type="dxa"/>
                                </w:tcPr>
                                <w:p w14:paraId="24F17B51" w14:textId="77777777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bla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CTX</w:t>
                                  </w:r>
                                  <w:proofErr w:type="spellEnd"/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-M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bla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SHV</w:t>
                                  </w:r>
                                  <w:proofErr w:type="spellEnd"/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oqxA</w:t>
                                  </w:r>
                                  <w:proofErr w:type="spellEnd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oqxB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902" w:type="dxa"/>
                                </w:tcPr>
                                <w:p w14:paraId="1DA33E76" w14:textId="7B35948F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902" w:type="dxa"/>
                                </w:tcPr>
                                <w:p w14:paraId="34BD39EC" w14:textId="21B9AF8E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1291" w:type="dxa"/>
                                </w:tcPr>
                                <w:p w14:paraId="5A63E78D" w14:textId="77777777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849" w:type="dxa"/>
                                </w:tcPr>
                                <w:p w14:paraId="5892443F" w14:textId="6E542575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845" w:type="dxa"/>
                                </w:tcPr>
                                <w:p w14:paraId="7610C3FE" w14:textId="1DA831FC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</w:p>
                              </w:tc>
                            </w:tr>
                            <w:tr w:rsidR="00122566" w:rsidRPr="00C8362A" w14:paraId="4249706B" w14:textId="7C3BE7FF" w:rsidTr="001D2E25">
                              <w:trPr>
                                <w:trHeight w:val="250"/>
                              </w:trPr>
                              <w:tc>
                                <w:tcPr>
                                  <w:tcW w:w="5753" w:type="dxa"/>
                                </w:tcPr>
                                <w:p w14:paraId="2F23B4E3" w14:textId="77777777" w:rsidR="00122566" w:rsidRPr="00251940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proofErr w:type="spellStart"/>
                                  <w:r w:rsidRPr="00251940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bla</w:t>
                                  </w:r>
                                  <w:r w:rsidRPr="00251940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CTX</w:t>
                                  </w:r>
                                  <w:proofErr w:type="spellEnd"/>
                                  <w:r w:rsidRPr="00251940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-M</w:t>
                                  </w:r>
                                  <w:r w:rsidRPr="00251940">
                                    <w:rPr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251940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bla</w:t>
                                  </w:r>
                                  <w:r w:rsidRPr="00251940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SHV</w:t>
                                  </w:r>
                                  <w:proofErr w:type="spellEnd"/>
                                  <w:r w:rsidRPr="00251940">
                                    <w:rPr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251940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qnrB</w:t>
                                  </w:r>
                                  <w:proofErr w:type="spellEnd"/>
                                  <w:r w:rsidRPr="00251940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251940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oqxA</w:t>
                                  </w:r>
                                  <w:proofErr w:type="spellEnd"/>
                                  <w:r w:rsidRPr="00251940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251940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oqxB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902" w:type="dxa"/>
                                </w:tcPr>
                                <w:p w14:paraId="06840868" w14:textId="51911EBF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902" w:type="dxa"/>
                                </w:tcPr>
                                <w:p w14:paraId="19C06A5E" w14:textId="2470046F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1291" w:type="dxa"/>
                                </w:tcPr>
                                <w:p w14:paraId="05BD4842" w14:textId="77777777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849" w:type="dxa"/>
                                </w:tcPr>
                                <w:p w14:paraId="0631A143" w14:textId="2D2DF7E9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845" w:type="dxa"/>
                                </w:tcPr>
                                <w:p w14:paraId="2140243D" w14:textId="7E510B76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</w:p>
                              </w:tc>
                            </w:tr>
                            <w:tr w:rsidR="00122566" w:rsidRPr="00C8362A" w14:paraId="2431EF26" w14:textId="34BB02B7" w:rsidTr="001D2E25">
                              <w:trPr>
                                <w:trHeight w:val="259"/>
                              </w:trPr>
                              <w:tc>
                                <w:tcPr>
                                  <w:tcW w:w="5753" w:type="dxa"/>
                                </w:tcPr>
                                <w:p w14:paraId="166A9C9A" w14:textId="10349919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bla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CTX</w:t>
                                  </w:r>
                                  <w:proofErr w:type="spellEnd"/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-M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bla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TEM</w:t>
                                  </w:r>
                                  <w:proofErr w:type="spellEnd"/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proofErr w:type="gramStart"/>
                                  <w:r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aac</w:t>
                                  </w:r>
                                  <w:proofErr w:type="spellEnd"/>
                                  <w:r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(</w:t>
                                  </w:r>
                                  <w:proofErr w:type="gramEnd"/>
                                  <w:r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6’)-</w:t>
                                  </w:r>
                                  <w:proofErr w:type="spellStart"/>
                                  <w:r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Ib-cr</w:t>
                                  </w:r>
                                  <w:proofErr w:type="spellEnd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 xml:space="preserve">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oqxA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902" w:type="dxa"/>
                                </w:tcPr>
                                <w:p w14:paraId="38F6096E" w14:textId="47555556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902" w:type="dxa"/>
                                </w:tcPr>
                                <w:p w14:paraId="7DEAB556" w14:textId="1D0A701C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1291" w:type="dxa"/>
                                </w:tcPr>
                                <w:p w14:paraId="303BA3EC" w14:textId="77777777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2</w:t>
                                  </w:r>
                                </w:p>
                              </w:tc>
                              <w:tc>
                                <w:tcPr>
                                  <w:tcW w:w="849" w:type="dxa"/>
                                </w:tcPr>
                                <w:p w14:paraId="70BEC7B3" w14:textId="578C699A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3</w:t>
                                  </w:r>
                                </w:p>
                              </w:tc>
                              <w:tc>
                                <w:tcPr>
                                  <w:tcW w:w="845" w:type="dxa"/>
                                </w:tcPr>
                                <w:p w14:paraId="0563F60F" w14:textId="39043054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</w:p>
                              </w:tc>
                            </w:tr>
                            <w:tr w:rsidR="00122566" w:rsidRPr="00C8362A" w14:paraId="76319D58" w14:textId="66E34D2D" w:rsidTr="001D2E25">
                              <w:trPr>
                                <w:trHeight w:val="259"/>
                              </w:trPr>
                              <w:tc>
                                <w:tcPr>
                                  <w:tcW w:w="5753" w:type="dxa"/>
                                </w:tcPr>
                                <w:p w14:paraId="2AB0508F" w14:textId="1648CAA0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bla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CTX</w:t>
                                  </w:r>
                                  <w:proofErr w:type="spellEnd"/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-M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bla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TEM</w:t>
                                  </w:r>
                                  <w:proofErr w:type="spellEnd"/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proofErr w:type="gramStart"/>
                                  <w:r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aac</w:t>
                                  </w:r>
                                  <w:proofErr w:type="spellEnd"/>
                                  <w:r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(</w:t>
                                  </w:r>
                                  <w:proofErr w:type="gramEnd"/>
                                  <w:r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6’)-</w:t>
                                  </w:r>
                                  <w:proofErr w:type="spellStart"/>
                                  <w:r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Ib-cr</w:t>
                                  </w:r>
                                  <w:proofErr w:type="spellEnd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 xml:space="preserve">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oqxA</w:t>
                                  </w:r>
                                  <w:proofErr w:type="spellEnd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oqxB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902" w:type="dxa"/>
                                </w:tcPr>
                                <w:p w14:paraId="647FD96D" w14:textId="2FB796D1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902" w:type="dxa"/>
                                </w:tcPr>
                                <w:p w14:paraId="6A93E9FA" w14:textId="055F4503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1291" w:type="dxa"/>
                                </w:tcPr>
                                <w:p w14:paraId="478416B4" w14:textId="77777777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849" w:type="dxa"/>
                                </w:tcPr>
                                <w:p w14:paraId="39BCCD5F" w14:textId="40BC2F7B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845" w:type="dxa"/>
                                </w:tcPr>
                                <w:p w14:paraId="3914AC3D" w14:textId="62001F47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</w:p>
                              </w:tc>
                            </w:tr>
                            <w:tr w:rsidR="00122566" w:rsidRPr="00C8362A" w14:paraId="1CB88FEC" w14:textId="6920616C" w:rsidTr="001D2E25">
                              <w:trPr>
                                <w:trHeight w:val="250"/>
                              </w:trPr>
                              <w:tc>
                                <w:tcPr>
                                  <w:tcW w:w="5753" w:type="dxa"/>
                                </w:tcPr>
                                <w:p w14:paraId="686E3952" w14:textId="5B5C1964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bla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CTX</w:t>
                                  </w:r>
                                  <w:proofErr w:type="spellEnd"/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-M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bla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TEM</w:t>
                                  </w:r>
                                  <w:proofErr w:type="spellEnd"/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proofErr w:type="gramStart"/>
                                  <w:r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aac</w:t>
                                  </w:r>
                                  <w:proofErr w:type="spellEnd"/>
                                  <w:r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(</w:t>
                                  </w:r>
                                  <w:proofErr w:type="gramEnd"/>
                                  <w:r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6’)-</w:t>
                                  </w:r>
                                  <w:proofErr w:type="spellStart"/>
                                  <w:r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Ib-cr</w:t>
                                  </w:r>
                                  <w:proofErr w:type="spellEnd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 xml:space="preserve">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oqxB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902" w:type="dxa"/>
                                </w:tcPr>
                                <w:p w14:paraId="007DFDDE" w14:textId="312189D9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902" w:type="dxa"/>
                                </w:tcPr>
                                <w:p w14:paraId="14F8A013" w14:textId="6D84ADBD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1291" w:type="dxa"/>
                                </w:tcPr>
                                <w:p w14:paraId="2121C3C2" w14:textId="77777777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849" w:type="dxa"/>
                                </w:tcPr>
                                <w:p w14:paraId="22DFB77C" w14:textId="0E76692A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845" w:type="dxa"/>
                                </w:tcPr>
                                <w:p w14:paraId="1A464E18" w14:textId="1B1F828A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</w:p>
                              </w:tc>
                            </w:tr>
                            <w:tr w:rsidR="00122566" w:rsidRPr="00C8362A" w14:paraId="0EE7668F" w14:textId="162EAABD" w:rsidTr="001D2E25">
                              <w:trPr>
                                <w:trHeight w:val="259"/>
                              </w:trPr>
                              <w:tc>
                                <w:tcPr>
                                  <w:tcW w:w="5753" w:type="dxa"/>
                                </w:tcPr>
                                <w:p w14:paraId="6F7620C1" w14:textId="7A5C03DA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bla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CTX</w:t>
                                  </w:r>
                                  <w:proofErr w:type="spellEnd"/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-M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bla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TEM</w:t>
                                  </w:r>
                                  <w:proofErr w:type="spellEnd"/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proofErr w:type="gramStart"/>
                                  <w:r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aac</w:t>
                                  </w:r>
                                  <w:proofErr w:type="spellEnd"/>
                                  <w:r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(</w:t>
                                  </w:r>
                                  <w:proofErr w:type="gramEnd"/>
                                  <w:r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6’)-</w:t>
                                  </w:r>
                                  <w:proofErr w:type="spellStart"/>
                                  <w:r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Ib-cr</w:t>
                                  </w:r>
                                  <w:proofErr w:type="spellEnd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 xml:space="preserve">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qnrB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902" w:type="dxa"/>
                                </w:tcPr>
                                <w:p w14:paraId="75974DD3" w14:textId="6EB20CF7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902" w:type="dxa"/>
                                </w:tcPr>
                                <w:p w14:paraId="4BAF51B1" w14:textId="1DA3A1A8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1291" w:type="dxa"/>
                                </w:tcPr>
                                <w:p w14:paraId="1FDDBDC8" w14:textId="77777777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3</w:t>
                                  </w:r>
                                </w:p>
                              </w:tc>
                              <w:tc>
                                <w:tcPr>
                                  <w:tcW w:w="849" w:type="dxa"/>
                                </w:tcPr>
                                <w:p w14:paraId="30FDC5B0" w14:textId="6FAD1DD0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4</w:t>
                                  </w:r>
                                </w:p>
                              </w:tc>
                              <w:tc>
                                <w:tcPr>
                                  <w:tcW w:w="845" w:type="dxa"/>
                                </w:tcPr>
                                <w:p w14:paraId="1758DB18" w14:textId="7B8ED13B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</w:p>
                              </w:tc>
                            </w:tr>
                            <w:tr w:rsidR="00122566" w:rsidRPr="00C8362A" w14:paraId="48BF2383" w14:textId="46D9F7AB" w:rsidTr="001D2E25">
                              <w:trPr>
                                <w:trHeight w:val="259"/>
                              </w:trPr>
                              <w:tc>
                                <w:tcPr>
                                  <w:tcW w:w="5753" w:type="dxa"/>
                                </w:tcPr>
                                <w:p w14:paraId="5E5623BC" w14:textId="7F68165A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bla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CTX</w:t>
                                  </w:r>
                                  <w:proofErr w:type="spellEnd"/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-M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bla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TEM</w:t>
                                  </w:r>
                                  <w:proofErr w:type="spellEnd"/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proofErr w:type="gramStart"/>
                                  <w:r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aac</w:t>
                                  </w:r>
                                  <w:proofErr w:type="spellEnd"/>
                                  <w:r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(</w:t>
                                  </w:r>
                                  <w:proofErr w:type="gramEnd"/>
                                  <w:r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6’)-</w:t>
                                  </w:r>
                                  <w:proofErr w:type="spellStart"/>
                                  <w:r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Ib-cr</w:t>
                                  </w:r>
                                  <w:proofErr w:type="spellEnd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 xml:space="preserve">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qnrB</w:t>
                                  </w:r>
                                  <w:proofErr w:type="spellEnd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oqxA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902" w:type="dxa"/>
                                </w:tcPr>
                                <w:p w14:paraId="11ACDEA4" w14:textId="3FA85658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902" w:type="dxa"/>
                                </w:tcPr>
                                <w:p w14:paraId="58EDBB83" w14:textId="4D250B9C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1291" w:type="dxa"/>
                                </w:tcPr>
                                <w:p w14:paraId="333F7119" w14:textId="77777777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849" w:type="dxa"/>
                                </w:tcPr>
                                <w:p w14:paraId="13B9F233" w14:textId="5F5D9F2F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845" w:type="dxa"/>
                                </w:tcPr>
                                <w:p w14:paraId="32FF2DB1" w14:textId="1295B127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</w:p>
                              </w:tc>
                            </w:tr>
                            <w:tr w:rsidR="00122566" w:rsidRPr="00C8362A" w14:paraId="754367AF" w14:textId="0288BF96" w:rsidTr="001D2E25">
                              <w:trPr>
                                <w:trHeight w:val="259"/>
                              </w:trPr>
                              <w:tc>
                                <w:tcPr>
                                  <w:tcW w:w="5753" w:type="dxa"/>
                                </w:tcPr>
                                <w:p w14:paraId="67C221CB" w14:textId="2A115F34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bla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CTX</w:t>
                                  </w:r>
                                  <w:proofErr w:type="spellEnd"/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-M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bla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TEM</w:t>
                                  </w:r>
                                  <w:proofErr w:type="spellEnd"/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proofErr w:type="gramStart"/>
                                  <w:r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aac</w:t>
                                  </w:r>
                                  <w:proofErr w:type="spellEnd"/>
                                  <w:r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(</w:t>
                                  </w:r>
                                  <w:proofErr w:type="gramEnd"/>
                                  <w:r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6’)-</w:t>
                                  </w:r>
                                  <w:proofErr w:type="spellStart"/>
                                  <w:r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Ib-cr</w:t>
                                  </w:r>
                                  <w:proofErr w:type="spellEnd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 xml:space="preserve">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qnrB</w:t>
                                  </w:r>
                                  <w:proofErr w:type="spellEnd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oqxA</w:t>
                                  </w:r>
                                  <w:proofErr w:type="spellEnd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oqxB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902" w:type="dxa"/>
                                </w:tcPr>
                                <w:p w14:paraId="22E96214" w14:textId="38053620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902" w:type="dxa"/>
                                </w:tcPr>
                                <w:p w14:paraId="518B8783" w14:textId="774E1171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1291" w:type="dxa"/>
                                </w:tcPr>
                                <w:p w14:paraId="70DA9ABB" w14:textId="77777777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849" w:type="dxa"/>
                                </w:tcPr>
                                <w:p w14:paraId="47978424" w14:textId="25B0BA33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845" w:type="dxa"/>
                                </w:tcPr>
                                <w:p w14:paraId="532AA0A1" w14:textId="5F8D3783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</w:p>
                              </w:tc>
                            </w:tr>
                            <w:tr w:rsidR="00122566" w:rsidRPr="00C8362A" w14:paraId="791CF6C0" w14:textId="256110BE" w:rsidTr="001D2E25">
                              <w:trPr>
                                <w:trHeight w:val="250"/>
                              </w:trPr>
                              <w:tc>
                                <w:tcPr>
                                  <w:tcW w:w="5753" w:type="dxa"/>
                                </w:tcPr>
                                <w:p w14:paraId="35ED9292" w14:textId="38A55DB5" w:rsidR="00122566" w:rsidRPr="00251940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proofErr w:type="spellStart"/>
                                  <w:r w:rsidRPr="00251940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bla</w:t>
                                  </w:r>
                                  <w:r w:rsidRPr="00251940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CTX</w:t>
                                  </w:r>
                                  <w:proofErr w:type="spellEnd"/>
                                  <w:r w:rsidRPr="00251940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-M</w:t>
                                  </w:r>
                                  <w:r w:rsidRPr="00251940">
                                    <w:rPr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251940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bla</w:t>
                                  </w:r>
                                  <w:r w:rsidRPr="00251940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TEM</w:t>
                                  </w:r>
                                  <w:proofErr w:type="spellEnd"/>
                                  <w:r w:rsidRPr="00251940">
                                    <w:rPr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proofErr w:type="gramStart"/>
                                  <w:r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aac</w:t>
                                  </w:r>
                                  <w:proofErr w:type="spellEnd"/>
                                  <w:r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(</w:t>
                                  </w:r>
                                  <w:proofErr w:type="gramEnd"/>
                                  <w:r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6’)-</w:t>
                                  </w:r>
                                  <w:proofErr w:type="spellStart"/>
                                  <w:r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Ib-cr</w:t>
                                  </w:r>
                                  <w:proofErr w:type="spellEnd"/>
                                  <w:r w:rsidRPr="00251940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 xml:space="preserve">+ </w:t>
                                  </w:r>
                                  <w:proofErr w:type="spellStart"/>
                                  <w:r w:rsidRPr="00251940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qnrB</w:t>
                                  </w:r>
                                  <w:proofErr w:type="spellEnd"/>
                                  <w:r w:rsidRPr="00251940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251940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oqxA</w:t>
                                  </w:r>
                                  <w:proofErr w:type="spellEnd"/>
                                  <w:r w:rsidRPr="00251940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251940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oqxB</w:t>
                                  </w:r>
                                  <w:proofErr w:type="spellEnd"/>
                                  <w:r w:rsidRPr="00251940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251940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qepA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902" w:type="dxa"/>
                                </w:tcPr>
                                <w:p w14:paraId="1C47DF83" w14:textId="3AFA4065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902" w:type="dxa"/>
                                </w:tcPr>
                                <w:p w14:paraId="46B454B0" w14:textId="621274E9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1291" w:type="dxa"/>
                                </w:tcPr>
                                <w:p w14:paraId="0F21CA5E" w14:textId="77777777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849" w:type="dxa"/>
                                </w:tcPr>
                                <w:p w14:paraId="3497713C" w14:textId="07E3EE21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845" w:type="dxa"/>
                                </w:tcPr>
                                <w:p w14:paraId="17CC01BF" w14:textId="1AB533F8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</w:p>
                              </w:tc>
                            </w:tr>
                            <w:tr w:rsidR="00122566" w:rsidRPr="00C8362A" w14:paraId="7A88D49C" w14:textId="086BC31F" w:rsidTr="001D2E25">
                              <w:trPr>
                                <w:trHeight w:val="259"/>
                              </w:trPr>
                              <w:tc>
                                <w:tcPr>
                                  <w:tcW w:w="5753" w:type="dxa"/>
                                </w:tcPr>
                                <w:p w14:paraId="67330A8D" w14:textId="5A96CD75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bla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CTX</w:t>
                                  </w:r>
                                  <w:proofErr w:type="spellEnd"/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-M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bla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TEM</w:t>
                                  </w:r>
                                  <w:proofErr w:type="spellEnd"/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proofErr w:type="gramStart"/>
                                  <w:r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aac</w:t>
                                  </w:r>
                                  <w:proofErr w:type="spellEnd"/>
                                  <w:r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(</w:t>
                                  </w:r>
                                  <w:proofErr w:type="gramEnd"/>
                                  <w:r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6’)-</w:t>
                                  </w:r>
                                  <w:proofErr w:type="spellStart"/>
                                  <w:r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Ib-cr</w:t>
                                  </w:r>
                                  <w:proofErr w:type="spellEnd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 xml:space="preserve">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qnrB</w:t>
                                  </w:r>
                                  <w:proofErr w:type="spellEnd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oqxB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902" w:type="dxa"/>
                                </w:tcPr>
                                <w:p w14:paraId="6A06F89E" w14:textId="2D852335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2</w:t>
                                  </w:r>
                                </w:p>
                              </w:tc>
                              <w:tc>
                                <w:tcPr>
                                  <w:tcW w:w="902" w:type="dxa"/>
                                </w:tcPr>
                                <w:p w14:paraId="2E54B285" w14:textId="41A6ACB5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3</w:t>
                                  </w:r>
                                </w:p>
                              </w:tc>
                              <w:tc>
                                <w:tcPr>
                                  <w:tcW w:w="1291" w:type="dxa"/>
                                </w:tcPr>
                                <w:p w14:paraId="02515AA2" w14:textId="77777777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849" w:type="dxa"/>
                                </w:tcPr>
                                <w:p w14:paraId="155C3508" w14:textId="4E3312EC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5</w:t>
                                  </w:r>
                                </w:p>
                              </w:tc>
                              <w:tc>
                                <w:tcPr>
                                  <w:tcW w:w="845" w:type="dxa"/>
                                </w:tcPr>
                                <w:p w14:paraId="292941B9" w14:textId="30DFD0DB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</w:p>
                              </w:tc>
                            </w:tr>
                            <w:tr w:rsidR="00122566" w:rsidRPr="00C8362A" w14:paraId="5291BDC9" w14:textId="2ECB184C" w:rsidTr="001D2E25">
                              <w:trPr>
                                <w:trHeight w:val="259"/>
                              </w:trPr>
                              <w:tc>
                                <w:tcPr>
                                  <w:tcW w:w="5753" w:type="dxa"/>
                                </w:tcPr>
                                <w:p w14:paraId="6E516DB4" w14:textId="632CF115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bla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CTX</w:t>
                                  </w:r>
                                  <w:proofErr w:type="spellEnd"/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-M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bla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TEM</w:t>
                                  </w:r>
                                  <w:proofErr w:type="spellEnd"/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proofErr w:type="gramStart"/>
                                  <w:r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aac</w:t>
                                  </w:r>
                                  <w:proofErr w:type="spellEnd"/>
                                  <w:r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(</w:t>
                                  </w:r>
                                  <w:proofErr w:type="gramEnd"/>
                                  <w:r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6’)-</w:t>
                                  </w:r>
                                  <w:proofErr w:type="spellStart"/>
                                  <w:r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Ib-cr</w:t>
                                  </w:r>
                                  <w:proofErr w:type="spellEnd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 xml:space="preserve">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qnrS</w:t>
                                  </w:r>
                                  <w:proofErr w:type="spellEnd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oqxB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902" w:type="dxa"/>
                                </w:tcPr>
                                <w:p w14:paraId="540C09C2" w14:textId="67A46ACA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902" w:type="dxa"/>
                                </w:tcPr>
                                <w:p w14:paraId="7503EE9A" w14:textId="52F6EB38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1291" w:type="dxa"/>
                                </w:tcPr>
                                <w:p w14:paraId="32E583EE" w14:textId="77777777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849" w:type="dxa"/>
                                </w:tcPr>
                                <w:p w14:paraId="64D25540" w14:textId="1869C4A6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845" w:type="dxa"/>
                                </w:tcPr>
                                <w:p w14:paraId="406FD707" w14:textId="0D6B34B9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</w:p>
                              </w:tc>
                            </w:tr>
                            <w:tr w:rsidR="00122566" w:rsidRPr="00C8362A" w14:paraId="580E351A" w14:textId="1D9902F5" w:rsidTr="001D2E25">
                              <w:trPr>
                                <w:trHeight w:val="250"/>
                              </w:trPr>
                              <w:tc>
                                <w:tcPr>
                                  <w:tcW w:w="5753" w:type="dxa"/>
                                </w:tcPr>
                                <w:p w14:paraId="3C2A9D83" w14:textId="2F76B5CC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bla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CTX</w:t>
                                  </w:r>
                                  <w:proofErr w:type="spellEnd"/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-M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bla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TEM</w:t>
                                  </w:r>
                                  <w:proofErr w:type="spellEnd"/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bla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SHV</w:t>
                                  </w:r>
                                  <w:proofErr w:type="spellEnd"/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proofErr w:type="gramStart"/>
                                  <w:r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aac</w:t>
                                  </w:r>
                                  <w:proofErr w:type="spellEnd"/>
                                  <w:r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(</w:t>
                                  </w:r>
                                  <w:proofErr w:type="gramEnd"/>
                                  <w:r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6’)-</w:t>
                                  </w:r>
                                  <w:proofErr w:type="spellStart"/>
                                  <w:r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Ib-cr</w:t>
                                  </w:r>
                                  <w:proofErr w:type="spellEnd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 xml:space="preserve">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oqxA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902" w:type="dxa"/>
                                </w:tcPr>
                                <w:p w14:paraId="48CD0999" w14:textId="29A1AC9D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902" w:type="dxa"/>
                                </w:tcPr>
                                <w:p w14:paraId="1FFD10F4" w14:textId="5F904C66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1291" w:type="dxa"/>
                                </w:tcPr>
                                <w:p w14:paraId="4A801923" w14:textId="77777777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849" w:type="dxa"/>
                                </w:tcPr>
                                <w:p w14:paraId="28DF549C" w14:textId="2CA9D0C6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2</w:t>
                                  </w:r>
                                </w:p>
                              </w:tc>
                              <w:tc>
                                <w:tcPr>
                                  <w:tcW w:w="845" w:type="dxa"/>
                                </w:tcPr>
                                <w:p w14:paraId="12133B90" w14:textId="741D735B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</w:p>
                              </w:tc>
                            </w:tr>
                            <w:tr w:rsidR="00122566" w:rsidRPr="00C8362A" w14:paraId="5A4EDFBF" w14:textId="06E0AC87" w:rsidTr="001D2E25">
                              <w:trPr>
                                <w:trHeight w:val="259"/>
                              </w:trPr>
                              <w:tc>
                                <w:tcPr>
                                  <w:tcW w:w="5753" w:type="dxa"/>
                                </w:tcPr>
                                <w:p w14:paraId="34180DC6" w14:textId="5A476AA5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bla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CTX</w:t>
                                  </w:r>
                                  <w:proofErr w:type="spellEnd"/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-M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bla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TEM</w:t>
                                  </w:r>
                                  <w:proofErr w:type="spellEnd"/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bla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SHV</w:t>
                                  </w:r>
                                  <w:proofErr w:type="spellEnd"/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proofErr w:type="gramStart"/>
                                  <w:r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aac</w:t>
                                  </w:r>
                                  <w:proofErr w:type="spellEnd"/>
                                  <w:r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(</w:t>
                                  </w:r>
                                  <w:proofErr w:type="gramEnd"/>
                                  <w:r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6’)-</w:t>
                                  </w:r>
                                  <w:proofErr w:type="spellStart"/>
                                  <w:r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Ib-cr</w:t>
                                  </w:r>
                                  <w:proofErr w:type="spellEnd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 xml:space="preserve">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oqxA</w:t>
                                  </w:r>
                                  <w:proofErr w:type="spellEnd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oqxB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902" w:type="dxa"/>
                                </w:tcPr>
                                <w:p w14:paraId="07894E6D" w14:textId="3A67C5B9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902" w:type="dxa"/>
                                </w:tcPr>
                                <w:p w14:paraId="21DC1F83" w14:textId="65796D42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1291" w:type="dxa"/>
                                </w:tcPr>
                                <w:p w14:paraId="14B1A987" w14:textId="77777777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849" w:type="dxa"/>
                                </w:tcPr>
                                <w:p w14:paraId="7837A7D1" w14:textId="09BB05D0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2</w:t>
                                  </w:r>
                                </w:p>
                              </w:tc>
                              <w:tc>
                                <w:tcPr>
                                  <w:tcW w:w="845" w:type="dxa"/>
                                </w:tcPr>
                                <w:p w14:paraId="744766C5" w14:textId="1ABDA38A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</w:p>
                              </w:tc>
                            </w:tr>
                            <w:tr w:rsidR="00122566" w:rsidRPr="00C8362A" w14:paraId="744C6BD2" w14:textId="723E8874" w:rsidTr="001D2E25">
                              <w:trPr>
                                <w:trHeight w:val="259"/>
                              </w:trPr>
                              <w:tc>
                                <w:tcPr>
                                  <w:tcW w:w="5753" w:type="dxa"/>
                                </w:tcPr>
                                <w:p w14:paraId="1EEA7B54" w14:textId="3D8CE49B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bla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CTX</w:t>
                                  </w:r>
                                  <w:proofErr w:type="spellEnd"/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-M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bla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TEM</w:t>
                                  </w:r>
                                  <w:proofErr w:type="spellEnd"/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bla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SHV</w:t>
                                  </w:r>
                                  <w:proofErr w:type="spellEnd"/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proofErr w:type="gramStart"/>
                                  <w:r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aac</w:t>
                                  </w:r>
                                  <w:proofErr w:type="spellEnd"/>
                                  <w:r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(</w:t>
                                  </w:r>
                                  <w:proofErr w:type="gramEnd"/>
                                  <w:r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6’)-</w:t>
                                  </w:r>
                                  <w:proofErr w:type="spellStart"/>
                                  <w:r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Ib-cr</w:t>
                                  </w:r>
                                  <w:proofErr w:type="spellEnd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 xml:space="preserve">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qnrB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902" w:type="dxa"/>
                                </w:tcPr>
                                <w:p w14:paraId="3F1CB029" w14:textId="3A191702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902" w:type="dxa"/>
                                </w:tcPr>
                                <w:p w14:paraId="5F9FF1B9" w14:textId="7AFB372D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1291" w:type="dxa"/>
                                </w:tcPr>
                                <w:p w14:paraId="1609364D" w14:textId="77777777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849" w:type="dxa"/>
                                </w:tcPr>
                                <w:p w14:paraId="1F60833D" w14:textId="66DAB3C8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845" w:type="dxa"/>
                                </w:tcPr>
                                <w:p w14:paraId="6405B1C4" w14:textId="0A2DF018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</w:p>
                              </w:tc>
                            </w:tr>
                            <w:tr w:rsidR="00122566" w:rsidRPr="00C8362A" w14:paraId="7032031B" w14:textId="49818E22" w:rsidTr="001D2E25">
                              <w:trPr>
                                <w:trHeight w:val="259"/>
                              </w:trPr>
                              <w:tc>
                                <w:tcPr>
                                  <w:tcW w:w="5753" w:type="dxa"/>
                                </w:tcPr>
                                <w:p w14:paraId="32D14835" w14:textId="42A93E84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bla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CTX</w:t>
                                  </w:r>
                                  <w:proofErr w:type="spellEnd"/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-M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bla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TEM</w:t>
                                  </w:r>
                                  <w:proofErr w:type="spellEnd"/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bla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SHV</w:t>
                                  </w:r>
                                  <w:proofErr w:type="spellEnd"/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proofErr w:type="gramStart"/>
                                  <w:r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aac</w:t>
                                  </w:r>
                                  <w:proofErr w:type="spellEnd"/>
                                  <w:r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(</w:t>
                                  </w:r>
                                  <w:proofErr w:type="gramEnd"/>
                                  <w:r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6’)-</w:t>
                                  </w:r>
                                  <w:proofErr w:type="spellStart"/>
                                  <w:r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Ib-cr</w:t>
                                  </w:r>
                                  <w:proofErr w:type="spellEnd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 xml:space="preserve">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qnrB</w:t>
                                  </w:r>
                                  <w:proofErr w:type="spellEnd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oqxA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902" w:type="dxa"/>
                                </w:tcPr>
                                <w:p w14:paraId="4F02AAEA" w14:textId="6F948888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3</w:t>
                                  </w:r>
                                </w:p>
                              </w:tc>
                              <w:tc>
                                <w:tcPr>
                                  <w:tcW w:w="902" w:type="dxa"/>
                                </w:tcPr>
                                <w:p w14:paraId="26B2C2FB" w14:textId="6DF6B801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1291" w:type="dxa"/>
                                </w:tcPr>
                                <w:p w14:paraId="32EEE197" w14:textId="77777777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2</w:t>
                                  </w:r>
                                </w:p>
                              </w:tc>
                              <w:tc>
                                <w:tcPr>
                                  <w:tcW w:w="849" w:type="dxa"/>
                                </w:tcPr>
                                <w:p w14:paraId="556FDBDA" w14:textId="6F2FFAD6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6</w:t>
                                  </w:r>
                                </w:p>
                              </w:tc>
                              <w:tc>
                                <w:tcPr>
                                  <w:tcW w:w="845" w:type="dxa"/>
                                </w:tcPr>
                                <w:p w14:paraId="0A3697B4" w14:textId="54978FAE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</w:p>
                              </w:tc>
                            </w:tr>
                            <w:tr w:rsidR="00122566" w:rsidRPr="00C8362A" w14:paraId="09442D96" w14:textId="6B6696B3" w:rsidTr="001D2E25">
                              <w:trPr>
                                <w:trHeight w:val="250"/>
                              </w:trPr>
                              <w:tc>
                                <w:tcPr>
                                  <w:tcW w:w="5753" w:type="dxa"/>
                                </w:tcPr>
                                <w:p w14:paraId="49AE16F2" w14:textId="5790DF91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bla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CTX</w:t>
                                  </w:r>
                                  <w:proofErr w:type="spellEnd"/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-M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bla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TEM</w:t>
                                  </w:r>
                                  <w:proofErr w:type="spellEnd"/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bla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SHV</w:t>
                                  </w:r>
                                  <w:proofErr w:type="spellEnd"/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proofErr w:type="gramStart"/>
                                  <w:r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aac</w:t>
                                  </w:r>
                                  <w:proofErr w:type="spellEnd"/>
                                  <w:r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(</w:t>
                                  </w:r>
                                  <w:proofErr w:type="gramEnd"/>
                                  <w:r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6’)-</w:t>
                                  </w:r>
                                  <w:proofErr w:type="spellStart"/>
                                  <w:r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Ib-cr</w:t>
                                  </w:r>
                                  <w:proofErr w:type="spellEnd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 xml:space="preserve">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qnrB</w:t>
                                  </w:r>
                                  <w:proofErr w:type="spellEnd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oqxA</w:t>
                                  </w:r>
                                  <w:proofErr w:type="spellEnd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oqxB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902" w:type="dxa"/>
                                </w:tcPr>
                                <w:p w14:paraId="719CB377" w14:textId="3046BD52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902" w:type="dxa"/>
                                </w:tcPr>
                                <w:p w14:paraId="13616894" w14:textId="242D9441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1291" w:type="dxa"/>
                                </w:tcPr>
                                <w:p w14:paraId="1AF5A5CC" w14:textId="77777777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849" w:type="dxa"/>
                                </w:tcPr>
                                <w:p w14:paraId="4E60E634" w14:textId="1EB6D543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845" w:type="dxa"/>
                                </w:tcPr>
                                <w:p w14:paraId="59B047B6" w14:textId="3F522BA3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</w:p>
                              </w:tc>
                            </w:tr>
                            <w:tr w:rsidR="00122566" w:rsidRPr="00C8362A" w14:paraId="21361997" w14:textId="5ABC0687" w:rsidTr="001D2E25">
                              <w:trPr>
                                <w:trHeight w:val="259"/>
                              </w:trPr>
                              <w:tc>
                                <w:tcPr>
                                  <w:tcW w:w="5753" w:type="dxa"/>
                                </w:tcPr>
                                <w:p w14:paraId="1795907D" w14:textId="304C6624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bla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CTX</w:t>
                                  </w:r>
                                  <w:proofErr w:type="spellEnd"/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-M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bla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TEM</w:t>
                                  </w:r>
                                  <w:proofErr w:type="spellEnd"/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bla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SHV</w:t>
                                  </w:r>
                                  <w:proofErr w:type="spellEnd"/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proofErr w:type="gramStart"/>
                                  <w:r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aac</w:t>
                                  </w:r>
                                  <w:proofErr w:type="spellEnd"/>
                                  <w:r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(</w:t>
                                  </w:r>
                                  <w:proofErr w:type="gramEnd"/>
                                  <w:r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6’)-</w:t>
                                  </w:r>
                                  <w:proofErr w:type="spellStart"/>
                                  <w:r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Ib-cr</w:t>
                                  </w:r>
                                  <w:proofErr w:type="spellEnd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 xml:space="preserve">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qnrB</w:t>
                                  </w:r>
                                  <w:proofErr w:type="spellEnd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oqxB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902" w:type="dxa"/>
                                </w:tcPr>
                                <w:p w14:paraId="758F5493" w14:textId="24D9CCA1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902" w:type="dxa"/>
                                </w:tcPr>
                                <w:p w14:paraId="7ED725B4" w14:textId="43468B4B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1291" w:type="dxa"/>
                                </w:tcPr>
                                <w:p w14:paraId="1ECE6833" w14:textId="77777777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849" w:type="dxa"/>
                                </w:tcPr>
                                <w:p w14:paraId="30C057A6" w14:textId="67202602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2</w:t>
                                  </w:r>
                                </w:p>
                              </w:tc>
                              <w:tc>
                                <w:tcPr>
                                  <w:tcW w:w="845" w:type="dxa"/>
                                </w:tcPr>
                                <w:p w14:paraId="7A535B15" w14:textId="766C387F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</w:p>
                              </w:tc>
                            </w:tr>
                            <w:tr w:rsidR="00122566" w:rsidRPr="00C8362A" w14:paraId="3EE38739" w14:textId="6ADA2000" w:rsidTr="001D2E25">
                              <w:trPr>
                                <w:trHeight w:val="259"/>
                              </w:trPr>
                              <w:tc>
                                <w:tcPr>
                                  <w:tcW w:w="5753" w:type="dxa"/>
                                </w:tcPr>
                                <w:p w14:paraId="3380741F" w14:textId="131527A2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bla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CTX</w:t>
                                  </w:r>
                                  <w:proofErr w:type="spellEnd"/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-M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bla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TEM</w:t>
                                  </w:r>
                                  <w:proofErr w:type="spellEnd"/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bla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SHV</w:t>
                                  </w:r>
                                  <w:proofErr w:type="spellEnd"/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proofErr w:type="gramStart"/>
                                  <w:r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aac</w:t>
                                  </w:r>
                                  <w:proofErr w:type="spellEnd"/>
                                  <w:r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(</w:t>
                                  </w:r>
                                  <w:proofErr w:type="gramEnd"/>
                                  <w:r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6’)-</w:t>
                                  </w:r>
                                  <w:proofErr w:type="spellStart"/>
                                  <w:r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Ib-cr</w:t>
                                  </w:r>
                                  <w:proofErr w:type="spellEnd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 xml:space="preserve">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qnrS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902" w:type="dxa"/>
                                </w:tcPr>
                                <w:p w14:paraId="73357955" w14:textId="528C0E29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902" w:type="dxa"/>
                                </w:tcPr>
                                <w:p w14:paraId="5A7191DE" w14:textId="20009567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1291" w:type="dxa"/>
                                </w:tcPr>
                                <w:p w14:paraId="51F5CF75" w14:textId="77777777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849" w:type="dxa"/>
                                </w:tcPr>
                                <w:p w14:paraId="400450BD" w14:textId="575EFD2E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845" w:type="dxa"/>
                                </w:tcPr>
                                <w:p w14:paraId="4D0A8514" w14:textId="5DEF4A5A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</w:p>
                              </w:tc>
                            </w:tr>
                            <w:tr w:rsidR="00122566" w:rsidRPr="00C8362A" w14:paraId="4A01C952" w14:textId="27A02B75" w:rsidTr="001D2E25">
                              <w:trPr>
                                <w:trHeight w:val="250"/>
                              </w:trPr>
                              <w:tc>
                                <w:tcPr>
                                  <w:tcW w:w="5753" w:type="dxa"/>
                                </w:tcPr>
                                <w:p w14:paraId="39C777CA" w14:textId="27D9CFE1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proofErr w:type="spellStart"/>
                                  <w:r w:rsidRPr="00187BFF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bla</w:t>
                                  </w:r>
                                  <w:r w:rsidRPr="00187BFF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CTX</w:t>
                                  </w:r>
                                  <w:proofErr w:type="spellEnd"/>
                                  <w:r w:rsidRPr="00187BFF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 xml:space="preserve">-M 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 xml:space="preserve">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bla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TEM</w:t>
                                  </w:r>
                                  <w:proofErr w:type="spellEnd"/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bla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SHV</w:t>
                                  </w:r>
                                  <w:proofErr w:type="spellEnd"/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proofErr w:type="gramStart"/>
                                  <w:r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aac</w:t>
                                  </w:r>
                                  <w:proofErr w:type="spellEnd"/>
                                  <w:r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(</w:t>
                                  </w:r>
                                  <w:proofErr w:type="gramEnd"/>
                                  <w:r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6’)-</w:t>
                                  </w:r>
                                  <w:proofErr w:type="spellStart"/>
                                  <w:r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Ib-cr</w:t>
                                  </w:r>
                                  <w:proofErr w:type="spellEnd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 xml:space="preserve">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qnrS</w:t>
                                  </w:r>
                                  <w:proofErr w:type="spellEnd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oqxA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902" w:type="dxa"/>
                                </w:tcPr>
                                <w:p w14:paraId="7B474744" w14:textId="62081448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3</w:t>
                                  </w:r>
                                </w:p>
                              </w:tc>
                              <w:tc>
                                <w:tcPr>
                                  <w:tcW w:w="902" w:type="dxa"/>
                                </w:tcPr>
                                <w:p w14:paraId="487AFDC5" w14:textId="5D0301AE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1291" w:type="dxa"/>
                                </w:tcPr>
                                <w:p w14:paraId="31663FA4" w14:textId="77777777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849" w:type="dxa"/>
                                </w:tcPr>
                                <w:p w14:paraId="34F0B020" w14:textId="7223C179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4</w:t>
                                  </w:r>
                                </w:p>
                              </w:tc>
                              <w:tc>
                                <w:tcPr>
                                  <w:tcW w:w="845" w:type="dxa"/>
                                </w:tcPr>
                                <w:p w14:paraId="46AFDD27" w14:textId="009A27AC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</w:p>
                              </w:tc>
                            </w:tr>
                            <w:tr w:rsidR="00122566" w:rsidRPr="00C8362A" w14:paraId="6E29077B" w14:textId="63C3FD1A" w:rsidTr="001D2E25">
                              <w:trPr>
                                <w:trHeight w:val="259"/>
                              </w:trPr>
                              <w:tc>
                                <w:tcPr>
                                  <w:tcW w:w="5753" w:type="dxa"/>
                                </w:tcPr>
                                <w:p w14:paraId="41953DE8" w14:textId="015621A0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bla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CTX</w:t>
                                  </w:r>
                                  <w:proofErr w:type="spellEnd"/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-M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bla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TEM</w:t>
                                  </w:r>
                                  <w:proofErr w:type="spellEnd"/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bla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SHV</w:t>
                                  </w:r>
                                  <w:proofErr w:type="spellEnd"/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proofErr w:type="gramStart"/>
                                  <w:r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aac</w:t>
                                  </w:r>
                                  <w:proofErr w:type="spellEnd"/>
                                  <w:r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(</w:t>
                                  </w:r>
                                  <w:proofErr w:type="gramEnd"/>
                                  <w:r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6’)-</w:t>
                                  </w:r>
                                  <w:proofErr w:type="spellStart"/>
                                  <w:r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Ib-cr</w:t>
                                  </w:r>
                                  <w:proofErr w:type="spellEnd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 xml:space="preserve">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qnrS</w:t>
                                  </w:r>
                                  <w:proofErr w:type="spellEnd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oqxA</w:t>
                                  </w:r>
                                  <w:proofErr w:type="spellEnd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oqxB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902" w:type="dxa"/>
                                </w:tcPr>
                                <w:p w14:paraId="482ED8D1" w14:textId="6AFF02BE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902" w:type="dxa"/>
                                </w:tcPr>
                                <w:p w14:paraId="3E2CC93C" w14:textId="3CE70CFE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4</w:t>
                                  </w:r>
                                </w:p>
                              </w:tc>
                              <w:tc>
                                <w:tcPr>
                                  <w:tcW w:w="1291" w:type="dxa"/>
                                </w:tcPr>
                                <w:p w14:paraId="5730C854" w14:textId="77777777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849" w:type="dxa"/>
                                </w:tcPr>
                                <w:p w14:paraId="21155D3C" w14:textId="60C23125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5</w:t>
                                  </w:r>
                                </w:p>
                              </w:tc>
                              <w:tc>
                                <w:tcPr>
                                  <w:tcW w:w="845" w:type="dxa"/>
                                </w:tcPr>
                                <w:p w14:paraId="70D1C9C6" w14:textId="10A18FC6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</w:p>
                              </w:tc>
                            </w:tr>
                            <w:tr w:rsidR="00122566" w:rsidRPr="00C8362A" w14:paraId="2BE3A318" w14:textId="3B36B062" w:rsidTr="001D2E25">
                              <w:trPr>
                                <w:trHeight w:val="259"/>
                              </w:trPr>
                              <w:tc>
                                <w:tcPr>
                                  <w:tcW w:w="5753" w:type="dxa"/>
                                </w:tcPr>
                                <w:p w14:paraId="3710FBD6" w14:textId="77777777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bla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CTX</w:t>
                                  </w:r>
                                  <w:proofErr w:type="spellEnd"/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-M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bla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TEM</w:t>
                                  </w:r>
                                  <w:proofErr w:type="spellEnd"/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bla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SHV</w:t>
                                  </w:r>
                                  <w:proofErr w:type="spellEnd"/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oqxB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902" w:type="dxa"/>
                                </w:tcPr>
                                <w:p w14:paraId="73B1DE0B" w14:textId="54192523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902" w:type="dxa"/>
                                </w:tcPr>
                                <w:p w14:paraId="2D2BF822" w14:textId="617FDB83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1291" w:type="dxa"/>
                                </w:tcPr>
                                <w:p w14:paraId="0ADB0433" w14:textId="77777777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849" w:type="dxa"/>
                                </w:tcPr>
                                <w:p w14:paraId="4FBFCDBB" w14:textId="14E451C1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845" w:type="dxa"/>
                                </w:tcPr>
                                <w:p w14:paraId="3C197864" w14:textId="4BA68EC4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</w:p>
                              </w:tc>
                            </w:tr>
                            <w:tr w:rsidR="00122566" w:rsidRPr="00C8362A" w14:paraId="72D8D1BC" w14:textId="382C7789" w:rsidTr="001D2E25">
                              <w:trPr>
                                <w:trHeight w:val="259"/>
                              </w:trPr>
                              <w:tc>
                                <w:tcPr>
                                  <w:tcW w:w="5753" w:type="dxa"/>
                                </w:tcPr>
                                <w:p w14:paraId="56F4A656" w14:textId="77777777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bla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CTX</w:t>
                                  </w:r>
                                  <w:proofErr w:type="spellEnd"/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-M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bla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TEM</w:t>
                                  </w:r>
                                  <w:proofErr w:type="spellEnd"/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bla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SHV</w:t>
                                  </w:r>
                                  <w:proofErr w:type="spellEnd"/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qnrB</w:t>
                                  </w:r>
                                  <w:proofErr w:type="spellEnd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oqxA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902" w:type="dxa"/>
                                </w:tcPr>
                                <w:p w14:paraId="64955DE9" w14:textId="63B2A221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902" w:type="dxa"/>
                                </w:tcPr>
                                <w:p w14:paraId="03F977DB" w14:textId="210CBAD0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1291" w:type="dxa"/>
                                </w:tcPr>
                                <w:p w14:paraId="1477CAAE" w14:textId="77777777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3</w:t>
                                  </w:r>
                                </w:p>
                              </w:tc>
                              <w:tc>
                                <w:tcPr>
                                  <w:tcW w:w="849" w:type="dxa"/>
                                </w:tcPr>
                                <w:p w14:paraId="35AC8E7D" w14:textId="16210F84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3</w:t>
                                  </w:r>
                                </w:p>
                              </w:tc>
                              <w:tc>
                                <w:tcPr>
                                  <w:tcW w:w="845" w:type="dxa"/>
                                </w:tcPr>
                                <w:p w14:paraId="1CF28921" w14:textId="0C445CE6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</w:p>
                              </w:tc>
                            </w:tr>
                            <w:tr w:rsidR="00122566" w:rsidRPr="00C8362A" w14:paraId="717BB922" w14:textId="1F837FF9" w:rsidTr="001D2E25">
                              <w:trPr>
                                <w:trHeight w:val="250"/>
                              </w:trPr>
                              <w:tc>
                                <w:tcPr>
                                  <w:tcW w:w="5753" w:type="dxa"/>
                                </w:tcPr>
                                <w:p w14:paraId="02F30BCB" w14:textId="77777777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bla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CTX</w:t>
                                  </w:r>
                                  <w:proofErr w:type="spellEnd"/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-M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bla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TEM</w:t>
                                  </w:r>
                                  <w:proofErr w:type="spellEnd"/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bla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SHV</w:t>
                                  </w:r>
                                  <w:proofErr w:type="spellEnd"/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qnrB</w:t>
                                  </w:r>
                                  <w:proofErr w:type="spellEnd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oqxA</w:t>
                                  </w:r>
                                  <w:proofErr w:type="spellEnd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oqxB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902" w:type="dxa"/>
                                </w:tcPr>
                                <w:p w14:paraId="3951C83D" w14:textId="5702B3D6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902" w:type="dxa"/>
                                </w:tcPr>
                                <w:p w14:paraId="52B16062" w14:textId="1F64DBE6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1291" w:type="dxa"/>
                                </w:tcPr>
                                <w:p w14:paraId="79CB7CFE" w14:textId="77777777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849" w:type="dxa"/>
                                </w:tcPr>
                                <w:p w14:paraId="2174E29F" w14:textId="0D5CE97D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845" w:type="dxa"/>
                                </w:tcPr>
                                <w:p w14:paraId="12D123CA" w14:textId="37E32E52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</w:p>
                              </w:tc>
                            </w:tr>
                            <w:tr w:rsidR="00122566" w:rsidRPr="00C8362A" w14:paraId="5E45249D" w14:textId="7C56B5ED" w:rsidTr="001D2E25">
                              <w:trPr>
                                <w:trHeight w:val="259"/>
                              </w:trPr>
                              <w:tc>
                                <w:tcPr>
                                  <w:tcW w:w="5753" w:type="dxa"/>
                                </w:tcPr>
                                <w:p w14:paraId="327A379A" w14:textId="77777777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bla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CTX</w:t>
                                  </w:r>
                                  <w:proofErr w:type="spellEnd"/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-M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bla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TEM</w:t>
                                  </w:r>
                                  <w:proofErr w:type="spellEnd"/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bla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SHV</w:t>
                                  </w:r>
                                  <w:proofErr w:type="spellEnd"/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qnrS</w:t>
                                  </w:r>
                                  <w:proofErr w:type="spellEnd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oqxA</w:t>
                                  </w:r>
                                  <w:proofErr w:type="spellEnd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oqxB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902" w:type="dxa"/>
                                </w:tcPr>
                                <w:p w14:paraId="4F0F4602" w14:textId="1DBA0F82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902" w:type="dxa"/>
                                </w:tcPr>
                                <w:p w14:paraId="2F7DD525" w14:textId="7DCC0561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1291" w:type="dxa"/>
                                </w:tcPr>
                                <w:p w14:paraId="0966B7BF" w14:textId="77777777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849" w:type="dxa"/>
                                </w:tcPr>
                                <w:p w14:paraId="145FEC2B" w14:textId="40760C2B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845" w:type="dxa"/>
                                </w:tcPr>
                                <w:p w14:paraId="258E321F" w14:textId="1C26B7A5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</w:p>
                              </w:tc>
                            </w:tr>
                            <w:tr w:rsidR="00122566" w:rsidRPr="00C8362A" w14:paraId="3F9C12ED" w14:textId="5B258DD3" w:rsidTr="001D2E25">
                              <w:trPr>
                                <w:trHeight w:val="259"/>
                              </w:trPr>
                              <w:tc>
                                <w:tcPr>
                                  <w:tcW w:w="5753" w:type="dxa"/>
                                </w:tcPr>
                                <w:p w14:paraId="1D9A93AC" w14:textId="77777777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bla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CTX</w:t>
                                  </w:r>
                                  <w:proofErr w:type="spellEnd"/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-M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bla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TEM</w:t>
                                  </w:r>
                                  <w:proofErr w:type="spellEnd"/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oqxA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902" w:type="dxa"/>
                                </w:tcPr>
                                <w:p w14:paraId="77AC1FA9" w14:textId="05F19DE3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902" w:type="dxa"/>
                                </w:tcPr>
                                <w:p w14:paraId="3A8FB1D0" w14:textId="27029914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1291" w:type="dxa"/>
                                </w:tcPr>
                                <w:p w14:paraId="35A54750" w14:textId="77777777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2</w:t>
                                  </w:r>
                                </w:p>
                              </w:tc>
                              <w:tc>
                                <w:tcPr>
                                  <w:tcW w:w="849" w:type="dxa"/>
                                </w:tcPr>
                                <w:p w14:paraId="2C4EB66C" w14:textId="0BBDAA76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2</w:t>
                                  </w:r>
                                </w:p>
                              </w:tc>
                              <w:tc>
                                <w:tcPr>
                                  <w:tcW w:w="845" w:type="dxa"/>
                                </w:tcPr>
                                <w:p w14:paraId="4ABECB31" w14:textId="3EF3DC14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</w:p>
                              </w:tc>
                            </w:tr>
                            <w:tr w:rsidR="00122566" w:rsidRPr="00C8362A" w14:paraId="31A4A520" w14:textId="1485F417" w:rsidTr="001D2E25">
                              <w:trPr>
                                <w:trHeight w:val="250"/>
                              </w:trPr>
                              <w:tc>
                                <w:tcPr>
                                  <w:tcW w:w="5753" w:type="dxa"/>
                                </w:tcPr>
                                <w:p w14:paraId="618EF19A" w14:textId="77777777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bla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CTX</w:t>
                                  </w:r>
                                  <w:proofErr w:type="spellEnd"/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-M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bla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TEM</w:t>
                                  </w:r>
                                  <w:proofErr w:type="spellEnd"/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oqxA</w:t>
                                  </w:r>
                                  <w:proofErr w:type="spellEnd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oqxB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902" w:type="dxa"/>
                                </w:tcPr>
                                <w:p w14:paraId="5329D4BD" w14:textId="2142AEA9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902" w:type="dxa"/>
                                </w:tcPr>
                                <w:p w14:paraId="3DD03435" w14:textId="7CD6F5AD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1291" w:type="dxa"/>
                                </w:tcPr>
                                <w:p w14:paraId="776FAD71" w14:textId="77777777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2</w:t>
                                  </w:r>
                                </w:p>
                              </w:tc>
                              <w:tc>
                                <w:tcPr>
                                  <w:tcW w:w="849" w:type="dxa"/>
                                </w:tcPr>
                                <w:p w14:paraId="6F6E2B80" w14:textId="0641265F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2</w:t>
                                  </w:r>
                                </w:p>
                              </w:tc>
                              <w:tc>
                                <w:tcPr>
                                  <w:tcW w:w="845" w:type="dxa"/>
                                </w:tcPr>
                                <w:p w14:paraId="71F1CF4C" w14:textId="62B907D4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</w:p>
                              </w:tc>
                            </w:tr>
                            <w:tr w:rsidR="00122566" w:rsidRPr="00C8362A" w14:paraId="766062F6" w14:textId="64AA989C" w:rsidTr="001D2E25">
                              <w:trPr>
                                <w:trHeight w:val="259"/>
                              </w:trPr>
                              <w:tc>
                                <w:tcPr>
                                  <w:tcW w:w="5753" w:type="dxa"/>
                                </w:tcPr>
                                <w:p w14:paraId="145F829C" w14:textId="77777777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bla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CTX</w:t>
                                  </w:r>
                                  <w:proofErr w:type="spellEnd"/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-M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bla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TEM</w:t>
                                  </w:r>
                                  <w:proofErr w:type="spellEnd"/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oqxB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902" w:type="dxa"/>
                                </w:tcPr>
                                <w:p w14:paraId="6FDB85F4" w14:textId="16334EC8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902" w:type="dxa"/>
                                </w:tcPr>
                                <w:p w14:paraId="55DCEE48" w14:textId="40F726AE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1291" w:type="dxa"/>
                                </w:tcPr>
                                <w:p w14:paraId="17AE1E32" w14:textId="77777777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849" w:type="dxa"/>
                                </w:tcPr>
                                <w:p w14:paraId="23AC326B" w14:textId="0C69B227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845" w:type="dxa"/>
                                </w:tcPr>
                                <w:p w14:paraId="7FAD7834" w14:textId="7087C562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</w:p>
                              </w:tc>
                            </w:tr>
                            <w:tr w:rsidR="00122566" w:rsidRPr="00C8362A" w14:paraId="77718A79" w14:textId="3CE9536F" w:rsidTr="001D2E25">
                              <w:trPr>
                                <w:trHeight w:val="259"/>
                              </w:trPr>
                              <w:tc>
                                <w:tcPr>
                                  <w:tcW w:w="5753" w:type="dxa"/>
                                </w:tcPr>
                                <w:p w14:paraId="6AC180EF" w14:textId="77777777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bla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CTX</w:t>
                                  </w:r>
                                  <w:proofErr w:type="spellEnd"/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-M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bla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TEM</w:t>
                                  </w:r>
                                  <w:proofErr w:type="spellEnd"/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qnrB</w:t>
                                  </w:r>
                                  <w:proofErr w:type="spellEnd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oqxA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902" w:type="dxa"/>
                                </w:tcPr>
                                <w:p w14:paraId="743DEE1E" w14:textId="496209C6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902" w:type="dxa"/>
                                </w:tcPr>
                                <w:p w14:paraId="6551ECD6" w14:textId="13984698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1291" w:type="dxa"/>
                                </w:tcPr>
                                <w:p w14:paraId="12F7CACD" w14:textId="77777777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849" w:type="dxa"/>
                                </w:tcPr>
                                <w:p w14:paraId="2ED0F97B" w14:textId="4DE43904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845" w:type="dxa"/>
                                </w:tcPr>
                                <w:p w14:paraId="5E329C91" w14:textId="2017096A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</w:p>
                              </w:tc>
                            </w:tr>
                            <w:tr w:rsidR="00122566" w:rsidRPr="00C8362A" w14:paraId="66D054B8" w14:textId="56AD5F4F" w:rsidTr="001D2E25">
                              <w:trPr>
                                <w:trHeight w:val="250"/>
                              </w:trPr>
                              <w:tc>
                                <w:tcPr>
                                  <w:tcW w:w="5753" w:type="dxa"/>
                                </w:tcPr>
                                <w:p w14:paraId="59DA28CF" w14:textId="77777777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bla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CTX</w:t>
                                  </w:r>
                                  <w:proofErr w:type="spellEnd"/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-M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bla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TEM</w:t>
                                  </w:r>
                                  <w:proofErr w:type="spellEnd"/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qnrB</w:t>
                                  </w:r>
                                  <w:proofErr w:type="spellEnd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qnrS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902" w:type="dxa"/>
                                </w:tcPr>
                                <w:p w14:paraId="150C8144" w14:textId="511DD6D5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902" w:type="dxa"/>
                                </w:tcPr>
                                <w:p w14:paraId="73BE1BB6" w14:textId="456C0EEE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1291" w:type="dxa"/>
                                </w:tcPr>
                                <w:p w14:paraId="5F3A122C" w14:textId="77777777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849" w:type="dxa"/>
                                </w:tcPr>
                                <w:p w14:paraId="6972E23B" w14:textId="476C26CB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845" w:type="dxa"/>
                                </w:tcPr>
                                <w:p w14:paraId="542E4479" w14:textId="21FFB296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</w:p>
                              </w:tc>
                            </w:tr>
                            <w:tr w:rsidR="00122566" w:rsidRPr="00C8362A" w14:paraId="76E35668" w14:textId="0E05A995" w:rsidTr="001D2E25">
                              <w:trPr>
                                <w:trHeight w:val="259"/>
                              </w:trPr>
                              <w:tc>
                                <w:tcPr>
                                  <w:tcW w:w="5753" w:type="dxa"/>
                                </w:tcPr>
                                <w:p w14:paraId="614EF793" w14:textId="77777777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bla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CTX</w:t>
                                  </w:r>
                                  <w:proofErr w:type="spellEnd"/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-M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bla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TEM</w:t>
                                  </w:r>
                                  <w:proofErr w:type="spellEnd"/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qnrS</w:t>
                                  </w:r>
                                  <w:proofErr w:type="spellEnd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oqxA</w:t>
                                  </w:r>
                                  <w:proofErr w:type="spellEnd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oqxB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902" w:type="dxa"/>
                                </w:tcPr>
                                <w:p w14:paraId="5B9DD89C" w14:textId="00C7846C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902" w:type="dxa"/>
                                </w:tcPr>
                                <w:p w14:paraId="235FC738" w14:textId="66DF8BC6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1291" w:type="dxa"/>
                                </w:tcPr>
                                <w:p w14:paraId="2C6A79AD" w14:textId="77777777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849" w:type="dxa"/>
                                </w:tcPr>
                                <w:p w14:paraId="6828E19C" w14:textId="1B191982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845" w:type="dxa"/>
                                </w:tcPr>
                                <w:p w14:paraId="0A476185" w14:textId="775DE50B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</w:p>
                              </w:tc>
                            </w:tr>
                            <w:tr w:rsidR="00122566" w:rsidRPr="00C8362A" w14:paraId="76A4BA33" w14:textId="6F74DB1E" w:rsidTr="001D2E25">
                              <w:trPr>
                                <w:trHeight w:val="259"/>
                              </w:trPr>
                              <w:tc>
                                <w:tcPr>
                                  <w:tcW w:w="5753" w:type="dxa"/>
                                </w:tcPr>
                                <w:p w14:paraId="0A76C78D" w14:textId="77777777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bla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CTX</w:t>
                                  </w:r>
                                  <w:proofErr w:type="spellEnd"/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-M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bla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TEM</w:t>
                                  </w:r>
                                  <w:proofErr w:type="spellEnd"/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qnrS</w:t>
                                  </w:r>
                                  <w:proofErr w:type="spellEnd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oqxB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902" w:type="dxa"/>
                                </w:tcPr>
                                <w:p w14:paraId="7B9ECB78" w14:textId="012FCAF3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902" w:type="dxa"/>
                                </w:tcPr>
                                <w:p w14:paraId="5B003FC1" w14:textId="535767DC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2</w:t>
                                  </w:r>
                                </w:p>
                              </w:tc>
                              <w:tc>
                                <w:tcPr>
                                  <w:tcW w:w="1291" w:type="dxa"/>
                                </w:tcPr>
                                <w:p w14:paraId="339AA7C1" w14:textId="77777777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849" w:type="dxa"/>
                                </w:tcPr>
                                <w:p w14:paraId="33146976" w14:textId="2CF448F3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2</w:t>
                                  </w:r>
                                </w:p>
                              </w:tc>
                              <w:tc>
                                <w:tcPr>
                                  <w:tcW w:w="845" w:type="dxa"/>
                                </w:tcPr>
                                <w:p w14:paraId="710709C1" w14:textId="03641F60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</w:p>
                              </w:tc>
                            </w:tr>
                            <w:tr w:rsidR="00122566" w:rsidRPr="00C8362A" w14:paraId="23E568FC" w14:textId="360E14B2" w:rsidTr="001D2E25">
                              <w:trPr>
                                <w:trHeight w:val="259"/>
                              </w:trPr>
                              <w:tc>
                                <w:tcPr>
                                  <w:tcW w:w="5753" w:type="dxa"/>
                                </w:tcPr>
                                <w:p w14:paraId="28882520" w14:textId="77777777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bla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CTX</w:t>
                                  </w:r>
                                  <w:proofErr w:type="spellEnd"/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-M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qnrB</w:t>
                                  </w:r>
                                  <w:proofErr w:type="spellEnd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oqxB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902" w:type="dxa"/>
                                </w:tcPr>
                                <w:p w14:paraId="4D1BAE60" w14:textId="21898A19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902" w:type="dxa"/>
                                </w:tcPr>
                                <w:p w14:paraId="7B116064" w14:textId="179F7518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1291" w:type="dxa"/>
                                </w:tcPr>
                                <w:p w14:paraId="64ABC59A" w14:textId="77777777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849" w:type="dxa"/>
                                </w:tcPr>
                                <w:p w14:paraId="000F1509" w14:textId="329F5903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845" w:type="dxa"/>
                                </w:tcPr>
                                <w:p w14:paraId="553CB393" w14:textId="311EA790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</w:p>
                              </w:tc>
                            </w:tr>
                            <w:tr w:rsidR="00122566" w:rsidRPr="00C8362A" w14:paraId="0F8034BF" w14:textId="14C1F01D" w:rsidTr="001D2E25">
                              <w:trPr>
                                <w:trHeight w:val="56"/>
                              </w:trPr>
                              <w:tc>
                                <w:tcPr>
                                  <w:tcW w:w="5753" w:type="dxa"/>
                                  <w:tcBorders>
                                    <w:bottom w:val="single" w:sz="12" w:space="0" w:color="auto"/>
                                  </w:tcBorders>
                                </w:tcPr>
                                <w:p w14:paraId="32F9561A" w14:textId="77777777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bla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CTX</w:t>
                                  </w:r>
                                  <w:proofErr w:type="spellEnd"/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  <w:vertAlign w:val="subscript"/>
                                    </w:rPr>
                                    <w:t>-M</w:t>
                                  </w: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qnrS</w:t>
                                  </w:r>
                                  <w:proofErr w:type="spellEnd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 xml:space="preserve"> + </w:t>
                                  </w:r>
                                  <w:proofErr w:type="spellStart"/>
                                  <w:r w:rsidRPr="00C8362A">
                                    <w:rPr>
                                      <w:i/>
                                      <w:color w:val="000000" w:themeColor="text1"/>
                                      <w:sz w:val="20"/>
                                    </w:rPr>
                                    <w:t>oqxA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902" w:type="dxa"/>
                                  <w:tcBorders>
                                    <w:bottom w:val="single" w:sz="12" w:space="0" w:color="auto"/>
                                  </w:tcBorders>
                                </w:tcPr>
                                <w:p w14:paraId="4929DF0B" w14:textId="34839A70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902" w:type="dxa"/>
                                  <w:tcBorders>
                                    <w:bottom w:val="single" w:sz="12" w:space="0" w:color="auto"/>
                                  </w:tcBorders>
                                </w:tcPr>
                                <w:p w14:paraId="2F3FDCE9" w14:textId="6ABF35A3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1291" w:type="dxa"/>
                                  <w:tcBorders>
                                    <w:bottom w:val="single" w:sz="12" w:space="0" w:color="auto"/>
                                  </w:tcBorders>
                                </w:tcPr>
                                <w:p w14:paraId="400AA52B" w14:textId="77777777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2</w:t>
                                  </w:r>
                                </w:p>
                              </w:tc>
                              <w:tc>
                                <w:tcPr>
                                  <w:tcW w:w="849" w:type="dxa"/>
                                  <w:tcBorders>
                                    <w:bottom w:val="single" w:sz="12" w:space="0" w:color="auto"/>
                                  </w:tcBorders>
                                </w:tcPr>
                                <w:p w14:paraId="5D395782" w14:textId="26268D8D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  <w:r w:rsidRPr="00C8362A">
                                    <w:rPr>
                                      <w:color w:val="000000" w:themeColor="text1"/>
                                      <w:sz w:val="20"/>
                                    </w:rPr>
                                    <w:t>2</w:t>
                                  </w:r>
                                </w:p>
                              </w:tc>
                              <w:tc>
                                <w:tcPr>
                                  <w:tcW w:w="845" w:type="dxa"/>
                                  <w:tcBorders>
                                    <w:bottom w:val="single" w:sz="12" w:space="0" w:color="auto"/>
                                  </w:tcBorders>
                                </w:tcPr>
                                <w:p w14:paraId="6F25369D" w14:textId="5DA6A5F4" w:rsidR="00122566" w:rsidRPr="00C8362A" w:rsidRDefault="00122566" w:rsidP="001D2E25">
                                  <w:pPr>
                                    <w:spacing w:line="320" w:lineRule="atLeast"/>
                                    <w:ind w:left="60" w:right="60"/>
                                    <w:jc w:val="left"/>
                                    <w:rPr>
                                      <w:color w:val="000000" w:themeColor="text1"/>
                                      <w:sz w:val="20"/>
                                    </w:rPr>
                                  </w:pPr>
                                </w:p>
                              </w:tc>
                            </w:tr>
                          </w:tbl>
                          <w:p w14:paraId="2F33D561" w14:textId="77777777" w:rsidR="00122566" w:rsidRPr="003803DD" w:rsidRDefault="00122566">
                            <w:pPr>
                              <w:rPr>
                                <w:lang w:val="fr-FR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FE23064" id="_x0000_s1034" type="#_x0000_t202" style="position:absolute;margin-left:0;margin-top:-35.55pt;width:532.5pt;height:818.85pt;z-index:251877376;visibility:visible;mso-wrap-style:square;mso-width-percent:0;mso-height-percent:0;mso-wrap-distance-left:9pt;mso-wrap-distance-top:3.6pt;mso-wrap-distance-right:9pt;mso-wrap-distance-bottom:3.6pt;mso-position-horizontal:center;mso-position-horizontal-relative:margin;mso-position-vertical:absolute;mso-position-vertical-relative:margin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" stroked="f">
                <v:textbox>
                  <w:txbxContent>
                    <w:p w14:paraId="57ADDA89" w14:textId="29B4ADD6" w:rsidR="00122566" w:rsidRDefault="00122566" w:rsidP="00DD4C2D">
                      <w:pPr>
                        <w:spacing w:after="0" w:line="240" w:lineRule="auto"/>
                      </w:pPr>
                      <w:r w:rsidRPr="00DD4C2D">
                        <w:rPr>
                          <w:b/>
                          <w:color w:val="000000" w:themeColor="text1"/>
                          <w:szCs w:val="24"/>
                          <w:lang w:val="en-US"/>
                        </w:rPr>
                        <w:t>S</w:t>
                      </w:r>
                      <w:r w:rsidR="00B34A2B">
                        <w:rPr>
                          <w:b/>
                          <w:color w:val="000000" w:themeColor="text1"/>
                          <w:szCs w:val="24"/>
                          <w:lang w:val="en-US"/>
                        </w:rPr>
                        <w:t>upplementary table S6</w:t>
                      </w:r>
                      <w:r w:rsidRPr="00DD4C2D">
                        <w:rPr>
                          <w:b/>
                          <w:color w:val="000000" w:themeColor="text1"/>
                          <w:szCs w:val="24"/>
                          <w:lang w:val="en-US"/>
                        </w:rPr>
                        <w:t>:</w:t>
                      </w:r>
                      <w:r w:rsidRPr="001C48B1">
                        <w:rPr>
                          <w:i/>
                          <w:color w:val="000000" w:themeColor="text1"/>
                          <w:szCs w:val="24"/>
                          <w:lang w:val="en-US"/>
                        </w:rPr>
                        <w:t xml:space="preserve"> </w:t>
                      </w:r>
                      <w:r>
                        <w:t>Frequency of ESBL and PMQR gene combination in ciprofloxacin-resistant ESBL</w:t>
                      </w:r>
                      <w:r>
                        <w:rPr>
                          <w:i/>
                        </w:rPr>
                        <w:t>-Klebsiella pneumoniae</w:t>
                      </w:r>
                    </w:p>
                    <w:tbl>
                      <w:tblPr>
                        <w:tblStyle w:val="TableGrid"/>
                        <w:tblW w:w="10542" w:type="dxa"/>
                        <w:tblBorders>
                          <w:top w:val="none" w:sz="0" w:space="0" w:color="auto"/>
                          <w:left w:val="none" w:sz="0" w:space="0" w:color="auto"/>
                          <w:bottom w:val="none" w:sz="0" w:space="0" w:color="auto"/>
                          <w:right w:val="none" w:sz="0" w:space="0" w:color="auto"/>
                          <w:insideH w:val="none" w:sz="0" w:space="0" w:color="auto"/>
                          <w:insideV w:val="none" w:sz="0" w:space="0" w:color="auto"/>
                        </w:tblBorders>
                        <w:tblLook w:val="04A0" w:firstRow="1" w:lastRow="0" w:firstColumn="1" w:lastColumn="0" w:noHBand="0" w:noVBand="1"/>
                      </w:tblPr>
                      <w:tblGrid>
                        <w:gridCol w:w="5717"/>
                        <w:gridCol w:w="947"/>
                        <w:gridCol w:w="901"/>
                        <w:gridCol w:w="1288"/>
                        <w:gridCol w:w="849"/>
                        <w:gridCol w:w="840"/>
                      </w:tblGrid>
                      <w:tr w:rsidR="00122566" w:rsidRPr="00C8362A" w14:paraId="43084EBD" w14:textId="65810A74" w:rsidTr="001D2E25">
                        <w:trPr>
                          <w:trHeight w:val="259"/>
                        </w:trPr>
                        <w:tc>
                          <w:tcPr>
                            <w:tcW w:w="5753" w:type="dxa"/>
                            <w:tcBorders>
                              <w:top w:val="single" w:sz="12" w:space="0" w:color="auto"/>
                              <w:bottom w:val="single" w:sz="12" w:space="0" w:color="auto"/>
                            </w:tcBorders>
                          </w:tcPr>
                          <w:p w14:paraId="00B31CE0" w14:textId="7269A9F1" w:rsidR="00122566" w:rsidRPr="00C8362A" w:rsidRDefault="00122566" w:rsidP="001D2E25">
                            <w:pPr>
                              <w:spacing w:line="240" w:lineRule="auto"/>
                              <w:ind w:left="60" w:right="60"/>
                              <w:jc w:val="left"/>
                              <w:rPr>
                                <w:b/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b/>
                              </w:rPr>
                              <w:t>Frequency of ESBL and PMQR gene combination</w:t>
                            </w:r>
                          </w:p>
                        </w:tc>
                        <w:tc>
                          <w:tcPr>
                            <w:tcW w:w="902" w:type="dxa"/>
                            <w:tcBorders>
                              <w:top w:val="single" w:sz="12" w:space="0" w:color="auto"/>
                              <w:bottom w:val="single" w:sz="12" w:space="0" w:color="auto"/>
                            </w:tcBorders>
                          </w:tcPr>
                          <w:p w14:paraId="505E22E2" w14:textId="168210C8" w:rsidR="00122566" w:rsidRDefault="00122566" w:rsidP="001D2E25">
                            <w:pPr>
                              <w:spacing w:line="240" w:lineRule="auto"/>
                              <w:ind w:left="60" w:right="60"/>
                              <w:jc w:val="left"/>
                              <w:rPr>
                                <w:b/>
                                <w:color w:val="000000" w:themeColor="text1"/>
                                <w:sz w:val="20"/>
                              </w:rPr>
                            </w:pPr>
                            <w:r>
                              <w:rPr>
                                <w:b/>
                                <w:color w:val="000000" w:themeColor="text1"/>
                                <w:sz w:val="20"/>
                              </w:rPr>
                              <w:t>Patient</w:t>
                            </w:r>
                          </w:p>
                        </w:tc>
                        <w:tc>
                          <w:tcPr>
                            <w:tcW w:w="902" w:type="dxa"/>
                            <w:tcBorders>
                              <w:top w:val="single" w:sz="12" w:space="0" w:color="auto"/>
                              <w:bottom w:val="single" w:sz="12" w:space="0" w:color="auto"/>
                            </w:tcBorders>
                          </w:tcPr>
                          <w:p w14:paraId="29B35743" w14:textId="7FB6A4E9" w:rsidR="00122566" w:rsidRPr="00C8362A" w:rsidRDefault="00122566" w:rsidP="001D2E25">
                            <w:pPr>
                              <w:spacing w:line="240" w:lineRule="auto"/>
                              <w:ind w:left="60" w:right="60"/>
                              <w:jc w:val="left"/>
                              <w:rPr>
                                <w:b/>
                                <w:color w:val="000000" w:themeColor="text1"/>
                                <w:sz w:val="20"/>
                              </w:rPr>
                            </w:pPr>
                            <w:r>
                              <w:rPr>
                                <w:b/>
                                <w:color w:val="000000" w:themeColor="text1"/>
                                <w:sz w:val="20"/>
                              </w:rPr>
                              <w:t>HEV</w:t>
                            </w:r>
                          </w:p>
                        </w:tc>
                        <w:tc>
                          <w:tcPr>
                            <w:tcW w:w="1291" w:type="dxa"/>
                            <w:tcBorders>
                              <w:top w:val="single" w:sz="12" w:space="0" w:color="auto"/>
                              <w:bottom w:val="single" w:sz="12" w:space="0" w:color="auto"/>
                            </w:tcBorders>
                          </w:tcPr>
                          <w:p w14:paraId="6027604F" w14:textId="647FC85A" w:rsidR="00122566" w:rsidRPr="00C8362A" w:rsidRDefault="00122566" w:rsidP="001D2E25">
                            <w:pPr>
                              <w:spacing w:line="240" w:lineRule="auto"/>
                              <w:ind w:left="60" w:right="60"/>
                              <w:jc w:val="left"/>
                              <w:rPr>
                                <w:b/>
                                <w:color w:val="000000" w:themeColor="text1"/>
                                <w:sz w:val="20"/>
                              </w:rPr>
                            </w:pPr>
                            <w:r>
                              <w:rPr>
                                <w:b/>
                                <w:color w:val="000000" w:themeColor="text1"/>
                                <w:sz w:val="20"/>
                              </w:rPr>
                              <w:t>HWW</w:t>
                            </w:r>
                          </w:p>
                        </w:tc>
                        <w:tc>
                          <w:tcPr>
                            <w:tcW w:w="849" w:type="dxa"/>
                            <w:tcBorders>
                              <w:top w:val="single" w:sz="12" w:space="0" w:color="auto"/>
                              <w:bottom w:val="single" w:sz="12" w:space="0" w:color="auto"/>
                            </w:tcBorders>
                          </w:tcPr>
                          <w:p w14:paraId="101B3436" w14:textId="3AF222BD" w:rsidR="00122566" w:rsidRDefault="00122566" w:rsidP="001D2E25">
                            <w:pPr>
                              <w:spacing w:line="240" w:lineRule="auto"/>
                              <w:ind w:left="60" w:right="60"/>
                              <w:jc w:val="left"/>
                              <w:rPr>
                                <w:b/>
                                <w:color w:val="000000" w:themeColor="text1"/>
                                <w:sz w:val="20"/>
                              </w:rPr>
                            </w:pPr>
                            <w:r>
                              <w:rPr>
                                <w:b/>
                                <w:color w:val="000000" w:themeColor="text1"/>
                                <w:sz w:val="20"/>
                              </w:rPr>
                              <w:t>Total</w:t>
                            </w:r>
                          </w:p>
                        </w:tc>
                        <w:tc>
                          <w:tcPr>
                            <w:tcW w:w="845" w:type="dxa"/>
                            <w:tcBorders>
                              <w:top w:val="single" w:sz="12" w:space="0" w:color="auto"/>
                              <w:bottom w:val="single" w:sz="12" w:space="0" w:color="auto"/>
                            </w:tcBorders>
                          </w:tcPr>
                          <w:p w14:paraId="227AF210" w14:textId="30BAFA25" w:rsidR="00122566" w:rsidRDefault="00122566" w:rsidP="001D2E25">
                            <w:pPr>
                              <w:spacing w:line="240" w:lineRule="auto"/>
                              <w:ind w:left="60" w:right="60"/>
                              <w:jc w:val="left"/>
                              <w:rPr>
                                <w:b/>
                                <w:color w:val="000000" w:themeColor="text1"/>
                                <w:sz w:val="20"/>
                              </w:rPr>
                            </w:pPr>
                          </w:p>
                        </w:tc>
                      </w:tr>
                      <w:tr w:rsidR="00122566" w:rsidRPr="00C8362A" w14:paraId="409488EA" w14:textId="61A51532" w:rsidTr="001D2E25">
                        <w:trPr>
                          <w:trHeight w:val="275"/>
                        </w:trPr>
                        <w:tc>
                          <w:tcPr>
                            <w:tcW w:w="5753" w:type="dxa"/>
                            <w:tcBorders>
                              <w:top w:val="single" w:sz="12" w:space="0" w:color="auto"/>
                            </w:tcBorders>
                          </w:tcPr>
                          <w:p w14:paraId="3B9EBF25" w14:textId="77777777" w:rsidR="00122566" w:rsidRPr="00C8362A" w:rsidRDefault="00122566" w:rsidP="001D2E25">
                            <w:pPr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At least one ESBL and one PMQR gene</w:t>
                            </w:r>
                          </w:p>
                        </w:tc>
                        <w:tc>
                          <w:tcPr>
                            <w:tcW w:w="902" w:type="dxa"/>
                            <w:tcBorders>
                              <w:top w:val="single" w:sz="12" w:space="0" w:color="auto"/>
                            </w:tcBorders>
                            <w:vAlign w:val="bottom"/>
                          </w:tcPr>
                          <w:p w14:paraId="63E57EBC" w14:textId="16CA8008" w:rsidR="00122566" w:rsidRPr="00C8362A" w:rsidRDefault="00122566" w:rsidP="001D2E25">
                            <w:pPr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24/26</w:t>
                            </w:r>
                          </w:p>
                        </w:tc>
                        <w:tc>
                          <w:tcPr>
                            <w:tcW w:w="902" w:type="dxa"/>
                            <w:tcBorders>
                              <w:top w:val="single" w:sz="12" w:space="0" w:color="auto"/>
                            </w:tcBorders>
                            <w:vAlign w:val="bottom"/>
                          </w:tcPr>
                          <w:p w14:paraId="30B5D4F5" w14:textId="135E8A7A" w:rsidR="00122566" w:rsidRPr="00C8362A" w:rsidRDefault="00122566" w:rsidP="001D2E25">
                            <w:pPr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21/26</w:t>
                            </w:r>
                          </w:p>
                        </w:tc>
                        <w:tc>
                          <w:tcPr>
                            <w:tcW w:w="1291" w:type="dxa"/>
                            <w:tcBorders>
                              <w:top w:val="single" w:sz="12" w:space="0" w:color="auto"/>
                            </w:tcBorders>
                            <w:vAlign w:val="bottom"/>
                          </w:tcPr>
                          <w:p w14:paraId="4AB786D5" w14:textId="77777777" w:rsidR="00122566" w:rsidRPr="00C8362A" w:rsidRDefault="00122566" w:rsidP="001D2E25">
                            <w:pPr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30/41</w:t>
                            </w:r>
                          </w:p>
                        </w:tc>
                        <w:tc>
                          <w:tcPr>
                            <w:tcW w:w="849" w:type="dxa"/>
                            <w:tcBorders>
                              <w:top w:val="single" w:sz="12" w:space="0" w:color="auto"/>
                            </w:tcBorders>
                            <w:vAlign w:val="bottom"/>
                          </w:tcPr>
                          <w:p w14:paraId="107426E4" w14:textId="6FA85085" w:rsidR="00122566" w:rsidRPr="00C8362A" w:rsidRDefault="00122566" w:rsidP="001D2E25">
                            <w:pPr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75/93</w:t>
                            </w:r>
                          </w:p>
                        </w:tc>
                        <w:tc>
                          <w:tcPr>
                            <w:tcW w:w="845" w:type="dxa"/>
                            <w:tcBorders>
                              <w:top w:val="single" w:sz="12" w:space="0" w:color="auto"/>
                            </w:tcBorders>
                          </w:tcPr>
                          <w:p w14:paraId="152B00A6" w14:textId="7EAEBC20" w:rsidR="00122566" w:rsidRPr="00C8362A" w:rsidRDefault="00122566" w:rsidP="001D2E25">
                            <w:pPr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</w:p>
                        </w:tc>
                      </w:tr>
                      <w:tr w:rsidR="00122566" w:rsidRPr="00C8362A" w14:paraId="6B64B3C6" w14:textId="2DC49FD8" w:rsidTr="001D2E25">
                        <w:trPr>
                          <w:trHeight w:val="259"/>
                        </w:trPr>
                        <w:tc>
                          <w:tcPr>
                            <w:tcW w:w="5753" w:type="dxa"/>
                          </w:tcPr>
                          <w:p w14:paraId="1D554E0E" w14:textId="23296FB5" w:rsidR="00122566" w:rsidRPr="00251940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251940">
                              <w:rPr>
                                <w:color w:val="000000" w:themeColor="text1"/>
                                <w:sz w:val="20"/>
                              </w:rPr>
                              <w:t xml:space="preserve"> </w:t>
                            </w:r>
                            <w:proofErr w:type="spellStart"/>
                            <w:r w:rsidRPr="00251940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bla</w:t>
                            </w:r>
                            <w:r w:rsidRPr="00251940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SHV</w:t>
                            </w:r>
                            <w:proofErr w:type="spellEnd"/>
                            <w:r w:rsidRPr="00251940">
                              <w:rPr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proofErr w:type="gramStart"/>
                            <w:r w:rsidRPr="00251940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aac</w:t>
                            </w:r>
                            <w:proofErr w:type="spellEnd"/>
                            <w:r w:rsidRPr="00251940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(</w:t>
                            </w:r>
                            <w:proofErr w:type="gramEnd"/>
                            <w:r w:rsidRPr="00251940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6')-</w:t>
                            </w:r>
                            <w:proofErr w:type="spellStart"/>
                            <w:r w:rsidRPr="00251940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Ib</w:t>
                            </w:r>
                            <w:r>
                              <w:rPr>
                                <w:i/>
                                <w:color w:val="000000" w:themeColor="text1"/>
                                <w:sz w:val="22"/>
                              </w:rPr>
                              <w:t>-cr</w:t>
                            </w:r>
                            <w:proofErr w:type="spellEnd"/>
                            <w:r w:rsidRPr="00251940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251940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qnrB</w:t>
                            </w:r>
                            <w:proofErr w:type="spellEnd"/>
                            <w:r w:rsidRPr="00251940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251940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qnrS</w:t>
                            </w:r>
                            <w:proofErr w:type="spellEnd"/>
                            <w:r w:rsidRPr="00251940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251940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oqxA</w:t>
                            </w:r>
                            <w:proofErr w:type="spellEnd"/>
                          </w:p>
                        </w:tc>
                        <w:tc>
                          <w:tcPr>
                            <w:tcW w:w="902" w:type="dxa"/>
                          </w:tcPr>
                          <w:p w14:paraId="71ED4B89" w14:textId="719E6F4C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902" w:type="dxa"/>
                          </w:tcPr>
                          <w:p w14:paraId="57495540" w14:textId="068B841F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1291" w:type="dxa"/>
                          </w:tcPr>
                          <w:p w14:paraId="335854F0" w14:textId="77777777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849" w:type="dxa"/>
                          </w:tcPr>
                          <w:p w14:paraId="7707EA59" w14:textId="2726014B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845" w:type="dxa"/>
                          </w:tcPr>
                          <w:p w14:paraId="6B34FC81" w14:textId="5304B7B1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</w:p>
                        </w:tc>
                      </w:tr>
                      <w:tr w:rsidR="00122566" w:rsidRPr="00C8362A" w14:paraId="3BE497F2" w14:textId="6AC7D54D" w:rsidTr="001D2E25">
                        <w:trPr>
                          <w:trHeight w:val="250"/>
                        </w:trPr>
                        <w:tc>
                          <w:tcPr>
                            <w:tcW w:w="5753" w:type="dxa"/>
                          </w:tcPr>
                          <w:p w14:paraId="1151B5C2" w14:textId="29195F07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 xml:space="preserve">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bla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TEM</w:t>
                            </w:r>
                            <w:proofErr w:type="spellEnd"/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bla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SHV</w:t>
                            </w:r>
                            <w:proofErr w:type="spellEnd"/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proofErr w:type="gramStart"/>
                            <w:r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aac</w:t>
                            </w:r>
                            <w:proofErr w:type="spellEnd"/>
                            <w:r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(</w:t>
                            </w:r>
                            <w:proofErr w:type="gramEnd"/>
                            <w:r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6’)-</w:t>
                            </w:r>
                            <w:proofErr w:type="spellStart"/>
                            <w:r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Ib-cr</w:t>
                            </w:r>
                            <w:proofErr w:type="spellEnd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 xml:space="preserve">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qnrS</w:t>
                            </w:r>
                            <w:proofErr w:type="spellEnd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oqxA</w:t>
                            </w:r>
                            <w:proofErr w:type="spellEnd"/>
                          </w:p>
                        </w:tc>
                        <w:tc>
                          <w:tcPr>
                            <w:tcW w:w="902" w:type="dxa"/>
                          </w:tcPr>
                          <w:p w14:paraId="076423DD" w14:textId="66209FE2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902" w:type="dxa"/>
                          </w:tcPr>
                          <w:p w14:paraId="243E867C" w14:textId="22512E2C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1291" w:type="dxa"/>
                          </w:tcPr>
                          <w:p w14:paraId="0DBA1625" w14:textId="77777777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849" w:type="dxa"/>
                          </w:tcPr>
                          <w:p w14:paraId="3D7B2805" w14:textId="780C6133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845" w:type="dxa"/>
                          </w:tcPr>
                          <w:p w14:paraId="0F4ECF4E" w14:textId="05B64B80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</w:p>
                        </w:tc>
                      </w:tr>
                      <w:tr w:rsidR="00122566" w:rsidRPr="00C8362A" w14:paraId="0FB8AD62" w14:textId="5D739F34" w:rsidTr="001D2E25">
                        <w:trPr>
                          <w:trHeight w:val="259"/>
                        </w:trPr>
                        <w:tc>
                          <w:tcPr>
                            <w:tcW w:w="5753" w:type="dxa"/>
                          </w:tcPr>
                          <w:p w14:paraId="4BA5F1C9" w14:textId="692024D6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 xml:space="preserve">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bla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TEM</w:t>
                            </w:r>
                            <w:proofErr w:type="spellEnd"/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bla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SHV</w:t>
                            </w:r>
                            <w:proofErr w:type="spellEnd"/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proofErr w:type="gramStart"/>
                            <w:r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aac</w:t>
                            </w:r>
                            <w:proofErr w:type="spellEnd"/>
                            <w:r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(</w:t>
                            </w:r>
                            <w:proofErr w:type="gramEnd"/>
                            <w:r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6’)-</w:t>
                            </w:r>
                            <w:proofErr w:type="spellStart"/>
                            <w:r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Ib-cr</w:t>
                            </w:r>
                            <w:proofErr w:type="spellEnd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 xml:space="preserve">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qnrS</w:t>
                            </w:r>
                            <w:proofErr w:type="spellEnd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oqxA</w:t>
                            </w:r>
                            <w:proofErr w:type="spellEnd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oqxB</w:t>
                            </w:r>
                            <w:proofErr w:type="spellEnd"/>
                          </w:p>
                        </w:tc>
                        <w:tc>
                          <w:tcPr>
                            <w:tcW w:w="902" w:type="dxa"/>
                          </w:tcPr>
                          <w:p w14:paraId="23287189" w14:textId="0CA282E3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902" w:type="dxa"/>
                          </w:tcPr>
                          <w:p w14:paraId="1135E195" w14:textId="03BBDD99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1291" w:type="dxa"/>
                          </w:tcPr>
                          <w:p w14:paraId="5B1BBC83" w14:textId="77777777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849" w:type="dxa"/>
                          </w:tcPr>
                          <w:p w14:paraId="7D3AE4E2" w14:textId="0DF9E242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845" w:type="dxa"/>
                          </w:tcPr>
                          <w:p w14:paraId="37AF6CC0" w14:textId="38BB1C56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</w:p>
                        </w:tc>
                      </w:tr>
                      <w:tr w:rsidR="00122566" w:rsidRPr="00C8362A" w14:paraId="00163FBE" w14:textId="5FEBD9F0" w:rsidTr="001D2E25">
                        <w:trPr>
                          <w:trHeight w:val="259"/>
                        </w:trPr>
                        <w:tc>
                          <w:tcPr>
                            <w:tcW w:w="5753" w:type="dxa"/>
                          </w:tcPr>
                          <w:p w14:paraId="3AE054BB" w14:textId="4C090509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bla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CTX</w:t>
                            </w:r>
                            <w:proofErr w:type="spellEnd"/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-M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proofErr w:type="gramStart"/>
                            <w:r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aac</w:t>
                            </w:r>
                            <w:proofErr w:type="spellEnd"/>
                            <w:r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(</w:t>
                            </w:r>
                            <w:proofErr w:type="gramEnd"/>
                            <w:r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6’)-</w:t>
                            </w:r>
                            <w:proofErr w:type="spellStart"/>
                            <w:r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Ib-cr</w:t>
                            </w:r>
                            <w:proofErr w:type="spellEnd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 xml:space="preserve">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qnrB</w:t>
                            </w:r>
                            <w:proofErr w:type="spellEnd"/>
                          </w:p>
                        </w:tc>
                        <w:tc>
                          <w:tcPr>
                            <w:tcW w:w="902" w:type="dxa"/>
                          </w:tcPr>
                          <w:p w14:paraId="2D85231E" w14:textId="5183F383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902" w:type="dxa"/>
                          </w:tcPr>
                          <w:p w14:paraId="0BA8929C" w14:textId="472DD4FD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1291" w:type="dxa"/>
                          </w:tcPr>
                          <w:p w14:paraId="5D0D1AB3" w14:textId="77777777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849" w:type="dxa"/>
                          </w:tcPr>
                          <w:p w14:paraId="576DE5A2" w14:textId="4669B3DA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845" w:type="dxa"/>
                          </w:tcPr>
                          <w:p w14:paraId="7614C45F" w14:textId="576BA38B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</w:p>
                        </w:tc>
                      </w:tr>
                      <w:tr w:rsidR="00122566" w:rsidRPr="00C8362A" w14:paraId="14CCD4BB" w14:textId="15BE57D7" w:rsidTr="001D2E25">
                        <w:trPr>
                          <w:trHeight w:val="250"/>
                        </w:trPr>
                        <w:tc>
                          <w:tcPr>
                            <w:tcW w:w="5753" w:type="dxa"/>
                          </w:tcPr>
                          <w:p w14:paraId="70981903" w14:textId="1FD6CBC3" w:rsidR="00122566" w:rsidRPr="00251940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proofErr w:type="spellStart"/>
                            <w:r w:rsidRPr="00251940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bla</w:t>
                            </w:r>
                            <w:r w:rsidRPr="00251940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CTX</w:t>
                            </w:r>
                            <w:proofErr w:type="spellEnd"/>
                            <w:r w:rsidRPr="00251940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-M</w:t>
                            </w:r>
                            <w:r w:rsidRPr="00251940">
                              <w:rPr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proofErr w:type="gramStart"/>
                            <w:r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aac</w:t>
                            </w:r>
                            <w:proofErr w:type="spellEnd"/>
                            <w:r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(</w:t>
                            </w:r>
                            <w:proofErr w:type="gramEnd"/>
                            <w:r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6’)-</w:t>
                            </w:r>
                            <w:proofErr w:type="spellStart"/>
                            <w:r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Ib-cr</w:t>
                            </w:r>
                            <w:proofErr w:type="spellEnd"/>
                            <w:r w:rsidRPr="00251940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 xml:space="preserve">+ </w:t>
                            </w:r>
                            <w:proofErr w:type="spellStart"/>
                            <w:r w:rsidRPr="00251940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qnrB</w:t>
                            </w:r>
                            <w:proofErr w:type="spellEnd"/>
                            <w:r w:rsidRPr="00251940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251940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qnrS</w:t>
                            </w:r>
                            <w:proofErr w:type="spellEnd"/>
                            <w:r w:rsidRPr="00251940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251940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oqxA</w:t>
                            </w:r>
                            <w:proofErr w:type="spellEnd"/>
                          </w:p>
                        </w:tc>
                        <w:tc>
                          <w:tcPr>
                            <w:tcW w:w="902" w:type="dxa"/>
                          </w:tcPr>
                          <w:p w14:paraId="24706AAD" w14:textId="4E21D982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902" w:type="dxa"/>
                          </w:tcPr>
                          <w:p w14:paraId="4618CE33" w14:textId="69CF8523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1291" w:type="dxa"/>
                          </w:tcPr>
                          <w:p w14:paraId="40AB5B2F" w14:textId="77777777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849" w:type="dxa"/>
                          </w:tcPr>
                          <w:p w14:paraId="1FB1C2F6" w14:textId="60257CAC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845" w:type="dxa"/>
                          </w:tcPr>
                          <w:p w14:paraId="423C992A" w14:textId="2E0F6566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</w:p>
                        </w:tc>
                      </w:tr>
                      <w:tr w:rsidR="00122566" w:rsidRPr="00C8362A" w14:paraId="08ADE189" w14:textId="29CCB3BB" w:rsidTr="001D2E25">
                        <w:trPr>
                          <w:trHeight w:val="259"/>
                        </w:trPr>
                        <w:tc>
                          <w:tcPr>
                            <w:tcW w:w="5753" w:type="dxa"/>
                          </w:tcPr>
                          <w:p w14:paraId="1109D3E4" w14:textId="3DEDF0EC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bla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CTX</w:t>
                            </w:r>
                            <w:proofErr w:type="spellEnd"/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-M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proofErr w:type="gramStart"/>
                            <w:r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aac</w:t>
                            </w:r>
                            <w:proofErr w:type="spellEnd"/>
                            <w:r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(</w:t>
                            </w:r>
                            <w:proofErr w:type="gramEnd"/>
                            <w:r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6’)-</w:t>
                            </w:r>
                            <w:proofErr w:type="spellStart"/>
                            <w:r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Ib-cr</w:t>
                            </w:r>
                            <w:proofErr w:type="spellEnd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 xml:space="preserve">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qnrS</w:t>
                            </w:r>
                            <w:proofErr w:type="spellEnd"/>
                          </w:p>
                        </w:tc>
                        <w:tc>
                          <w:tcPr>
                            <w:tcW w:w="902" w:type="dxa"/>
                          </w:tcPr>
                          <w:p w14:paraId="680CD1CB" w14:textId="03A21FCE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902" w:type="dxa"/>
                          </w:tcPr>
                          <w:p w14:paraId="002BE085" w14:textId="25CC8E18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1291" w:type="dxa"/>
                          </w:tcPr>
                          <w:p w14:paraId="2E50F37B" w14:textId="77777777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849" w:type="dxa"/>
                          </w:tcPr>
                          <w:p w14:paraId="38958163" w14:textId="192CC175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845" w:type="dxa"/>
                          </w:tcPr>
                          <w:p w14:paraId="2D17CDC0" w14:textId="01912718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</w:p>
                        </w:tc>
                      </w:tr>
                      <w:tr w:rsidR="00122566" w:rsidRPr="00C8362A" w14:paraId="3E66C711" w14:textId="053CF6CD" w:rsidTr="001D2E25">
                        <w:trPr>
                          <w:trHeight w:val="259"/>
                        </w:trPr>
                        <w:tc>
                          <w:tcPr>
                            <w:tcW w:w="5753" w:type="dxa"/>
                          </w:tcPr>
                          <w:p w14:paraId="11B1ED29" w14:textId="7C7F1355" w:rsidR="00122566" w:rsidRPr="00251940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proofErr w:type="spellStart"/>
                            <w:r w:rsidRPr="00251940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bla</w:t>
                            </w:r>
                            <w:r w:rsidRPr="00251940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CTX</w:t>
                            </w:r>
                            <w:proofErr w:type="spellEnd"/>
                            <w:r w:rsidRPr="00251940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-M</w:t>
                            </w:r>
                            <w:r w:rsidRPr="00251940">
                              <w:rPr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251940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bla</w:t>
                            </w:r>
                            <w:r w:rsidRPr="00251940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SHV</w:t>
                            </w:r>
                            <w:proofErr w:type="spellEnd"/>
                            <w:r w:rsidRPr="00251940">
                              <w:rPr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proofErr w:type="gramStart"/>
                            <w:r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aac</w:t>
                            </w:r>
                            <w:proofErr w:type="spellEnd"/>
                            <w:r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(</w:t>
                            </w:r>
                            <w:proofErr w:type="gramEnd"/>
                            <w:r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6’)-</w:t>
                            </w:r>
                            <w:proofErr w:type="spellStart"/>
                            <w:r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Ib-cr</w:t>
                            </w:r>
                            <w:proofErr w:type="spellEnd"/>
                            <w:r w:rsidRPr="00251940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 xml:space="preserve">+ </w:t>
                            </w:r>
                            <w:proofErr w:type="spellStart"/>
                            <w:r w:rsidRPr="00251940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oqxA</w:t>
                            </w:r>
                            <w:proofErr w:type="spellEnd"/>
                            <w:r w:rsidRPr="00251940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251940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oqxB</w:t>
                            </w:r>
                            <w:proofErr w:type="spellEnd"/>
                          </w:p>
                        </w:tc>
                        <w:tc>
                          <w:tcPr>
                            <w:tcW w:w="902" w:type="dxa"/>
                          </w:tcPr>
                          <w:p w14:paraId="7DE6911E" w14:textId="7DAAD190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902" w:type="dxa"/>
                          </w:tcPr>
                          <w:p w14:paraId="5022C185" w14:textId="02F264B9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1291" w:type="dxa"/>
                          </w:tcPr>
                          <w:p w14:paraId="6066EEE5" w14:textId="77777777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849" w:type="dxa"/>
                          </w:tcPr>
                          <w:p w14:paraId="19E559BA" w14:textId="6506595A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2</w:t>
                            </w:r>
                          </w:p>
                        </w:tc>
                        <w:tc>
                          <w:tcPr>
                            <w:tcW w:w="845" w:type="dxa"/>
                          </w:tcPr>
                          <w:p w14:paraId="0ED4C4DB" w14:textId="5A91793F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</w:p>
                        </w:tc>
                      </w:tr>
                      <w:tr w:rsidR="00122566" w:rsidRPr="00C8362A" w14:paraId="422F544C" w14:textId="1390C9BF" w:rsidTr="001D2E25">
                        <w:trPr>
                          <w:trHeight w:val="259"/>
                        </w:trPr>
                        <w:tc>
                          <w:tcPr>
                            <w:tcW w:w="5753" w:type="dxa"/>
                          </w:tcPr>
                          <w:p w14:paraId="07EFAFBF" w14:textId="72259DEA" w:rsidR="00122566" w:rsidRPr="00251940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proofErr w:type="spellStart"/>
                            <w:r w:rsidRPr="00251940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bla</w:t>
                            </w:r>
                            <w:r w:rsidRPr="00251940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CTX</w:t>
                            </w:r>
                            <w:proofErr w:type="spellEnd"/>
                            <w:r w:rsidRPr="00251940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-M</w:t>
                            </w:r>
                            <w:r w:rsidRPr="00251940">
                              <w:rPr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251940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bla</w:t>
                            </w:r>
                            <w:r w:rsidRPr="00251940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SHV</w:t>
                            </w:r>
                            <w:proofErr w:type="spellEnd"/>
                            <w:r w:rsidRPr="00251940">
                              <w:rPr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proofErr w:type="gramStart"/>
                            <w:r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aac</w:t>
                            </w:r>
                            <w:proofErr w:type="spellEnd"/>
                            <w:r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(</w:t>
                            </w:r>
                            <w:proofErr w:type="gramEnd"/>
                            <w:r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6’)-</w:t>
                            </w:r>
                            <w:proofErr w:type="spellStart"/>
                            <w:r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Ib-cr</w:t>
                            </w:r>
                            <w:proofErr w:type="spellEnd"/>
                            <w:r w:rsidRPr="00251940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 xml:space="preserve">+ </w:t>
                            </w:r>
                            <w:proofErr w:type="spellStart"/>
                            <w:r w:rsidRPr="00251940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qnrB</w:t>
                            </w:r>
                            <w:proofErr w:type="spellEnd"/>
                            <w:r w:rsidRPr="00251940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251940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oqxA</w:t>
                            </w:r>
                            <w:proofErr w:type="spellEnd"/>
                          </w:p>
                        </w:tc>
                        <w:tc>
                          <w:tcPr>
                            <w:tcW w:w="902" w:type="dxa"/>
                          </w:tcPr>
                          <w:p w14:paraId="4A32A070" w14:textId="1D367634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902" w:type="dxa"/>
                          </w:tcPr>
                          <w:p w14:paraId="5A0574DF" w14:textId="59EBA0C6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1291" w:type="dxa"/>
                          </w:tcPr>
                          <w:p w14:paraId="1E617D3C" w14:textId="77777777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849" w:type="dxa"/>
                          </w:tcPr>
                          <w:p w14:paraId="12176FFA" w14:textId="3F9EC636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845" w:type="dxa"/>
                          </w:tcPr>
                          <w:p w14:paraId="3498631A" w14:textId="0EB0075F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</w:p>
                        </w:tc>
                      </w:tr>
                      <w:tr w:rsidR="00122566" w:rsidRPr="00C8362A" w14:paraId="7643CE88" w14:textId="551EB78F" w:rsidTr="001D2E25">
                        <w:trPr>
                          <w:trHeight w:val="250"/>
                        </w:trPr>
                        <w:tc>
                          <w:tcPr>
                            <w:tcW w:w="5753" w:type="dxa"/>
                          </w:tcPr>
                          <w:p w14:paraId="2CC1CF03" w14:textId="22046383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bla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CTX</w:t>
                            </w:r>
                            <w:proofErr w:type="spellEnd"/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-M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bla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SHV</w:t>
                            </w:r>
                            <w:proofErr w:type="spellEnd"/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proofErr w:type="gramStart"/>
                            <w:r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aac</w:t>
                            </w:r>
                            <w:proofErr w:type="spellEnd"/>
                            <w:r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(</w:t>
                            </w:r>
                            <w:proofErr w:type="gramEnd"/>
                            <w:r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6’)-</w:t>
                            </w:r>
                            <w:proofErr w:type="spellStart"/>
                            <w:r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Ib-cr</w:t>
                            </w:r>
                            <w:proofErr w:type="spellEnd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 xml:space="preserve">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qnrS</w:t>
                            </w:r>
                            <w:proofErr w:type="spellEnd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oqxA</w:t>
                            </w:r>
                            <w:proofErr w:type="spellEnd"/>
                          </w:p>
                        </w:tc>
                        <w:tc>
                          <w:tcPr>
                            <w:tcW w:w="902" w:type="dxa"/>
                          </w:tcPr>
                          <w:p w14:paraId="5D1E2339" w14:textId="4D616A27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902" w:type="dxa"/>
                          </w:tcPr>
                          <w:p w14:paraId="115D3561" w14:textId="37D48FBD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1291" w:type="dxa"/>
                          </w:tcPr>
                          <w:p w14:paraId="3FD58F8C" w14:textId="77777777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849" w:type="dxa"/>
                          </w:tcPr>
                          <w:p w14:paraId="41651897" w14:textId="4926CA67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845" w:type="dxa"/>
                          </w:tcPr>
                          <w:p w14:paraId="1674BDFF" w14:textId="282F8098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</w:p>
                        </w:tc>
                      </w:tr>
                      <w:tr w:rsidR="00122566" w:rsidRPr="00C8362A" w14:paraId="0864FAAD" w14:textId="17A99956" w:rsidTr="001D2E25">
                        <w:trPr>
                          <w:trHeight w:val="259"/>
                        </w:trPr>
                        <w:tc>
                          <w:tcPr>
                            <w:tcW w:w="5753" w:type="dxa"/>
                          </w:tcPr>
                          <w:p w14:paraId="22573883" w14:textId="143C7F99" w:rsidR="00122566" w:rsidRPr="00251940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proofErr w:type="spellStart"/>
                            <w:r w:rsidRPr="00251940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bla</w:t>
                            </w:r>
                            <w:r w:rsidRPr="00251940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CTX</w:t>
                            </w:r>
                            <w:proofErr w:type="spellEnd"/>
                            <w:r w:rsidRPr="00251940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-M</w:t>
                            </w:r>
                            <w:r w:rsidRPr="00251940">
                              <w:rPr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251940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bla</w:t>
                            </w:r>
                            <w:r w:rsidRPr="00251940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SHV</w:t>
                            </w:r>
                            <w:proofErr w:type="spellEnd"/>
                            <w:r w:rsidRPr="00251940">
                              <w:rPr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proofErr w:type="gramStart"/>
                            <w:r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aac</w:t>
                            </w:r>
                            <w:proofErr w:type="spellEnd"/>
                            <w:r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(</w:t>
                            </w:r>
                            <w:proofErr w:type="gramEnd"/>
                            <w:r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6’)-</w:t>
                            </w:r>
                            <w:proofErr w:type="spellStart"/>
                            <w:r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Ib-cr</w:t>
                            </w:r>
                            <w:proofErr w:type="spellEnd"/>
                            <w:r w:rsidRPr="00251940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 xml:space="preserve">+ </w:t>
                            </w:r>
                            <w:proofErr w:type="spellStart"/>
                            <w:r w:rsidRPr="00251940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qnrS</w:t>
                            </w:r>
                            <w:proofErr w:type="spellEnd"/>
                            <w:r w:rsidRPr="00251940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251940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oqxA</w:t>
                            </w:r>
                            <w:proofErr w:type="spellEnd"/>
                            <w:r w:rsidRPr="00251940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251940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oqxB</w:t>
                            </w:r>
                            <w:proofErr w:type="spellEnd"/>
                          </w:p>
                        </w:tc>
                        <w:tc>
                          <w:tcPr>
                            <w:tcW w:w="902" w:type="dxa"/>
                          </w:tcPr>
                          <w:p w14:paraId="18C0F5B7" w14:textId="2D323C07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902" w:type="dxa"/>
                          </w:tcPr>
                          <w:p w14:paraId="651138EA" w14:textId="0B5634B1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2</w:t>
                            </w:r>
                          </w:p>
                        </w:tc>
                        <w:tc>
                          <w:tcPr>
                            <w:tcW w:w="1291" w:type="dxa"/>
                          </w:tcPr>
                          <w:p w14:paraId="60C15DF8" w14:textId="77777777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849" w:type="dxa"/>
                          </w:tcPr>
                          <w:p w14:paraId="1FBFD702" w14:textId="702FA184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2</w:t>
                            </w:r>
                          </w:p>
                        </w:tc>
                        <w:tc>
                          <w:tcPr>
                            <w:tcW w:w="845" w:type="dxa"/>
                          </w:tcPr>
                          <w:p w14:paraId="606C2679" w14:textId="5E6D3CBC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</w:p>
                        </w:tc>
                      </w:tr>
                      <w:tr w:rsidR="00122566" w:rsidRPr="00C8362A" w14:paraId="18311C9F" w14:textId="300CCC92" w:rsidTr="001D2E25">
                        <w:trPr>
                          <w:trHeight w:val="259"/>
                        </w:trPr>
                        <w:tc>
                          <w:tcPr>
                            <w:tcW w:w="5753" w:type="dxa"/>
                          </w:tcPr>
                          <w:p w14:paraId="24F17B51" w14:textId="77777777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bla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CTX</w:t>
                            </w:r>
                            <w:proofErr w:type="spellEnd"/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-M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bla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SHV</w:t>
                            </w:r>
                            <w:proofErr w:type="spellEnd"/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oqxA</w:t>
                            </w:r>
                            <w:proofErr w:type="spellEnd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oqxB</w:t>
                            </w:r>
                            <w:proofErr w:type="spellEnd"/>
                          </w:p>
                        </w:tc>
                        <w:tc>
                          <w:tcPr>
                            <w:tcW w:w="902" w:type="dxa"/>
                          </w:tcPr>
                          <w:p w14:paraId="1DA33E76" w14:textId="7B35948F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902" w:type="dxa"/>
                          </w:tcPr>
                          <w:p w14:paraId="34BD39EC" w14:textId="21B9AF8E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1291" w:type="dxa"/>
                          </w:tcPr>
                          <w:p w14:paraId="5A63E78D" w14:textId="77777777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849" w:type="dxa"/>
                          </w:tcPr>
                          <w:p w14:paraId="5892443F" w14:textId="6E542575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845" w:type="dxa"/>
                          </w:tcPr>
                          <w:p w14:paraId="7610C3FE" w14:textId="1DA831FC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</w:p>
                        </w:tc>
                      </w:tr>
                      <w:tr w:rsidR="00122566" w:rsidRPr="00C8362A" w14:paraId="4249706B" w14:textId="7C3BE7FF" w:rsidTr="001D2E25">
                        <w:trPr>
                          <w:trHeight w:val="250"/>
                        </w:trPr>
                        <w:tc>
                          <w:tcPr>
                            <w:tcW w:w="5753" w:type="dxa"/>
                          </w:tcPr>
                          <w:p w14:paraId="2F23B4E3" w14:textId="77777777" w:rsidR="00122566" w:rsidRPr="00251940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proofErr w:type="spellStart"/>
                            <w:r w:rsidRPr="00251940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bla</w:t>
                            </w:r>
                            <w:r w:rsidRPr="00251940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CTX</w:t>
                            </w:r>
                            <w:proofErr w:type="spellEnd"/>
                            <w:r w:rsidRPr="00251940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-M</w:t>
                            </w:r>
                            <w:r w:rsidRPr="00251940">
                              <w:rPr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251940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bla</w:t>
                            </w:r>
                            <w:r w:rsidRPr="00251940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SHV</w:t>
                            </w:r>
                            <w:proofErr w:type="spellEnd"/>
                            <w:r w:rsidRPr="00251940">
                              <w:rPr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251940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qnrB</w:t>
                            </w:r>
                            <w:proofErr w:type="spellEnd"/>
                            <w:r w:rsidRPr="00251940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251940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oqxA</w:t>
                            </w:r>
                            <w:proofErr w:type="spellEnd"/>
                            <w:r w:rsidRPr="00251940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251940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oqxB</w:t>
                            </w:r>
                            <w:proofErr w:type="spellEnd"/>
                          </w:p>
                        </w:tc>
                        <w:tc>
                          <w:tcPr>
                            <w:tcW w:w="902" w:type="dxa"/>
                          </w:tcPr>
                          <w:p w14:paraId="06840868" w14:textId="51911EBF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902" w:type="dxa"/>
                          </w:tcPr>
                          <w:p w14:paraId="19C06A5E" w14:textId="2470046F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1291" w:type="dxa"/>
                          </w:tcPr>
                          <w:p w14:paraId="05BD4842" w14:textId="77777777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849" w:type="dxa"/>
                          </w:tcPr>
                          <w:p w14:paraId="0631A143" w14:textId="2D2DF7E9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845" w:type="dxa"/>
                          </w:tcPr>
                          <w:p w14:paraId="2140243D" w14:textId="7E510B76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</w:p>
                        </w:tc>
                      </w:tr>
                      <w:tr w:rsidR="00122566" w:rsidRPr="00C8362A" w14:paraId="2431EF26" w14:textId="34BB02B7" w:rsidTr="001D2E25">
                        <w:trPr>
                          <w:trHeight w:val="259"/>
                        </w:trPr>
                        <w:tc>
                          <w:tcPr>
                            <w:tcW w:w="5753" w:type="dxa"/>
                          </w:tcPr>
                          <w:p w14:paraId="166A9C9A" w14:textId="10349919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bla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CTX</w:t>
                            </w:r>
                            <w:proofErr w:type="spellEnd"/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-M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bla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TEM</w:t>
                            </w:r>
                            <w:proofErr w:type="spellEnd"/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proofErr w:type="gramStart"/>
                            <w:r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aac</w:t>
                            </w:r>
                            <w:proofErr w:type="spellEnd"/>
                            <w:r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(</w:t>
                            </w:r>
                            <w:proofErr w:type="gramEnd"/>
                            <w:r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6’)-</w:t>
                            </w:r>
                            <w:proofErr w:type="spellStart"/>
                            <w:r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Ib-cr</w:t>
                            </w:r>
                            <w:proofErr w:type="spellEnd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 xml:space="preserve">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oqxA</w:t>
                            </w:r>
                            <w:proofErr w:type="spellEnd"/>
                          </w:p>
                        </w:tc>
                        <w:tc>
                          <w:tcPr>
                            <w:tcW w:w="902" w:type="dxa"/>
                          </w:tcPr>
                          <w:p w14:paraId="38F6096E" w14:textId="47555556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902" w:type="dxa"/>
                          </w:tcPr>
                          <w:p w14:paraId="7DEAB556" w14:textId="1D0A701C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1291" w:type="dxa"/>
                          </w:tcPr>
                          <w:p w14:paraId="303BA3EC" w14:textId="77777777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2</w:t>
                            </w:r>
                          </w:p>
                        </w:tc>
                        <w:tc>
                          <w:tcPr>
                            <w:tcW w:w="849" w:type="dxa"/>
                          </w:tcPr>
                          <w:p w14:paraId="70BEC7B3" w14:textId="578C699A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3</w:t>
                            </w:r>
                          </w:p>
                        </w:tc>
                        <w:tc>
                          <w:tcPr>
                            <w:tcW w:w="845" w:type="dxa"/>
                          </w:tcPr>
                          <w:p w14:paraId="0563F60F" w14:textId="39043054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</w:p>
                        </w:tc>
                      </w:tr>
                      <w:tr w:rsidR="00122566" w:rsidRPr="00C8362A" w14:paraId="76319D58" w14:textId="66E34D2D" w:rsidTr="001D2E25">
                        <w:trPr>
                          <w:trHeight w:val="259"/>
                        </w:trPr>
                        <w:tc>
                          <w:tcPr>
                            <w:tcW w:w="5753" w:type="dxa"/>
                          </w:tcPr>
                          <w:p w14:paraId="2AB0508F" w14:textId="1648CAA0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bla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CTX</w:t>
                            </w:r>
                            <w:proofErr w:type="spellEnd"/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-M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bla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TEM</w:t>
                            </w:r>
                            <w:proofErr w:type="spellEnd"/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proofErr w:type="gramStart"/>
                            <w:r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aac</w:t>
                            </w:r>
                            <w:proofErr w:type="spellEnd"/>
                            <w:r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(</w:t>
                            </w:r>
                            <w:proofErr w:type="gramEnd"/>
                            <w:r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6’)-</w:t>
                            </w:r>
                            <w:proofErr w:type="spellStart"/>
                            <w:r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Ib-cr</w:t>
                            </w:r>
                            <w:proofErr w:type="spellEnd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 xml:space="preserve">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oqxA</w:t>
                            </w:r>
                            <w:proofErr w:type="spellEnd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oqxB</w:t>
                            </w:r>
                            <w:proofErr w:type="spellEnd"/>
                          </w:p>
                        </w:tc>
                        <w:tc>
                          <w:tcPr>
                            <w:tcW w:w="902" w:type="dxa"/>
                          </w:tcPr>
                          <w:p w14:paraId="647FD96D" w14:textId="2FB796D1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902" w:type="dxa"/>
                          </w:tcPr>
                          <w:p w14:paraId="6A93E9FA" w14:textId="055F4503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1291" w:type="dxa"/>
                          </w:tcPr>
                          <w:p w14:paraId="478416B4" w14:textId="77777777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849" w:type="dxa"/>
                          </w:tcPr>
                          <w:p w14:paraId="39BCCD5F" w14:textId="40BC2F7B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845" w:type="dxa"/>
                          </w:tcPr>
                          <w:p w14:paraId="3914AC3D" w14:textId="62001F47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</w:p>
                        </w:tc>
                      </w:tr>
                      <w:tr w:rsidR="00122566" w:rsidRPr="00C8362A" w14:paraId="1CB88FEC" w14:textId="6920616C" w:rsidTr="001D2E25">
                        <w:trPr>
                          <w:trHeight w:val="250"/>
                        </w:trPr>
                        <w:tc>
                          <w:tcPr>
                            <w:tcW w:w="5753" w:type="dxa"/>
                          </w:tcPr>
                          <w:p w14:paraId="686E3952" w14:textId="5B5C1964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bla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CTX</w:t>
                            </w:r>
                            <w:proofErr w:type="spellEnd"/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-M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bla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TEM</w:t>
                            </w:r>
                            <w:proofErr w:type="spellEnd"/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proofErr w:type="gramStart"/>
                            <w:r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aac</w:t>
                            </w:r>
                            <w:proofErr w:type="spellEnd"/>
                            <w:r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(</w:t>
                            </w:r>
                            <w:proofErr w:type="gramEnd"/>
                            <w:r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6’)-</w:t>
                            </w:r>
                            <w:proofErr w:type="spellStart"/>
                            <w:r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Ib-cr</w:t>
                            </w:r>
                            <w:proofErr w:type="spellEnd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 xml:space="preserve">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oqxB</w:t>
                            </w:r>
                            <w:proofErr w:type="spellEnd"/>
                          </w:p>
                        </w:tc>
                        <w:tc>
                          <w:tcPr>
                            <w:tcW w:w="902" w:type="dxa"/>
                          </w:tcPr>
                          <w:p w14:paraId="007DFDDE" w14:textId="312189D9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902" w:type="dxa"/>
                          </w:tcPr>
                          <w:p w14:paraId="14F8A013" w14:textId="6D84ADBD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1291" w:type="dxa"/>
                          </w:tcPr>
                          <w:p w14:paraId="2121C3C2" w14:textId="77777777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849" w:type="dxa"/>
                          </w:tcPr>
                          <w:p w14:paraId="22DFB77C" w14:textId="0E76692A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845" w:type="dxa"/>
                          </w:tcPr>
                          <w:p w14:paraId="1A464E18" w14:textId="1B1F828A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</w:p>
                        </w:tc>
                      </w:tr>
                      <w:tr w:rsidR="00122566" w:rsidRPr="00C8362A" w14:paraId="0EE7668F" w14:textId="162EAABD" w:rsidTr="001D2E25">
                        <w:trPr>
                          <w:trHeight w:val="259"/>
                        </w:trPr>
                        <w:tc>
                          <w:tcPr>
                            <w:tcW w:w="5753" w:type="dxa"/>
                          </w:tcPr>
                          <w:p w14:paraId="6F7620C1" w14:textId="7A5C03DA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bla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CTX</w:t>
                            </w:r>
                            <w:proofErr w:type="spellEnd"/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-M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bla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TEM</w:t>
                            </w:r>
                            <w:proofErr w:type="spellEnd"/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proofErr w:type="gramStart"/>
                            <w:r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aac</w:t>
                            </w:r>
                            <w:proofErr w:type="spellEnd"/>
                            <w:r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(</w:t>
                            </w:r>
                            <w:proofErr w:type="gramEnd"/>
                            <w:r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6’)-</w:t>
                            </w:r>
                            <w:proofErr w:type="spellStart"/>
                            <w:r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Ib-cr</w:t>
                            </w:r>
                            <w:proofErr w:type="spellEnd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 xml:space="preserve">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qnrB</w:t>
                            </w:r>
                            <w:proofErr w:type="spellEnd"/>
                          </w:p>
                        </w:tc>
                        <w:tc>
                          <w:tcPr>
                            <w:tcW w:w="902" w:type="dxa"/>
                          </w:tcPr>
                          <w:p w14:paraId="75974DD3" w14:textId="6EB20CF7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902" w:type="dxa"/>
                          </w:tcPr>
                          <w:p w14:paraId="4BAF51B1" w14:textId="1DA3A1A8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1291" w:type="dxa"/>
                          </w:tcPr>
                          <w:p w14:paraId="1FDDBDC8" w14:textId="77777777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3</w:t>
                            </w:r>
                          </w:p>
                        </w:tc>
                        <w:tc>
                          <w:tcPr>
                            <w:tcW w:w="849" w:type="dxa"/>
                          </w:tcPr>
                          <w:p w14:paraId="30FDC5B0" w14:textId="6FAD1DD0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4</w:t>
                            </w:r>
                          </w:p>
                        </w:tc>
                        <w:tc>
                          <w:tcPr>
                            <w:tcW w:w="845" w:type="dxa"/>
                          </w:tcPr>
                          <w:p w14:paraId="1758DB18" w14:textId="7B8ED13B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</w:p>
                        </w:tc>
                      </w:tr>
                      <w:tr w:rsidR="00122566" w:rsidRPr="00C8362A" w14:paraId="48BF2383" w14:textId="46D9F7AB" w:rsidTr="001D2E25">
                        <w:trPr>
                          <w:trHeight w:val="259"/>
                        </w:trPr>
                        <w:tc>
                          <w:tcPr>
                            <w:tcW w:w="5753" w:type="dxa"/>
                          </w:tcPr>
                          <w:p w14:paraId="5E5623BC" w14:textId="7F68165A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bla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CTX</w:t>
                            </w:r>
                            <w:proofErr w:type="spellEnd"/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-M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bla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TEM</w:t>
                            </w:r>
                            <w:proofErr w:type="spellEnd"/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proofErr w:type="gramStart"/>
                            <w:r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aac</w:t>
                            </w:r>
                            <w:proofErr w:type="spellEnd"/>
                            <w:r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(</w:t>
                            </w:r>
                            <w:proofErr w:type="gramEnd"/>
                            <w:r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6’)-</w:t>
                            </w:r>
                            <w:proofErr w:type="spellStart"/>
                            <w:r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Ib-cr</w:t>
                            </w:r>
                            <w:proofErr w:type="spellEnd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 xml:space="preserve">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qnrB</w:t>
                            </w:r>
                            <w:proofErr w:type="spellEnd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oqxA</w:t>
                            </w:r>
                            <w:proofErr w:type="spellEnd"/>
                          </w:p>
                        </w:tc>
                        <w:tc>
                          <w:tcPr>
                            <w:tcW w:w="902" w:type="dxa"/>
                          </w:tcPr>
                          <w:p w14:paraId="11ACDEA4" w14:textId="3FA85658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902" w:type="dxa"/>
                          </w:tcPr>
                          <w:p w14:paraId="58EDBB83" w14:textId="4D250B9C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1291" w:type="dxa"/>
                          </w:tcPr>
                          <w:p w14:paraId="333F7119" w14:textId="77777777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849" w:type="dxa"/>
                          </w:tcPr>
                          <w:p w14:paraId="13B9F233" w14:textId="5F5D9F2F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845" w:type="dxa"/>
                          </w:tcPr>
                          <w:p w14:paraId="32FF2DB1" w14:textId="1295B127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</w:p>
                        </w:tc>
                      </w:tr>
                      <w:tr w:rsidR="00122566" w:rsidRPr="00C8362A" w14:paraId="754367AF" w14:textId="0288BF96" w:rsidTr="001D2E25">
                        <w:trPr>
                          <w:trHeight w:val="259"/>
                        </w:trPr>
                        <w:tc>
                          <w:tcPr>
                            <w:tcW w:w="5753" w:type="dxa"/>
                          </w:tcPr>
                          <w:p w14:paraId="67C221CB" w14:textId="2A115F34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bla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CTX</w:t>
                            </w:r>
                            <w:proofErr w:type="spellEnd"/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-M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bla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TEM</w:t>
                            </w:r>
                            <w:proofErr w:type="spellEnd"/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proofErr w:type="gramStart"/>
                            <w:r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aac</w:t>
                            </w:r>
                            <w:proofErr w:type="spellEnd"/>
                            <w:r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(</w:t>
                            </w:r>
                            <w:proofErr w:type="gramEnd"/>
                            <w:r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6’)-</w:t>
                            </w:r>
                            <w:proofErr w:type="spellStart"/>
                            <w:r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Ib-cr</w:t>
                            </w:r>
                            <w:proofErr w:type="spellEnd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 xml:space="preserve">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qnrB</w:t>
                            </w:r>
                            <w:proofErr w:type="spellEnd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oqxA</w:t>
                            </w:r>
                            <w:proofErr w:type="spellEnd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oqxB</w:t>
                            </w:r>
                            <w:proofErr w:type="spellEnd"/>
                          </w:p>
                        </w:tc>
                        <w:tc>
                          <w:tcPr>
                            <w:tcW w:w="902" w:type="dxa"/>
                          </w:tcPr>
                          <w:p w14:paraId="22E96214" w14:textId="38053620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902" w:type="dxa"/>
                          </w:tcPr>
                          <w:p w14:paraId="518B8783" w14:textId="774E1171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1291" w:type="dxa"/>
                          </w:tcPr>
                          <w:p w14:paraId="70DA9ABB" w14:textId="77777777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849" w:type="dxa"/>
                          </w:tcPr>
                          <w:p w14:paraId="47978424" w14:textId="25B0BA33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845" w:type="dxa"/>
                          </w:tcPr>
                          <w:p w14:paraId="532AA0A1" w14:textId="5F8D3783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</w:p>
                        </w:tc>
                      </w:tr>
                      <w:tr w:rsidR="00122566" w:rsidRPr="00C8362A" w14:paraId="791CF6C0" w14:textId="256110BE" w:rsidTr="001D2E25">
                        <w:trPr>
                          <w:trHeight w:val="250"/>
                        </w:trPr>
                        <w:tc>
                          <w:tcPr>
                            <w:tcW w:w="5753" w:type="dxa"/>
                          </w:tcPr>
                          <w:p w14:paraId="35ED9292" w14:textId="38A55DB5" w:rsidR="00122566" w:rsidRPr="00251940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proofErr w:type="spellStart"/>
                            <w:r w:rsidRPr="00251940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bla</w:t>
                            </w:r>
                            <w:r w:rsidRPr="00251940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CTX</w:t>
                            </w:r>
                            <w:proofErr w:type="spellEnd"/>
                            <w:r w:rsidRPr="00251940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-M</w:t>
                            </w:r>
                            <w:r w:rsidRPr="00251940">
                              <w:rPr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251940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bla</w:t>
                            </w:r>
                            <w:r w:rsidRPr="00251940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TEM</w:t>
                            </w:r>
                            <w:proofErr w:type="spellEnd"/>
                            <w:r w:rsidRPr="00251940">
                              <w:rPr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proofErr w:type="gramStart"/>
                            <w:r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aac</w:t>
                            </w:r>
                            <w:proofErr w:type="spellEnd"/>
                            <w:r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(</w:t>
                            </w:r>
                            <w:proofErr w:type="gramEnd"/>
                            <w:r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6’)-</w:t>
                            </w:r>
                            <w:proofErr w:type="spellStart"/>
                            <w:r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Ib-cr</w:t>
                            </w:r>
                            <w:proofErr w:type="spellEnd"/>
                            <w:r w:rsidRPr="00251940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 xml:space="preserve">+ </w:t>
                            </w:r>
                            <w:proofErr w:type="spellStart"/>
                            <w:r w:rsidRPr="00251940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qnrB</w:t>
                            </w:r>
                            <w:proofErr w:type="spellEnd"/>
                            <w:r w:rsidRPr="00251940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251940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oqxA</w:t>
                            </w:r>
                            <w:proofErr w:type="spellEnd"/>
                            <w:r w:rsidRPr="00251940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251940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oqxB</w:t>
                            </w:r>
                            <w:proofErr w:type="spellEnd"/>
                            <w:r w:rsidRPr="00251940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251940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qepA</w:t>
                            </w:r>
                            <w:proofErr w:type="spellEnd"/>
                          </w:p>
                        </w:tc>
                        <w:tc>
                          <w:tcPr>
                            <w:tcW w:w="902" w:type="dxa"/>
                          </w:tcPr>
                          <w:p w14:paraId="1C47DF83" w14:textId="3AFA4065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902" w:type="dxa"/>
                          </w:tcPr>
                          <w:p w14:paraId="46B454B0" w14:textId="621274E9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1291" w:type="dxa"/>
                          </w:tcPr>
                          <w:p w14:paraId="0F21CA5E" w14:textId="77777777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849" w:type="dxa"/>
                          </w:tcPr>
                          <w:p w14:paraId="3497713C" w14:textId="07E3EE21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845" w:type="dxa"/>
                          </w:tcPr>
                          <w:p w14:paraId="17CC01BF" w14:textId="1AB533F8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</w:p>
                        </w:tc>
                      </w:tr>
                      <w:tr w:rsidR="00122566" w:rsidRPr="00C8362A" w14:paraId="7A88D49C" w14:textId="086BC31F" w:rsidTr="001D2E25">
                        <w:trPr>
                          <w:trHeight w:val="259"/>
                        </w:trPr>
                        <w:tc>
                          <w:tcPr>
                            <w:tcW w:w="5753" w:type="dxa"/>
                          </w:tcPr>
                          <w:p w14:paraId="67330A8D" w14:textId="5A96CD75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bla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CTX</w:t>
                            </w:r>
                            <w:proofErr w:type="spellEnd"/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-M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bla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TEM</w:t>
                            </w:r>
                            <w:proofErr w:type="spellEnd"/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proofErr w:type="gramStart"/>
                            <w:r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aac</w:t>
                            </w:r>
                            <w:proofErr w:type="spellEnd"/>
                            <w:r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(</w:t>
                            </w:r>
                            <w:proofErr w:type="gramEnd"/>
                            <w:r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6’)-</w:t>
                            </w:r>
                            <w:proofErr w:type="spellStart"/>
                            <w:r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Ib-cr</w:t>
                            </w:r>
                            <w:proofErr w:type="spellEnd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 xml:space="preserve">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qnrB</w:t>
                            </w:r>
                            <w:proofErr w:type="spellEnd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oqxB</w:t>
                            </w:r>
                            <w:proofErr w:type="spellEnd"/>
                          </w:p>
                        </w:tc>
                        <w:tc>
                          <w:tcPr>
                            <w:tcW w:w="902" w:type="dxa"/>
                          </w:tcPr>
                          <w:p w14:paraId="6A06F89E" w14:textId="2D852335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2</w:t>
                            </w:r>
                          </w:p>
                        </w:tc>
                        <w:tc>
                          <w:tcPr>
                            <w:tcW w:w="902" w:type="dxa"/>
                          </w:tcPr>
                          <w:p w14:paraId="2E54B285" w14:textId="41A6ACB5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3</w:t>
                            </w:r>
                          </w:p>
                        </w:tc>
                        <w:tc>
                          <w:tcPr>
                            <w:tcW w:w="1291" w:type="dxa"/>
                          </w:tcPr>
                          <w:p w14:paraId="02515AA2" w14:textId="77777777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849" w:type="dxa"/>
                          </w:tcPr>
                          <w:p w14:paraId="155C3508" w14:textId="4E3312EC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5</w:t>
                            </w:r>
                          </w:p>
                        </w:tc>
                        <w:tc>
                          <w:tcPr>
                            <w:tcW w:w="845" w:type="dxa"/>
                          </w:tcPr>
                          <w:p w14:paraId="292941B9" w14:textId="30DFD0DB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</w:p>
                        </w:tc>
                      </w:tr>
                      <w:tr w:rsidR="00122566" w:rsidRPr="00C8362A" w14:paraId="5291BDC9" w14:textId="2ECB184C" w:rsidTr="001D2E25">
                        <w:trPr>
                          <w:trHeight w:val="259"/>
                        </w:trPr>
                        <w:tc>
                          <w:tcPr>
                            <w:tcW w:w="5753" w:type="dxa"/>
                          </w:tcPr>
                          <w:p w14:paraId="6E516DB4" w14:textId="632CF115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bla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CTX</w:t>
                            </w:r>
                            <w:proofErr w:type="spellEnd"/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-M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bla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TEM</w:t>
                            </w:r>
                            <w:proofErr w:type="spellEnd"/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proofErr w:type="gramStart"/>
                            <w:r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aac</w:t>
                            </w:r>
                            <w:proofErr w:type="spellEnd"/>
                            <w:r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(</w:t>
                            </w:r>
                            <w:proofErr w:type="gramEnd"/>
                            <w:r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6’)-</w:t>
                            </w:r>
                            <w:proofErr w:type="spellStart"/>
                            <w:r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Ib-cr</w:t>
                            </w:r>
                            <w:proofErr w:type="spellEnd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 xml:space="preserve">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qnrS</w:t>
                            </w:r>
                            <w:proofErr w:type="spellEnd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oqxB</w:t>
                            </w:r>
                            <w:proofErr w:type="spellEnd"/>
                          </w:p>
                        </w:tc>
                        <w:tc>
                          <w:tcPr>
                            <w:tcW w:w="902" w:type="dxa"/>
                          </w:tcPr>
                          <w:p w14:paraId="540C09C2" w14:textId="67A46ACA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902" w:type="dxa"/>
                          </w:tcPr>
                          <w:p w14:paraId="7503EE9A" w14:textId="52F6EB38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1291" w:type="dxa"/>
                          </w:tcPr>
                          <w:p w14:paraId="32E583EE" w14:textId="77777777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849" w:type="dxa"/>
                          </w:tcPr>
                          <w:p w14:paraId="64D25540" w14:textId="1869C4A6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845" w:type="dxa"/>
                          </w:tcPr>
                          <w:p w14:paraId="406FD707" w14:textId="0D6B34B9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</w:p>
                        </w:tc>
                      </w:tr>
                      <w:tr w:rsidR="00122566" w:rsidRPr="00C8362A" w14:paraId="580E351A" w14:textId="1D9902F5" w:rsidTr="001D2E25">
                        <w:trPr>
                          <w:trHeight w:val="250"/>
                        </w:trPr>
                        <w:tc>
                          <w:tcPr>
                            <w:tcW w:w="5753" w:type="dxa"/>
                          </w:tcPr>
                          <w:p w14:paraId="3C2A9D83" w14:textId="2F76B5CC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bla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CTX</w:t>
                            </w:r>
                            <w:proofErr w:type="spellEnd"/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-M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bla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TEM</w:t>
                            </w:r>
                            <w:proofErr w:type="spellEnd"/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bla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SHV</w:t>
                            </w:r>
                            <w:proofErr w:type="spellEnd"/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proofErr w:type="gramStart"/>
                            <w:r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aac</w:t>
                            </w:r>
                            <w:proofErr w:type="spellEnd"/>
                            <w:r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(</w:t>
                            </w:r>
                            <w:proofErr w:type="gramEnd"/>
                            <w:r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6’)-</w:t>
                            </w:r>
                            <w:proofErr w:type="spellStart"/>
                            <w:r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Ib-cr</w:t>
                            </w:r>
                            <w:proofErr w:type="spellEnd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 xml:space="preserve">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oqxA</w:t>
                            </w:r>
                            <w:proofErr w:type="spellEnd"/>
                          </w:p>
                        </w:tc>
                        <w:tc>
                          <w:tcPr>
                            <w:tcW w:w="902" w:type="dxa"/>
                          </w:tcPr>
                          <w:p w14:paraId="48CD0999" w14:textId="29A1AC9D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902" w:type="dxa"/>
                          </w:tcPr>
                          <w:p w14:paraId="1FFD10F4" w14:textId="5F904C66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1291" w:type="dxa"/>
                          </w:tcPr>
                          <w:p w14:paraId="4A801923" w14:textId="77777777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849" w:type="dxa"/>
                          </w:tcPr>
                          <w:p w14:paraId="28DF549C" w14:textId="2CA9D0C6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2</w:t>
                            </w:r>
                          </w:p>
                        </w:tc>
                        <w:tc>
                          <w:tcPr>
                            <w:tcW w:w="845" w:type="dxa"/>
                          </w:tcPr>
                          <w:p w14:paraId="12133B90" w14:textId="741D735B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</w:p>
                        </w:tc>
                      </w:tr>
                      <w:tr w:rsidR="00122566" w:rsidRPr="00C8362A" w14:paraId="5A4EDFBF" w14:textId="06E0AC87" w:rsidTr="001D2E25">
                        <w:trPr>
                          <w:trHeight w:val="259"/>
                        </w:trPr>
                        <w:tc>
                          <w:tcPr>
                            <w:tcW w:w="5753" w:type="dxa"/>
                          </w:tcPr>
                          <w:p w14:paraId="34180DC6" w14:textId="5A476AA5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bla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CTX</w:t>
                            </w:r>
                            <w:proofErr w:type="spellEnd"/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-M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bla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TEM</w:t>
                            </w:r>
                            <w:proofErr w:type="spellEnd"/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bla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SHV</w:t>
                            </w:r>
                            <w:proofErr w:type="spellEnd"/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proofErr w:type="gramStart"/>
                            <w:r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aac</w:t>
                            </w:r>
                            <w:proofErr w:type="spellEnd"/>
                            <w:r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(</w:t>
                            </w:r>
                            <w:proofErr w:type="gramEnd"/>
                            <w:r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6’)-</w:t>
                            </w:r>
                            <w:proofErr w:type="spellStart"/>
                            <w:r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Ib-cr</w:t>
                            </w:r>
                            <w:proofErr w:type="spellEnd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 xml:space="preserve">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oqxA</w:t>
                            </w:r>
                            <w:proofErr w:type="spellEnd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oqxB</w:t>
                            </w:r>
                            <w:proofErr w:type="spellEnd"/>
                          </w:p>
                        </w:tc>
                        <w:tc>
                          <w:tcPr>
                            <w:tcW w:w="902" w:type="dxa"/>
                          </w:tcPr>
                          <w:p w14:paraId="07894E6D" w14:textId="3A67C5B9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902" w:type="dxa"/>
                          </w:tcPr>
                          <w:p w14:paraId="21DC1F83" w14:textId="65796D42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1291" w:type="dxa"/>
                          </w:tcPr>
                          <w:p w14:paraId="14B1A987" w14:textId="77777777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849" w:type="dxa"/>
                          </w:tcPr>
                          <w:p w14:paraId="7837A7D1" w14:textId="09BB05D0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2</w:t>
                            </w:r>
                          </w:p>
                        </w:tc>
                        <w:tc>
                          <w:tcPr>
                            <w:tcW w:w="845" w:type="dxa"/>
                          </w:tcPr>
                          <w:p w14:paraId="744766C5" w14:textId="1ABDA38A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</w:p>
                        </w:tc>
                      </w:tr>
                      <w:tr w:rsidR="00122566" w:rsidRPr="00C8362A" w14:paraId="744C6BD2" w14:textId="723E8874" w:rsidTr="001D2E25">
                        <w:trPr>
                          <w:trHeight w:val="259"/>
                        </w:trPr>
                        <w:tc>
                          <w:tcPr>
                            <w:tcW w:w="5753" w:type="dxa"/>
                          </w:tcPr>
                          <w:p w14:paraId="1EEA7B54" w14:textId="3D8CE49B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bla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CTX</w:t>
                            </w:r>
                            <w:proofErr w:type="spellEnd"/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-M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bla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TEM</w:t>
                            </w:r>
                            <w:proofErr w:type="spellEnd"/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bla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SHV</w:t>
                            </w:r>
                            <w:proofErr w:type="spellEnd"/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proofErr w:type="gramStart"/>
                            <w:r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aac</w:t>
                            </w:r>
                            <w:proofErr w:type="spellEnd"/>
                            <w:r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(</w:t>
                            </w:r>
                            <w:proofErr w:type="gramEnd"/>
                            <w:r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6’)-</w:t>
                            </w:r>
                            <w:proofErr w:type="spellStart"/>
                            <w:r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Ib-cr</w:t>
                            </w:r>
                            <w:proofErr w:type="spellEnd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 xml:space="preserve">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qnrB</w:t>
                            </w:r>
                            <w:proofErr w:type="spellEnd"/>
                          </w:p>
                        </w:tc>
                        <w:tc>
                          <w:tcPr>
                            <w:tcW w:w="902" w:type="dxa"/>
                          </w:tcPr>
                          <w:p w14:paraId="3F1CB029" w14:textId="3A191702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902" w:type="dxa"/>
                          </w:tcPr>
                          <w:p w14:paraId="5F9FF1B9" w14:textId="7AFB372D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1291" w:type="dxa"/>
                          </w:tcPr>
                          <w:p w14:paraId="1609364D" w14:textId="77777777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849" w:type="dxa"/>
                          </w:tcPr>
                          <w:p w14:paraId="1F60833D" w14:textId="66DAB3C8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845" w:type="dxa"/>
                          </w:tcPr>
                          <w:p w14:paraId="6405B1C4" w14:textId="0A2DF018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</w:p>
                        </w:tc>
                      </w:tr>
                      <w:tr w:rsidR="00122566" w:rsidRPr="00C8362A" w14:paraId="7032031B" w14:textId="49818E22" w:rsidTr="001D2E25">
                        <w:trPr>
                          <w:trHeight w:val="259"/>
                        </w:trPr>
                        <w:tc>
                          <w:tcPr>
                            <w:tcW w:w="5753" w:type="dxa"/>
                          </w:tcPr>
                          <w:p w14:paraId="32D14835" w14:textId="42A93E84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bla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CTX</w:t>
                            </w:r>
                            <w:proofErr w:type="spellEnd"/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-M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bla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TEM</w:t>
                            </w:r>
                            <w:proofErr w:type="spellEnd"/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bla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SHV</w:t>
                            </w:r>
                            <w:proofErr w:type="spellEnd"/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proofErr w:type="gramStart"/>
                            <w:r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aac</w:t>
                            </w:r>
                            <w:proofErr w:type="spellEnd"/>
                            <w:r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(</w:t>
                            </w:r>
                            <w:proofErr w:type="gramEnd"/>
                            <w:r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6’)-</w:t>
                            </w:r>
                            <w:proofErr w:type="spellStart"/>
                            <w:r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Ib-cr</w:t>
                            </w:r>
                            <w:proofErr w:type="spellEnd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 xml:space="preserve">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qnrB</w:t>
                            </w:r>
                            <w:proofErr w:type="spellEnd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oqxA</w:t>
                            </w:r>
                            <w:proofErr w:type="spellEnd"/>
                          </w:p>
                        </w:tc>
                        <w:tc>
                          <w:tcPr>
                            <w:tcW w:w="902" w:type="dxa"/>
                          </w:tcPr>
                          <w:p w14:paraId="4F02AAEA" w14:textId="6F948888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3</w:t>
                            </w:r>
                          </w:p>
                        </w:tc>
                        <w:tc>
                          <w:tcPr>
                            <w:tcW w:w="902" w:type="dxa"/>
                          </w:tcPr>
                          <w:p w14:paraId="26B2C2FB" w14:textId="6DF6B801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1291" w:type="dxa"/>
                          </w:tcPr>
                          <w:p w14:paraId="32EEE197" w14:textId="77777777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2</w:t>
                            </w:r>
                          </w:p>
                        </w:tc>
                        <w:tc>
                          <w:tcPr>
                            <w:tcW w:w="849" w:type="dxa"/>
                          </w:tcPr>
                          <w:p w14:paraId="556FDBDA" w14:textId="6F2FFAD6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6</w:t>
                            </w:r>
                          </w:p>
                        </w:tc>
                        <w:tc>
                          <w:tcPr>
                            <w:tcW w:w="845" w:type="dxa"/>
                          </w:tcPr>
                          <w:p w14:paraId="0A3697B4" w14:textId="54978FAE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</w:p>
                        </w:tc>
                      </w:tr>
                      <w:tr w:rsidR="00122566" w:rsidRPr="00C8362A" w14:paraId="09442D96" w14:textId="6B6696B3" w:rsidTr="001D2E25">
                        <w:trPr>
                          <w:trHeight w:val="250"/>
                        </w:trPr>
                        <w:tc>
                          <w:tcPr>
                            <w:tcW w:w="5753" w:type="dxa"/>
                          </w:tcPr>
                          <w:p w14:paraId="49AE16F2" w14:textId="5790DF91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bla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CTX</w:t>
                            </w:r>
                            <w:proofErr w:type="spellEnd"/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-M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bla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TEM</w:t>
                            </w:r>
                            <w:proofErr w:type="spellEnd"/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bla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SHV</w:t>
                            </w:r>
                            <w:proofErr w:type="spellEnd"/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proofErr w:type="gramStart"/>
                            <w:r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aac</w:t>
                            </w:r>
                            <w:proofErr w:type="spellEnd"/>
                            <w:r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(</w:t>
                            </w:r>
                            <w:proofErr w:type="gramEnd"/>
                            <w:r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6’)-</w:t>
                            </w:r>
                            <w:proofErr w:type="spellStart"/>
                            <w:r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Ib-cr</w:t>
                            </w:r>
                            <w:proofErr w:type="spellEnd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 xml:space="preserve">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qnrB</w:t>
                            </w:r>
                            <w:proofErr w:type="spellEnd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oqxA</w:t>
                            </w:r>
                            <w:proofErr w:type="spellEnd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oqxB</w:t>
                            </w:r>
                            <w:proofErr w:type="spellEnd"/>
                          </w:p>
                        </w:tc>
                        <w:tc>
                          <w:tcPr>
                            <w:tcW w:w="902" w:type="dxa"/>
                          </w:tcPr>
                          <w:p w14:paraId="719CB377" w14:textId="3046BD52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902" w:type="dxa"/>
                          </w:tcPr>
                          <w:p w14:paraId="13616894" w14:textId="242D9441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1291" w:type="dxa"/>
                          </w:tcPr>
                          <w:p w14:paraId="1AF5A5CC" w14:textId="77777777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849" w:type="dxa"/>
                          </w:tcPr>
                          <w:p w14:paraId="4E60E634" w14:textId="1EB6D543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845" w:type="dxa"/>
                          </w:tcPr>
                          <w:p w14:paraId="59B047B6" w14:textId="3F522BA3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</w:p>
                        </w:tc>
                      </w:tr>
                      <w:tr w:rsidR="00122566" w:rsidRPr="00C8362A" w14:paraId="21361997" w14:textId="5ABC0687" w:rsidTr="001D2E25">
                        <w:trPr>
                          <w:trHeight w:val="259"/>
                        </w:trPr>
                        <w:tc>
                          <w:tcPr>
                            <w:tcW w:w="5753" w:type="dxa"/>
                          </w:tcPr>
                          <w:p w14:paraId="1795907D" w14:textId="304C6624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bla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CTX</w:t>
                            </w:r>
                            <w:proofErr w:type="spellEnd"/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-M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bla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TEM</w:t>
                            </w:r>
                            <w:proofErr w:type="spellEnd"/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bla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SHV</w:t>
                            </w:r>
                            <w:proofErr w:type="spellEnd"/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proofErr w:type="gramStart"/>
                            <w:r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aac</w:t>
                            </w:r>
                            <w:proofErr w:type="spellEnd"/>
                            <w:r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(</w:t>
                            </w:r>
                            <w:proofErr w:type="gramEnd"/>
                            <w:r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6’)-</w:t>
                            </w:r>
                            <w:proofErr w:type="spellStart"/>
                            <w:r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Ib-cr</w:t>
                            </w:r>
                            <w:proofErr w:type="spellEnd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 xml:space="preserve">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qnrB</w:t>
                            </w:r>
                            <w:proofErr w:type="spellEnd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oqxB</w:t>
                            </w:r>
                            <w:proofErr w:type="spellEnd"/>
                          </w:p>
                        </w:tc>
                        <w:tc>
                          <w:tcPr>
                            <w:tcW w:w="902" w:type="dxa"/>
                          </w:tcPr>
                          <w:p w14:paraId="758F5493" w14:textId="24D9CCA1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902" w:type="dxa"/>
                          </w:tcPr>
                          <w:p w14:paraId="7ED725B4" w14:textId="43468B4B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1291" w:type="dxa"/>
                          </w:tcPr>
                          <w:p w14:paraId="1ECE6833" w14:textId="77777777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849" w:type="dxa"/>
                          </w:tcPr>
                          <w:p w14:paraId="30C057A6" w14:textId="67202602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2</w:t>
                            </w:r>
                          </w:p>
                        </w:tc>
                        <w:tc>
                          <w:tcPr>
                            <w:tcW w:w="845" w:type="dxa"/>
                          </w:tcPr>
                          <w:p w14:paraId="7A535B15" w14:textId="766C387F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</w:p>
                        </w:tc>
                      </w:tr>
                      <w:tr w:rsidR="00122566" w:rsidRPr="00C8362A" w14:paraId="3EE38739" w14:textId="6ADA2000" w:rsidTr="001D2E25">
                        <w:trPr>
                          <w:trHeight w:val="259"/>
                        </w:trPr>
                        <w:tc>
                          <w:tcPr>
                            <w:tcW w:w="5753" w:type="dxa"/>
                          </w:tcPr>
                          <w:p w14:paraId="3380741F" w14:textId="131527A2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bla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CTX</w:t>
                            </w:r>
                            <w:proofErr w:type="spellEnd"/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-M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bla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TEM</w:t>
                            </w:r>
                            <w:proofErr w:type="spellEnd"/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bla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SHV</w:t>
                            </w:r>
                            <w:proofErr w:type="spellEnd"/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proofErr w:type="gramStart"/>
                            <w:r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aac</w:t>
                            </w:r>
                            <w:proofErr w:type="spellEnd"/>
                            <w:r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(</w:t>
                            </w:r>
                            <w:proofErr w:type="gramEnd"/>
                            <w:r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6’)-</w:t>
                            </w:r>
                            <w:proofErr w:type="spellStart"/>
                            <w:r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Ib-cr</w:t>
                            </w:r>
                            <w:proofErr w:type="spellEnd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 xml:space="preserve">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qnrS</w:t>
                            </w:r>
                            <w:proofErr w:type="spellEnd"/>
                          </w:p>
                        </w:tc>
                        <w:tc>
                          <w:tcPr>
                            <w:tcW w:w="902" w:type="dxa"/>
                          </w:tcPr>
                          <w:p w14:paraId="73357955" w14:textId="528C0E29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902" w:type="dxa"/>
                          </w:tcPr>
                          <w:p w14:paraId="5A7191DE" w14:textId="20009567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1291" w:type="dxa"/>
                          </w:tcPr>
                          <w:p w14:paraId="51F5CF75" w14:textId="77777777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849" w:type="dxa"/>
                          </w:tcPr>
                          <w:p w14:paraId="400450BD" w14:textId="575EFD2E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845" w:type="dxa"/>
                          </w:tcPr>
                          <w:p w14:paraId="4D0A8514" w14:textId="5DEF4A5A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</w:p>
                        </w:tc>
                      </w:tr>
                      <w:tr w:rsidR="00122566" w:rsidRPr="00C8362A" w14:paraId="4A01C952" w14:textId="27A02B75" w:rsidTr="001D2E25">
                        <w:trPr>
                          <w:trHeight w:val="250"/>
                        </w:trPr>
                        <w:tc>
                          <w:tcPr>
                            <w:tcW w:w="5753" w:type="dxa"/>
                          </w:tcPr>
                          <w:p w14:paraId="39C777CA" w14:textId="27D9CFE1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proofErr w:type="spellStart"/>
                            <w:r w:rsidRPr="00187BFF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bla</w:t>
                            </w:r>
                            <w:r w:rsidRPr="00187BFF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CTX</w:t>
                            </w:r>
                            <w:proofErr w:type="spellEnd"/>
                            <w:r w:rsidRPr="00187BFF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 xml:space="preserve">-M 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 xml:space="preserve">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bla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TEM</w:t>
                            </w:r>
                            <w:proofErr w:type="spellEnd"/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bla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SHV</w:t>
                            </w:r>
                            <w:proofErr w:type="spellEnd"/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proofErr w:type="gramStart"/>
                            <w:r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aac</w:t>
                            </w:r>
                            <w:proofErr w:type="spellEnd"/>
                            <w:r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(</w:t>
                            </w:r>
                            <w:proofErr w:type="gramEnd"/>
                            <w:r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6’)-</w:t>
                            </w:r>
                            <w:proofErr w:type="spellStart"/>
                            <w:r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Ib-cr</w:t>
                            </w:r>
                            <w:proofErr w:type="spellEnd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 xml:space="preserve">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qnrS</w:t>
                            </w:r>
                            <w:proofErr w:type="spellEnd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oqxA</w:t>
                            </w:r>
                            <w:proofErr w:type="spellEnd"/>
                          </w:p>
                        </w:tc>
                        <w:tc>
                          <w:tcPr>
                            <w:tcW w:w="902" w:type="dxa"/>
                          </w:tcPr>
                          <w:p w14:paraId="7B474744" w14:textId="62081448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3</w:t>
                            </w:r>
                          </w:p>
                        </w:tc>
                        <w:tc>
                          <w:tcPr>
                            <w:tcW w:w="902" w:type="dxa"/>
                          </w:tcPr>
                          <w:p w14:paraId="487AFDC5" w14:textId="5D0301AE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1291" w:type="dxa"/>
                          </w:tcPr>
                          <w:p w14:paraId="31663FA4" w14:textId="77777777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849" w:type="dxa"/>
                          </w:tcPr>
                          <w:p w14:paraId="34F0B020" w14:textId="7223C179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4</w:t>
                            </w:r>
                          </w:p>
                        </w:tc>
                        <w:tc>
                          <w:tcPr>
                            <w:tcW w:w="845" w:type="dxa"/>
                          </w:tcPr>
                          <w:p w14:paraId="46AFDD27" w14:textId="009A27AC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</w:p>
                        </w:tc>
                      </w:tr>
                      <w:tr w:rsidR="00122566" w:rsidRPr="00C8362A" w14:paraId="6E29077B" w14:textId="63C3FD1A" w:rsidTr="001D2E25">
                        <w:trPr>
                          <w:trHeight w:val="259"/>
                        </w:trPr>
                        <w:tc>
                          <w:tcPr>
                            <w:tcW w:w="5753" w:type="dxa"/>
                          </w:tcPr>
                          <w:p w14:paraId="41953DE8" w14:textId="015621A0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bla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CTX</w:t>
                            </w:r>
                            <w:proofErr w:type="spellEnd"/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-M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bla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TEM</w:t>
                            </w:r>
                            <w:proofErr w:type="spellEnd"/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bla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SHV</w:t>
                            </w:r>
                            <w:proofErr w:type="spellEnd"/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proofErr w:type="gramStart"/>
                            <w:r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aac</w:t>
                            </w:r>
                            <w:proofErr w:type="spellEnd"/>
                            <w:r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(</w:t>
                            </w:r>
                            <w:proofErr w:type="gramEnd"/>
                            <w:r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6’)-</w:t>
                            </w:r>
                            <w:proofErr w:type="spellStart"/>
                            <w:r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Ib-cr</w:t>
                            </w:r>
                            <w:proofErr w:type="spellEnd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 xml:space="preserve">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qnrS</w:t>
                            </w:r>
                            <w:proofErr w:type="spellEnd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oqxA</w:t>
                            </w:r>
                            <w:proofErr w:type="spellEnd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oqxB</w:t>
                            </w:r>
                            <w:proofErr w:type="spellEnd"/>
                          </w:p>
                        </w:tc>
                        <w:tc>
                          <w:tcPr>
                            <w:tcW w:w="902" w:type="dxa"/>
                          </w:tcPr>
                          <w:p w14:paraId="482ED8D1" w14:textId="6AFF02BE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902" w:type="dxa"/>
                          </w:tcPr>
                          <w:p w14:paraId="3E2CC93C" w14:textId="3CE70CFE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4</w:t>
                            </w:r>
                          </w:p>
                        </w:tc>
                        <w:tc>
                          <w:tcPr>
                            <w:tcW w:w="1291" w:type="dxa"/>
                          </w:tcPr>
                          <w:p w14:paraId="5730C854" w14:textId="77777777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849" w:type="dxa"/>
                          </w:tcPr>
                          <w:p w14:paraId="21155D3C" w14:textId="60C23125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5</w:t>
                            </w:r>
                          </w:p>
                        </w:tc>
                        <w:tc>
                          <w:tcPr>
                            <w:tcW w:w="845" w:type="dxa"/>
                          </w:tcPr>
                          <w:p w14:paraId="70D1C9C6" w14:textId="10A18FC6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</w:p>
                        </w:tc>
                      </w:tr>
                      <w:tr w:rsidR="00122566" w:rsidRPr="00C8362A" w14:paraId="2BE3A318" w14:textId="3B36B062" w:rsidTr="001D2E25">
                        <w:trPr>
                          <w:trHeight w:val="259"/>
                        </w:trPr>
                        <w:tc>
                          <w:tcPr>
                            <w:tcW w:w="5753" w:type="dxa"/>
                          </w:tcPr>
                          <w:p w14:paraId="3710FBD6" w14:textId="77777777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bla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CTX</w:t>
                            </w:r>
                            <w:proofErr w:type="spellEnd"/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-M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bla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TEM</w:t>
                            </w:r>
                            <w:proofErr w:type="spellEnd"/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bla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SHV</w:t>
                            </w:r>
                            <w:proofErr w:type="spellEnd"/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oqxB</w:t>
                            </w:r>
                            <w:proofErr w:type="spellEnd"/>
                          </w:p>
                        </w:tc>
                        <w:tc>
                          <w:tcPr>
                            <w:tcW w:w="902" w:type="dxa"/>
                          </w:tcPr>
                          <w:p w14:paraId="73B1DE0B" w14:textId="54192523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902" w:type="dxa"/>
                          </w:tcPr>
                          <w:p w14:paraId="2D2BF822" w14:textId="617FDB83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1291" w:type="dxa"/>
                          </w:tcPr>
                          <w:p w14:paraId="0ADB0433" w14:textId="77777777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849" w:type="dxa"/>
                          </w:tcPr>
                          <w:p w14:paraId="4FBFCDBB" w14:textId="14E451C1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845" w:type="dxa"/>
                          </w:tcPr>
                          <w:p w14:paraId="3C197864" w14:textId="4BA68EC4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</w:p>
                        </w:tc>
                      </w:tr>
                      <w:tr w:rsidR="00122566" w:rsidRPr="00C8362A" w14:paraId="72D8D1BC" w14:textId="382C7789" w:rsidTr="001D2E25">
                        <w:trPr>
                          <w:trHeight w:val="259"/>
                        </w:trPr>
                        <w:tc>
                          <w:tcPr>
                            <w:tcW w:w="5753" w:type="dxa"/>
                          </w:tcPr>
                          <w:p w14:paraId="56F4A656" w14:textId="77777777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bla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CTX</w:t>
                            </w:r>
                            <w:proofErr w:type="spellEnd"/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-M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bla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TEM</w:t>
                            </w:r>
                            <w:proofErr w:type="spellEnd"/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bla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SHV</w:t>
                            </w:r>
                            <w:proofErr w:type="spellEnd"/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qnrB</w:t>
                            </w:r>
                            <w:proofErr w:type="spellEnd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oqxA</w:t>
                            </w:r>
                            <w:proofErr w:type="spellEnd"/>
                          </w:p>
                        </w:tc>
                        <w:tc>
                          <w:tcPr>
                            <w:tcW w:w="902" w:type="dxa"/>
                          </w:tcPr>
                          <w:p w14:paraId="64955DE9" w14:textId="63B2A221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902" w:type="dxa"/>
                          </w:tcPr>
                          <w:p w14:paraId="03F977DB" w14:textId="210CBAD0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1291" w:type="dxa"/>
                          </w:tcPr>
                          <w:p w14:paraId="1477CAAE" w14:textId="77777777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3</w:t>
                            </w:r>
                          </w:p>
                        </w:tc>
                        <w:tc>
                          <w:tcPr>
                            <w:tcW w:w="849" w:type="dxa"/>
                          </w:tcPr>
                          <w:p w14:paraId="35AC8E7D" w14:textId="16210F84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3</w:t>
                            </w:r>
                          </w:p>
                        </w:tc>
                        <w:tc>
                          <w:tcPr>
                            <w:tcW w:w="845" w:type="dxa"/>
                          </w:tcPr>
                          <w:p w14:paraId="1CF28921" w14:textId="0C445CE6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</w:p>
                        </w:tc>
                      </w:tr>
                      <w:tr w:rsidR="00122566" w:rsidRPr="00C8362A" w14:paraId="717BB922" w14:textId="1F837FF9" w:rsidTr="001D2E25">
                        <w:trPr>
                          <w:trHeight w:val="250"/>
                        </w:trPr>
                        <w:tc>
                          <w:tcPr>
                            <w:tcW w:w="5753" w:type="dxa"/>
                          </w:tcPr>
                          <w:p w14:paraId="02F30BCB" w14:textId="77777777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bla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CTX</w:t>
                            </w:r>
                            <w:proofErr w:type="spellEnd"/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-M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bla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TEM</w:t>
                            </w:r>
                            <w:proofErr w:type="spellEnd"/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bla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SHV</w:t>
                            </w:r>
                            <w:proofErr w:type="spellEnd"/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qnrB</w:t>
                            </w:r>
                            <w:proofErr w:type="spellEnd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oqxA</w:t>
                            </w:r>
                            <w:proofErr w:type="spellEnd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oqxB</w:t>
                            </w:r>
                            <w:proofErr w:type="spellEnd"/>
                          </w:p>
                        </w:tc>
                        <w:tc>
                          <w:tcPr>
                            <w:tcW w:w="902" w:type="dxa"/>
                          </w:tcPr>
                          <w:p w14:paraId="3951C83D" w14:textId="5702B3D6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902" w:type="dxa"/>
                          </w:tcPr>
                          <w:p w14:paraId="52B16062" w14:textId="1F64DBE6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1291" w:type="dxa"/>
                          </w:tcPr>
                          <w:p w14:paraId="79CB7CFE" w14:textId="77777777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849" w:type="dxa"/>
                          </w:tcPr>
                          <w:p w14:paraId="2174E29F" w14:textId="0D5CE97D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845" w:type="dxa"/>
                          </w:tcPr>
                          <w:p w14:paraId="12D123CA" w14:textId="37E32E52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</w:p>
                        </w:tc>
                      </w:tr>
                      <w:tr w:rsidR="00122566" w:rsidRPr="00C8362A" w14:paraId="5E45249D" w14:textId="7C56B5ED" w:rsidTr="001D2E25">
                        <w:trPr>
                          <w:trHeight w:val="259"/>
                        </w:trPr>
                        <w:tc>
                          <w:tcPr>
                            <w:tcW w:w="5753" w:type="dxa"/>
                          </w:tcPr>
                          <w:p w14:paraId="327A379A" w14:textId="77777777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bla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CTX</w:t>
                            </w:r>
                            <w:proofErr w:type="spellEnd"/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-M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bla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TEM</w:t>
                            </w:r>
                            <w:proofErr w:type="spellEnd"/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bla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SHV</w:t>
                            </w:r>
                            <w:proofErr w:type="spellEnd"/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qnrS</w:t>
                            </w:r>
                            <w:proofErr w:type="spellEnd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oqxA</w:t>
                            </w:r>
                            <w:proofErr w:type="spellEnd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oqxB</w:t>
                            </w:r>
                            <w:proofErr w:type="spellEnd"/>
                          </w:p>
                        </w:tc>
                        <w:tc>
                          <w:tcPr>
                            <w:tcW w:w="902" w:type="dxa"/>
                          </w:tcPr>
                          <w:p w14:paraId="4F0F4602" w14:textId="1DBA0F82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902" w:type="dxa"/>
                          </w:tcPr>
                          <w:p w14:paraId="2F7DD525" w14:textId="7DCC0561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1291" w:type="dxa"/>
                          </w:tcPr>
                          <w:p w14:paraId="0966B7BF" w14:textId="77777777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849" w:type="dxa"/>
                          </w:tcPr>
                          <w:p w14:paraId="145FEC2B" w14:textId="40760C2B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845" w:type="dxa"/>
                          </w:tcPr>
                          <w:p w14:paraId="258E321F" w14:textId="1C26B7A5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</w:p>
                        </w:tc>
                      </w:tr>
                      <w:tr w:rsidR="00122566" w:rsidRPr="00C8362A" w14:paraId="3F9C12ED" w14:textId="5B258DD3" w:rsidTr="001D2E25">
                        <w:trPr>
                          <w:trHeight w:val="259"/>
                        </w:trPr>
                        <w:tc>
                          <w:tcPr>
                            <w:tcW w:w="5753" w:type="dxa"/>
                          </w:tcPr>
                          <w:p w14:paraId="1D9A93AC" w14:textId="77777777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bla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CTX</w:t>
                            </w:r>
                            <w:proofErr w:type="spellEnd"/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-M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bla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TEM</w:t>
                            </w:r>
                            <w:proofErr w:type="spellEnd"/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oqxA</w:t>
                            </w:r>
                            <w:proofErr w:type="spellEnd"/>
                          </w:p>
                        </w:tc>
                        <w:tc>
                          <w:tcPr>
                            <w:tcW w:w="902" w:type="dxa"/>
                          </w:tcPr>
                          <w:p w14:paraId="77AC1FA9" w14:textId="05F19DE3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902" w:type="dxa"/>
                          </w:tcPr>
                          <w:p w14:paraId="3A8FB1D0" w14:textId="27029914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1291" w:type="dxa"/>
                          </w:tcPr>
                          <w:p w14:paraId="35A54750" w14:textId="77777777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2</w:t>
                            </w:r>
                          </w:p>
                        </w:tc>
                        <w:tc>
                          <w:tcPr>
                            <w:tcW w:w="849" w:type="dxa"/>
                          </w:tcPr>
                          <w:p w14:paraId="2C4EB66C" w14:textId="0BBDAA76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2</w:t>
                            </w:r>
                          </w:p>
                        </w:tc>
                        <w:tc>
                          <w:tcPr>
                            <w:tcW w:w="845" w:type="dxa"/>
                          </w:tcPr>
                          <w:p w14:paraId="4ABECB31" w14:textId="3EF3DC14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</w:p>
                        </w:tc>
                      </w:tr>
                      <w:tr w:rsidR="00122566" w:rsidRPr="00C8362A" w14:paraId="31A4A520" w14:textId="1485F417" w:rsidTr="001D2E25">
                        <w:trPr>
                          <w:trHeight w:val="250"/>
                        </w:trPr>
                        <w:tc>
                          <w:tcPr>
                            <w:tcW w:w="5753" w:type="dxa"/>
                          </w:tcPr>
                          <w:p w14:paraId="618EF19A" w14:textId="77777777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bla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CTX</w:t>
                            </w:r>
                            <w:proofErr w:type="spellEnd"/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-M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bla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TEM</w:t>
                            </w:r>
                            <w:proofErr w:type="spellEnd"/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oqxA</w:t>
                            </w:r>
                            <w:proofErr w:type="spellEnd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oqxB</w:t>
                            </w:r>
                            <w:proofErr w:type="spellEnd"/>
                          </w:p>
                        </w:tc>
                        <w:tc>
                          <w:tcPr>
                            <w:tcW w:w="902" w:type="dxa"/>
                          </w:tcPr>
                          <w:p w14:paraId="5329D4BD" w14:textId="2142AEA9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902" w:type="dxa"/>
                          </w:tcPr>
                          <w:p w14:paraId="3DD03435" w14:textId="7CD6F5AD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1291" w:type="dxa"/>
                          </w:tcPr>
                          <w:p w14:paraId="776FAD71" w14:textId="77777777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2</w:t>
                            </w:r>
                          </w:p>
                        </w:tc>
                        <w:tc>
                          <w:tcPr>
                            <w:tcW w:w="849" w:type="dxa"/>
                          </w:tcPr>
                          <w:p w14:paraId="6F6E2B80" w14:textId="0641265F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2</w:t>
                            </w:r>
                          </w:p>
                        </w:tc>
                        <w:tc>
                          <w:tcPr>
                            <w:tcW w:w="845" w:type="dxa"/>
                          </w:tcPr>
                          <w:p w14:paraId="71F1CF4C" w14:textId="62B907D4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</w:p>
                        </w:tc>
                      </w:tr>
                      <w:tr w:rsidR="00122566" w:rsidRPr="00C8362A" w14:paraId="766062F6" w14:textId="64AA989C" w:rsidTr="001D2E25">
                        <w:trPr>
                          <w:trHeight w:val="259"/>
                        </w:trPr>
                        <w:tc>
                          <w:tcPr>
                            <w:tcW w:w="5753" w:type="dxa"/>
                          </w:tcPr>
                          <w:p w14:paraId="145F829C" w14:textId="77777777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bla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CTX</w:t>
                            </w:r>
                            <w:proofErr w:type="spellEnd"/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-M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bla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TEM</w:t>
                            </w:r>
                            <w:proofErr w:type="spellEnd"/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oqxB</w:t>
                            </w:r>
                            <w:proofErr w:type="spellEnd"/>
                          </w:p>
                        </w:tc>
                        <w:tc>
                          <w:tcPr>
                            <w:tcW w:w="902" w:type="dxa"/>
                          </w:tcPr>
                          <w:p w14:paraId="6FDB85F4" w14:textId="16334EC8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902" w:type="dxa"/>
                          </w:tcPr>
                          <w:p w14:paraId="55DCEE48" w14:textId="40F726AE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1291" w:type="dxa"/>
                          </w:tcPr>
                          <w:p w14:paraId="17AE1E32" w14:textId="77777777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849" w:type="dxa"/>
                          </w:tcPr>
                          <w:p w14:paraId="23AC326B" w14:textId="0C69B227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845" w:type="dxa"/>
                          </w:tcPr>
                          <w:p w14:paraId="7FAD7834" w14:textId="7087C562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</w:p>
                        </w:tc>
                      </w:tr>
                      <w:tr w:rsidR="00122566" w:rsidRPr="00C8362A" w14:paraId="77718A79" w14:textId="3CE9536F" w:rsidTr="001D2E25">
                        <w:trPr>
                          <w:trHeight w:val="259"/>
                        </w:trPr>
                        <w:tc>
                          <w:tcPr>
                            <w:tcW w:w="5753" w:type="dxa"/>
                          </w:tcPr>
                          <w:p w14:paraId="6AC180EF" w14:textId="77777777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bla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CTX</w:t>
                            </w:r>
                            <w:proofErr w:type="spellEnd"/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-M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bla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TEM</w:t>
                            </w:r>
                            <w:proofErr w:type="spellEnd"/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qnrB</w:t>
                            </w:r>
                            <w:proofErr w:type="spellEnd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oqxA</w:t>
                            </w:r>
                            <w:proofErr w:type="spellEnd"/>
                          </w:p>
                        </w:tc>
                        <w:tc>
                          <w:tcPr>
                            <w:tcW w:w="902" w:type="dxa"/>
                          </w:tcPr>
                          <w:p w14:paraId="743DEE1E" w14:textId="496209C6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902" w:type="dxa"/>
                          </w:tcPr>
                          <w:p w14:paraId="6551ECD6" w14:textId="13984698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1291" w:type="dxa"/>
                          </w:tcPr>
                          <w:p w14:paraId="12F7CACD" w14:textId="77777777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849" w:type="dxa"/>
                          </w:tcPr>
                          <w:p w14:paraId="2ED0F97B" w14:textId="4DE43904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845" w:type="dxa"/>
                          </w:tcPr>
                          <w:p w14:paraId="5E329C91" w14:textId="2017096A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</w:p>
                        </w:tc>
                      </w:tr>
                      <w:tr w:rsidR="00122566" w:rsidRPr="00C8362A" w14:paraId="66D054B8" w14:textId="56AD5F4F" w:rsidTr="001D2E25">
                        <w:trPr>
                          <w:trHeight w:val="250"/>
                        </w:trPr>
                        <w:tc>
                          <w:tcPr>
                            <w:tcW w:w="5753" w:type="dxa"/>
                          </w:tcPr>
                          <w:p w14:paraId="59DA28CF" w14:textId="77777777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bla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CTX</w:t>
                            </w:r>
                            <w:proofErr w:type="spellEnd"/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-M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bla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TEM</w:t>
                            </w:r>
                            <w:proofErr w:type="spellEnd"/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qnrB</w:t>
                            </w:r>
                            <w:proofErr w:type="spellEnd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qnrS</w:t>
                            </w:r>
                            <w:proofErr w:type="spellEnd"/>
                          </w:p>
                        </w:tc>
                        <w:tc>
                          <w:tcPr>
                            <w:tcW w:w="902" w:type="dxa"/>
                          </w:tcPr>
                          <w:p w14:paraId="150C8144" w14:textId="511DD6D5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902" w:type="dxa"/>
                          </w:tcPr>
                          <w:p w14:paraId="73BE1BB6" w14:textId="456C0EEE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1291" w:type="dxa"/>
                          </w:tcPr>
                          <w:p w14:paraId="5F3A122C" w14:textId="77777777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849" w:type="dxa"/>
                          </w:tcPr>
                          <w:p w14:paraId="6972E23B" w14:textId="476C26CB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845" w:type="dxa"/>
                          </w:tcPr>
                          <w:p w14:paraId="542E4479" w14:textId="21FFB296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</w:p>
                        </w:tc>
                      </w:tr>
                      <w:tr w:rsidR="00122566" w:rsidRPr="00C8362A" w14:paraId="76E35668" w14:textId="0E05A995" w:rsidTr="001D2E25">
                        <w:trPr>
                          <w:trHeight w:val="259"/>
                        </w:trPr>
                        <w:tc>
                          <w:tcPr>
                            <w:tcW w:w="5753" w:type="dxa"/>
                          </w:tcPr>
                          <w:p w14:paraId="614EF793" w14:textId="77777777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bla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CTX</w:t>
                            </w:r>
                            <w:proofErr w:type="spellEnd"/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-M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bla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TEM</w:t>
                            </w:r>
                            <w:proofErr w:type="spellEnd"/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qnrS</w:t>
                            </w:r>
                            <w:proofErr w:type="spellEnd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oqxA</w:t>
                            </w:r>
                            <w:proofErr w:type="spellEnd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oqxB</w:t>
                            </w:r>
                            <w:proofErr w:type="spellEnd"/>
                          </w:p>
                        </w:tc>
                        <w:tc>
                          <w:tcPr>
                            <w:tcW w:w="902" w:type="dxa"/>
                          </w:tcPr>
                          <w:p w14:paraId="5B9DD89C" w14:textId="00C7846C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902" w:type="dxa"/>
                          </w:tcPr>
                          <w:p w14:paraId="235FC738" w14:textId="66DF8BC6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1291" w:type="dxa"/>
                          </w:tcPr>
                          <w:p w14:paraId="2C6A79AD" w14:textId="77777777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849" w:type="dxa"/>
                          </w:tcPr>
                          <w:p w14:paraId="6828E19C" w14:textId="1B191982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845" w:type="dxa"/>
                          </w:tcPr>
                          <w:p w14:paraId="0A476185" w14:textId="775DE50B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</w:p>
                        </w:tc>
                      </w:tr>
                      <w:tr w:rsidR="00122566" w:rsidRPr="00C8362A" w14:paraId="76A4BA33" w14:textId="6F74DB1E" w:rsidTr="001D2E25">
                        <w:trPr>
                          <w:trHeight w:val="259"/>
                        </w:trPr>
                        <w:tc>
                          <w:tcPr>
                            <w:tcW w:w="5753" w:type="dxa"/>
                          </w:tcPr>
                          <w:p w14:paraId="0A76C78D" w14:textId="77777777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bla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CTX</w:t>
                            </w:r>
                            <w:proofErr w:type="spellEnd"/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-M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bla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TEM</w:t>
                            </w:r>
                            <w:proofErr w:type="spellEnd"/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qnrS</w:t>
                            </w:r>
                            <w:proofErr w:type="spellEnd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oqxB</w:t>
                            </w:r>
                            <w:proofErr w:type="spellEnd"/>
                          </w:p>
                        </w:tc>
                        <w:tc>
                          <w:tcPr>
                            <w:tcW w:w="902" w:type="dxa"/>
                          </w:tcPr>
                          <w:p w14:paraId="7B9ECB78" w14:textId="012FCAF3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902" w:type="dxa"/>
                          </w:tcPr>
                          <w:p w14:paraId="5B003FC1" w14:textId="535767DC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2</w:t>
                            </w:r>
                          </w:p>
                        </w:tc>
                        <w:tc>
                          <w:tcPr>
                            <w:tcW w:w="1291" w:type="dxa"/>
                          </w:tcPr>
                          <w:p w14:paraId="339AA7C1" w14:textId="77777777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849" w:type="dxa"/>
                          </w:tcPr>
                          <w:p w14:paraId="33146976" w14:textId="2CF448F3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2</w:t>
                            </w:r>
                          </w:p>
                        </w:tc>
                        <w:tc>
                          <w:tcPr>
                            <w:tcW w:w="845" w:type="dxa"/>
                          </w:tcPr>
                          <w:p w14:paraId="710709C1" w14:textId="03641F60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</w:p>
                        </w:tc>
                      </w:tr>
                      <w:tr w:rsidR="00122566" w:rsidRPr="00C8362A" w14:paraId="23E568FC" w14:textId="360E14B2" w:rsidTr="001D2E25">
                        <w:trPr>
                          <w:trHeight w:val="259"/>
                        </w:trPr>
                        <w:tc>
                          <w:tcPr>
                            <w:tcW w:w="5753" w:type="dxa"/>
                          </w:tcPr>
                          <w:p w14:paraId="28882520" w14:textId="77777777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bla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CTX</w:t>
                            </w:r>
                            <w:proofErr w:type="spellEnd"/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-M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qnrB</w:t>
                            </w:r>
                            <w:proofErr w:type="spellEnd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oqxB</w:t>
                            </w:r>
                            <w:proofErr w:type="spellEnd"/>
                          </w:p>
                        </w:tc>
                        <w:tc>
                          <w:tcPr>
                            <w:tcW w:w="902" w:type="dxa"/>
                          </w:tcPr>
                          <w:p w14:paraId="4D1BAE60" w14:textId="21898A19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902" w:type="dxa"/>
                          </w:tcPr>
                          <w:p w14:paraId="7B116064" w14:textId="179F7518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1291" w:type="dxa"/>
                          </w:tcPr>
                          <w:p w14:paraId="64ABC59A" w14:textId="77777777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849" w:type="dxa"/>
                          </w:tcPr>
                          <w:p w14:paraId="000F1509" w14:textId="329F5903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845" w:type="dxa"/>
                          </w:tcPr>
                          <w:p w14:paraId="553CB393" w14:textId="311EA790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</w:p>
                        </w:tc>
                      </w:tr>
                      <w:tr w:rsidR="00122566" w:rsidRPr="00C8362A" w14:paraId="0F8034BF" w14:textId="14C1F01D" w:rsidTr="001D2E25">
                        <w:trPr>
                          <w:trHeight w:val="56"/>
                        </w:trPr>
                        <w:tc>
                          <w:tcPr>
                            <w:tcW w:w="5753" w:type="dxa"/>
                            <w:tcBorders>
                              <w:bottom w:val="single" w:sz="12" w:space="0" w:color="auto"/>
                            </w:tcBorders>
                          </w:tcPr>
                          <w:p w14:paraId="32F9561A" w14:textId="77777777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bla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CTX</w:t>
                            </w:r>
                            <w:proofErr w:type="spellEnd"/>
                            <w:r w:rsidRPr="00C8362A">
                              <w:rPr>
                                <w:color w:val="000000" w:themeColor="text1"/>
                                <w:sz w:val="20"/>
                                <w:vertAlign w:val="subscript"/>
                              </w:rPr>
                              <w:t>-M</w:t>
                            </w: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qnrS</w:t>
                            </w:r>
                            <w:proofErr w:type="spellEnd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 xml:space="preserve"> + </w:t>
                            </w:r>
                            <w:proofErr w:type="spellStart"/>
                            <w:r w:rsidRPr="00C8362A">
                              <w:rPr>
                                <w:i/>
                                <w:color w:val="000000" w:themeColor="text1"/>
                                <w:sz w:val="20"/>
                              </w:rPr>
                              <w:t>oqxA</w:t>
                            </w:r>
                            <w:proofErr w:type="spellEnd"/>
                          </w:p>
                        </w:tc>
                        <w:tc>
                          <w:tcPr>
                            <w:tcW w:w="902" w:type="dxa"/>
                            <w:tcBorders>
                              <w:bottom w:val="single" w:sz="12" w:space="0" w:color="auto"/>
                            </w:tcBorders>
                          </w:tcPr>
                          <w:p w14:paraId="4929DF0B" w14:textId="34839A70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902" w:type="dxa"/>
                            <w:tcBorders>
                              <w:bottom w:val="single" w:sz="12" w:space="0" w:color="auto"/>
                            </w:tcBorders>
                          </w:tcPr>
                          <w:p w14:paraId="2F3FDCE9" w14:textId="6ABF35A3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1291" w:type="dxa"/>
                            <w:tcBorders>
                              <w:bottom w:val="single" w:sz="12" w:space="0" w:color="auto"/>
                            </w:tcBorders>
                          </w:tcPr>
                          <w:p w14:paraId="400AA52B" w14:textId="77777777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2</w:t>
                            </w:r>
                          </w:p>
                        </w:tc>
                        <w:tc>
                          <w:tcPr>
                            <w:tcW w:w="849" w:type="dxa"/>
                            <w:tcBorders>
                              <w:bottom w:val="single" w:sz="12" w:space="0" w:color="auto"/>
                            </w:tcBorders>
                          </w:tcPr>
                          <w:p w14:paraId="5D395782" w14:textId="26268D8D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  <w:r w:rsidRPr="00C8362A">
                              <w:rPr>
                                <w:color w:val="000000" w:themeColor="text1"/>
                                <w:sz w:val="20"/>
                              </w:rPr>
                              <w:t>2</w:t>
                            </w:r>
                          </w:p>
                        </w:tc>
                        <w:tc>
                          <w:tcPr>
                            <w:tcW w:w="845" w:type="dxa"/>
                            <w:tcBorders>
                              <w:bottom w:val="single" w:sz="12" w:space="0" w:color="auto"/>
                            </w:tcBorders>
                          </w:tcPr>
                          <w:p w14:paraId="6F25369D" w14:textId="5DA6A5F4" w:rsidR="00122566" w:rsidRPr="00C8362A" w:rsidRDefault="00122566" w:rsidP="001D2E25">
                            <w:pPr>
                              <w:spacing w:line="320" w:lineRule="atLeast"/>
                              <w:ind w:left="60" w:right="60"/>
                              <w:jc w:val="left"/>
                              <w:rPr>
                                <w:color w:val="000000" w:themeColor="text1"/>
                                <w:sz w:val="20"/>
                              </w:rPr>
                            </w:pPr>
                          </w:p>
                        </w:tc>
                      </w:tr>
                    </w:tbl>
                    <w:p w14:paraId="2F33D561" w14:textId="77777777" w:rsidR="00122566" w:rsidRPr="003803DD" w:rsidRDefault="00122566">
                      <w:pPr>
                        <w:rPr>
                          <w:lang w:val="fr-FR"/>
                        </w:rPr>
                      </w:pPr>
                    </w:p>
                  </w:txbxContent>
                </v:textbox>
                <w10:wrap type="square" anchorx="margin" anchory="margin"/>
              </v:shape>
            </w:pict>
          </mc:Fallback>
        </mc:AlternateContent>
      </w:r>
    </w:p>
    <w:tbl>
      <w:tblPr>
        <w:tblStyle w:val="Tableausimple21"/>
        <w:tblpPr w:leftFromText="141" w:rightFromText="141" w:vertAnchor="page" w:horzAnchor="margin" w:tblpY="2501"/>
        <w:tblW w:w="9214" w:type="dxa"/>
        <w:tblBorders>
          <w:top w:val="none" w:sz="0" w:space="0" w:color="auto"/>
          <w:bottom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129"/>
        <w:gridCol w:w="1423"/>
        <w:gridCol w:w="3402"/>
        <w:gridCol w:w="567"/>
        <w:gridCol w:w="709"/>
        <w:gridCol w:w="283"/>
        <w:gridCol w:w="992"/>
        <w:gridCol w:w="709"/>
      </w:tblGrid>
      <w:tr w:rsidR="003555FB" w:rsidRPr="008F1121" w14:paraId="51E71ADA" w14:textId="77777777" w:rsidTr="003555F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6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  <w:tcBorders>
              <w:top w:val="single" w:sz="12" w:space="0" w:color="auto"/>
              <w:bottom w:val="single" w:sz="12" w:space="0" w:color="auto"/>
            </w:tcBorders>
          </w:tcPr>
          <w:p w14:paraId="5A465D0E" w14:textId="77777777" w:rsidR="003555FB" w:rsidRPr="008F1121" w:rsidRDefault="003555FB" w:rsidP="001D2E25">
            <w:pPr>
              <w:rPr>
                <w:rFonts w:cs="Times New Roman"/>
              </w:rPr>
            </w:pPr>
            <w:r w:rsidRPr="008F1121">
              <w:rPr>
                <w:rFonts w:cs="Times New Roman"/>
              </w:rPr>
              <w:lastRenderedPageBreak/>
              <w:t>Targeted genes</w:t>
            </w:r>
          </w:p>
        </w:tc>
        <w:tc>
          <w:tcPr>
            <w:tcW w:w="1423" w:type="dxa"/>
            <w:tcBorders>
              <w:top w:val="single" w:sz="12" w:space="0" w:color="auto"/>
              <w:bottom w:val="single" w:sz="12" w:space="0" w:color="auto"/>
            </w:tcBorders>
          </w:tcPr>
          <w:p w14:paraId="586CC79D" w14:textId="77777777" w:rsidR="003555FB" w:rsidRPr="008F1121" w:rsidRDefault="003555FB" w:rsidP="001D2E25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8F1121">
              <w:rPr>
                <w:rFonts w:cs="Times New Roman"/>
              </w:rPr>
              <w:t>Primers names</w:t>
            </w:r>
          </w:p>
        </w:tc>
        <w:tc>
          <w:tcPr>
            <w:tcW w:w="3402" w:type="dxa"/>
            <w:tcBorders>
              <w:top w:val="single" w:sz="12" w:space="0" w:color="auto"/>
              <w:bottom w:val="single" w:sz="12" w:space="0" w:color="auto"/>
            </w:tcBorders>
          </w:tcPr>
          <w:p w14:paraId="6032B098" w14:textId="77777777" w:rsidR="003555FB" w:rsidRDefault="003555FB" w:rsidP="001E44D3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</w:p>
          <w:p w14:paraId="13AD99E7" w14:textId="77777777" w:rsidR="003555FB" w:rsidRPr="008F1121" w:rsidRDefault="003555FB" w:rsidP="001D2E25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8F1121">
              <w:rPr>
                <w:rFonts w:cs="Times New Roman"/>
              </w:rPr>
              <w:t>Sequence (5’-3’)</w:t>
            </w:r>
          </w:p>
        </w:tc>
        <w:tc>
          <w:tcPr>
            <w:tcW w:w="1276" w:type="dxa"/>
            <w:gridSpan w:val="2"/>
            <w:tcBorders>
              <w:top w:val="single" w:sz="12" w:space="0" w:color="auto"/>
              <w:bottom w:val="single" w:sz="12" w:space="0" w:color="auto"/>
            </w:tcBorders>
          </w:tcPr>
          <w:p w14:paraId="05F5EEDD" w14:textId="77777777" w:rsidR="003555FB" w:rsidRPr="008F1121" w:rsidRDefault="003555FB" w:rsidP="001D2E25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>
              <w:rPr>
                <w:rFonts w:cs="Times New Roman"/>
              </w:rPr>
              <w:t>Amplicon</w:t>
            </w:r>
            <w:r w:rsidRPr="008F1121">
              <w:rPr>
                <w:rFonts w:cs="Times New Roman"/>
              </w:rPr>
              <w:t xml:space="preserve"> size (bp)</w:t>
            </w:r>
          </w:p>
        </w:tc>
        <w:tc>
          <w:tcPr>
            <w:tcW w:w="1275" w:type="dxa"/>
            <w:gridSpan w:val="2"/>
            <w:tcBorders>
              <w:top w:val="single" w:sz="12" w:space="0" w:color="auto"/>
              <w:bottom w:val="single" w:sz="12" w:space="0" w:color="auto"/>
            </w:tcBorders>
          </w:tcPr>
          <w:p w14:paraId="46D953C0" w14:textId="77777777" w:rsidR="003555FB" w:rsidRPr="008F1121" w:rsidRDefault="003555FB" w:rsidP="001D2E25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lang w:val="en-US"/>
              </w:rPr>
            </w:pPr>
            <w:r w:rsidRPr="008F1121">
              <w:rPr>
                <w:rFonts w:cs="Times New Roman"/>
                <w:lang w:val="en-US"/>
              </w:rPr>
              <w:t>Annealing Temp.</w:t>
            </w:r>
          </w:p>
        </w:tc>
        <w:tc>
          <w:tcPr>
            <w:tcW w:w="709" w:type="dxa"/>
            <w:tcBorders>
              <w:top w:val="single" w:sz="12" w:space="0" w:color="auto"/>
              <w:bottom w:val="single" w:sz="12" w:space="0" w:color="auto"/>
            </w:tcBorders>
          </w:tcPr>
          <w:p w14:paraId="1A6EC0D2" w14:textId="77777777" w:rsidR="003555FB" w:rsidRPr="008F1121" w:rsidRDefault="003555FB" w:rsidP="001D2E25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lang w:val="en-US"/>
              </w:rPr>
            </w:pPr>
          </w:p>
          <w:p w14:paraId="25E80A7D" w14:textId="77777777" w:rsidR="003555FB" w:rsidRPr="008F1121" w:rsidRDefault="003555FB" w:rsidP="001E44D3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lang w:val="en-US"/>
              </w:rPr>
            </w:pPr>
            <w:r w:rsidRPr="008F1121">
              <w:rPr>
                <w:rFonts w:cs="Times New Roman"/>
                <w:lang w:val="en-US"/>
              </w:rPr>
              <w:t>Ref.</w:t>
            </w:r>
          </w:p>
        </w:tc>
      </w:tr>
      <w:tr w:rsidR="003555FB" w:rsidRPr="008F1121" w14:paraId="6E2A96BE" w14:textId="77777777" w:rsidTr="003555FB">
        <w:trPr>
          <w:trHeight w:val="71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  <w:tcBorders>
              <w:top w:val="single" w:sz="12" w:space="0" w:color="auto"/>
            </w:tcBorders>
          </w:tcPr>
          <w:p w14:paraId="29FDF4F0" w14:textId="77777777" w:rsidR="003555FB" w:rsidRPr="008F1121" w:rsidRDefault="003555FB" w:rsidP="001E44D3">
            <w:pPr>
              <w:rPr>
                <w:rFonts w:cs="Times New Roman"/>
              </w:rPr>
            </w:pPr>
            <w:proofErr w:type="spellStart"/>
            <w:r w:rsidRPr="008F1121">
              <w:rPr>
                <w:rFonts w:cs="Times New Roman"/>
                <w:i/>
              </w:rPr>
              <w:t>bla</w:t>
            </w:r>
            <w:r w:rsidRPr="008F1121">
              <w:rPr>
                <w:rFonts w:cs="Times New Roman"/>
                <w:vertAlign w:val="subscript"/>
              </w:rPr>
              <w:t>CTX</w:t>
            </w:r>
            <w:proofErr w:type="spellEnd"/>
            <w:r w:rsidRPr="008F1121">
              <w:rPr>
                <w:rFonts w:cs="Times New Roman"/>
                <w:vertAlign w:val="subscript"/>
              </w:rPr>
              <w:t>-M</w:t>
            </w:r>
          </w:p>
        </w:tc>
        <w:tc>
          <w:tcPr>
            <w:tcW w:w="1423" w:type="dxa"/>
            <w:tcBorders>
              <w:top w:val="single" w:sz="12" w:space="0" w:color="auto"/>
            </w:tcBorders>
          </w:tcPr>
          <w:p w14:paraId="0EAA6991" w14:textId="77777777" w:rsidR="003555FB" w:rsidRPr="008F1121" w:rsidRDefault="003555FB" w:rsidP="001E44D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8F1121">
              <w:rPr>
                <w:rFonts w:cs="Times New Roman"/>
              </w:rPr>
              <w:t>CTX-MU1</w:t>
            </w:r>
          </w:p>
          <w:p w14:paraId="3AA09301" w14:textId="77777777" w:rsidR="003555FB" w:rsidRPr="008F1121" w:rsidRDefault="003555FB" w:rsidP="001E44D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8F1121">
              <w:rPr>
                <w:rFonts w:cs="Times New Roman"/>
              </w:rPr>
              <w:t>CTX-MU2</w:t>
            </w:r>
          </w:p>
        </w:tc>
        <w:tc>
          <w:tcPr>
            <w:tcW w:w="3969" w:type="dxa"/>
            <w:gridSpan w:val="2"/>
            <w:tcBorders>
              <w:top w:val="single" w:sz="12" w:space="0" w:color="auto"/>
            </w:tcBorders>
          </w:tcPr>
          <w:p w14:paraId="3D345119" w14:textId="77777777" w:rsidR="003555FB" w:rsidRPr="008F1121" w:rsidRDefault="003555FB" w:rsidP="001E44D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8F1121">
              <w:rPr>
                <w:rFonts w:cs="Times New Roman"/>
              </w:rPr>
              <w:t>CGATGTGCAGTACCAGTAA</w:t>
            </w:r>
          </w:p>
          <w:p w14:paraId="1B180DB7" w14:textId="77777777" w:rsidR="003555FB" w:rsidRPr="008F1121" w:rsidRDefault="003555FB" w:rsidP="001E44D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8F1121">
              <w:rPr>
                <w:rFonts w:cs="Times New Roman"/>
              </w:rPr>
              <w:t>TTAGTGACCAGAATCAGCGG</w:t>
            </w:r>
          </w:p>
        </w:tc>
        <w:tc>
          <w:tcPr>
            <w:tcW w:w="992" w:type="dxa"/>
            <w:gridSpan w:val="2"/>
            <w:tcBorders>
              <w:top w:val="single" w:sz="12" w:space="0" w:color="auto"/>
            </w:tcBorders>
          </w:tcPr>
          <w:p w14:paraId="04D2F2F6" w14:textId="77777777" w:rsidR="003555FB" w:rsidRPr="008F1121" w:rsidRDefault="003555FB" w:rsidP="001E44D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8F1121">
              <w:rPr>
                <w:rFonts w:cs="Times New Roman"/>
              </w:rPr>
              <w:t xml:space="preserve">585 </w:t>
            </w:r>
          </w:p>
        </w:tc>
        <w:tc>
          <w:tcPr>
            <w:tcW w:w="992" w:type="dxa"/>
            <w:tcBorders>
              <w:top w:val="single" w:sz="12" w:space="0" w:color="auto"/>
            </w:tcBorders>
          </w:tcPr>
          <w:p w14:paraId="2BBF73CD" w14:textId="77777777" w:rsidR="003555FB" w:rsidRPr="008F1121" w:rsidRDefault="003555FB" w:rsidP="001E44D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8F1121">
              <w:rPr>
                <w:rFonts w:cs="Times New Roman"/>
              </w:rPr>
              <w:t>47</w:t>
            </w:r>
            <w:r>
              <w:rPr>
                <w:rFonts w:cs="Times New Roman"/>
              </w:rPr>
              <w:t xml:space="preserve"> </w:t>
            </w:r>
            <w:r w:rsidRPr="008F1121">
              <w:rPr>
                <w:rFonts w:cs="Times New Roman"/>
              </w:rPr>
              <w:t>°C</w:t>
            </w:r>
          </w:p>
        </w:tc>
        <w:tc>
          <w:tcPr>
            <w:tcW w:w="709" w:type="dxa"/>
            <w:tcBorders>
              <w:top w:val="single" w:sz="12" w:space="0" w:color="auto"/>
            </w:tcBorders>
          </w:tcPr>
          <w:p w14:paraId="6ACA4E4C" w14:textId="77777777" w:rsidR="003555FB" w:rsidRPr="008F1121" w:rsidRDefault="003555FB" w:rsidP="001E44D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8F1121">
              <w:rPr>
                <w:rFonts w:cs="Times New Roman"/>
              </w:rPr>
              <w:fldChar w:fldCharType="begin">
                <w:fldData xml:space="preserve">PEVuZE5vdGU+PENpdGU+PEF1dGhvcj5CYXRjaGVsb3I8L0F1dGhvcj48WWVhcj4yMDA1PC9ZZWFy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</w:fldData>
              </w:fldChar>
            </w:r>
            <w:r>
              <w:rPr>
                <w:rFonts w:cs="Times New Roman"/>
              </w:rPr>
              <w:instrText xml:space="preserve"> ADDIN EN.CITE </w:instrText>
            </w:r>
            <w:r>
              <w:rPr>
                <w:rFonts w:cs="Times New Roman"/>
              </w:rPr>
              <w:fldChar w:fldCharType="begin">
                <w:fldData xml:space="preserve">PEVuZE5vdGU+PENpdGU+PEF1dGhvcj5CYXRjaGVsb3I8L0F1dGhvcj48WWVhcj4yMDA1PC9ZZWFy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</w:fldData>
              </w:fldChar>
            </w:r>
            <w:r>
              <w:rPr>
                <w:rFonts w:cs="Times New Roman"/>
              </w:rPr>
              <w:instrText xml:space="preserve"> ADDIN EN.CITE.DATA </w:instrText>
            </w:r>
            <w:r>
              <w:rPr>
                <w:rFonts w:cs="Times New Roman"/>
              </w:rPr>
            </w:r>
            <w:r>
              <w:rPr>
                <w:rFonts w:cs="Times New Roman"/>
              </w:rPr>
              <w:fldChar w:fldCharType="end"/>
            </w:r>
            <w:r w:rsidRPr="008F1121">
              <w:rPr>
                <w:rFonts w:cs="Times New Roman"/>
              </w:rPr>
            </w:r>
            <w:r w:rsidRPr="008F1121">
              <w:rPr>
                <w:rFonts w:cs="Times New Roman"/>
              </w:rPr>
              <w:fldChar w:fldCharType="separate"/>
            </w:r>
            <w:r>
              <w:rPr>
                <w:rFonts w:cs="Times New Roman"/>
                <w:noProof/>
              </w:rPr>
              <w:t>[1]</w:t>
            </w:r>
            <w:r w:rsidRPr="008F1121">
              <w:rPr>
                <w:rFonts w:cs="Times New Roman"/>
              </w:rPr>
              <w:fldChar w:fldCharType="end"/>
            </w:r>
          </w:p>
        </w:tc>
      </w:tr>
      <w:tr w:rsidR="003555FB" w:rsidRPr="008F1121" w14:paraId="069AC06C" w14:textId="77777777" w:rsidTr="003555FB">
        <w:trPr>
          <w:trHeight w:val="6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72E5EED5" w14:textId="77777777" w:rsidR="003555FB" w:rsidRPr="008F1121" w:rsidRDefault="003555FB" w:rsidP="001E44D3">
            <w:pPr>
              <w:rPr>
                <w:rFonts w:cs="Times New Roman"/>
              </w:rPr>
            </w:pPr>
            <w:proofErr w:type="spellStart"/>
            <w:r w:rsidRPr="008F1121">
              <w:rPr>
                <w:rFonts w:cs="Times New Roman"/>
                <w:i/>
              </w:rPr>
              <w:t>bla</w:t>
            </w:r>
            <w:r w:rsidRPr="008F1121">
              <w:rPr>
                <w:rFonts w:cs="Times New Roman"/>
                <w:vertAlign w:val="subscript"/>
              </w:rPr>
              <w:t>TEM</w:t>
            </w:r>
            <w:proofErr w:type="spellEnd"/>
          </w:p>
        </w:tc>
        <w:tc>
          <w:tcPr>
            <w:tcW w:w="1423" w:type="dxa"/>
          </w:tcPr>
          <w:p w14:paraId="7A084C4C" w14:textId="77777777" w:rsidR="003555FB" w:rsidRPr="008F1121" w:rsidRDefault="003555FB" w:rsidP="001E44D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8F1121">
              <w:rPr>
                <w:rFonts w:cs="Times New Roman"/>
              </w:rPr>
              <w:t>TEM-F</w:t>
            </w:r>
          </w:p>
          <w:p w14:paraId="2B64079B" w14:textId="77777777" w:rsidR="003555FB" w:rsidRPr="008F1121" w:rsidRDefault="003555FB" w:rsidP="001E44D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8F1121">
              <w:rPr>
                <w:rFonts w:cs="Times New Roman"/>
              </w:rPr>
              <w:t>TEM-R</w:t>
            </w:r>
          </w:p>
        </w:tc>
        <w:tc>
          <w:tcPr>
            <w:tcW w:w="3969" w:type="dxa"/>
            <w:gridSpan w:val="2"/>
          </w:tcPr>
          <w:p w14:paraId="378492DC" w14:textId="77777777" w:rsidR="003555FB" w:rsidRPr="008F1121" w:rsidRDefault="003555FB" w:rsidP="001E44D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8F1121">
              <w:rPr>
                <w:rFonts w:cs="Times New Roman"/>
              </w:rPr>
              <w:t>CATTTCCGTGTCGCCCTTATTC</w:t>
            </w:r>
          </w:p>
          <w:p w14:paraId="7402DBAF" w14:textId="77777777" w:rsidR="003555FB" w:rsidRPr="008F1121" w:rsidRDefault="003555FB" w:rsidP="001E44D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8F1121">
              <w:rPr>
                <w:rFonts w:cs="Times New Roman"/>
              </w:rPr>
              <w:t>CCAATGCTTAATCAGTGAGGC</w:t>
            </w:r>
          </w:p>
        </w:tc>
        <w:tc>
          <w:tcPr>
            <w:tcW w:w="992" w:type="dxa"/>
            <w:gridSpan w:val="2"/>
          </w:tcPr>
          <w:p w14:paraId="2CB2B9A4" w14:textId="77777777" w:rsidR="003555FB" w:rsidRPr="008F1121" w:rsidRDefault="003555FB" w:rsidP="001E44D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8F1121">
              <w:rPr>
                <w:rFonts w:cs="Times New Roman"/>
              </w:rPr>
              <w:t xml:space="preserve">846 </w:t>
            </w:r>
          </w:p>
        </w:tc>
        <w:tc>
          <w:tcPr>
            <w:tcW w:w="992" w:type="dxa"/>
          </w:tcPr>
          <w:p w14:paraId="5F88A629" w14:textId="77777777" w:rsidR="003555FB" w:rsidRPr="008F1121" w:rsidRDefault="003555FB" w:rsidP="001E44D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8F1121">
              <w:rPr>
                <w:rFonts w:cs="Times New Roman"/>
              </w:rPr>
              <w:t>47</w:t>
            </w:r>
            <w:r>
              <w:rPr>
                <w:rFonts w:cs="Times New Roman"/>
              </w:rPr>
              <w:t xml:space="preserve"> </w:t>
            </w:r>
            <w:r w:rsidRPr="008F1121">
              <w:rPr>
                <w:rFonts w:cs="Times New Roman"/>
              </w:rPr>
              <w:t>°C</w:t>
            </w:r>
          </w:p>
        </w:tc>
        <w:tc>
          <w:tcPr>
            <w:tcW w:w="709" w:type="dxa"/>
          </w:tcPr>
          <w:p w14:paraId="185B6E14" w14:textId="77777777" w:rsidR="003555FB" w:rsidRPr="008F1121" w:rsidRDefault="003555FB" w:rsidP="001E44D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8F1121">
              <w:rPr>
                <w:rFonts w:cs="Times New Roman"/>
              </w:rPr>
              <w:fldChar w:fldCharType="begin">
                <w:fldData xml:space="preserve">PEVuZE5vdGU+PENpdGU+PEF1dGhvcj5TdHJhdcOfPC9BdXRob3I+PFllYXI+MjAxNTwvWWVhcj48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</w:fldData>
              </w:fldChar>
            </w:r>
            <w:r>
              <w:rPr>
                <w:rFonts w:cs="Times New Roman"/>
              </w:rPr>
              <w:instrText xml:space="preserve"> ADDIN EN.CITE </w:instrText>
            </w:r>
            <w:r>
              <w:rPr>
                <w:rFonts w:cs="Times New Roman"/>
              </w:rPr>
              <w:fldChar w:fldCharType="begin">
                <w:fldData xml:space="preserve">PEVuZE5vdGU+PENpdGU+PEF1dGhvcj5TdHJhdcOfPC9BdXRob3I+PFllYXI+MjAxNTwvWWVhcj48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</w:fldData>
              </w:fldChar>
            </w:r>
            <w:r>
              <w:rPr>
                <w:rFonts w:cs="Times New Roman"/>
              </w:rPr>
              <w:instrText xml:space="preserve"> ADDIN EN.CITE.DATA </w:instrText>
            </w:r>
            <w:r>
              <w:rPr>
                <w:rFonts w:cs="Times New Roman"/>
              </w:rPr>
            </w:r>
            <w:r>
              <w:rPr>
                <w:rFonts w:cs="Times New Roman"/>
              </w:rPr>
              <w:fldChar w:fldCharType="end"/>
            </w:r>
            <w:r w:rsidRPr="008F1121">
              <w:rPr>
                <w:rFonts w:cs="Times New Roman"/>
              </w:rPr>
            </w:r>
            <w:r w:rsidRPr="008F1121">
              <w:rPr>
                <w:rFonts w:cs="Times New Roman"/>
              </w:rPr>
              <w:fldChar w:fldCharType="separate"/>
            </w:r>
            <w:r>
              <w:rPr>
                <w:rFonts w:cs="Times New Roman"/>
                <w:noProof/>
              </w:rPr>
              <w:t>[2]</w:t>
            </w:r>
            <w:r w:rsidRPr="008F1121">
              <w:rPr>
                <w:rFonts w:cs="Times New Roman"/>
              </w:rPr>
              <w:fldChar w:fldCharType="end"/>
            </w:r>
          </w:p>
        </w:tc>
      </w:tr>
      <w:tr w:rsidR="003555FB" w:rsidRPr="008F1121" w14:paraId="5F4EB27B" w14:textId="77777777" w:rsidTr="003555FB">
        <w:trPr>
          <w:trHeight w:val="7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79D4A9D3" w14:textId="77777777" w:rsidR="003555FB" w:rsidRPr="008F1121" w:rsidRDefault="003555FB" w:rsidP="001E44D3">
            <w:pPr>
              <w:rPr>
                <w:rFonts w:cs="Times New Roman"/>
              </w:rPr>
            </w:pPr>
            <w:proofErr w:type="spellStart"/>
            <w:r w:rsidRPr="008F1121">
              <w:rPr>
                <w:rFonts w:cs="Times New Roman"/>
                <w:i/>
              </w:rPr>
              <w:t>bla</w:t>
            </w:r>
            <w:r w:rsidRPr="008F1121">
              <w:rPr>
                <w:rFonts w:cs="Times New Roman"/>
                <w:vertAlign w:val="subscript"/>
              </w:rPr>
              <w:t>SHV</w:t>
            </w:r>
            <w:proofErr w:type="spellEnd"/>
          </w:p>
        </w:tc>
        <w:tc>
          <w:tcPr>
            <w:tcW w:w="1423" w:type="dxa"/>
          </w:tcPr>
          <w:p w14:paraId="6E840580" w14:textId="77777777" w:rsidR="003555FB" w:rsidRPr="008F1121" w:rsidRDefault="003555FB" w:rsidP="001E44D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8F1121">
              <w:rPr>
                <w:rFonts w:cs="Times New Roman"/>
              </w:rPr>
              <w:t>SHV-F</w:t>
            </w:r>
          </w:p>
          <w:p w14:paraId="59D3F775" w14:textId="77777777" w:rsidR="003555FB" w:rsidRPr="008F1121" w:rsidRDefault="003555FB" w:rsidP="001E44D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8F1121">
              <w:rPr>
                <w:rFonts w:cs="Times New Roman"/>
              </w:rPr>
              <w:t>SHV-R</w:t>
            </w:r>
          </w:p>
        </w:tc>
        <w:tc>
          <w:tcPr>
            <w:tcW w:w="3969" w:type="dxa"/>
            <w:gridSpan w:val="2"/>
          </w:tcPr>
          <w:p w14:paraId="33C93C5D" w14:textId="77777777" w:rsidR="003555FB" w:rsidRPr="008F1121" w:rsidRDefault="003555FB" w:rsidP="001E44D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8F1121">
              <w:rPr>
                <w:rFonts w:cs="Times New Roman"/>
              </w:rPr>
              <w:t>AGCCGCTTGAGCAAATTAAAC</w:t>
            </w:r>
          </w:p>
          <w:p w14:paraId="4A1D9519" w14:textId="77777777" w:rsidR="003555FB" w:rsidRPr="008F1121" w:rsidRDefault="003555FB" w:rsidP="001E44D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8F1121">
              <w:rPr>
                <w:rFonts w:cs="Times New Roman"/>
              </w:rPr>
              <w:t>GTTGCCAGTGCTCGATCAGC</w:t>
            </w:r>
          </w:p>
        </w:tc>
        <w:tc>
          <w:tcPr>
            <w:tcW w:w="992" w:type="dxa"/>
            <w:gridSpan w:val="2"/>
          </w:tcPr>
          <w:p w14:paraId="6BEDCDB3" w14:textId="77777777" w:rsidR="003555FB" w:rsidRPr="008F1121" w:rsidRDefault="003555FB" w:rsidP="001E44D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8F1121">
              <w:rPr>
                <w:rFonts w:cs="Times New Roman"/>
              </w:rPr>
              <w:t>786</w:t>
            </w:r>
          </w:p>
        </w:tc>
        <w:tc>
          <w:tcPr>
            <w:tcW w:w="992" w:type="dxa"/>
          </w:tcPr>
          <w:p w14:paraId="1CF94244" w14:textId="77777777" w:rsidR="003555FB" w:rsidRPr="008F1121" w:rsidRDefault="003555FB" w:rsidP="001E44D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8F1121">
              <w:rPr>
                <w:rFonts w:cs="Times New Roman"/>
              </w:rPr>
              <w:t>58.8</w:t>
            </w:r>
            <w:r>
              <w:rPr>
                <w:rFonts w:cs="Times New Roman"/>
              </w:rPr>
              <w:t xml:space="preserve"> </w:t>
            </w:r>
            <w:r w:rsidRPr="008F1121">
              <w:rPr>
                <w:rFonts w:cs="Times New Roman"/>
              </w:rPr>
              <w:t>°C</w:t>
            </w:r>
          </w:p>
        </w:tc>
        <w:tc>
          <w:tcPr>
            <w:tcW w:w="709" w:type="dxa"/>
          </w:tcPr>
          <w:p w14:paraId="216FF675" w14:textId="77777777" w:rsidR="003555FB" w:rsidRPr="008F1121" w:rsidRDefault="003555FB" w:rsidP="001E44D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8F1121">
              <w:rPr>
                <w:rFonts w:cs="Times New Roman"/>
              </w:rPr>
              <w:fldChar w:fldCharType="begin">
                <w:fldData xml:space="preserve">PEVuZE5vdGU+PENpdGU+PEF1dGhvcj5TdHJhdcOfPC9BdXRob3I+PFllYXI+MjAxNTwvWWVhcj48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</w:fldData>
              </w:fldChar>
            </w:r>
            <w:r>
              <w:rPr>
                <w:rFonts w:cs="Times New Roman"/>
              </w:rPr>
              <w:instrText xml:space="preserve"> ADDIN EN.CITE </w:instrText>
            </w:r>
            <w:r>
              <w:rPr>
                <w:rFonts w:cs="Times New Roman"/>
              </w:rPr>
              <w:fldChar w:fldCharType="begin">
                <w:fldData xml:space="preserve">PEVuZE5vdGU+PENpdGU+PEF1dGhvcj5TdHJhdcOfPC9BdXRob3I+PFllYXI+MjAxNTwvWWVhcj48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</w:fldData>
              </w:fldChar>
            </w:r>
            <w:r>
              <w:rPr>
                <w:rFonts w:cs="Times New Roman"/>
              </w:rPr>
              <w:instrText xml:space="preserve"> ADDIN EN.CITE.DATA </w:instrText>
            </w:r>
            <w:r>
              <w:rPr>
                <w:rFonts w:cs="Times New Roman"/>
              </w:rPr>
            </w:r>
            <w:r>
              <w:rPr>
                <w:rFonts w:cs="Times New Roman"/>
              </w:rPr>
              <w:fldChar w:fldCharType="end"/>
            </w:r>
            <w:r w:rsidRPr="008F1121">
              <w:rPr>
                <w:rFonts w:cs="Times New Roman"/>
              </w:rPr>
            </w:r>
            <w:r w:rsidRPr="008F1121">
              <w:rPr>
                <w:rFonts w:cs="Times New Roman"/>
              </w:rPr>
              <w:fldChar w:fldCharType="separate"/>
            </w:r>
            <w:r>
              <w:rPr>
                <w:rFonts w:cs="Times New Roman"/>
                <w:noProof/>
              </w:rPr>
              <w:t>[2]</w:t>
            </w:r>
            <w:r w:rsidRPr="008F1121">
              <w:rPr>
                <w:rFonts w:cs="Times New Roman"/>
              </w:rPr>
              <w:fldChar w:fldCharType="end"/>
            </w:r>
          </w:p>
        </w:tc>
      </w:tr>
      <w:tr w:rsidR="003555FB" w:rsidRPr="008F1121" w14:paraId="3AF96A6F" w14:textId="77777777" w:rsidTr="003555FB">
        <w:trPr>
          <w:trHeight w:val="7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6921F990" w14:textId="77777777" w:rsidR="003555FB" w:rsidRPr="008F1121" w:rsidRDefault="003555FB" w:rsidP="001E44D3">
            <w:pPr>
              <w:rPr>
                <w:rFonts w:cs="Times New Roman"/>
                <w:i/>
              </w:rPr>
            </w:pPr>
            <w:proofErr w:type="spellStart"/>
            <w:r w:rsidRPr="008F1121">
              <w:rPr>
                <w:rFonts w:cs="Times New Roman"/>
                <w:i/>
              </w:rPr>
              <w:t>qnr</w:t>
            </w:r>
            <w:r w:rsidRPr="006D58D6">
              <w:rPr>
                <w:rFonts w:cs="Times New Roman"/>
              </w:rPr>
              <w:t>A</w:t>
            </w:r>
            <w:proofErr w:type="spellEnd"/>
          </w:p>
        </w:tc>
        <w:tc>
          <w:tcPr>
            <w:tcW w:w="1423" w:type="dxa"/>
          </w:tcPr>
          <w:p w14:paraId="57700432" w14:textId="77777777" w:rsidR="003555FB" w:rsidRPr="008F1121" w:rsidRDefault="003555FB" w:rsidP="001E44D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proofErr w:type="spellStart"/>
            <w:r w:rsidRPr="008F1121">
              <w:rPr>
                <w:rFonts w:cs="Times New Roman"/>
                <w:i/>
              </w:rPr>
              <w:t>qnrA</w:t>
            </w:r>
            <w:proofErr w:type="spellEnd"/>
            <w:r w:rsidRPr="008F1121">
              <w:rPr>
                <w:rFonts w:cs="Times New Roman"/>
              </w:rPr>
              <w:t>-F</w:t>
            </w:r>
          </w:p>
          <w:p w14:paraId="7F5DC7CE" w14:textId="77777777" w:rsidR="003555FB" w:rsidRPr="008F1121" w:rsidRDefault="003555FB" w:rsidP="001E44D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proofErr w:type="spellStart"/>
            <w:r w:rsidRPr="008F1121">
              <w:rPr>
                <w:rFonts w:cs="Times New Roman"/>
                <w:i/>
              </w:rPr>
              <w:t>qnrA</w:t>
            </w:r>
            <w:proofErr w:type="spellEnd"/>
            <w:r w:rsidRPr="008F1121">
              <w:rPr>
                <w:rFonts w:cs="Times New Roman"/>
              </w:rPr>
              <w:t xml:space="preserve"> -R</w:t>
            </w:r>
          </w:p>
        </w:tc>
        <w:tc>
          <w:tcPr>
            <w:tcW w:w="3969" w:type="dxa"/>
            <w:gridSpan w:val="2"/>
          </w:tcPr>
          <w:p w14:paraId="4BC71B47" w14:textId="77777777" w:rsidR="003555FB" w:rsidRPr="008F1121" w:rsidRDefault="003555FB" w:rsidP="001E44D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8F1121">
              <w:rPr>
                <w:rFonts w:cs="Times New Roman"/>
              </w:rPr>
              <w:t>ATTTCTCACGCCAGGATTTG</w:t>
            </w:r>
          </w:p>
          <w:p w14:paraId="306E4CEF" w14:textId="77777777" w:rsidR="003555FB" w:rsidRPr="008F1121" w:rsidRDefault="003555FB" w:rsidP="001E44D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8F1121">
              <w:rPr>
                <w:rFonts w:cs="Times New Roman"/>
              </w:rPr>
              <w:t>GATCGGCAAAGGTTAGGTCA</w:t>
            </w:r>
          </w:p>
        </w:tc>
        <w:tc>
          <w:tcPr>
            <w:tcW w:w="992" w:type="dxa"/>
            <w:gridSpan w:val="2"/>
          </w:tcPr>
          <w:p w14:paraId="128A3402" w14:textId="77777777" w:rsidR="003555FB" w:rsidRPr="008F1121" w:rsidRDefault="003555FB" w:rsidP="001E44D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8F1121">
              <w:rPr>
                <w:rFonts w:cs="Times New Roman"/>
              </w:rPr>
              <w:t>516</w:t>
            </w:r>
          </w:p>
        </w:tc>
        <w:tc>
          <w:tcPr>
            <w:tcW w:w="992" w:type="dxa"/>
          </w:tcPr>
          <w:p w14:paraId="5AF9F9A1" w14:textId="77777777" w:rsidR="003555FB" w:rsidRPr="008F1121" w:rsidRDefault="003555FB" w:rsidP="001E44D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8F1121">
              <w:rPr>
                <w:rFonts w:cs="Times New Roman"/>
              </w:rPr>
              <w:t>55</w:t>
            </w:r>
            <w:r>
              <w:rPr>
                <w:rFonts w:cs="Times New Roman"/>
              </w:rPr>
              <w:t xml:space="preserve"> </w:t>
            </w:r>
            <w:r w:rsidRPr="008F1121">
              <w:rPr>
                <w:rFonts w:cs="Times New Roman"/>
              </w:rPr>
              <w:t>°C</w:t>
            </w:r>
          </w:p>
        </w:tc>
        <w:tc>
          <w:tcPr>
            <w:tcW w:w="709" w:type="dxa"/>
          </w:tcPr>
          <w:p w14:paraId="42EA8B93" w14:textId="77777777" w:rsidR="003555FB" w:rsidRPr="008F1121" w:rsidRDefault="003555FB" w:rsidP="001E44D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8F1121">
              <w:rPr>
                <w:rFonts w:cs="Times New Roman"/>
              </w:rPr>
              <w:fldChar w:fldCharType="begin">
                <w:fldData xml:space="preserve">PEVuZE5vdGU+PENpdGU+PEF1dGhvcj5Sb2JpY3NlazwvQXV0aG9yPjxZZWFyPjIwMDY8L1llYXI+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</w:fldData>
              </w:fldChar>
            </w:r>
            <w:r>
              <w:rPr>
                <w:rFonts w:cs="Times New Roman"/>
              </w:rPr>
              <w:instrText xml:space="preserve"> ADDIN EN.CITE </w:instrText>
            </w:r>
            <w:r>
              <w:rPr>
                <w:rFonts w:cs="Times New Roman"/>
              </w:rPr>
              <w:fldChar w:fldCharType="begin">
                <w:fldData xml:space="preserve">PEVuZE5vdGU+PENpdGU+PEF1dGhvcj5Sb2JpY3NlazwvQXV0aG9yPjxZZWFyPjIwMDY8L1llYXI+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</w:fldData>
              </w:fldChar>
            </w:r>
            <w:r>
              <w:rPr>
                <w:rFonts w:cs="Times New Roman"/>
              </w:rPr>
              <w:instrText xml:space="preserve"> ADDIN EN.CITE.DATA </w:instrText>
            </w:r>
            <w:r>
              <w:rPr>
                <w:rFonts w:cs="Times New Roman"/>
              </w:rPr>
            </w:r>
            <w:r>
              <w:rPr>
                <w:rFonts w:cs="Times New Roman"/>
              </w:rPr>
              <w:fldChar w:fldCharType="end"/>
            </w:r>
            <w:r w:rsidRPr="008F1121">
              <w:rPr>
                <w:rFonts w:cs="Times New Roman"/>
              </w:rPr>
            </w:r>
            <w:r w:rsidRPr="008F1121">
              <w:rPr>
                <w:rFonts w:cs="Times New Roman"/>
              </w:rPr>
              <w:fldChar w:fldCharType="separate"/>
            </w:r>
            <w:r>
              <w:rPr>
                <w:rFonts w:cs="Times New Roman"/>
                <w:noProof/>
              </w:rPr>
              <w:t>[3]</w:t>
            </w:r>
            <w:r w:rsidRPr="008F1121">
              <w:rPr>
                <w:rFonts w:cs="Times New Roman"/>
              </w:rPr>
              <w:fldChar w:fldCharType="end"/>
            </w:r>
          </w:p>
        </w:tc>
      </w:tr>
      <w:tr w:rsidR="003555FB" w:rsidRPr="008F1121" w14:paraId="36F5C39B" w14:textId="77777777" w:rsidTr="003555FB">
        <w:trPr>
          <w:trHeight w:val="7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0D74EA9C" w14:textId="77777777" w:rsidR="003555FB" w:rsidRPr="008F1121" w:rsidRDefault="003555FB" w:rsidP="001E44D3">
            <w:pPr>
              <w:rPr>
                <w:rFonts w:cs="Times New Roman"/>
                <w:i/>
              </w:rPr>
            </w:pPr>
            <w:proofErr w:type="spellStart"/>
            <w:r w:rsidRPr="008F1121">
              <w:rPr>
                <w:rFonts w:cs="Times New Roman"/>
                <w:i/>
              </w:rPr>
              <w:t>qnr</w:t>
            </w:r>
            <w:r w:rsidRPr="006D58D6">
              <w:rPr>
                <w:rFonts w:cs="Times New Roman"/>
              </w:rPr>
              <w:t>B</w:t>
            </w:r>
            <w:proofErr w:type="spellEnd"/>
          </w:p>
        </w:tc>
        <w:tc>
          <w:tcPr>
            <w:tcW w:w="1423" w:type="dxa"/>
          </w:tcPr>
          <w:p w14:paraId="595924AF" w14:textId="77777777" w:rsidR="003555FB" w:rsidRPr="008F1121" w:rsidRDefault="003555FB" w:rsidP="001E44D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proofErr w:type="spellStart"/>
            <w:r w:rsidRPr="008F1121">
              <w:rPr>
                <w:rFonts w:cs="Times New Roman"/>
                <w:i/>
              </w:rPr>
              <w:t>qnr</w:t>
            </w:r>
            <w:r w:rsidRPr="008F1121">
              <w:rPr>
                <w:rFonts w:cs="Times New Roman"/>
              </w:rPr>
              <w:t>B</w:t>
            </w:r>
            <w:proofErr w:type="spellEnd"/>
            <w:r w:rsidRPr="008F1121">
              <w:rPr>
                <w:rFonts w:cs="Times New Roman"/>
              </w:rPr>
              <w:t>-F</w:t>
            </w:r>
          </w:p>
          <w:p w14:paraId="4BE12863" w14:textId="77777777" w:rsidR="003555FB" w:rsidRPr="008F1121" w:rsidRDefault="003555FB" w:rsidP="001E44D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i/>
              </w:rPr>
            </w:pPr>
            <w:proofErr w:type="spellStart"/>
            <w:r w:rsidRPr="008F1121">
              <w:rPr>
                <w:rFonts w:cs="Times New Roman"/>
                <w:i/>
              </w:rPr>
              <w:t>qnr</w:t>
            </w:r>
            <w:r w:rsidRPr="008F1121">
              <w:rPr>
                <w:rFonts w:cs="Times New Roman"/>
              </w:rPr>
              <w:t>B</w:t>
            </w:r>
            <w:proofErr w:type="spellEnd"/>
            <w:r w:rsidRPr="008F1121">
              <w:rPr>
                <w:rFonts w:cs="Times New Roman"/>
              </w:rPr>
              <w:t xml:space="preserve"> -R</w:t>
            </w:r>
          </w:p>
        </w:tc>
        <w:tc>
          <w:tcPr>
            <w:tcW w:w="3969" w:type="dxa"/>
            <w:gridSpan w:val="2"/>
          </w:tcPr>
          <w:p w14:paraId="17D73D80" w14:textId="77777777" w:rsidR="003555FB" w:rsidRPr="008F1121" w:rsidRDefault="003555FB" w:rsidP="001E44D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8F1121">
              <w:rPr>
                <w:rFonts w:cs="Times New Roman"/>
              </w:rPr>
              <w:t>GATCGTGAAAGCCAGAAAGG</w:t>
            </w:r>
          </w:p>
          <w:p w14:paraId="375F21AE" w14:textId="77777777" w:rsidR="003555FB" w:rsidRPr="008F1121" w:rsidRDefault="003555FB" w:rsidP="001E44D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8F1121">
              <w:rPr>
                <w:rFonts w:cs="Times New Roman"/>
              </w:rPr>
              <w:t>ACGATGCCTGGTAGTTGTCC</w:t>
            </w:r>
          </w:p>
        </w:tc>
        <w:tc>
          <w:tcPr>
            <w:tcW w:w="992" w:type="dxa"/>
            <w:gridSpan w:val="2"/>
          </w:tcPr>
          <w:p w14:paraId="579BE34E" w14:textId="77777777" w:rsidR="003555FB" w:rsidRPr="008F1121" w:rsidRDefault="003555FB" w:rsidP="001E44D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8F1121">
              <w:rPr>
                <w:rFonts w:cs="Times New Roman"/>
              </w:rPr>
              <w:t>469</w:t>
            </w:r>
          </w:p>
        </w:tc>
        <w:tc>
          <w:tcPr>
            <w:tcW w:w="992" w:type="dxa"/>
          </w:tcPr>
          <w:p w14:paraId="126C1209" w14:textId="77777777" w:rsidR="003555FB" w:rsidRPr="008F1121" w:rsidRDefault="003555FB" w:rsidP="001E44D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8F1121">
              <w:rPr>
                <w:rFonts w:cs="Times New Roman"/>
              </w:rPr>
              <w:t>55</w:t>
            </w:r>
            <w:r>
              <w:rPr>
                <w:rFonts w:cs="Times New Roman"/>
              </w:rPr>
              <w:t xml:space="preserve"> </w:t>
            </w:r>
            <w:r w:rsidRPr="008F1121">
              <w:rPr>
                <w:rFonts w:cs="Times New Roman"/>
              </w:rPr>
              <w:t>°C</w:t>
            </w:r>
          </w:p>
        </w:tc>
        <w:tc>
          <w:tcPr>
            <w:tcW w:w="709" w:type="dxa"/>
          </w:tcPr>
          <w:p w14:paraId="56FCAFEC" w14:textId="77777777" w:rsidR="003555FB" w:rsidRPr="008F1121" w:rsidRDefault="003555FB" w:rsidP="001E44D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lang w:val="fr-FR"/>
              </w:rPr>
            </w:pPr>
            <w:r w:rsidRPr="008F1121">
              <w:rPr>
                <w:rFonts w:cs="Times New Roman"/>
              </w:rPr>
              <w:fldChar w:fldCharType="begin">
                <w:fldData xml:space="preserve">PEVuZE5vdGU+PENpdGU+PEF1dGhvcj5Sb2JpY3NlazwvQXV0aG9yPjxZZWFyPjIwMDY8L1llYXI+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</w:fldData>
              </w:fldChar>
            </w:r>
            <w:r>
              <w:rPr>
                <w:rFonts w:cs="Times New Roman"/>
              </w:rPr>
              <w:instrText xml:space="preserve"> ADDIN EN.CITE </w:instrText>
            </w:r>
            <w:r>
              <w:rPr>
                <w:rFonts w:cs="Times New Roman"/>
              </w:rPr>
              <w:fldChar w:fldCharType="begin">
                <w:fldData xml:space="preserve">PEVuZE5vdGU+PENpdGU+PEF1dGhvcj5Sb2JpY3NlazwvQXV0aG9yPjxZZWFyPjIwMDY8L1llYXI+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</w:fldData>
              </w:fldChar>
            </w:r>
            <w:r>
              <w:rPr>
                <w:rFonts w:cs="Times New Roman"/>
              </w:rPr>
              <w:instrText xml:space="preserve"> ADDIN EN.CITE.DATA </w:instrText>
            </w:r>
            <w:r>
              <w:rPr>
                <w:rFonts w:cs="Times New Roman"/>
              </w:rPr>
            </w:r>
            <w:r>
              <w:rPr>
                <w:rFonts w:cs="Times New Roman"/>
              </w:rPr>
              <w:fldChar w:fldCharType="end"/>
            </w:r>
            <w:r w:rsidRPr="008F1121">
              <w:rPr>
                <w:rFonts w:cs="Times New Roman"/>
              </w:rPr>
            </w:r>
            <w:r w:rsidRPr="008F1121">
              <w:rPr>
                <w:rFonts w:cs="Times New Roman"/>
              </w:rPr>
              <w:fldChar w:fldCharType="separate"/>
            </w:r>
            <w:r>
              <w:rPr>
                <w:rFonts w:cs="Times New Roman"/>
                <w:noProof/>
              </w:rPr>
              <w:t>[3]</w:t>
            </w:r>
            <w:r w:rsidRPr="008F1121">
              <w:rPr>
                <w:rFonts w:cs="Times New Roman"/>
              </w:rPr>
              <w:fldChar w:fldCharType="end"/>
            </w:r>
          </w:p>
        </w:tc>
      </w:tr>
      <w:tr w:rsidR="003555FB" w:rsidRPr="008F1121" w14:paraId="4B213E3D" w14:textId="77777777" w:rsidTr="003555FB">
        <w:trPr>
          <w:trHeight w:val="7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0D5DE71B" w14:textId="77777777" w:rsidR="003555FB" w:rsidRPr="008F1121" w:rsidRDefault="003555FB" w:rsidP="001E44D3">
            <w:pPr>
              <w:rPr>
                <w:rFonts w:cs="Times New Roman"/>
                <w:i/>
              </w:rPr>
            </w:pPr>
            <w:proofErr w:type="spellStart"/>
            <w:r w:rsidRPr="008F1121">
              <w:rPr>
                <w:rFonts w:cs="Times New Roman"/>
                <w:i/>
              </w:rPr>
              <w:t>qnr</w:t>
            </w:r>
            <w:r w:rsidRPr="006D58D6">
              <w:rPr>
                <w:rFonts w:cs="Times New Roman"/>
              </w:rPr>
              <w:t>S</w:t>
            </w:r>
            <w:proofErr w:type="spellEnd"/>
          </w:p>
        </w:tc>
        <w:tc>
          <w:tcPr>
            <w:tcW w:w="1423" w:type="dxa"/>
          </w:tcPr>
          <w:p w14:paraId="6677A975" w14:textId="77777777" w:rsidR="003555FB" w:rsidRPr="008F1121" w:rsidRDefault="003555FB" w:rsidP="001E44D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proofErr w:type="spellStart"/>
            <w:r w:rsidRPr="008F1121">
              <w:rPr>
                <w:rFonts w:cs="Times New Roman"/>
                <w:i/>
              </w:rPr>
              <w:t>qnr</w:t>
            </w:r>
            <w:r w:rsidRPr="008F1121">
              <w:rPr>
                <w:rFonts w:cs="Times New Roman"/>
              </w:rPr>
              <w:t>S</w:t>
            </w:r>
            <w:proofErr w:type="spellEnd"/>
            <w:r w:rsidRPr="008F1121">
              <w:rPr>
                <w:rFonts w:cs="Times New Roman"/>
              </w:rPr>
              <w:t>-F</w:t>
            </w:r>
          </w:p>
          <w:p w14:paraId="17ACE59E" w14:textId="77777777" w:rsidR="003555FB" w:rsidRPr="008F1121" w:rsidRDefault="003555FB" w:rsidP="001E44D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proofErr w:type="spellStart"/>
            <w:r w:rsidRPr="008F1121">
              <w:rPr>
                <w:rFonts w:cs="Times New Roman"/>
                <w:i/>
              </w:rPr>
              <w:t>qnr</w:t>
            </w:r>
            <w:r w:rsidRPr="008F1121">
              <w:rPr>
                <w:rFonts w:cs="Times New Roman"/>
              </w:rPr>
              <w:t>S</w:t>
            </w:r>
            <w:proofErr w:type="spellEnd"/>
            <w:r w:rsidRPr="008F1121">
              <w:rPr>
                <w:rFonts w:cs="Times New Roman"/>
              </w:rPr>
              <w:t xml:space="preserve"> -R</w:t>
            </w:r>
          </w:p>
        </w:tc>
        <w:tc>
          <w:tcPr>
            <w:tcW w:w="3969" w:type="dxa"/>
            <w:gridSpan w:val="2"/>
          </w:tcPr>
          <w:p w14:paraId="5EF19864" w14:textId="77777777" w:rsidR="003555FB" w:rsidRPr="008F1121" w:rsidRDefault="003555FB" w:rsidP="001E44D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8F1121">
              <w:rPr>
                <w:rFonts w:cs="Times New Roman"/>
              </w:rPr>
              <w:t>ACGACATTCGTCAACTGCAA</w:t>
            </w:r>
          </w:p>
          <w:p w14:paraId="757024CB" w14:textId="77777777" w:rsidR="003555FB" w:rsidRPr="008F1121" w:rsidRDefault="003555FB" w:rsidP="001E44D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8F1121">
              <w:rPr>
                <w:rFonts w:cs="Times New Roman"/>
              </w:rPr>
              <w:t>TAAATTGGCACCCTGTAGGC</w:t>
            </w:r>
          </w:p>
        </w:tc>
        <w:tc>
          <w:tcPr>
            <w:tcW w:w="992" w:type="dxa"/>
            <w:gridSpan w:val="2"/>
          </w:tcPr>
          <w:p w14:paraId="6A40723C" w14:textId="77777777" w:rsidR="003555FB" w:rsidRPr="008F1121" w:rsidRDefault="003555FB" w:rsidP="001E44D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8F1121">
              <w:rPr>
                <w:rFonts w:cs="Times New Roman"/>
              </w:rPr>
              <w:t>417</w:t>
            </w:r>
          </w:p>
        </w:tc>
        <w:tc>
          <w:tcPr>
            <w:tcW w:w="992" w:type="dxa"/>
          </w:tcPr>
          <w:p w14:paraId="456B569E" w14:textId="77777777" w:rsidR="003555FB" w:rsidRPr="008F1121" w:rsidRDefault="003555FB" w:rsidP="001E44D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8F1121">
              <w:rPr>
                <w:rFonts w:cs="Times New Roman"/>
              </w:rPr>
              <w:t>55</w:t>
            </w:r>
            <w:r>
              <w:rPr>
                <w:rFonts w:cs="Times New Roman"/>
              </w:rPr>
              <w:t xml:space="preserve"> </w:t>
            </w:r>
            <w:r w:rsidRPr="008F1121">
              <w:rPr>
                <w:rFonts w:cs="Times New Roman"/>
              </w:rPr>
              <w:t>°C</w:t>
            </w:r>
          </w:p>
        </w:tc>
        <w:tc>
          <w:tcPr>
            <w:tcW w:w="709" w:type="dxa"/>
          </w:tcPr>
          <w:p w14:paraId="41E6B7AD" w14:textId="77777777" w:rsidR="003555FB" w:rsidRPr="008F1121" w:rsidRDefault="003555FB" w:rsidP="001E44D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lang w:val="fr-FR"/>
              </w:rPr>
            </w:pPr>
            <w:r w:rsidRPr="008F1121">
              <w:rPr>
                <w:rFonts w:cs="Times New Roman"/>
              </w:rPr>
              <w:fldChar w:fldCharType="begin">
                <w:fldData xml:space="preserve">PEVuZE5vdGU+PENpdGU+PEF1dGhvcj5Sb2JpY3NlazwvQXV0aG9yPjxZZWFyPjIwMDY8L1llYXI+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</w:fldData>
              </w:fldChar>
            </w:r>
            <w:r>
              <w:rPr>
                <w:rFonts w:cs="Times New Roman"/>
              </w:rPr>
              <w:instrText xml:space="preserve"> ADDIN EN.CITE </w:instrText>
            </w:r>
            <w:r>
              <w:rPr>
                <w:rFonts w:cs="Times New Roman"/>
              </w:rPr>
              <w:fldChar w:fldCharType="begin">
                <w:fldData xml:space="preserve">PEVuZE5vdGU+PENpdGU+PEF1dGhvcj5Sb2JpY3NlazwvQXV0aG9yPjxZZWFyPjIwMDY8L1llYXI+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</w:fldData>
              </w:fldChar>
            </w:r>
            <w:r>
              <w:rPr>
                <w:rFonts w:cs="Times New Roman"/>
              </w:rPr>
              <w:instrText xml:space="preserve"> ADDIN EN.CITE.DATA </w:instrText>
            </w:r>
            <w:r>
              <w:rPr>
                <w:rFonts w:cs="Times New Roman"/>
              </w:rPr>
            </w:r>
            <w:r>
              <w:rPr>
                <w:rFonts w:cs="Times New Roman"/>
              </w:rPr>
              <w:fldChar w:fldCharType="end"/>
            </w:r>
            <w:r w:rsidRPr="008F1121">
              <w:rPr>
                <w:rFonts w:cs="Times New Roman"/>
              </w:rPr>
            </w:r>
            <w:r w:rsidRPr="008F1121">
              <w:rPr>
                <w:rFonts w:cs="Times New Roman"/>
              </w:rPr>
              <w:fldChar w:fldCharType="separate"/>
            </w:r>
            <w:r>
              <w:rPr>
                <w:rFonts w:cs="Times New Roman"/>
                <w:noProof/>
              </w:rPr>
              <w:t>[3]</w:t>
            </w:r>
            <w:r w:rsidRPr="008F1121">
              <w:rPr>
                <w:rFonts w:cs="Times New Roman"/>
              </w:rPr>
              <w:fldChar w:fldCharType="end"/>
            </w:r>
          </w:p>
        </w:tc>
      </w:tr>
      <w:tr w:rsidR="003555FB" w:rsidRPr="008F1121" w14:paraId="644F7006" w14:textId="77777777" w:rsidTr="003555FB">
        <w:trPr>
          <w:trHeight w:val="7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555D948F" w14:textId="77777777" w:rsidR="003555FB" w:rsidRPr="008F1121" w:rsidRDefault="003555FB" w:rsidP="001E44D3">
            <w:pPr>
              <w:rPr>
                <w:rFonts w:cs="Times New Roman"/>
                <w:i/>
              </w:rPr>
            </w:pPr>
            <w:proofErr w:type="spellStart"/>
            <w:proofErr w:type="gramStart"/>
            <w:r w:rsidRPr="008F1121">
              <w:rPr>
                <w:rFonts w:cs="Times New Roman"/>
                <w:i/>
              </w:rPr>
              <w:t>aac</w:t>
            </w:r>
            <w:proofErr w:type="spellEnd"/>
            <w:r w:rsidRPr="008F1121">
              <w:rPr>
                <w:rFonts w:cs="Times New Roman"/>
                <w:i/>
              </w:rPr>
              <w:t>(</w:t>
            </w:r>
            <w:proofErr w:type="gramEnd"/>
            <w:r w:rsidRPr="008F1121">
              <w:rPr>
                <w:rFonts w:cs="Times New Roman"/>
                <w:i/>
              </w:rPr>
              <w:t>6')-</w:t>
            </w:r>
            <w:proofErr w:type="spellStart"/>
            <w:r w:rsidRPr="008F1121">
              <w:rPr>
                <w:rFonts w:cs="Times New Roman"/>
                <w:i/>
              </w:rPr>
              <w:t>Ib</w:t>
            </w:r>
            <w:r>
              <w:rPr>
                <w:rFonts w:cs="Times New Roman"/>
                <w:i/>
              </w:rPr>
              <w:t>-cr</w:t>
            </w:r>
            <w:proofErr w:type="spellEnd"/>
          </w:p>
        </w:tc>
        <w:tc>
          <w:tcPr>
            <w:tcW w:w="1423" w:type="dxa"/>
          </w:tcPr>
          <w:p w14:paraId="02190918" w14:textId="77777777" w:rsidR="003555FB" w:rsidRPr="008F1121" w:rsidRDefault="003555FB" w:rsidP="001E44D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proofErr w:type="spellStart"/>
            <w:proofErr w:type="gramStart"/>
            <w:r w:rsidRPr="008F1121">
              <w:rPr>
                <w:rFonts w:cs="Times New Roman"/>
                <w:i/>
              </w:rPr>
              <w:t>aac</w:t>
            </w:r>
            <w:proofErr w:type="spellEnd"/>
            <w:r w:rsidRPr="008F1121">
              <w:rPr>
                <w:rFonts w:cs="Times New Roman"/>
                <w:i/>
              </w:rPr>
              <w:t>(</w:t>
            </w:r>
            <w:proofErr w:type="gramEnd"/>
            <w:r w:rsidRPr="008F1121">
              <w:rPr>
                <w:rFonts w:cs="Times New Roman"/>
                <w:i/>
              </w:rPr>
              <w:t>6')-</w:t>
            </w:r>
            <w:proofErr w:type="spellStart"/>
            <w:r w:rsidRPr="008F1121">
              <w:rPr>
                <w:rFonts w:cs="Times New Roman"/>
                <w:i/>
              </w:rPr>
              <w:t>Ib</w:t>
            </w:r>
            <w:proofErr w:type="spellEnd"/>
            <w:r w:rsidRPr="008F1121">
              <w:rPr>
                <w:rFonts w:cs="Times New Roman"/>
                <w:i/>
              </w:rPr>
              <w:t>-</w:t>
            </w:r>
            <w:r w:rsidRPr="008F1121">
              <w:rPr>
                <w:rFonts w:cs="Times New Roman"/>
              </w:rPr>
              <w:t>F</w:t>
            </w:r>
          </w:p>
          <w:p w14:paraId="157E9AB7" w14:textId="77777777" w:rsidR="003555FB" w:rsidRPr="008F1121" w:rsidRDefault="003555FB" w:rsidP="001E44D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proofErr w:type="spellStart"/>
            <w:proofErr w:type="gramStart"/>
            <w:r w:rsidRPr="008F1121">
              <w:rPr>
                <w:rFonts w:cs="Times New Roman"/>
                <w:i/>
              </w:rPr>
              <w:t>aac</w:t>
            </w:r>
            <w:proofErr w:type="spellEnd"/>
            <w:r w:rsidRPr="008F1121">
              <w:rPr>
                <w:rFonts w:cs="Times New Roman"/>
                <w:i/>
              </w:rPr>
              <w:t>(</w:t>
            </w:r>
            <w:proofErr w:type="gramEnd"/>
            <w:r w:rsidRPr="008F1121">
              <w:rPr>
                <w:rFonts w:cs="Times New Roman"/>
                <w:i/>
              </w:rPr>
              <w:t>6')-</w:t>
            </w:r>
            <w:proofErr w:type="spellStart"/>
            <w:r w:rsidRPr="008F1121">
              <w:rPr>
                <w:rFonts w:cs="Times New Roman"/>
                <w:i/>
              </w:rPr>
              <w:t>Ib</w:t>
            </w:r>
            <w:proofErr w:type="spellEnd"/>
            <w:r w:rsidRPr="008F1121">
              <w:rPr>
                <w:rFonts w:cs="Times New Roman"/>
              </w:rPr>
              <w:t>-R</w:t>
            </w:r>
          </w:p>
        </w:tc>
        <w:tc>
          <w:tcPr>
            <w:tcW w:w="3969" w:type="dxa"/>
            <w:gridSpan w:val="2"/>
          </w:tcPr>
          <w:p w14:paraId="35020C6A" w14:textId="77777777" w:rsidR="003555FB" w:rsidRPr="008F1121" w:rsidRDefault="003555FB" w:rsidP="001E44D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8F1121">
              <w:rPr>
                <w:rFonts w:cs="Times New Roman"/>
              </w:rPr>
              <w:t>TTGCGATGCTCTATGAGTGGCTA</w:t>
            </w:r>
          </w:p>
          <w:p w14:paraId="2AA31640" w14:textId="77777777" w:rsidR="003555FB" w:rsidRPr="008F1121" w:rsidRDefault="003555FB" w:rsidP="001E44D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8F1121">
              <w:rPr>
                <w:rFonts w:cs="Times New Roman"/>
              </w:rPr>
              <w:t>CTCGAATGCCTGGCGTGTTT</w:t>
            </w:r>
          </w:p>
        </w:tc>
        <w:tc>
          <w:tcPr>
            <w:tcW w:w="992" w:type="dxa"/>
            <w:gridSpan w:val="2"/>
          </w:tcPr>
          <w:p w14:paraId="4D9963A0" w14:textId="77777777" w:rsidR="003555FB" w:rsidRPr="008F1121" w:rsidRDefault="003555FB" w:rsidP="001E44D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8F1121">
              <w:rPr>
                <w:rFonts w:cs="Times New Roman"/>
              </w:rPr>
              <w:t>482</w:t>
            </w:r>
          </w:p>
        </w:tc>
        <w:tc>
          <w:tcPr>
            <w:tcW w:w="992" w:type="dxa"/>
          </w:tcPr>
          <w:p w14:paraId="108FCAD1" w14:textId="77777777" w:rsidR="003555FB" w:rsidRPr="008F1121" w:rsidRDefault="003555FB" w:rsidP="001E44D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8F1121">
              <w:rPr>
                <w:rFonts w:cs="Times New Roman"/>
              </w:rPr>
              <w:t>48</w:t>
            </w:r>
            <w:r>
              <w:rPr>
                <w:rFonts w:cs="Times New Roman"/>
              </w:rPr>
              <w:t xml:space="preserve"> </w:t>
            </w:r>
            <w:r w:rsidRPr="008F1121">
              <w:rPr>
                <w:rFonts w:cs="Times New Roman"/>
              </w:rPr>
              <w:t>°C</w:t>
            </w:r>
          </w:p>
        </w:tc>
        <w:tc>
          <w:tcPr>
            <w:tcW w:w="709" w:type="dxa"/>
          </w:tcPr>
          <w:p w14:paraId="776477A8" w14:textId="77777777" w:rsidR="003555FB" w:rsidRPr="008F1121" w:rsidRDefault="003555FB" w:rsidP="001E44D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8F1121">
              <w:rPr>
                <w:rFonts w:cs="Times New Roman"/>
              </w:rPr>
              <w:fldChar w:fldCharType="begin"/>
            </w:r>
            <w:r>
              <w:rPr>
                <w:rFonts w:cs="Times New Roman"/>
              </w:rPr>
              <w:instrText xml:space="preserve"> ADDIN EN.CITE &lt;EndNote&gt;&lt;Cite&gt;&lt;Author&gt;Park&lt;/Author&gt;&lt;Year&gt;2006&lt;/Year&gt;&lt;RecNum&gt;62&lt;/RecNum&gt;&lt;DisplayText&gt;[4]&lt;/DisplayText&gt;&lt;record&gt;&lt;rec-number&gt;62&lt;/rec-number&gt;&lt;foreign-keys&gt;&lt;key app="EN" db-id="fvv9rd9vkvtxvsev0snxep0rdtxx2dzzdz2v" timestamp="1718359263"&gt;62&lt;/key&gt;&lt;/foreign-keys&gt;&lt;ref-type name="Journal Article"&gt;17&lt;/ref-type&gt;&lt;contributors&gt;&lt;authors&gt;&lt;author&gt;Park, C. H.&lt;/author&gt;&lt;author&gt;Robicsek, A.&lt;/author&gt;&lt;author&gt;Jacoby, G. A.&lt;/author&gt;&lt;author&gt;Sahm, D.&lt;/author&gt;&lt;author&gt;Hooper, D. C.&lt;/author&gt;&lt;/authors&gt;&lt;/contributors&gt;&lt;auth-address&gt;Division of Infectious Diseases, Massachusetts General Hospital, 55 Fruit Street, Boston, MA 02114-2696, USA.&lt;/auth-address&gt;&lt;titles&gt;&lt;title&gt;Prevalence in the United States of aac(6&amp;apos;)-Ib-cr encoding a ciprofloxacin-modifying enzyme&lt;/title&gt;&lt;secondary-title&gt;Antimicrob Agents Chemother&lt;/secondary-title&gt;&lt;/titles&gt;&lt;periodical&gt;&lt;full-title&gt;Antimicrob Agents Chemother&lt;/full-title&gt;&lt;/periodical&gt;&lt;pages&gt;3953-5&lt;/pages&gt;&lt;volume&gt;50&lt;/volume&gt;&lt;number&gt;11&lt;/number&gt;&lt;edition&gt;20060905&lt;/edition&gt;&lt;keywords&gt;&lt;keyword&gt;Acetyltransferases/*genetics&lt;/keyword&gt;&lt;keyword&gt;Anti-Bacterial Agents/*metabolism&lt;/keyword&gt;&lt;keyword&gt;Ciprofloxacin/*metabolism&lt;/keyword&gt;&lt;keyword&gt;Cross-Sectional Studies&lt;/keyword&gt;&lt;keyword&gt;Drug Resistance, Bacterial/genetics&lt;/keyword&gt;&lt;keyword&gt;Enterobacteriaceae/enzymology/genetics&lt;/keyword&gt;&lt;keyword&gt;Enterobacteriaceae Infections/epidemiology/microbiology&lt;/keyword&gt;&lt;keyword&gt;Escherichia coli/drug effects&lt;/keyword&gt;&lt;keyword&gt;Klebsiella pneumoniae/drug effects&lt;/keyword&gt;&lt;keyword&gt;Microbial Sensitivity Tests&lt;/keyword&gt;&lt;keyword&gt;Odds Ratio&lt;/keyword&gt;&lt;keyword&gt;United States/epidemiology&lt;/keyword&gt;&lt;/keywords&gt;&lt;dates&gt;&lt;year&gt;2006&lt;/year&gt;&lt;pub-dates&gt;&lt;date&gt;Nov&lt;/date&gt;&lt;/pub-dates&gt;&lt;/dates&gt;&lt;isbn&gt;0066-4804 (Print)&amp;#xD;0066-4804&lt;/isbn&gt;&lt;accession-num&gt;16954321&lt;/accession-num&gt;&lt;urls&gt;&lt;/urls&gt;&lt;custom2&gt;PMC1635235&lt;/custom2&gt;&lt;electronic-resource-num&gt;10.1128/aac.00915-06&lt;/electronic-resource-num&gt;&lt;remote-database-provider&gt;NLM&lt;/remote-database-provider&gt;&lt;language&gt;eng&lt;/language&gt;&lt;/record&gt;&lt;/Cite&gt;&lt;/EndNote&gt;</w:instrText>
            </w:r>
            <w:r w:rsidRPr="008F1121">
              <w:rPr>
                <w:rFonts w:cs="Times New Roman"/>
              </w:rPr>
              <w:fldChar w:fldCharType="separate"/>
            </w:r>
            <w:r>
              <w:rPr>
                <w:rFonts w:cs="Times New Roman"/>
                <w:noProof/>
              </w:rPr>
              <w:t>[4]</w:t>
            </w:r>
            <w:r w:rsidRPr="008F1121">
              <w:rPr>
                <w:rFonts w:cs="Times New Roman"/>
              </w:rPr>
              <w:fldChar w:fldCharType="end"/>
            </w:r>
          </w:p>
        </w:tc>
      </w:tr>
      <w:tr w:rsidR="003555FB" w:rsidRPr="008F1121" w14:paraId="446A141F" w14:textId="77777777" w:rsidTr="003555FB">
        <w:trPr>
          <w:trHeight w:val="7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56898A18" w14:textId="77777777" w:rsidR="003555FB" w:rsidRPr="008F1121" w:rsidRDefault="003555FB" w:rsidP="001E44D3">
            <w:pPr>
              <w:rPr>
                <w:rFonts w:cs="Times New Roman"/>
                <w:i/>
              </w:rPr>
            </w:pPr>
            <w:proofErr w:type="spellStart"/>
            <w:r w:rsidRPr="008F1121">
              <w:rPr>
                <w:rFonts w:cs="Times New Roman"/>
                <w:i/>
              </w:rPr>
              <w:t>oqx</w:t>
            </w:r>
            <w:r w:rsidRPr="006D58D6">
              <w:rPr>
                <w:rFonts w:cs="Times New Roman"/>
              </w:rPr>
              <w:t>A</w:t>
            </w:r>
            <w:proofErr w:type="spellEnd"/>
          </w:p>
        </w:tc>
        <w:tc>
          <w:tcPr>
            <w:tcW w:w="1423" w:type="dxa"/>
          </w:tcPr>
          <w:p w14:paraId="7583947B" w14:textId="77777777" w:rsidR="003555FB" w:rsidRPr="008F1121" w:rsidRDefault="003555FB" w:rsidP="001E44D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proofErr w:type="spellStart"/>
            <w:r w:rsidRPr="008F1121">
              <w:rPr>
                <w:rFonts w:cs="Times New Roman"/>
                <w:i/>
              </w:rPr>
              <w:t>oqx</w:t>
            </w:r>
            <w:r w:rsidRPr="008F1121">
              <w:rPr>
                <w:rFonts w:cs="Times New Roman"/>
              </w:rPr>
              <w:t>A</w:t>
            </w:r>
            <w:proofErr w:type="spellEnd"/>
            <w:r w:rsidRPr="008F1121">
              <w:rPr>
                <w:rFonts w:cs="Times New Roman"/>
              </w:rPr>
              <w:t>-F</w:t>
            </w:r>
          </w:p>
          <w:p w14:paraId="53E423C0" w14:textId="77777777" w:rsidR="003555FB" w:rsidRPr="008F1121" w:rsidRDefault="003555FB" w:rsidP="001E44D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proofErr w:type="spellStart"/>
            <w:r w:rsidRPr="008F1121">
              <w:rPr>
                <w:rFonts w:cs="Times New Roman"/>
                <w:i/>
              </w:rPr>
              <w:t>oqx</w:t>
            </w:r>
            <w:r w:rsidRPr="008F1121">
              <w:rPr>
                <w:rFonts w:cs="Times New Roman"/>
              </w:rPr>
              <w:t>A</w:t>
            </w:r>
            <w:proofErr w:type="spellEnd"/>
            <w:r w:rsidRPr="008F1121">
              <w:rPr>
                <w:rFonts w:cs="Times New Roman"/>
              </w:rPr>
              <w:t>-R</w:t>
            </w:r>
          </w:p>
        </w:tc>
        <w:tc>
          <w:tcPr>
            <w:tcW w:w="3969" w:type="dxa"/>
            <w:gridSpan w:val="2"/>
          </w:tcPr>
          <w:p w14:paraId="723C5A55" w14:textId="77777777" w:rsidR="003555FB" w:rsidRPr="008F1121" w:rsidRDefault="003555FB" w:rsidP="001E44D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8F1121">
              <w:rPr>
                <w:rFonts w:cs="Times New Roman"/>
              </w:rPr>
              <w:t>CTCGGCGCGATGATGCT</w:t>
            </w:r>
          </w:p>
          <w:p w14:paraId="10626A10" w14:textId="77777777" w:rsidR="003555FB" w:rsidRPr="008F1121" w:rsidRDefault="003555FB" w:rsidP="001E44D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8F1121">
              <w:rPr>
                <w:rFonts w:cs="Times New Roman"/>
              </w:rPr>
              <w:t>CCACTCTTCACGGGAGACGA</w:t>
            </w:r>
          </w:p>
        </w:tc>
        <w:tc>
          <w:tcPr>
            <w:tcW w:w="992" w:type="dxa"/>
            <w:gridSpan w:val="2"/>
          </w:tcPr>
          <w:p w14:paraId="2A8BB2F8" w14:textId="77777777" w:rsidR="003555FB" w:rsidRPr="008F1121" w:rsidRDefault="003555FB" w:rsidP="001E44D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8F1121">
              <w:rPr>
                <w:rFonts w:cs="Times New Roman"/>
              </w:rPr>
              <w:t>392</w:t>
            </w:r>
          </w:p>
        </w:tc>
        <w:tc>
          <w:tcPr>
            <w:tcW w:w="992" w:type="dxa"/>
          </w:tcPr>
          <w:p w14:paraId="4C5D8EB0" w14:textId="77777777" w:rsidR="003555FB" w:rsidRPr="008F1121" w:rsidRDefault="003555FB" w:rsidP="001E44D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8F1121">
              <w:rPr>
                <w:rFonts w:cs="Times New Roman"/>
              </w:rPr>
              <w:t>56</w:t>
            </w:r>
            <w:r>
              <w:rPr>
                <w:rFonts w:cs="Times New Roman"/>
              </w:rPr>
              <w:t xml:space="preserve"> </w:t>
            </w:r>
            <w:r w:rsidRPr="008F1121">
              <w:rPr>
                <w:rFonts w:cs="Times New Roman"/>
              </w:rPr>
              <w:t>°C</w:t>
            </w:r>
          </w:p>
        </w:tc>
        <w:tc>
          <w:tcPr>
            <w:tcW w:w="709" w:type="dxa"/>
          </w:tcPr>
          <w:p w14:paraId="3C37D16D" w14:textId="77777777" w:rsidR="003555FB" w:rsidRPr="008F1121" w:rsidRDefault="003555FB" w:rsidP="001E44D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8F1121">
              <w:rPr>
                <w:rFonts w:cs="Times New Roman"/>
              </w:rPr>
              <w:fldChar w:fldCharType="begin"/>
            </w:r>
            <w:r>
              <w:rPr>
                <w:rFonts w:cs="Times New Roman"/>
              </w:rPr>
              <w:instrText xml:space="preserve"> ADDIN EN.CITE &lt;EndNote&gt;&lt;Cite&gt;&lt;Author&gt;Kim&lt;/Author&gt;&lt;Year&gt;2009&lt;/Year&gt;&lt;RecNum&gt;63&lt;/RecNum&gt;&lt;DisplayText&gt;[5]&lt;/DisplayText&gt;&lt;record&gt;&lt;rec-number&gt;63&lt;/rec-number&gt;&lt;foreign-keys&gt;&lt;key app="EN" db-id="fvv9rd9vkvtxvsev0snxep0rdtxx2dzzdz2v" timestamp="1718359263"&gt;63&lt;/key&gt;&lt;/foreign-keys&gt;&lt;ref-type name="Journal Article"&gt;17&lt;/ref-type&gt;&lt;contributors&gt;&lt;authors&gt;&lt;author&gt;Kim, H. B.&lt;/author&gt;&lt;author&gt;Wang, M.&lt;/author&gt;&lt;author&gt;Park, C. H.&lt;/author&gt;&lt;author&gt;Kim, E. C.&lt;/author&gt;&lt;author&gt;Jacoby, G. A.&lt;/author&gt;&lt;author&gt;Hooper, D. C.&lt;/author&gt;&lt;/authors&gt;&lt;/contributors&gt;&lt;auth-address&gt;Department of Internal Medicine, Seoul National University Bundang Hospital, Seongnam, Republic of Korea.&lt;/auth-address&gt;&lt;titles&gt;&lt;title&gt;oqxAB encoding a multidrug efflux pump in human clinical isolates of Enterobacteriaceae&lt;/title&gt;&lt;secondary-title&gt;Antimicrob Agents Chemother&lt;/secondary-title&gt;&lt;/titles&gt;&lt;periodical&gt;&lt;full-title&gt;Antimicrob Agents Chemother&lt;/full-title&gt;&lt;/periodical&gt;&lt;pages&gt;3582-4&lt;/pages&gt;&lt;volume&gt;53&lt;/volume&gt;&lt;number&gt;8&lt;/number&gt;&lt;edition&gt;20090615&lt;/edition&gt;&lt;keywords&gt;&lt;keyword&gt;Anti-Bacterial Agents/*pharmacology&lt;/keyword&gt;&lt;keyword&gt;Bacterial Proteins/*genetics/physiology&lt;/keyword&gt;&lt;keyword&gt;DNA Transposable Elements/genetics&lt;/keyword&gt;&lt;keyword&gt;Drug Resistance, Bacterial/genetics&lt;/keyword&gt;&lt;keyword&gt;Enterobacteriaceae/*drug effects/*genetics&lt;/keyword&gt;&lt;keyword&gt;Escherichia coli/drug effects/genetics&lt;/keyword&gt;&lt;keyword&gt;Fluoroquinolones/pharmacology&lt;/keyword&gt;&lt;keyword&gt;Humans&lt;/keyword&gt;&lt;keyword&gt;Klebsiella pneumoniae/drug effects/genetics&lt;/keyword&gt;&lt;keyword&gt;Plasmids/genetics&lt;/keyword&gt;&lt;keyword&gt;Sequence Analysis, DNA&lt;/keyword&gt;&lt;/keywords&gt;&lt;dates&gt;&lt;year&gt;2009&lt;/year&gt;&lt;pub-dates&gt;&lt;date&gt;Aug&lt;/date&gt;&lt;/pub-dates&gt;&lt;/dates&gt;&lt;isbn&gt;0066-4804 (Print)&amp;#xD;0066-4804&lt;/isbn&gt;&lt;accession-num&gt;19528276&lt;/accession-num&gt;&lt;urls&gt;&lt;/urls&gt;&lt;custom2&gt;PMC2715617&lt;/custom2&gt;&lt;electronic-resource-num&gt;10.1128/aac.01574-08&lt;/electronic-resource-num&gt;&lt;remote-database-provider&gt;NLM&lt;/remote-database-provider&gt;&lt;language&gt;eng&lt;/language&gt;&lt;/record&gt;&lt;/Cite&gt;&lt;/EndNote&gt;</w:instrText>
            </w:r>
            <w:r w:rsidRPr="008F1121">
              <w:rPr>
                <w:rFonts w:cs="Times New Roman"/>
              </w:rPr>
              <w:fldChar w:fldCharType="separate"/>
            </w:r>
            <w:r>
              <w:rPr>
                <w:rFonts w:cs="Times New Roman"/>
                <w:noProof/>
              </w:rPr>
              <w:t>[5]</w:t>
            </w:r>
            <w:r w:rsidRPr="008F1121">
              <w:rPr>
                <w:rFonts w:cs="Times New Roman"/>
              </w:rPr>
              <w:fldChar w:fldCharType="end"/>
            </w:r>
          </w:p>
        </w:tc>
      </w:tr>
      <w:tr w:rsidR="003555FB" w:rsidRPr="008F1121" w14:paraId="51E138AB" w14:textId="77777777" w:rsidTr="003555FB">
        <w:trPr>
          <w:trHeight w:val="7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3492B4B7" w14:textId="77777777" w:rsidR="003555FB" w:rsidRPr="008F1121" w:rsidRDefault="003555FB" w:rsidP="001E44D3">
            <w:pPr>
              <w:rPr>
                <w:rFonts w:cs="Times New Roman"/>
                <w:i/>
              </w:rPr>
            </w:pPr>
            <w:proofErr w:type="spellStart"/>
            <w:r w:rsidRPr="008F1121">
              <w:rPr>
                <w:rFonts w:cs="Times New Roman"/>
                <w:i/>
              </w:rPr>
              <w:t>oqx</w:t>
            </w:r>
            <w:r w:rsidRPr="006D58D6">
              <w:rPr>
                <w:rFonts w:cs="Times New Roman"/>
              </w:rPr>
              <w:t>B</w:t>
            </w:r>
            <w:proofErr w:type="spellEnd"/>
          </w:p>
        </w:tc>
        <w:tc>
          <w:tcPr>
            <w:tcW w:w="1423" w:type="dxa"/>
          </w:tcPr>
          <w:p w14:paraId="7B2BA6F2" w14:textId="77777777" w:rsidR="003555FB" w:rsidRPr="008F1121" w:rsidRDefault="003555FB" w:rsidP="001E44D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proofErr w:type="spellStart"/>
            <w:r w:rsidRPr="008F1121">
              <w:rPr>
                <w:rFonts w:cs="Times New Roman"/>
                <w:i/>
              </w:rPr>
              <w:t>oqx</w:t>
            </w:r>
            <w:r w:rsidRPr="008F1121">
              <w:rPr>
                <w:rFonts w:cs="Times New Roman"/>
              </w:rPr>
              <w:t>B</w:t>
            </w:r>
            <w:proofErr w:type="spellEnd"/>
            <w:r w:rsidRPr="008F1121">
              <w:rPr>
                <w:rFonts w:cs="Times New Roman"/>
              </w:rPr>
              <w:t>-F</w:t>
            </w:r>
          </w:p>
          <w:p w14:paraId="54B08348" w14:textId="77777777" w:rsidR="003555FB" w:rsidRPr="008F1121" w:rsidRDefault="003555FB" w:rsidP="001E44D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proofErr w:type="spellStart"/>
            <w:r w:rsidRPr="008F1121">
              <w:rPr>
                <w:rFonts w:cs="Times New Roman"/>
                <w:i/>
              </w:rPr>
              <w:t>oqx</w:t>
            </w:r>
            <w:r w:rsidRPr="008F1121">
              <w:rPr>
                <w:rFonts w:cs="Times New Roman"/>
              </w:rPr>
              <w:t>B</w:t>
            </w:r>
            <w:proofErr w:type="spellEnd"/>
            <w:r w:rsidRPr="008F1121">
              <w:rPr>
                <w:rFonts w:cs="Times New Roman"/>
              </w:rPr>
              <w:t>-R</w:t>
            </w:r>
          </w:p>
        </w:tc>
        <w:tc>
          <w:tcPr>
            <w:tcW w:w="3969" w:type="dxa"/>
            <w:gridSpan w:val="2"/>
          </w:tcPr>
          <w:p w14:paraId="12A93441" w14:textId="77777777" w:rsidR="003555FB" w:rsidRPr="008F1121" w:rsidRDefault="003555FB" w:rsidP="001E44D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8F1121">
              <w:rPr>
                <w:rFonts w:cs="Times New Roman"/>
              </w:rPr>
              <w:t xml:space="preserve">TTCTCCCCCGGCGGGAAGTAC </w:t>
            </w:r>
          </w:p>
          <w:p w14:paraId="004665F4" w14:textId="77777777" w:rsidR="003555FB" w:rsidRPr="008F1121" w:rsidRDefault="003555FB" w:rsidP="001E44D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8F1121">
              <w:rPr>
                <w:rFonts w:cs="Times New Roman"/>
              </w:rPr>
              <w:t>CTCGGCCATTTTGGCGCGTA</w:t>
            </w:r>
          </w:p>
        </w:tc>
        <w:tc>
          <w:tcPr>
            <w:tcW w:w="992" w:type="dxa"/>
            <w:gridSpan w:val="2"/>
          </w:tcPr>
          <w:p w14:paraId="27C1E7EE" w14:textId="77777777" w:rsidR="003555FB" w:rsidRPr="008F1121" w:rsidRDefault="003555FB" w:rsidP="001E44D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8F1121">
              <w:rPr>
                <w:rFonts w:cs="Times New Roman"/>
              </w:rPr>
              <w:t>512</w:t>
            </w:r>
          </w:p>
        </w:tc>
        <w:tc>
          <w:tcPr>
            <w:tcW w:w="992" w:type="dxa"/>
          </w:tcPr>
          <w:p w14:paraId="54EB6855" w14:textId="77777777" w:rsidR="003555FB" w:rsidRPr="008F1121" w:rsidRDefault="003555FB" w:rsidP="001E44D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8F1121">
              <w:rPr>
                <w:rFonts w:cs="Times New Roman"/>
              </w:rPr>
              <w:t>48</w:t>
            </w:r>
            <w:r>
              <w:rPr>
                <w:rFonts w:cs="Times New Roman"/>
              </w:rPr>
              <w:t xml:space="preserve"> </w:t>
            </w:r>
            <w:r w:rsidRPr="008F1121">
              <w:rPr>
                <w:rFonts w:cs="Times New Roman"/>
              </w:rPr>
              <w:t>°C</w:t>
            </w:r>
          </w:p>
        </w:tc>
        <w:tc>
          <w:tcPr>
            <w:tcW w:w="709" w:type="dxa"/>
          </w:tcPr>
          <w:p w14:paraId="660E690E" w14:textId="77777777" w:rsidR="003555FB" w:rsidRPr="008F1121" w:rsidRDefault="003555FB" w:rsidP="001E44D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8F1121">
              <w:rPr>
                <w:rFonts w:cs="Times New Roman"/>
              </w:rPr>
              <w:fldChar w:fldCharType="begin"/>
            </w:r>
            <w:r>
              <w:rPr>
                <w:rFonts w:cs="Times New Roman"/>
              </w:rPr>
              <w:instrText xml:space="preserve"> ADDIN EN.CITE &lt;EndNote&gt;&lt;Cite&gt;&lt;Author&gt;Kim&lt;/Author&gt;&lt;Year&gt;2009&lt;/Year&gt;&lt;RecNum&gt;63&lt;/RecNum&gt;&lt;DisplayText&gt;[5]&lt;/DisplayText&gt;&lt;record&gt;&lt;rec-number&gt;63&lt;/rec-number&gt;&lt;foreign-keys&gt;&lt;key app="EN" db-id="fvv9rd9vkvtxvsev0snxep0rdtxx2dzzdz2v" timestamp="1718359263"&gt;63&lt;/key&gt;&lt;/foreign-keys&gt;&lt;ref-type name="Journal Article"&gt;17&lt;/ref-type&gt;&lt;contributors&gt;&lt;authors&gt;&lt;author&gt;Kim, H. B.&lt;/author&gt;&lt;author&gt;Wang, M.&lt;/author&gt;&lt;author&gt;Park, C. H.&lt;/author&gt;&lt;author&gt;Kim, E. C.&lt;/author&gt;&lt;author&gt;Jacoby, G. A.&lt;/author&gt;&lt;author&gt;Hooper, D. C.&lt;/author&gt;&lt;/authors&gt;&lt;/contributors&gt;&lt;auth-address&gt;Department of Internal Medicine, Seoul National University Bundang Hospital, Seongnam, Republic of Korea.&lt;/auth-address&gt;&lt;titles&gt;&lt;title&gt;oqxAB encoding a multidrug efflux pump in human clinical isolates of Enterobacteriaceae&lt;/title&gt;&lt;secondary-title&gt;Antimicrob Agents Chemother&lt;/secondary-title&gt;&lt;/titles&gt;&lt;periodical&gt;&lt;full-title&gt;Antimicrob Agents Chemother&lt;/full-title&gt;&lt;/periodical&gt;&lt;pages&gt;3582-4&lt;/pages&gt;&lt;volume&gt;53&lt;/volume&gt;&lt;number&gt;8&lt;/number&gt;&lt;edition&gt;20090615&lt;/edition&gt;&lt;keywords&gt;&lt;keyword&gt;Anti-Bacterial Agents/*pharmacology&lt;/keyword&gt;&lt;keyword&gt;Bacterial Proteins/*genetics/physiology&lt;/keyword&gt;&lt;keyword&gt;DNA Transposable Elements/genetics&lt;/keyword&gt;&lt;keyword&gt;Drug Resistance, Bacterial/genetics&lt;/keyword&gt;&lt;keyword&gt;Enterobacteriaceae/*drug effects/*genetics&lt;/keyword&gt;&lt;keyword&gt;Escherichia coli/drug effects/genetics&lt;/keyword&gt;&lt;keyword&gt;Fluoroquinolones/pharmacology&lt;/keyword&gt;&lt;keyword&gt;Humans&lt;/keyword&gt;&lt;keyword&gt;Klebsiella pneumoniae/drug effects/genetics&lt;/keyword&gt;&lt;keyword&gt;Plasmids/genetics&lt;/keyword&gt;&lt;keyword&gt;Sequence Analysis, DNA&lt;/keyword&gt;&lt;/keywords&gt;&lt;dates&gt;&lt;year&gt;2009&lt;/year&gt;&lt;pub-dates&gt;&lt;date&gt;Aug&lt;/date&gt;&lt;/pub-dates&gt;&lt;/dates&gt;&lt;isbn&gt;0066-4804 (Print)&amp;#xD;0066-4804&lt;/isbn&gt;&lt;accession-num&gt;19528276&lt;/accession-num&gt;&lt;urls&gt;&lt;/urls&gt;&lt;custom2&gt;PMC2715617&lt;/custom2&gt;&lt;electronic-resource-num&gt;10.1128/aac.01574-08&lt;/electronic-resource-num&gt;&lt;remote-database-provider&gt;NLM&lt;/remote-database-provider&gt;&lt;language&gt;eng&lt;/language&gt;&lt;/record&gt;&lt;/Cite&gt;&lt;/EndNote&gt;</w:instrText>
            </w:r>
            <w:r w:rsidRPr="008F1121">
              <w:rPr>
                <w:rFonts w:cs="Times New Roman"/>
              </w:rPr>
              <w:fldChar w:fldCharType="separate"/>
            </w:r>
            <w:r>
              <w:rPr>
                <w:rFonts w:cs="Times New Roman"/>
                <w:noProof/>
              </w:rPr>
              <w:t>[5]</w:t>
            </w:r>
            <w:r w:rsidRPr="008F1121">
              <w:rPr>
                <w:rFonts w:cs="Times New Roman"/>
              </w:rPr>
              <w:fldChar w:fldCharType="end"/>
            </w:r>
          </w:p>
        </w:tc>
      </w:tr>
      <w:tr w:rsidR="003555FB" w:rsidRPr="008F1121" w14:paraId="1FEE7ACF" w14:textId="77777777" w:rsidTr="003555FB">
        <w:trPr>
          <w:trHeight w:val="7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4847D841" w14:textId="77777777" w:rsidR="003555FB" w:rsidRPr="008F1121" w:rsidRDefault="003555FB" w:rsidP="001E44D3">
            <w:pPr>
              <w:rPr>
                <w:rFonts w:cs="Times New Roman"/>
                <w:i/>
              </w:rPr>
            </w:pPr>
            <w:proofErr w:type="spellStart"/>
            <w:r w:rsidRPr="008F1121">
              <w:rPr>
                <w:rFonts w:cs="Times New Roman"/>
                <w:i/>
              </w:rPr>
              <w:t>qep</w:t>
            </w:r>
            <w:r w:rsidRPr="006D58D6">
              <w:rPr>
                <w:rFonts w:cs="Times New Roman"/>
              </w:rPr>
              <w:t>A</w:t>
            </w:r>
            <w:proofErr w:type="spellEnd"/>
          </w:p>
        </w:tc>
        <w:tc>
          <w:tcPr>
            <w:tcW w:w="1423" w:type="dxa"/>
          </w:tcPr>
          <w:p w14:paraId="0740112E" w14:textId="77777777" w:rsidR="003555FB" w:rsidRPr="008F1121" w:rsidRDefault="003555FB" w:rsidP="001E44D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proofErr w:type="spellStart"/>
            <w:r w:rsidRPr="008F1121">
              <w:rPr>
                <w:rFonts w:cs="Times New Roman"/>
                <w:i/>
              </w:rPr>
              <w:t>qep</w:t>
            </w:r>
            <w:r w:rsidRPr="008F1121">
              <w:rPr>
                <w:rFonts w:cs="Times New Roman"/>
              </w:rPr>
              <w:t>A</w:t>
            </w:r>
            <w:proofErr w:type="spellEnd"/>
            <w:r w:rsidRPr="008F1121">
              <w:rPr>
                <w:rFonts w:cs="Times New Roman"/>
              </w:rPr>
              <w:t>-F</w:t>
            </w:r>
          </w:p>
          <w:p w14:paraId="3FDFC3D7" w14:textId="77777777" w:rsidR="003555FB" w:rsidRPr="008F1121" w:rsidRDefault="003555FB" w:rsidP="001E44D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i/>
              </w:rPr>
            </w:pPr>
            <w:proofErr w:type="spellStart"/>
            <w:r w:rsidRPr="008F1121">
              <w:rPr>
                <w:rFonts w:cs="Times New Roman"/>
                <w:i/>
              </w:rPr>
              <w:t>qep</w:t>
            </w:r>
            <w:r w:rsidRPr="008F1121">
              <w:rPr>
                <w:rFonts w:cs="Times New Roman"/>
              </w:rPr>
              <w:t>A</w:t>
            </w:r>
            <w:proofErr w:type="spellEnd"/>
            <w:r w:rsidRPr="008F1121">
              <w:rPr>
                <w:rFonts w:cs="Times New Roman"/>
              </w:rPr>
              <w:t>-R</w:t>
            </w:r>
          </w:p>
        </w:tc>
        <w:tc>
          <w:tcPr>
            <w:tcW w:w="3969" w:type="dxa"/>
            <w:gridSpan w:val="2"/>
          </w:tcPr>
          <w:p w14:paraId="0668D671" w14:textId="77777777" w:rsidR="003555FB" w:rsidRPr="008F1121" w:rsidRDefault="003555FB" w:rsidP="001E44D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8F1121">
              <w:rPr>
                <w:rFonts w:cs="Times New Roman"/>
              </w:rPr>
              <w:t>GCAGGTCCAGCAGCGGGTAG</w:t>
            </w:r>
          </w:p>
          <w:p w14:paraId="7EF75D87" w14:textId="77777777" w:rsidR="003555FB" w:rsidRPr="008F1121" w:rsidRDefault="003555FB" w:rsidP="001E44D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8F1121">
              <w:rPr>
                <w:rFonts w:cs="Times New Roman"/>
              </w:rPr>
              <w:t>CTTCCTGCCCGAGTATCGTG</w:t>
            </w:r>
          </w:p>
        </w:tc>
        <w:tc>
          <w:tcPr>
            <w:tcW w:w="992" w:type="dxa"/>
            <w:gridSpan w:val="2"/>
          </w:tcPr>
          <w:p w14:paraId="72CBF1E3" w14:textId="77777777" w:rsidR="003555FB" w:rsidRPr="008F1121" w:rsidRDefault="003555FB" w:rsidP="001E44D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8F1121">
              <w:rPr>
                <w:rFonts w:cs="Times New Roman"/>
              </w:rPr>
              <w:t>199</w:t>
            </w:r>
          </w:p>
        </w:tc>
        <w:tc>
          <w:tcPr>
            <w:tcW w:w="992" w:type="dxa"/>
          </w:tcPr>
          <w:p w14:paraId="150B7665" w14:textId="77777777" w:rsidR="003555FB" w:rsidRPr="008F1121" w:rsidRDefault="003555FB" w:rsidP="001E44D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8F1121">
              <w:rPr>
                <w:rFonts w:cs="Times New Roman"/>
              </w:rPr>
              <w:t>57</w:t>
            </w:r>
            <w:r>
              <w:rPr>
                <w:rFonts w:cs="Times New Roman"/>
              </w:rPr>
              <w:t xml:space="preserve"> </w:t>
            </w:r>
            <w:r w:rsidRPr="008F1121">
              <w:rPr>
                <w:rFonts w:cs="Times New Roman"/>
              </w:rPr>
              <w:t>°C</w:t>
            </w:r>
          </w:p>
        </w:tc>
        <w:tc>
          <w:tcPr>
            <w:tcW w:w="709" w:type="dxa"/>
          </w:tcPr>
          <w:p w14:paraId="73C9CDF1" w14:textId="77777777" w:rsidR="003555FB" w:rsidRPr="008F1121" w:rsidRDefault="003555FB" w:rsidP="001E44D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8F1121">
              <w:rPr>
                <w:rFonts w:cs="Times New Roman"/>
              </w:rPr>
              <w:t xml:space="preserve"> </w:t>
            </w:r>
            <w:r w:rsidRPr="008F1121">
              <w:rPr>
                <w:rFonts w:cs="Times New Roman"/>
              </w:rPr>
              <w:fldChar w:fldCharType="begin">
                <w:fldData xml:space="preserve">PEVuZE5vdGU+PENpdGU+PEF1dGhvcj5ZYW1hbmU8L0F1dGhvcj48WWVhcj4yMDA4PC9ZZWFyPjxS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</w:fldData>
              </w:fldChar>
            </w:r>
            <w:r>
              <w:rPr>
                <w:rFonts w:cs="Times New Roman"/>
              </w:rPr>
              <w:instrText xml:space="preserve"> ADDIN EN.CITE </w:instrText>
            </w:r>
            <w:r>
              <w:rPr>
                <w:rFonts w:cs="Times New Roman"/>
              </w:rPr>
              <w:fldChar w:fldCharType="begin">
                <w:fldData xml:space="preserve">PEVuZE5vdGU+PENpdGU+PEF1dGhvcj5ZYW1hbmU8L0F1dGhvcj48WWVhcj4yMDA4PC9ZZWFyPjxS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</w:fldData>
              </w:fldChar>
            </w:r>
            <w:r>
              <w:rPr>
                <w:rFonts w:cs="Times New Roman"/>
              </w:rPr>
              <w:instrText xml:space="preserve"> ADDIN EN.CITE.DATA </w:instrText>
            </w:r>
            <w:r>
              <w:rPr>
                <w:rFonts w:cs="Times New Roman"/>
              </w:rPr>
            </w:r>
            <w:r>
              <w:rPr>
                <w:rFonts w:cs="Times New Roman"/>
              </w:rPr>
              <w:fldChar w:fldCharType="end"/>
            </w:r>
            <w:r w:rsidRPr="008F1121">
              <w:rPr>
                <w:rFonts w:cs="Times New Roman"/>
              </w:rPr>
            </w:r>
            <w:r w:rsidRPr="008F1121">
              <w:rPr>
                <w:rFonts w:cs="Times New Roman"/>
              </w:rPr>
              <w:fldChar w:fldCharType="separate"/>
            </w:r>
            <w:r>
              <w:rPr>
                <w:rFonts w:cs="Times New Roman"/>
                <w:noProof/>
              </w:rPr>
              <w:t>[6]</w:t>
            </w:r>
            <w:r w:rsidRPr="008F1121">
              <w:rPr>
                <w:rFonts w:cs="Times New Roman"/>
              </w:rPr>
              <w:fldChar w:fldCharType="end"/>
            </w:r>
          </w:p>
        </w:tc>
      </w:tr>
      <w:tr w:rsidR="003555FB" w:rsidRPr="008F1121" w14:paraId="3127F323" w14:textId="77777777" w:rsidTr="003555FB">
        <w:trPr>
          <w:trHeight w:val="7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  <w:tcBorders>
              <w:bottom w:val="single" w:sz="12" w:space="0" w:color="auto"/>
            </w:tcBorders>
          </w:tcPr>
          <w:p w14:paraId="1AEA0C2D" w14:textId="77777777" w:rsidR="003555FB" w:rsidRPr="008F1121" w:rsidRDefault="003555FB" w:rsidP="001E44D3">
            <w:pPr>
              <w:rPr>
                <w:rFonts w:cs="Times New Roman"/>
              </w:rPr>
            </w:pPr>
            <w:r w:rsidRPr="008F1121">
              <w:rPr>
                <w:rFonts w:cs="Times New Roman"/>
              </w:rPr>
              <w:t>ERIC</w:t>
            </w:r>
          </w:p>
        </w:tc>
        <w:tc>
          <w:tcPr>
            <w:tcW w:w="1423" w:type="dxa"/>
            <w:tcBorders>
              <w:bottom w:val="single" w:sz="12" w:space="0" w:color="auto"/>
            </w:tcBorders>
          </w:tcPr>
          <w:p w14:paraId="1FE1DDEF" w14:textId="77777777" w:rsidR="003555FB" w:rsidRPr="008F1121" w:rsidRDefault="003555FB" w:rsidP="001E44D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8F1121">
              <w:rPr>
                <w:rFonts w:cs="Times New Roman"/>
              </w:rPr>
              <w:t>ERIC 1F</w:t>
            </w:r>
          </w:p>
          <w:p w14:paraId="370BED85" w14:textId="77777777" w:rsidR="003555FB" w:rsidRPr="008F1121" w:rsidRDefault="003555FB" w:rsidP="001E44D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8F1121">
              <w:rPr>
                <w:rFonts w:cs="Times New Roman"/>
              </w:rPr>
              <w:t>ERIC 2R</w:t>
            </w:r>
          </w:p>
        </w:tc>
        <w:tc>
          <w:tcPr>
            <w:tcW w:w="3969" w:type="dxa"/>
            <w:gridSpan w:val="2"/>
            <w:tcBorders>
              <w:bottom w:val="single" w:sz="12" w:space="0" w:color="auto"/>
            </w:tcBorders>
          </w:tcPr>
          <w:p w14:paraId="5FA3DD08" w14:textId="77777777" w:rsidR="003555FB" w:rsidRPr="008F1121" w:rsidRDefault="003555FB" w:rsidP="001E44D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>
              <w:rPr>
                <w:rFonts w:cs="Times New Roman"/>
              </w:rPr>
              <w:t>ATGTAAGCTC</w:t>
            </w:r>
            <w:r w:rsidRPr="008F1121">
              <w:rPr>
                <w:rFonts w:cs="Times New Roman"/>
              </w:rPr>
              <w:t>CTGGGGATTCAC AAGTAAGTGACTGGGGTGAGCG</w:t>
            </w:r>
          </w:p>
        </w:tc>
        <w:tc>
          <w:tcPr>
            <w:tcW w:w="992" w:type="dxa"/>
            <w:gridSpan w:val="2"/>
            <w:tcBorders>
              <w:bottom w:val="single" w:sz="12" w:space="0" w:color="auto"/>
            </w:tcBorders>
          </w:tcPr>
          <w:p w14:paraId="2C637451" w14:textId="77777777" w:rsidR="003555FB" w:rsidRPr="008F1121" w:rsidRDefault="003555FB" w:rsidP="001E44D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8F1121">
              <w:rPr>
                <w:rFonts w:cs="Times New Roman"/>
              </w:rPr>
              <w:t>variable</w:t>
            </w:r>
          </w:p>
        </w:tc>
        <w:tc>
          <w:tcPr>
            <w:tcW w:w="992" w:type="dxa"/>
            <w:tcBorders>
              <w:bottom w:val="single" w:sz="12" w:space="0" w:color="auto"/>
            </w:tcBorders>
          </w:tcPr>
          <w:p w14:paraId="7E721D4A" w14:textId="77777777" w:rsidR="003555FB" w:rsidRPr="008F1121" w:rsidRDefault="003555FB" w:rsidP="001E44D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8F1121">
              <w:rPr>
                <w:rFonts w:cs="Times New Roman"/>
              </w:rPr>
              <w:t>60 °C</w:t>
            </w:r>
          </w:p>
        </w:tc>
        <w:tc>
          <w:tcPr>
            <w:tcW w:w="709" w:type="dxa"/>
            <w:tcBorders>
              <w:bottom w:val="single" w:sz="12" w:space="0" w:color="auto"/>
            </w:tcBorders>
          </w:tcPr>
          <w:p w14:paraId="7ADAA63A" w14:textId="77777777" w:rsidR="003555FB" w:rsidRPr="008F1121" w:rsidRDefault="003555FB" w:rsidP="001E44D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8F1121">
              <w:rPr>
                <w:rFonts w:cs="Times New Roman"/>
              </w:rPr>
              <w:fldChar w:fldCharType="begin"/>
            </w:r>
            <w:r>
              <w:rPr>
                <w:rFonts w:cs="Times New Roman"/>
              </w:rPr>
              <w:instrText xml:space="preserve"> ADDIN EN.CITE &lt;EndNote&gt;&lt;Cite&gt;&lt;Author&gt;Dimani&lt;/Author&gt;&lt;Year&gt;2023&lt;/Year&gt;&lt;RecNum&gt;32&lt;/RecNum&gt;&lt;DisplayText&gt;[7]&lt;/DisplayText&gt;&lt;record&gt;&lt;rec-number&gt;32&lt;/rec-number&gt;&lt;foreign-keys&gt;&lt;key app="EN" db-id="ft225fs0cpwx9ueze2nvapwep0s9pvzdp9pz" timestamp="1697121446"&gt;32&lt;/key&gt;&lt;/foreign-keys&gt;&lt;ref-type name="Journal Article"&gt;17&lt;/ref-type&gt;&lt;contributors&gt;&lt;authors&gt;&lt;author&gt;Dimani, Brice Davy&lt;/author&gt;&lt;author&gt;Founou, Raspail Carrel&lt;/author&gt;&lt;author&gt;Zemtsa, Jessica Ravalona&lt;/author&gt;&lt;author&gt;Mbossi, Aurélia&lt;/author&gt;&lt;author&gt;Koudoum, Patrice Landry&lt;/author&gt;&lt;author&gt;Founou, Luria Leslie&lt;/author&gt;&lt;author&gt;Kouanfack, Charles&lt;/author&gt;&lt;author&gt;Sone, Lucien Honoré Etame&lt;/author&gt;&lt;/authors&gt;&lt;/contributors&gt;&lt;titles&gt;&lt;title&gt;Faecal carriage of multidrug-resistant and extended-spectrum β-lactamase-producing Enterobacterales in people living with HIV in Yaoundé, Cameroon&lt;/title&gt;&lt;secondary-title&gt;Journal of Global Antimicrobial Resistance&lt;/secondary-title&gt;&lt;/titles&gt;&lt;periodical&gt;&lt;full-title&gt;Journal of Global Antimicrobial Resistance&lt;/full-title&gt;&lt;/periodical&gt;&lt;pages&gt;26-34&lt;/pages&gt;&lt;volume&gt;35&lt;/volume&gt;&lt;dates&gt;&lt;year&gt;2023&lt;/year&gt;&lt;/dates&gt;&lt;isbn&gt;2213-7165&lt;/isbn&gt;&lt;urls&gt;&lt;/urls&gt;&lt;/record&gt;&lt;/Cite&gt;&lt;/EndNote&gt;</w:instrText>
            </w:r>
            <w:r w:rsidRPr="008F1121">
              <w:rPr>
                <w:rFonts w:cs="Times New Roman"/>
              </w:rPr>
              <w:fldChar w:fldCharType="separate"/>
            </w:r>
            <w:r>
              <w:rPr>
                <w:rFonts w:cs="Times New Roman"/>
                <w:noProof/>
              </w:rPr>
              <w:t>[7]</w:t>
            </w:r>
            <w:r w:rsidRPr="008F1121">
              <w:rPr>
                <w:rFonts w:cs="Times New Roman"/>
              </w:rPr>
              <w:fldChar w:fldCharType="end"/>
            </w:r>
          </w:p>
        </w:tc>
      </w:tr>
    </w:tbl>
    <w:p w14:paraId="46F4E746" w14:textId="77777777" w:rsidR="003555FB" w:rsidRPr="00746BF6" w:rsidRDefault="003555FB" w:rsidP="003555FB">
      <w:pPr>
        <w:jc w:val="both"/>
        <w:rPr>
          <w:rFonts w:cs="Times New Roman"/>
          <w:szCs w:val="24"/>
        </w:rPr>
      </w:pPr>
      <w:r>
        <w:rPr>
          <w:rFonts w:cs="Times New Roman"/>
          <w:b/>
          <w:color w:val="000000" w:themeColor="text1"/>
          <w:szCs w:val="24"/>
          <w:lang w:val="en-US"/>
        </w:rPr>
        <w:t>Supplementary Table S7:</w:t>
      </w:r>
      <w:r w:rsidRPr="006B3C37">
        <w:rPr>
          <w:rFonts w:cs="Times New Roman"/>
          <w:b/>
          <w:color w:val="000000" w:themeColor="text1"/>
          <w:szCs w:val="24"/>
          <w:lang w:val="en-US"/>
        </w:rPr>
        <w:t xml:space="preserve"> </w:t>
      </w:r>
      <w:r w:rsidRPr="00B758A4">
        <w:rPr>
          <w:rFonts w:cs="Times New Roman"/>
          <w:color w:val="000000" w:themeColor="text1"/>
          <w:szCs w:val="24"/>
          <w:lang w:val="en-US"/>
        </w:rPr>
        <w:t>List of primers used for the detection of resistance genes and clonal relatedness.</w:t>
      </w:r>
      <w:r>
        <w:rPr>
          <w:rFonts w:cs="Times New Roman"/>
          <w:color w:val="000000" w:themeColor="text1"/>
          <w:szCs w:val="24"/>
          <w:lang w:val="en-US"/>
        </w:rPr>
        <w:t xml:space="preserve">  </w:t>
      </w:r>
    </w:p>
    <w:p w14:paraId="6A5F3443" w14:textId="11BCC6CA" w:rsidR="005741CC" w:rsidRPr="008F1121" w:rsidRDefault="005741CC" w:rsidP="005741CC">
      <w:pPr>
        <w:jc w:val="both"/>
        <w:rPr>
          <w:rFonts w:cs="Times New Roman"/>
          <w:szCs w:val="24"/>
        </w:rPr>
      </w:pPr>
      <w:r>
        <w:rPr>
          <w:rFonts w:eastAsia="Times New Roman" w:cs="Times New Roman"/>
          <w:bCs/>
          <w:noProof/>
          <w:color w:val="000000" w:themeColor="text1"/>
          <w:szCs w:val="24"/>
          <w:lang w:val="fr-FR" w:eastAsia="fr-FR"/>
        </w:rPr>
        <mc:AlternateContent>
          <mc:Choice Requires="wpg">
            <w:drawing>
              <wp:anchor distT="0" distB="0" distL="114300" distR="114300" simplePos="0" relativeHeight="251893760" behindDoc="0" locked="0" layoutInCell="1" allowOverlap="1" wp14:anchorId="6164E925" wp14:editId="7751257A">
                <wp:simplePos x="0" y="0"/>
                <wp:positionH relativeFrom="column">
                  <wp:posOffset>63336644</wp:posOffset>
                </wp:positionH>
                <wp:positionV relativeFrom="paragraph">
                  <wp:posOffset>167872410</wp:posOffset>
                </wp:positionV>
                <wp:extent cx="6447155" cy="8773160"/>
                <wp:effectExtent l="0" t="0" r="0" b="8890"/>
                <wp:wrapNone/>
                <wp:docPr id="1" name="Groupe 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447155" cy="8773160"/>
                          <a:chOff x="329513" y="0"/>
                          <a:chExt cx="6447780" cy="8871585"/>
                        </a:xfrm>
                      </wpg:grpSpPr>
                      <wpg:grpSp>
                        <wpg:cNvPr id="2" name="Groupe 2"/>
                        <wpg:cNvGrpSpPr/>
                        <wpg:grpSpPr>
                          <a:xfrm>
                            <a:off x="329513" y="0"/>
                            <a:ext cx="6040120" cy="8871585"/>
                            <a:chOff x="0" y="0"/>
                            <a:chExt cx="7740592" cy="10273539"/>
                          </a:xfrm>
                        </wpg:grpSpPr>
                        <wpg:grpSp>
                          <wpg:cNvPr id="3" name="Groupe 3"/>
                          <wpg:cNvGrpSpPr/>
                          <wpg:grpSpPr>
                            <a:xfrm>
                              <a:off x="0" y="0"/>
                              <a:ext cx="7369629" cy="9485061"/>
                              <a:chOff x="0" y="0"/>
                              <a:chExt cx="7248525" cy="9485061"/>
                            </a:xfrm>
                          </wpg:grpSpPr>
                          <wpg:grpSp>
                            <wpg:cNvPr id="4" name="Groupe 4"/>
                            <wpg:cNvGrpSpPr/>
                            <wpg:grpSpPr>
                              <a:xfrm>
                                <a:off x="0" y="0"/>
                                <a:ext cx="7248525" cy="9485061"/>
                                <a:chOff x="0" y="0"/>
                                <a:chExt cx="7248525" cy="9485061"/>
                              </a:xfrm>
                            </wpg:grpSpPr>
                            <wpg:grpSp>
                              <wpg:cNvPr id="7" name="Groupe 7"/>
                              <wpg:cNvGrpSpPr/>
                              <wpg:grpSpPr>
                                <a:xfrm>
                                  <a:off x="0" y="0"/>
                                  <a:ext cx="7248525" cy="9485061"/>
                                  <a:chOff x="0" y="0"/>
                                  <a:chExt cx="7248525" cy="9485061"/>
                                </a:xfrm>
                              </wpg:grpSpPr>
                              <wpg:grpSp>
                                <wpg:cNvPr id="8" name="Groupe 8"/>
                                <wpg:cNvGrpSpPr/>
                                <wpg:grpSpPr>
                                  <a:xfrm>
                                    <a:off x="0" y="0"/>
                                    <a:ext cx="7248525" cy="9485061"/>
                                    <a:chOff x="0" y="0"/>
                                    <a:chExt cx="7248525" cy="9485061"/>
                                  </a:xfrm>
                                </wpg:grpSpPr>
                                <wpg:grpSp>
                                  <wpg:cNvPr id="11" name="Groupe 11"/>
                                  <wpg:cNvGrpSpPr/>
                                  <wpg:grpSpPr>
                                    <a:xfrm>
                                      <a:off x="0" y="0"/>
                                      <a:ext cx="7248525" cy="9485061"/>
                                      <a:chOff x="0" y="0"/>
                                      <a:chExt cx="7248525" cy="9485061"/>
                                    </a:xfrm>
                                  </wpg:grpSpPr>
                                  <wpg:grpSp>
                                    <wpg:cNvPr id="12" name="Groupe 12"/>
                                    <wpg:cNvGrpSpPr/>
                                    <wpg:grpSpPr>
                                      <a:xfrm>
                                        <a:off x="0" y="0"/>
                                        <a:ext cx="7248525" cy="9485061"/>
                                        <a:chOff x="0" y="0"/>
                                        <a:chExt cx="7248525" cy="9485061"/>
                                      </a:xfrm>
                                    </wpg:grpSpPr>
                                    <wpg:grpSp>
                                      <wpg:cNvPr id="13" name="Groupe 13"/>
                                      <wpg:cNvGrpSpPr/>
                                      <wpg:grpSpPr>
                                        <a:xfrm>
                                          <a:off x="0" y="0"/>
                                          <a:ext cx="7248525" cy="9485061"/>
                                          <a:chOff x="0" y="0"/>
                                          <a:chExt cx="7248525" cy="9485061"/>
                                        </a:xfrm>
                                      </wpg:grpSpPr>
                                      <wpg:grpSp>
                                        <wpg:cNvPr id="14" name="Groupe 14"/>
                                        <wpg:cNvGrpSpPr/>
                                        <wpg:grpSpPr>
                                          <a:xfrm>
                                            <a:off x="0" y="0"/>
                                            <a:ext cx="7248525" cy="9485061"/>
                                            <a:chOff x="0" y="0"/>
                                            <a:chExt cx="7248525" cy="9485061"/>
                                          </a:xfrm>
                                        </wpg:grpSpPr>
                                        <wpg:grpSp>
                                          <wpg:cNvPr id="15" name="Groupe 15"/>
                                          <wpg:cNvGrpSpPr/>
                                          <wpg:grpSpPr>
                                            <a:xfrm>
                                              <a:off x="0" y="0"/>
                                              <a:ext cx="7248525" cy="9485061"/>
                                              <a:chOff x="0" y="0"/>
                                              <a:chExt cx="7248525" cy="9485061"/>
                                            </a:xfrm>
                                          </wpg:grpSpPr>
                                          <wpg:grpSp>
                                            <wpg:cNvPr id="16" name="Groupe 16"/>
                                            <wpg:cNvGrpSpPr/>
                                            <wpg:grpSpPr>
                                              <a:xfrm>
                                                <a:off x="0" y="0"/>
                                                <a:ext cx="7248525" cy="9485061"/>
                                                <a:chOff x="0" y="0"/>
                                                <a:chExt cx="7248525" cy="9485061"/>
                                              </a:xfrm>
                                            </wpg:grpSpPr>
                                            <wpg:grpSp>
                                              <wpg:cNvPr id="17" name="Groupe 17"/>
                                              <wpg:cNvGrpSpPr/>
                                              <wpg:grpSpPr>
                                                <a:xfrm>
                                                  <a:off x="0" y="0"/>
                                                  <a:ext cx="7248525" cy="9485061"/>
                                                  <a:chOff x="0" y="0"/>
                                                  <a:chExt cx="7248525" cy="9485061"/>
                                                </a:xfrm>
                                              </wpg:grpSpPr>
                                              <wpg:grpSp>
                                                <wpg:cNvPr id="18" name="Groupe 18"/>
                                                <wpg:cNvGrpSpPr/>
                                                <wpg:grpSpPr>
                                                  <a:xfrm>
                                                    <a:off x="0" y="0"/>
                                                    <a:ext cx="7248525" cy="9485061"/>
                                                    <a:chOff x="0" y="0"/>
                                                    <a:chExt cx="7248525" cy="9485061"/>
                                                  </a:xfrm>
                                                </wpg:grpSpPr>
                                                <wpg:grpSp>
                                                  <wpg:cNvPr id="19" name="Groupe 19"/>
                                                  <wpg:cNvGrpSpPr/>
                                                  <wpg:grpSpPr>
                                                    <a:xfrm>
                                                      <a:off x="0" y="0"/>
                                                      <a:ext cx="7248525" cy="9485061"/>
                                                      <a:chOff x="0" y="0"/>
                                                      <a:chExt cx="7248968" cy="9449464"/>
                                                    </a:xfrm>
                                                  </wpg:grpSpPr>
                                                  <pic:pic xmlns:pic="http://schemas.openxmlformats.org/drawingml/2006/picture">
                                                    <pic:nvPicPr>
                                                      <pic:cNvPr id="20" name="Image 20"/>
                                                      <pic:cNvPicPr>
                                                        <a:picLocks noChangeAspect="1"/>
                                                      </pic:cNvPicPr>
                                                    </pic:nvPicPr>
                                                    <pic:blipFill>
                                                      <a:blip r:embed="rId15" cstate="print">
                                                        <a:extLst>
                                                          <a:ext uri="{28A0092B-C50C-407E-A947-70E740481C1C}">
                                                            <a14:useLocalDpi xmlns:a14="http://schemas.microsoft.com/office/drawing/2010/main" val="0"/>
                                                          </a:ext>
                                                        </a:extLst>
                                                      </a:blip>
                                                      <a:stretch>
                                                        <a:fillRect/>
                                                      </a:stretch>
                                                    </pic:blipFill>
                                                    <pic:spPr>
                                                      <a:xfrm>
                                                        <a:off x="5634804" y="0"/>
                                                        <a:ext cx="1583528" cy="640715"/>
                                                      </a:xfrm>
                                                      <a:prstGeom prst="rect">
                                                        <a:avLst/>
                                                      </a:prstGeom>
                                                    </pic:spPr>
                                                  </pic:pic>
                                                  <wpg:grpSp>
                                                    <wpg:cNvPr id="21" name="Groupe 21"/>
                                                    <wpg:cNvGrpSpPr/>
                                                    <wpg:grpSpPr>
                                                      <a:xfrm>
                                                        <a:off x="0" y="372139"/>
                                                        <a:ext cx="7248968" cy="9077325"/>
                                                        <a:chOff x="0" y="0"/>
                                                        <a:chExt cx="7248968" cy="9077325"/>
                                                      </a:xfrm>
                                                    </wpg:grpSpPr>
                                                    <wpg:grpSp>
                                                      <wpg:cNvPr id="22" name="Groupe 22"/>
                                                      <wpg:cNvGrpSpPr/>
                                                      <wpg:grpSpPr>
                                                        <a:xfrm>
                                                          <a:off x="0" y="0"/>
                                                          <a:ext cx="5603247" cy="9077325"/>
                                                          <a:chOff x="-117577" y="0"/>
                                                          <a:chExt cx="5918475" cy="9214034"/>
                                                        </a:xfrm>
                                                      </wpg:grpSpPr>
                                                      <pic:pic xmlns:pic="http://schemas.openxmlformats.org/drawingml/2006/picture">
                                                        <pic:nvPicPr>
                                                          <pic:cNvPr id="23" name="Image 23"/>
                                                          <pic:cNvPicPr>
                                                            <a:picLocks noChangeAspect="1"/>
                                                          </pic:cNvPicPr>
                                                        </pic:nvPicPr>
                                                        <pic:blipFill>
                                                          <a:blip r:embed="rId16" cstate="print">
                                                            <a:extLst>
                                                              <a:ext uri="{28A0092B-C50C-407E-A947-70E740481C1C}">
                                                                <a14:useLocalDpi xmlns:a14="http://schemas.microsoft.com/office/drawing/2010/main" val="0"/>
                                                              </a:ext>
                                                            </a:extLst>
                                                          </a:blip>
                                                          <a:stretch>
                                                            <a:fillRect/>
                                                          </a:stretch>
                                                        </pic:blipFill>
                                                        <pic:spPr>
                                                          <a:xfrm>
                                                            <a:off x="2374509" y="4089780"/>
                                                            <a:ext cx="3405867" cy="3862705"/>
                                                          </a:xfrm>
                                                          <a:prstGeom prst="rect">
                                                            <a:avLst/>
                                                          </a:prstGeom>
                                                        </pic:spPr>
                                                      </pic:pic>
                                                      <pic:pic xmlns:pic="http://schemas.openxmlformats.org/drawingml/2006/picture">
                                                        <pic:nvPicPr>
                                                          <pic:cNvPr id="24" name="Image 24"/>
                                                          <pic:cNvPicPr>
                                                            <a:picLocks noChangeAspect="1"/>
                                                          </pic:cNvPicPr>
                                                        </pic:nvPicPr>
                                                        <pic:blipFill>
                                                          <a:blip r:embed="rId17" cstate="print">
                                                            <a:extLst>
                                                              <a:ext uri="{28A0092B-C50C-407E-A947-70E740481C1C}">
                                                                <a14:useLocalDpi xmlns:a14="http://schemas.microsoft.com/office/drawing/2010/main" val="0"/>
                                                              </a:ext>
                                                            </a:extLst>
                                                          </a:blip>
                                                          <a:stretch>
                                                            <a:fillRect/>
                                                          </a:stretch>
                                                        </pic:blipFill>
                                                        <pic:spPr>
                                                          <a:xfrm>
                                                            <a:off x="2381312" y="7913401"/>
                                                            <a:ext cx="3419486" cy="1222375"/>
                                                          </a:xfrm>
                                                          <a:prstGeom prst="rect">
                                                            <a:avLst/>
                                                          </a:prstGeom>
                                                        </pic:spPr>
                                                      </pic:pic>
                                                      <wpg:grpSp>
                                                        <wpg:cNvPr id="25" name="Groupe 25"/>
                                                        <wpg:cNvGrpSpPr/>
                                                        <wpg:grpSpPr>
                                                          <a:xfrm>
                                                            <a:off x="-117577" y="88665"/>
                                                            <a:ext cx="2505812" cy="9125369"/>
                                                            <a:chOff x="-136657" y="-3"/>
                                                            <a:chExt cx="2506444" cy="6144791"/>
                                                          </a:xfrm>
                                                        </wpg:grpSpPr>
                                                        <pic:pic xmlns:pic="http://schemas.openxmlformats.org/drawingml/2006/picture">
                                                          <pic:nvPicPr>
                                                            <pic:cNvPr id="26" name="Image 26" descr="C:\Users\Koudoum\Desktop\ERIC PM\E. coli PAT 1.PNG"/>
                                                            <pic:cNvPicPr>
                                                              <a:picLocks noChangeAspect="1"/>
                                                            </pic:cNvPicPr>
                                                          </pic:nvPicPr>
                                                          <pic:blipFill rotWithShape="1">
                                                            <a:blip r:embed="rId18" cstate="print">
                                                              <a:extLst>
                                                                <a:ext uri="{28A0092B-C50C-407E-A947-70E740481C1C}">
                                                                  <a14:useLocalDpi xmlns:a14="http://schemas.microsoft.com/office/drawing/2010/main" val="0"/>
                                                                </a:ext>
                                                              </a:extLst>
                                                            </a:blip>
                                                            <a:srcRect r="63911"/>
                                                            <a:stretch/>
                                                          </pic:blipFill>
                                                          <pic:spPr bwMode="auto">
                                                            <a:xfrm>
                                                              <a:off x="-136657" y="-3"/>
                                                              <a:ext cx="1480318" cy="3338195"/>
                                                            </a:xfrm>
                                                            <a:prstGeom prst="rect">
                                                              <a:avLst/>
                                                            </a:prstGeom>
                                                            <a:noFill/>
                                                            <a:ln>
                                                              <a:noFill/>
                                                            </a:ln>
                                                            <a:extLst>
                                                              <a:ext uri="{53640926-AAD7-44D8-BBD7-CCE9431645EC}">
                                                                <a14:shadowObscured xmlns:a14="http://schemas.microsoft.com/office/drawing/2010/main"/>
                                                              </a:ext>
                                                            </a:extLst>
                                                          </pic:spPr>
                                                        </pic:pic>
                                                        <pic:pic xmlns:pic="http://schemas.openxmlformats.org/drawingml/2006/picture">
                                                          <pic:nvPicPr>
                                                            <pic:cNvPr id="27" name="Image 27" descr="C:\Users\Koudoum\Desktop\ERIC PM\E. coli PAT 2.PNG"/>
                                                            <pic:cNvPicPr>
                                                              <a:picLocks noChangeAspect="1"/>
                                                            </pic:cNvPicPr>
                                                          </pic:nvPicPr>
                                                          <pic:blipFill rotWithShape="1">
                                                            <a:blip r:embed="rId19" cstate="print">
                                                              <a:extLst>
                                                                <a:ext uri="{28A0092B-C50C-407E-A947-70E740481C1C}">
                                                                  <a14:useLocalDpi xmlns:a14="http://schemas.microsoft.com/office/drawing/2010/main" val="0"/>
                                                                </a:ext>
                                                              </a:extLst>
                                                            </a:blip>
                                                            <a:srcRect r="65257" b="12020"/>
                                                            <a:stretch/>
                                                          </pic:blipFill>
                                                          <pic:spPr bwMode="auto">
                                                            <a:xfrm>
                                                              <a:off x="-136656" y="3336818"/>
                                                              <a:ext cx="1480278" cy="2807970"/>
                                                            </a:xfrm>
                                                            <a:prstGeom prst="rect">
                                                              <a:avLst/>
                                                            </a:prstGeom>
                                                            <a:noFill/>
                                                            <a:ln>
                                                              <a:noFill/>
                                                            </a:ln>
                                                            <a:extLst>
                                                              <a:ext uri="{53640926-AAD7-44D8-BBD7-CCE9431645EC}">
                                                                <a14:shadowObscured xmlns:a14="http://schemas.microsoft.com/office/drawing/2010/main"/>
                                                              </a:ext>
                                                            </a:extLst>
                                                          </pic:spPr>
                                                        </pic:pic>
                                                        <pic:pic xmlns:pic="http://schemas.openxmlformats.org/drawingml/2006/picture">
                                                          <pic:nvPicPr>
                                                            <pic:cNvPr id="28" name="Image 28" descr="C:\Users\Koudoum\Desktop\ERIC PM\E. coli PAT 1 .PNG"/>
                                                            <pic:cNvPicPr>
                                                              <a:picLocks noChangeAspect="1"/>
                                                            </pic:cNvPicPr>
                                                          </pic:nvPicPr>
                                                          <pic:blipFill rotWithShape="1">
                                                            <a:blip r:embed="rId20">
                                                              <a:extLst>
                                                                <a:ext uri="{28A0092B-C50C-407E-A947-70E740481C1C}">
                                                                  <a14:useLocalDpi xmlns:a14="http://schemas.microsoft.com/office/drawing/2010/main" val="0"/>
                                                                </a:ext>
                                                              </a:extLst>
                                                            </a:blip>
                                                            <a:srcRect l="12871" r="38001" b="900"/>
                                                            <a:stretch/>
                                                          </pic:blipFill>
                                                          <pic:spPr bwMode="auto">
                                                            <a:xfrm>
                                                              <a:off x="1353787" y="106878"/>
                                                              <a:ext cx="1016000" cy="3202940"/>
                                                            </a:xfrm>
                                                            <a:prstGeom prst="rect">
                                                              <a:avLst/>
                                                            </a:prstGeom>
                                                            <a:noFill/>
                                                            <a:ln>
                                                              <a:noFill/>
                                                            </a:ln>
                                                            <a:extLst>
                                                              <a:ext uri="{53640926-AAD7-44D8-BBD7-CCE9431645EC}">
                                                                <a14:shadowObscured xmlns:a14="http://schemas.microsoft.com/office/drawing/2010/main"/>
                                                              </a:ext>
                                                            </a:extLst>
                                                          </pic:spPr>
                                                        </pic:pic>
                                                        <pic:pic xmlns:pic="http://schemas.openxmlformats.org/drawingml/2006/picture">
                                                          <pic:nvPicPr>
                                                            <pic:cNvPr id="29" name="Image 29" descr="C:\Users\Koudoum\Desktop\ERIC PM\E. coli PAT  2.PNG"/>
                                                            <pic:cNvPicPr>
                                                              <a:picLocks noChangeAspect="1"/>
                                                            </pic:cNvPicPr>
                                                          </pic:nvPicPr>
                                                          <pic:blipFill rotWithShape="1">
                                                            <a:blip r:embed="rId21">
                                                              <a:extLst>
                                                                <a:ext uri="{28A0092B-C50C-407E-A947-70E740481C1C}">
                                                                  <a14:useLocalDpi xmlns:a14="http://schemas.microsoft.com/office/drawing/2010/main" val="0"/>
                                                                </a:ext>
                                                              </a:extLst>
                                                            </a:blip>
                                                            <a:srcRect l="8722" r="36095" b="866"/>
                                                            <a:stretch/>
                                                          </pic:blipFill>
                                                          <pic:spPr bwMode="auto">
                                                            <a:xfrm>
                                                              <a:off x="1365312" y="3313114"/>
                                                              <a:ext cx="1003946" cy="2768600"/>
                                                            </a:xfrm>
                                                            <a:prstGeom prst="rect">
                                                              <a:avLst/>
                                                            </a:prstGeom>
                                                            <a:noFill/>
                                                            <a:ln>
                                                              <a:noFill/>
                                                            </a:ln>
                                                            <a:extLst>
                                                              <a:ext uri="{53640926-AAD7-44D8-BBD7-CCE9431645EC}">
                                                                <a14:shadowObscured xmlns:a14="http://schemas.microsoft.com/office/drawing/2010/main"/>
                                                              </a:ext>
                                                            </a:extLst>
                                                          </pic:spPr>
                                                        </pic:pic>
                                                      </wpg:grpSp>
                                                      <pic:pic xmlns:pic="http://schemas.openxmlformats.org/drawingml/2006/picture">
                                                        <pic:nvPicPr>
                                                          <pic:cNvPr id="30" name="Image 30"/>
                                                          <pic:cNvPicPr>
                                                            <a:picLocks noChangeAspect="1"/>
                                                          </pic:cNvPicPr>
                                                        </pic:nvPicPr>
                                                        <pic:blipFill>
                                                          <a:blip r:embed="rId22" cstate="print">
                                                            <a:extLst>
                                                              <a:ext uri="{28A0092B-C50C-407E-A947-70E740481C1C}">
                                                                <a14:useLocalDpi xmlns:a14="http://schemas.microsoft.com/office/drawing/2010/main" val="0"/>
                                                              </a:ext>
                                                            </a:extLst>
                                                          </a:blip>
                                                          <a:stretch>
                                                            <a:fillRect/>
                                                          </a:stretch>
                                                        </pic:blipFill>
                                                        <pic:spPr>
                                                          <a:xfrm>
                                                            <a:off x="2371898" y="0"/>
                                                            <a:ext cx="3429000" cy="4108450"/>
                                                          </a:xfrm>
                                                          <a:prstGeom prst="rect">
                                                            <a:avLst/>
                                                          </a:prstGeom>
                                                        </pic:spPr>
                                                      </pic:pic>
                                                    </wpg:grpSp>
                                                    <wpg:grpSp>
                                                      <wpg:cNvPr id="31" name="Groupe 31"/>
                                                      <wpg:cNvGrpSpPr/>
                                                      <wpg:grpSpPr>
                                                        <a:xfrm>
                                                          <a:off x="5582093" y="255182"/>
                                                          <a:ext cx="1666875" cy="8745018"/>
                                                          <a:chOff x="0" y="0"/>
                                                          <a:chExt cx="1666875" cy="8745018"/>
                                                        </a:xfrm>
                                                      </wpg:grpSpPr>
                                                      <pic:pic xmlns:pic="http://schemas.openxmlformats.org/drawingml/2006/picture">
                                                        <pic:nvPicPr>
                                                          <pic:cNvPr id="32" name="Image 32"/>
                                                          <pic:cNvPicPr>
                                                            <a:picLocks noChangeAspect="1"/>
                                                          </pic:cNvPicPr>
                                                        </pic:nvPicPr>
                                                        <pic:blipFill>
                                                          <a:blip r:embed="rId23">
                                                            <a:extLst>
                                                              <a:ext uri="{28A0092B-C50C-407E-A947-70E740481C1C}">
                                                                <a14:useLocalDpi xmlns:a14="http://schemas.microsoft.com/office/drawing/2010/main" val="0"/>
                                                              </a:ext>
                                                            </a:extLst>
                                                          </a:blip>
                                                          <a:stretch>
                                                            <a:fillRect/>
                                                          </a:stretch>
                                                        </pic:blipFill>
                                                        <pic:spPr>
                                                          <a:xfrm>
                                                            <a:off x="0" y="0"/>
                                                            <a:ext cx="1666875" cy="4454525"/>
                                                          </a:xfrm>
                                                          <a:prstGeom prst="rect">
                                                            <a:avLst/>
                                                          </a:prstGeom>
                                                        </pic:spPr>
                                                      </pic:pic>
                                                      <pic:pic xmlns:pic="http://schemas.openxmlformats.org/drawingml/2006/picture">
                                                        <pic:nvPicPr>
                                                          <pic:cNvPr id="33" name="Image 33"/>
                                                          <pic:cNvPicPr>
                                                            <a:picLocks noChangeAspect="1"/>
                                                          </pic:cNvPicPr>
                                                        </pic:nvPicPr>
                                                        <pic:blipFill>
                                                          <a:blip r:embed="rId24">
                                                            <a:extLst>
                                                              <a:ext uri="{28A0092B-C50C-407E-A947-70E740481C1C}">
                                                                <a14:useLocalDpi xmlns:a14="http://schemas.microsoft.com/office/drawing/2010/main" val="0"/>
                                                              </a:ext>
                                                            </a:extLst>
                                                          </a:blip>
                                                          <a:stretch>
                                                            <a:fillRect/>
                                                          </a:stretch>
                                                        </pic:blipFill>
                                                        <pic:spPr>
                                                          <a:xfrm>
                                                            <a:off x="10291" y="4412496"/>
                                                            <a:ext cx="1647825" cy="4332522"/>
                                                          </a:xfrm>
                                                          <a:prstGeom prst="rect">
                                                            <a:avLst/>
                                                          </a:prstGeom>
                                                        </pic:spPr>
                                                      </pic:pic>
                                                    </wpg:grpSp>
                                                  </wpg:grpSp>
                                                </wpg:grpSp>
                                                <wps:wsp>
                                                  <wps:cNvPr id="34" name="Zone de texte 2"/>
                                                  <wps:cNvSpPr txBox="1">
                                                    <a:spLocks noChangeArrowheads="1"/>
                                                  </wps:cNvSpPr>
                                                  <wps:spPr bwMode="auto">
                                                    <a:xfrm>
                                                      <a:off x="204716" y="723331"/>
                                                      <a:ext cx="638844" cy="353048"/>
                                                    </a:xfrm>
                                                    <a:prstGeom prst="rect">
                                                      <a:avLst/>
                                                    </a:prstGeom>
                                                    <a:noFill/>
                                                    <a:ln w="9525">
                                                      <a:noFill/>
                                                      <a:miter lim="800000"/>
                                                      <a:headEnd/>
                                                      <a:tailEnd/>
                                                    </a:ln>
                                                  </wps:spPr>
                                                  <wps:txbx>
                                                    <w:txbxContent>
                                                      <w:p w14:paraId="661A10C5" w14:textId="77777777" w:rsidR="005741CC" w:rsidRPr="00A630E7" w:rsidRDefault="005741CC" w:rsidP="005741CC">
                                                        <w:pPr>
                                                          <w:rPr>
                                                            <w:rFonts w:ascii="Arial Black" w:hAnsi="Arial Black"/>
                                                          </w:rPr>
                                                        </w:pPr>
                                                        <w:r>
                                                          <w:rPr>
                                                            <w:rFonts w:ascii="Arial Black" w:hAnsi="Arial Black"/>
                                                          </w:rPr>
                                                          <w:t>E1</w:t>
                                                        </w:r>
                                                      </w:p>
                                                    </w:txbxContent>
                                                  </wps:txbx>
                                                  <wps:bodyPr rot="0" vert="horz" wrap="square" lIns="91440" tIns="45720" rIns="91440" bIns="45720" anchor="t" anchorCtr="0">
                                                    <a:noAutofit/>
                                                  </wps:bodyPr>
                                                </wps:wsp>
                                              </wpg:grpSp>
                                              <wps:wsp>
                                                <wps:cNvPr id="35" name="Zone de texte 2"/>
                                                <wps:cNvSpPr txBox="1">
                                                  <a:spLocks noChangeArrowheads="1"/>
                                                </wps:cNvSpPr>
                                                <wps:spPr bwMode="auto">
                                                  <a:xfrm>
                                                    <a:off x="307075" y="1098644"/>
                                                    <a:ext cx="638844" cy="353048"/>
                                                  </a:xfrm>
                                                  <a:prstGeom prst="rect">
                                                    <a:avLst/>
                                                  </a:prstGeom>
                                                  <a:noFill/>
                                                  <a:ln w="9525">
                                                    <a:noFill/>
                                                    <a:miter lim="800000"/>
                                                    <a:headEnd/>
                                                    <a:tailEnd/>
                                                  </a:ln>
                                                </wps:spPr>
                                                <wps:txbx>
                                                  <w:txbxContent>
                                                    <w:p w14:paraId="1CB35104" w14:textId="77777777" w:rsidR="005741CC" w:rsidRPr="00A630E7" w:rsidRDefault="005741CC" w:rsidP="005741CC">
                                                      <w:pPr>
                                                        <w:rPr>
                                                          <w:rFonts w:ascii="Arial Black" w:hAnsi="Arial Black"/>
                                                        </w:rPr>
                                                      </w:pPr>
                                                      <w:r>
                                                        <w:rPr>
                                                          <w:rFonts w:ascii="Arial Black" w:hAnsi="Arial Black"/>
                                                        </w:rPr>
                                                        <w:t>E2</w:t>
                                                      </w:r>
                                                    </w:p>
                                                  </w:txbxContent>
                                                </wps:txbx>
                                                <wps:bodyPr rot="0" vert="horz" wrap="square" lIns="91440" tIns="45720" rIns="91440" bIns="45720" anchor="t" anchorCtr="0">
                                                  <a:noAutofit/>
                                                </wps:bodyPr>
                                              </wps:wsp>
                                            </wpg:grpSp>
                                            <wps:wsp>
                                              <wps:cNvPr id="37" name="Zone de texte 2"/>
                                              <wps:cNvSpPr txBox="1">
                                                <a:spLocks noChangeArrowheads="1"/>
                                              </wps:cNvSpPr>
                                              <wps:spPr bwMode="auto">
                                                <a:xfrm>
                                                  <a:off x="300251" y="1555844"/>
                                                  <a:ext cx="638844" cy="353048"/>
                                                </a:xfrm>
                                                <a:prstGeom prst="rect">
                                                  <a:avLst/>
                                                </a:prstGeom>
                                                <a:noFill/>
                                                <a:ln w="9525">
                                                  <a:noFill/>
                                                  <a:miter lim="800000"/>
                                                  <a:headEnd/>
                                                  <a:tailEnd/>
                                                </a:ln>
                                              </wps:spPr>
                                              <wps:txbx>
                                                <w:txbxContent>
                                                  <w:p w14:paraId="43BC476F" w14:textId="77777777" w:rsidR="005741CC" w:rsidRPr="00A630E7" w:rsidRDefault="005741CC" w:rsidP="005741CC">
                                                    <w:pPr>
                                                      <w:rPr>
                                                        <w:rFonts w:ascii="Arial Black" w:hAnsi="Arial Black"/>
                                                      </w:rPr>
                                                    </w:pPr>
                                                    <w:r>
                                                      <w:rPr>
                                                        <w:rFonts w:ascii="Arial Black" w:hAnsi="Arial Black"/>
                                                      </w:rPr>
                                                      <w:t>E3</w:t>
                                                    </w:r>
                                                  </w:p>
                                                </w:txbxContent>
                                              </wps:txbx>
                                              <wps:bodyPr rot="0" vert="horz" wrap="square" lIns="91440" tIns="45720" rIns="91440" bIns="45720" anchor="t" anchorCtr="0">
                                                <a:noAutofit/>
                                              </wps:bodyPr>
                                            </wps:wsp>
                                          </wpg:grpSp>
                                          <wps:wsp>
                                            <wps:cNvPr id="38" name="Zone de texte 2"/>
                                            <wps:cNvSpPr txBox="1">
                                              <a:spLocks noChangeArrowheads="1"/>
                                            </wps:cNvSpPr>
                                            <wps:spPr bwMode="auto">
                                              <a:xfrm>
                                                <a:off x="580030" y="2040340"/>
                                                <a:ext cx="638844" cy="353048"/>
                                              </a:xfrm>
                                              <a:prstGeom prst="rect">
                                                <a:avLst/>
                                              </a:prstGeom>
                                              <a:noFill/>
                                              <a:ln w="9525">
                                                <a:noFill/>
                                                <a:miter lim="800000"/>
                                                <a:headEnd/>
                                                <a:tailEnd/>
                                              </a:ln>
                                            </wps:spPr>
                                            <wps:txbx>
                                              <w:txbxContent>
                                                <w:p w14:paraId="7D0B4C74" w14:textId="77777777" w:rsidR="005741CC" w:rsidRPr="00A630E7" w:rsidRDefault="005741CC" w:rsidP="005741CC">
                                                  <w:pPr>
                                                    <w:rPr>
                                                      <w:rFonts w:ascii="Arial Black" w:hAnsi="Arial Black"/>
                                                    </w:rPr>
                                                  </w:pPr>
                                                  <w:r>
                                                    <w:rPr>
                                                      <w:rFonts w:ascii="Arial Black" w:hAnsi="Arial Black"/>
                                                    </w:rPr>
                                                    <w:t>E4</w:t>
                                                  </w:r>
                                                </w:p>
                                              </w:txbxContent>
                                            </wps:txbx>
                                            <wps:bodyPr rot="0" vert="horz" wrap="square" lIns="91440" tIns="45720" rIns="91440" bIns="45720" anchor="t" anchorCtr="0">
                                              <a:noAutofit/>
                                            </wps:bodyPr>
                                          </wps:wsp>
                                        </wpg:grpSp>
                                        <wps:wsp>
                                          <wps:cNvPr id="39" name="Zone de texte 2"/>
                                          <wps:cNvSpPr txBox="1">
                                            <a:spLocks noChangeArrowheads="1"/>
                                          </wps:cNvSpPr>
                                          <wps:spPr bwMode="auto">
                                            <a:xfrm>
                                              <a:off x="470848" y="2709080"/>
                                              <a:ext cx="638844" cy="353048"/>
                                            </a:xfrm>
                                            <a:prstGeom prst="rect">
                                              <a:avLst/>
                                            </a:prstGeom>
                                            <a:noFill/>
                                            <a:ln w="9525">
                                              <a:noFill/>
                                              <a:miter lim="800000"/>
                                              <a:headEnd/>
                                              <a:tailEnd/>
                                            </a:ln>
                                          </wps:spPr>
                                          <wps:txbx>
                                            <w:txbxContent>
                                              <w:p w14:paraId="2F37787A" w14:textId="77777777" w:rsidR="005741CC" w:rsidRPr="00A630E7" w:rsidRDefault="005741CC" w:rsidP="005741CC">
                                                <w:pPr>
                                                  <w:rPr>
                                                    <w:rFonts w:ascii="Arial Black" w:hAnsi="Arial Black"/>
                                                  </w:rPr>
                                                </w:pPr>
                                                <w:r>
                                                  <w:rPr>
                                                    <w:rFonts w:ascii="Arial Black" w:hAnsi="Arial Black"/>
                                                  </w:rPr>
                                                  <w:t>E5</w:t>
                                                </w:r>
                                              </w:p>
                                            </w:txbxContent>
                                          </wps:txbx>
                                          <wps:bodyPr rot="0" vert="horz" wrap="square" lIns="91440" tIns="45720" rIns="91440" bIns="45720" anchor="t" anchorCtr="0">
                                            <a:noAutofit/>
                                          </wps:bodyPr>
                                        </wps:wsp>
                                      </wpg:grpSp>
                                      <wps:wsp>
                                        <wps:cNvPr id="40" name="Zone de texte 2"/>
                                        <wps:cNvSpPr txBox="1">
                                          <a:spLocks noChangeArrowheads="1"/>
                                        </wps:cNvSpPr>
                                        <wps:spPr bwMode="auto">
                                          <a:xfrm>
                                            <a:off x="470848" y="4087504"/>
                                            <a:ext cx="638844" cy="353048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 w="9525">
                                            <a:noFill/>
                                            <a:miter lim="800000"/>
                                            <a:headEnd/>
                                            <a:tailEnd/>
                                          </a:ln>
                                        </wps:spPr>
                                        <wps:txbx>
                                          <w:txbxContent>
                                            <w:p w14:paraId="1E075CF2" w14:textId="77777777" w:rsidR="005741CC" w:rsidRPr="00A630E7" w:rsidRDefault="005741CC" w:rsidP="005741CC">
                                              <w:pPr>
                                                <w:rPr>
                                                  <w:rFonts w:ascii="Arial Black" w:hAnsi="Arial Black"/>
                                                </w:rPr>
                                              </w:pPr>
                                              <w:r>
                                                <w:rPr>
                                                  <w:rFonts w:ascii="Arial Black" w:hAnsi="Arial Black"/>
                                                </w:rPr>
                                                <w:t>E6</w:t>
                                              </w:r>
                                            </w:p>
                                          </w:txbxContent>
                                        </wps:txbx>
                                        <wps:bodyPr rot="0" vert="horz" wrap="square" lIns="91440" tIns="45720" rIns="91440" bIns="45720" anchor="t" anchorCtr="0">
                                          <a:noAutofit/>
                                        </wps:bodyPr>
                                      </wps:wsp>
                                    </wpg:grpSp>
                                    <wps:wsp>
                                      <wps:cNvPr id="41" name="Zone de texte 2"/>
                                      <wps:cNvSpPr txBox="1">
                                        <a:spLocks noChangeArrowheads="1"/>
                                      </wps:cNvSpPr>
                                      <wps:spPr bwMode="auto">
                                        <a:xfrm>
                                          <a:off x="504967" y="4920018"/>
                                          <a:ext cx="638844" cy="353048"/>
                                        </a:xfrm>
                                        <a:prstGeom prst="rect">
                                          <a:avLst/>
                                        </a:prstGeom>
                                        <a:noFill/>
                                        <a:ln w="9525">
                                          <a:noFill/>
                                          <a:miter lim="800000"/>
                                          <a:headEnd/>
                                          <a:tailEnd/>
                                        </a:ln>
                                      </wps:spPr>
                                      <wps:txbx>
                                        <w:txbxContent>
                                          <w:p w14:paraId="6A1CE426" w14:textId="77777777" w:rsidR="005741CC" w:rsidRPr="00A630E7" w:rsidRDefault="005741CC" w:rsidP="005741CC">
                                            <w:pPr>
                                              <w:rPr>
                                                <w:rFonts w:ascii="Arial Black" w:hAnsi="Arial Black"/>
                                              </w:rPr>
                                            </w:pPr>
                                            <w:r>
                                              <w:rPr>
                                                <w:rFonts w:ascii="Arial Black" w:hAnsi="Arial Black"/>
                                              </w:rPr>
                                              <w:t>E7</w:t>
                                            </w:r>
                                          </w:p>
                                        </w:txbxContent>
                                      </wps:txbx>
                                      <wps:bodyPr rot="0" vert="horz" wrap="square" lIns="91440" tIns="45720" rIns="91440" bIns="45720" anchor="t" anchorCtr="0">
                                        <a:noAutofit/>
                                      </wps:bodyPr>
                                    </wps:wsp>
                                  </wpg:grpSp>
                                  <wps:wsp>
                                    <wps:cNvPr id="42" name="Zone de texte 2"/>
                                    <wps:cNvSpPr txBox="1">
                                      <a:spLocks noChangeArrowheads="1"/>
                                    </wps:cNvSpPr>
                                    <wps:spPr bwMode="auto">
                                      <a:xfrm>
                                        <a:off x="580030" y="5302155"/>
                                        <a:ext cx="638844" cy="353048"/>
                                      </a:xfrm>
                                      <a:prstGeom prst="rect">
                                        <a:avLst/>
                                      </a:prstGeom>
                                      <a:noFill/>
                                      <a:ln w="9525">
                                        <a:noFill/>
                                        <a:miter lim="800000"/>
                                        <a:headEnd/>
                                        <a:tailEnd/>
                                      </a:ln>
                                    </wps:spPr>
                                    <wps:txbx>
                                      <w:txbxContent>
                                        <w:p w14:paraId="7691E00E" w14:textId="77777777" w:rsidR="005741CC" w:rsidRPr="00A630E7" w:rsidRDefault="005741CC" w:rsidP="005741CC">
                                          <w:pPr>
                                            <w:rPr>
                                              <w:rFonts w:ascii="Arial Black" w:hAnsi="Arial Black"/>
                                            </w:rPr>
                                          </w:pPr>
                                          <w:r>
                                            <w:rPr>
                                              <w:rFonts w:ascii="Arial Black" w:hAnsi="Arial Black"/>
                                            </w:rPr>
                                            <w:t>E8</w:t>
                                          </w:r>
                                        </w:p>
                                      </w:txbxContent>
                                    </wps:txbx>
                                    <wps:bodyPr rot="0" vert="horz" wrap="square" lIns="91440" tIns="45720" rIns="91440" bIns="45720" anchor="t" anchorCtr="0">
                                      <a:noAutofit/>
                                    </wps:bodyPr>
                                  </wps:wsp>
                                </wpg:grpSp>
                                <wps:wsp>
                                  <wps:cNvPr id="43" name="Zone de texte 2"/>
                                  <wps:cNvSpPr txBox="1">
                                    <a:spLocks noChangeArrowheads="1"/>
                                  </wps:cNvSpPr>
                                  <wps:spPr bwMode="auto">
                                    <a:xfrm>
                                      <a:off x="539086" y="6418928"/>
                                      <a:ext cx="638844" cy="353048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 w="9525">
                                      <a:noFill/>
                                      <a:miter lim="800000"/>
                                      <a:headEnd/>
                                      <a:tailEnd/>
                                    </a:ln>
                                  </wps:spPr>
                                  <wps:txbx>
                                    <w:txbxContent>
                                      <w:p w14:paraId="144A8AA3" w14:textId="77777777" w:rsidR="005741CC" w:rsidRPr="00A630E7" w:rsidRDefault="005741CC" w:rsidP="005741CC">
                                        <w:pPr>
                                          <w:rPr>
                                            <w:rFonts w:ascii="Arial Black" w:hAnsi="Arial Black"/>
                                          </w:rPr>
                                        </w:pPr>
                                        <w:r>
                                          <w:rPr>
                                            <w:rFonts w:ascii="Arial Black" w:hAnsi="Arial Black"/>
                                          </w:rPr>
                                          <w:t>E9</w:t>
                                        </w:r>
                                      </w:p>
                                    </w:txbxContent>
                                  </wps:txbx>
                                  <wps:bodyPr rot="0" vert="horz" wrap="square" lIns="91440" tIns="45720" rIns="91440" bIns="45720" anchor="t" anchorCtr="0">
                                    <a:noAutofit/>
                                  </wps:bodyPr>
                                </wps:wsp>
                              </wpg:grpSp>
                              <wps:wsp>
                                <wps:cNvPr id="44" name="Zone de texte 2"/>
                                <wps:cNvSpPr txBox="1">
                                  <a:spLocks noChangeArrowheads="1"/>
                                </wps:cNvSpPr>
                                <wps:spPr bwMode="auto">
                                  <a:xfrm>
                                    <a:off x="539086" y="7328847"/>
                                    <a:ext cx="638844" cy="353048"/>
                                  </a:xfrm>
                                  <a:prstGeom prst="rect">
                                    <a:avLst/>
                                  </a:prstGeom>
                                  <a:noFill/>
                                  <a:ln w="9525">
                                    <a:noFill/>
                                    <a:miter lim="800000"/>
                                    <a:headEnd/>
                                    <a:tailEnd/>
                                  </a:ln>
                                </wps:spPr>
                                <wps:txbx>
                                  <w:txbxContent>
                                    <w:p w14:paraId="69F9CD5F" w14:textId="77777777" w:rsidR="005741CC" w:rsidRPr="00A630E7" w:rsidRDefault="005741CC" w:rsidP="005741CC">
                                      <w:pPr>
                                        <w:rPr>
                                          <w:rFonts w:ascii="Arial Black" w:hAnsi="Arial Black"/>
                                        </w:rPr>
                                      </w:pPr>
                                      <w:r>
                                        <w:rPr>
                                          <w:rFonts w:ascii="Arial Black" w:hAnsi="Arial Black"/>
                                        </w:rPr>
                                        <w:t>E10</w:t>
                                      </w:r>
                                    </w:p>
                                  </w:txbxContent>
                                </wps:txbx>
                                <wps:bodyPr rot="0" vert="horz" wrap="square" lIns="91440" tIns="45720" rIns="91440" bIns="45720" anchor="t" anchorCtr="0">
                                  <a:noAutofit/>
                                </wps:bodyPr>
                              </wps:wsp>
                            </wpg:grpSp>
                            <wps:wsp>
                              <wps:cNvPr id="45" name="Zone de texte 2"/>
                              <wps:cNvSpPr txBox="1">
                                <a:spLocks noChangeArrowheads="1"/>
                              </wps:cNvSpPr>
                              <wps:spPr bwMode="auto">
                                <a:xfrm>
                                  <a:off x="580030" y="7888406"/>
                                  <a:ext cx="638844" cy="353048"/>
                                </a:xfrm>
                                <a:prstGeom prst="rect">
                                  <a:avLst/>
                                </a:prstGeom>
                                <a:noFill/>
                                <a:ln w="9525">
                                  <a:noFill/>
                                  <a:miter lim="800000"/>
                                  <a:headEnd/>
                                  <a:tailEnd/>
                                </a:ln>
                              </wps:spPr>
                              <wps:txbx>
                                <w:txbxContent>
                                  <w:p w14:paraId="11117A71" w14:textId="77777777" w:rsidR="005741CC" w:rsidRPr="00A630E7" w:rsidRDefault="005741CC" w:rsidP="005741CC">
                                    <w:pPr>
                                      <w:rPr>
                                        <w:rFonts w:ascii="Arial Black" w:hAnsi="Arial Black"/>
                                      </w:rPr>
                                    </w:pPr>
                                    <w:r>
                                      <w:rPr>
                                        <w:rFonts w:ascii="Arial Black" w:hAnsi="Arial Black"/>
                                      </w:rPr>
                                      <w:t>E11</w:t>
                                    </w:r>
                                  </w:p>
                                </w:txbxContent>
                              </wps:txbx>
                              <wps:bodyPr rot="0" vert="horz" wrap="square" lIns="91440" tIns="45720" rIns="91440" bIns="45720" anchor="t" anchorCtr="0">
                                <a:noAutofit/>
                              </wps:bodyPr>
                            </wps:wsp>
                          </wpg:grpSp>
                          <wps:wsp>
                            <wps:cNvPr id="46" name="Zone de texte 2"/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580030" y="8679976"/>
                                <a:ext cx="638844" cy="353048"/>
                              </a:xfrm>
                              <a:prstGeom prst="rect">
                                <a:avLst/>
                              </a:prstGeom>
                              <a:noFill/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327EA564" w14:textId="77777777" w:rsidR="005741CC" w:rsidRPr="00A630E7" w:rsidRDefault="005741CC" w:rsidP="005741CC">
                                  <w:pPr>
                                    <w:rPr>
                                      <w:rFonts w:ascii="Arial Black" w:hAnsi="Arial Black"/>
                                    </w:rPr>
                                  </w:pPr>
                                  <w:r>
                                    <w:rPr>
                                      <w:rFonts w:ascii="Arial Black" w:hAnsi="Arial Black"/>
                                    </w:rPr>
                                    <w:t>E12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noAutofit/>
                            </wps:bodyPr>
                          </wps:wsp>
                        </wpg:grpSp>
                        <wps:wsp>
                          <wps:cNvPr id="47" name="Zone de texte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349202" y="9877488"/>
                              <a:ext cx="7391390" cy="396051"/>
                            </a:xfrm>
                            <a:prstGeom prst="rect">
                              <a:avLst/>
                            </a:prstGeom>
                            <a:solidFill>
                              <a:srgbClr val="FFFFFF"/>
                            </a:solidFill>
                            <a:ln w="9525">
                              <a:noFill/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14:paraId="56376E2A" w14:textId="77777777" w:rsidR="005741CC" w:rsidRPr="00D8621D" w:rsidRDefault="005741CC" w:rsidP="005741CC">
                                <w:pPr>
                                  <w:spacing w:line="240" w:lineRule="auto"/>
                                  <w:jc w:val="both"/>
                                </w:pPr>
                              </w:p>
                            </w:txbxContent>
                          </wps:txbx>
                          <wps:bodyPr rot="0" vert="horz" wrap="square" lIns="91440" tIns="45720" rIns="91440" bIns="45720" anchor="t" anchorCtr="0">
                            <a:noAutofit/>
                          </wps:bodyPr>
                        </wps:wsp>
                      </wpg:grpSp>
                      <wps:wsp>
                        <wps:cNvPr id="48" name="Zone de texte 48"/>
                        <wps:cNvSpPr txBox="1"/>
                        <wps:spPr>
                          <a:xfrm>
                            <a:off x="477458" y="8200385"/>
                            <a:ext cx="6299835" cy="56959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778F07A4" w14:textId="77777777" w:rsidR="005741CC" w:rsidRDefault="005741CC" w:rsidP="005741CC">
                              <w:pPr>
                                <w:pStyle w:val="Caption"/>
                                <w:spacing w:after="0"/>
                                <w:jc w:val="both"/>
                                <w:rPr>
                                  <w:i w:val="0"/>
                                  <w:color w:val="000000" w:themeColor="text1"/>
                                  <w:sz w:val="24"/>
                                  <w:szCs w:val="24"/>
                                  <w:lang w:val="en-US"/>
                                </w:rPr>
                              </w:pPr>
                              <w:r w:rsidRPr="00BA1825">
                                <w:rPr>
                                  <w:b/>
                                  <w:i w:val="0"/>
                                  <w:color w:val="000000" w:themeColor="text1"/>
                                  <w:sz w:val="24"/>
                                  <w:szCs w:val="24"/>
                                  <w:lang w:val="en-US"/>
                                </w:rPr>
                                <w:t xml:space="preserve">Figure </w:t>
                              </w:r>
                              <w:r w:rsidRPr="00BA1825">
                                <w:rPr>
                                  <w:b/>
                                  <w:i w:val="0"/>
                                  <w:color w:val="000000" w:themeColor="text1"/>
                                  <w:sz w:val="24"/>
                                  <w:szCs w:val="24"/>
                                </w:rPr>
                                <w:fldChar w:fldCharType="begin"/>
                              </w:r>
                              <w:r w:rsidRPr="00BA1825">
                                <w:rPr>
                                  <w:b/>
                                  <w:i w:val="0"/>
                                  <w:color w:val="000000" w:themeColor="text1"/>
                                  <w:sz w:val="24"/>
                                  <w:szCs w:val="24"/>
                                  <w:lang w:val="en-US"/>
                                </w:rPr>
                                <w:instrText xml:space="preserve"> SEQ Figure \* ARABIC </w:instrText>
                              </w:r>
                              <w:r w:rsidRPr="00BA1825">
                                <w:rPr>
                                  <w:b/>
                                  <w:i w:val="0"/>
                                  <w:color w:val="000000" w:themeColor="text1"/>
                                  <w:sz w:val="24"/>
                                  <w:szCs w:val="24"/>
                                </w:rPr>
                                <w:fldChar w:fldCharType="separate"/>
                              </w:r>
                              <w:r>
                                <w:rPr>
                                  <w:b/>
                                  <w:i w:val="0"/>
                                  <w:noProof/>
                                  <w:color w:val="000000" w:themeColor="text1"/>
                                  <w:sz w:val="24"/>
                                  <w:szCs w:val="24"/>
                                  <w:lang w:val="en-US"/>
                                </w:rPr>
                                <w:t>9</w:t>
                              </w:r>
                              <w:r w:rsidRPr="00BA1825">
                                <w:rPr>
                                  <w:b/>
                                  <w:i w:val="0"/>
                                  <w:color w:val="000000" w:themeColor="text1"/>
                                  <w:sz w:val="24"/>
                                  <w:szCs w:val="24"/>
                                </w:rPr>
                                <w:fldChar w:fldCharType="end"/>
                              </w:r>
                              <w:r w:rsidRPr="00BA1825">
                                <w:rPr>
                                  <w:b/>
                                  <w:i w:val="0"/>
                                  <w:color w:val="000000" w:themeColor="text1"/>
                                  <w:sz w:val="24"/>
                                  <w:szCs w:val="24"/>
                                  <w:lang w:val="en-US"/>
                                </w:rPr>
                                <w:t>:</w:t>
                              </w:r>
                              <w:r w:rsidRPr="00BA1825">
                                <w:rPr>
                                  <w:i w:val="0"/>
                                  <w:color w:val="000000" w:themeColor="text1"/>
                                  <w:sz w:val="24"/>
                                  <w:szCs w:val="24"/>
                                  <w:lang w:val="en-US"/>
                                </w:rPr>
                                <w:t xml:space="preserve"> Genetic relatedness of ESBL-</w:t>
                              </w:r>
                              <w:r w:rsidRPr="00BA1825">
                                <w:rPr>
                                  <w:color w:val="000000" w:themeColor="text1"/>
                                  <w:sz w:val="24"/>
                                  <w:szCs w:val="24"/>
                                  <w:lang w:val="en-US"/>
                                </w:rPr>
                                <w:t>E. coli</w:t>
                              </w:r>
                              <w:r>
                                <w:rPr>
                                  <w:i w:val="0"/>
                                  <w:color w:val="000000" w:themeColor="text1"/>
                                  <w:sz w:val="24"/>
                                  <w:szCs w:val="24"/>
                                  <w:lang w:val="en-US"/>
                                </w:rPr>
                                <w:t xml:space="preserve"> (n</w:t>
                              </w:r>
                              <w:r w:rsidRPr="00BA1825">
                                <w:rPr>
                                  <w:i w:val="0"/>
                                  <w:color w:val="000000" w:themeColor="text1"/>
                                  <w:sz w:val="24"/>
                                  <w:szCs w:val="24"/>
                                  <w:lang w:val="en-US"/>
                                </w:rPr>
                                <w:t xml:space="preserve">=66) isolated from hospitalized patients, </w:t>
                              </w:r>
                            </w:p>
                            <w:p w14:paraId="45250D2C" w14:textId="77777777" w:rsidR="005741CC" w:rsidRDefault="005741CC" w:rsidP="005741CC">
                              <w:pPr>
                                <w:pStyle w:val="Caption"/>
                                <w:spacing w:after="0"/>
                                <w:jc w:val="both"/>
                                <w:rPr>
                                  <w:i w:val="0"/>
                                  <w:color w:val="000000" w:themeColor="text1"/>
                                  <w:sz w:val="24"/>
                                  <w:szCs w:val="24"/>
                                  <w:lang w:val="en-US"/>
                                </w:rPr>
                              </w:pPr>
                              <w:r w:rsidRPr="00BA1825">
                                <w:rPr>
                                  <w:i w:val="0"/>
                                  <w:color w:val="000000" w:themeColor="text1"/>
                                  <w:sz w:val="24"/>
                                  <w:szCs w:val="24"/>
                                  <w:lang w:val="en-US"/>
                                </w:rPr>
                                <w:t>the hospital environment and waste</w:t>
                              </w:r>
                              <w:r>
                                <w:rPr>
                                  <w:i w:val="0"/>
                                  <w:color w:val="000000" w:themeColor="text1"/>
                                  <w:sz w:val="24"/>
                                  <w:szCs w:val="24"/>
                                  <w:lang w:val="en-US"/>
                                </w:rPr>
                                <w:t>waters of two healthcare centers</w:t>
                              </w:r>
                              <w:r w:rsidRPr="00BA1825">
                                <w:rPr>
                                  <w:i w:val="0"/>
                                  <w:color w:val="000000" w:themeColor="text1"/>
                                  <w:sz w:val="24"/>
                                  <w:szCs w:val="24"/>
                                  <w:lang w:val="en-US"/>
                                </w:rPr>
                                <w:t xml:space="preserve"> of Yaoundé, Cameroon.</w:t>
                              </w:r>
                            </w:p>
                            <w:p w14:paraId="39772EB8" w14:textId="77777777" w:rsidR="005741CC" w:rsidRPr="007C1F31" w:rsidRDefault="005741CC" w:rsidP="005741CC">
                              <w:pPr>
                                <w:spacing w:after="0"/>
                                <w:jc w:val="both"/>
                                <w:rPr>
                                  <w:sz w:val="22"/>
                                  <w:lang w:val="en-US"/>
                                </w:rPr>
                              </w:pPr>
                              <w:r w:rsidRPr="007C1F31">
                                <w:rPr>
                                  <w:sz w:val="22"/>
                                  <w:lang w:val="en-US"/>
                                </w:rPr>
                                <w:t>H1=Yaoundé Central Hospital, H2=Yaoundé University Teaching Hospital, ICU=Intensive Care Unit</w:t>
                              </w:r>
                            </w:p>
                            <w:p w14:paraId="2C482B9A" w14:textId="77777777" w:rsidR="005741CC" w:rsidRDefault="005741CC" w:rsidP="005741CC">
                              <w:pPr>
                                <w:jc w:val="both"/>
                              </w:pP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 xmlns:oel="http://schemas.microsoft.com/office/2019/extlst" xmlns:w16du="http://schemas.microsoft.com/office/word/2023/wordml/word16du" xmlns:w16sdtdh="http://schemas.microsoft.com/office/word/2020/wordml/sdtdatahash">
            <w:pict>
              <v:group w14:anchorId="6164E925" id="Groupe 1" o:spid="_x0000_s1035" style="position:absolute;left:0;text-align:left;margin-left:4987.15pt;margin-top:13218.3pt;width:507.65pt;height:690.8pt;z-index:251893760" coordorigin="3295" coordsize="64477,88715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">
                <v:group id="Groupe 2" o:spid="_x0000_s1036" style="position:absolute;left:3295;width:60401;height:88715" coordsize="77405,10273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">
                  <v:group id="Groupe 3" o:spid="_x0000_s1037" style="position:absolute;width:73696;height:94850" coordsize="72485,9485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">
                    <v:group id="Groupe 4" o:spid="_x0000_s1038" style="position:absolute;width:72485;height:94850" coordsize="72485,9485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">
                      <v:group id="Groupe 7" o:spid="_x0000_s1039" style="position:absolute;width:72485;height:94850" coordsize="72485,9485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">
                        <v:group id="Groupe 8" o:spid="_x0000_s1040" style="position:absolute;width:72485;height:94850" coordsize="72485,9485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">
                          <v:group id="Groupe 11" o:spid="_x0000_s1041" style="position:absolute;width:72485;height:94850" coordsize="72485,9485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">
                            <v:group id="Groupe 12" o:spid="_x0000_s1042" style="position:absolute;width:72485;height:94850" coordsize="72485,9485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">
                              <v:group id="Groupe 13" o:spid="_x0000_s1043" style="position:absolute;width:72485;height:94850" coordsize="72485,9485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">
                                <v:group id="Groupe 14" o:spid="_x0000_s1044" style="position:absolute;width:72485;height:94850" coordsize="72485,9485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">
                                  <v:group id="Groupe 15" o:spid="_x0000_s1045" style="position:absolute;width:72485;height:94850" coordsize="72485,9485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">
                                    <v:group id="Groupe 16" o:spid="_x0000_s1046" style="position:absolute;width:72485;height:94850" coordsize="72485,9485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">
                                      <v:group id="Groupe 17" o:spid="_x0000_s1047" style="position:absolute;width:72485;height:94850" coordsize="72485,9485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">
                                        <v:group id="Groupe 18" o:spid="_x0000_s1048" style="position:absolute;width:72485;height:94850" coordsize="72485,9485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">
                                          <v:group id="Groupe 19" o:spid="_x0000_s1049" style="position:absolute;width:72485;height:94850" coordsize="72489,9449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">
                                            <v:shape id="Image 20" o:spid="_x0000_s1050" type="#_x0000_t75" style="position:absolute;left:56348;width:15835;height:640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">
                                              <v:imagedata r:id="rId25" o:title=""/>
                                            </v:shape>
                                            <v:group id="Groupe 21" o:spid="_x0000_s1051" style="position:absolute;top:3721;width:72489;height:90773" coordsize="72489,9077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">
                                              <v:group id="Groupe 22" o:spid="_x0000_s1052" style="position:absolute;width:56032;height:90773" coordorigin="-1175" coordsize="59184,9214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">
                                                <v:shape id="Image 23" o:spid="_x0000_s1053" type="#_x0000_t75" style="position:absolute;left:23745;top:40897;width:34058;height:3862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">
                                                  <v:imagedata r:id="rId26" o:title=""/>
                                                </v:shape>
                                                <v:shape id="Image 24" o:spid="_x0000_s1054" type="#_x0000_t75" style="position:absolute;left:23813;top:79134;width:34194;height:1222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">
                                                  <v:imagedata r:id="rId27" o:title=""/>
                                                </v:shape>
                                                <v:group id="Groupe 25" o:spid="_x0000_s1055" style="position:absolute;left:-1175;top:886;width:25057;height:91254" coordorigin="-1366" coordsize="25064,6144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">
                                                  <v:shape id="Image 26" o:spid="_x0000_s1056" type="#_x0000_t75" style="position:absolute;left:-1366;width:14802;height:3338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">
                                                    <v:imagedata r:id="rId28" o:title="E. coli PAT 1" cropright="41885f"/>
                                                  </v:shape>
                                                  <v:shape id="Image 27" o:spid="_x0000_s1057" type="#_x0000_t75" style="position:absolute;left:-1366;top:33368;width:14802;height:2807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">
                                                    <v:imagedata r:id="rId29" o:title="E. coli PAT 2" cropbottom="7877f" cropright="42767f"/>
                                                  </v:shape>
                                                  <v:shape id="Image 28" o:spid="_x0000_s1058" type="#_x0000_t75" style="position:absolute;left:13537;top:1068;width:10160;height:3203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">
                                                    <v:imagedata r:id="rId30" o:title="E. coli PAT 1 " cropbottom="590f" cropleft="8435f" cropright="24904f"/>
                                                  </v:shape>
                                                  <v:shape id="Image 29" o:spid="_x0000_s1059" type="#_x0000_t75" style="position:absolute;left:13653;top:33131;width:10039;height:2768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">
                                                    <v:imagedata r:id="rId31" o:title="E. coli PAT  2" cropbottom="568f" cropleft="5716f" cropright="23655f"/>
                                                  </v:shape>
                                                </v:group>
                                                <v:shape id="Image 30" o:spid="_x0000_s1060" type="#_x0000_t75" style="position:absolute;left:23718;width:34290;height:4108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">
                                                  <v:imagedata r:id="rId32" o:title=""/>
                                                </v:shape>
                                              </v:group>
                                              <v:group id="Groupe 31" o:spid="_x0000_s1061" style="position:absolute;left:55820;top:2551;width:16669;height:87451" coordsize="16668,8745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">
                                                <v:shape id="Image 32" o:spid="_x0000_s1062" type="#_x0000_t75" style="position:absolute;width:16668;height:4454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">
                                                  <v:imagedata r:id="rId33" o:title=""/>
                                                </v:shape>
                                                <v:shape id="Image 33" o:spid="_x0000_s1063" type="#_x0000_t75" style="position:absolute;left:102;top:44124;width:16479;height:4332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">
                                                  <v:imagedata r:id="rId34" o:title=""/>
                                                </v:shape>
                                              </v:group>
                                            </v:group>
                                          </v:group>
                                          <v:shape id="_x0000_s1064" type="#_x0000_t202" style="position:absolute;left:2047;top:7233;width:6388;height:353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" filled="f" stroked="f">
                                            <v:textbox>
                                              <w:txbxContent>
                                                <w:p w14:paraId="661A10C5" w14:textId="77777777" w:rsidR="005741CC" w:rsidRPr="00A630E7" w:rsidRDefault="005741CC" w:rsidP="005741CC">
                                                  <w:pPr>
                                                    <w:rPr>
                                                      <w:rFonts w:ascii="Arial Black" w:hAnsi="Arial Black"/>
                                                    </w:rPr>
                                                  </w:pPr>
                                                  <w:r>
                                                    <w:rPr>
                                                      <w:rFonts w:ascii="Arial Black" w:hAnsi="Arial Black"/>
                                                    </w:rPr>
                                                    <w:t>E1</w:t>
                                                  </w:r>
                                                </w:p>
                                              </w:txbxContent>
                                            </v:textbox>
                                          </v:shape>
                                        </v:group>
                                        <v:shape id="_x0000_s1065" type="#_x0000_t202" style="position:absolute;left:3070;top:10986;width:6389;height:353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" filled="f" stroked="f">
                                          <v:textbox>
                                            <w:txbxContent>
                                              <w:p w14:paraId="1CB35104" w14:textId="77777777" w:rsidR="005741CC" w:rsidRPr="00A630E7" w:rsidRDefault="005741CC" w:rsidP="005741CC">
                                                <w:pPr>
                                                  <w:rPr>
                                                    <w:rFonts w:ascii="Arial Black" w:hAnsi="Arial Black"/>
                                                  </w:rPr>
                                                </w:pPr>
                                                <w:r>
                                                  <w:rPr>
                                                    <w:rFonts w:ascii="Arial Black" w:hAnsi="Arial Black"/>
                                                  </w:rPr>
                                                  <w:t>E2</w:t>
                                                </w:r>
                                              </w:p>
                                            </w:txbxContent>
                                          </v:textbox>
                                        </v:shape>
                                      </v:group>
                                      <v:shape id="_x0000_s1066" type="#_x0000_t202" style="position:absolute;left:3002;top:15558;width:6388;height:353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" filled="f" stroked="f">
                                        <v:textbox>
                                          <w:txbxContent>
                                            <w:p w14:paraId="43BC476F" w14:textId="77777777" w:rsidR="005741CC" w:rsidRPr="00A630E7" w:rsidRDefault="005741CC" w:rsidP="005741CC">
                                              <w:pPr>
                                                <w:rPr>
                                                  <w:rFonts w:ascii="Arial Black" w:hAnsi="Arial Black"/>
                                                </w:rPr>
                                              </w:pPr>
                                              <w:r>
                                                <w:rPr>
                                                  <w:rFonts w:ascii="Arial Black" w:hAnsi="Arial Black"/>
                                                </w:rPr>
                                                <w:t>E3</w:t>
                                              </w:r>
                                            </w:p>
                                          </w:txbxContent>
                                        </v:textbox>
                                      </v:shape>
                                    </v:group>
                                    <v:shape id="_x0000_s1067" type="#_x0000_t202" style="position:absolute;left:5800;top:20403;width:6388;height:353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" filled="f" stroked="f">
                                      <v:textbox>
                                        <w:txbxContent>
                                          <w:p w14:paraId="7D0B4C74" w14:textId="77777777" w:rsidR="005741CC" w:rsidRPr="00A630E7" w:rsidRDefault="005741CC" w:rsidP="005741CC">
                                            <w:pPr>
                                              <w:rPr>
                                                <w:rFonts w:ascii="Arial Black" w:hAnsi="Arial Black"/>
                                              </w:rPr>
                                            </w:pPr>
                                            <w:r>
                                              <w:rPr>
                                                <w:rFonts w:ascii="Arial Black" w:hAnsi="Arial Black"/>
                                              </w:rPr>
                                              <w:t>E4</w:t>
                                            </w:r>
                                          </w:p>
                                        </w:txbxContent>
                                      </v:textbox>
                                    </v:shape>
                                  </v:group>
                                  <v:shape id="_x0000_s1068" type="#_x0000_t202" style="position:absolute;left:4708;top:27090;width:6388;height:353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" filled="f" stroked="f">
                                    <v:textbox>
                                      <w:txbxContent>
                                        <w:p w14:paraId="2F37787A" w14:textId="77777777" w:rsidR="005741CC" w:rsidRPr="00A630E7" w:rsidRDefault="005741CC" w:rsidP="005741CC">
                                          <w:pPr>
                                            <w:rPr>
                                              <w:rFonts w:ascii="Arial Black" w:hAnsi="Arial Black"/>
                                            </w:rPr>
                                          </w:pPr>
                                          <w:r>
                                            <w:rPr>
                                              <w:rFonts w:ascii="Arial Black" w:hAnsi="Arial Black"/>
                                            </w:rPr>
                                            <w:t>E5</w:t>
                                          </w:r>
                                        </w:p>
                                      </w:txbxContent>
                                    </v:textbox>
                                  </v:shape>
                                </v:group>
                                <v:shape id="_x0000_s1069" type="#_x0000_t202" style="position:absolute;left:4708;top:40875;width:6388;height:353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" filled="f" stroked="f">
                                  <v:textbox>
                                    <w:txbxContent>
                                      <w:p w14:paraId="1E075CF2" w14:textId="77777777" w:rsidR="005741CC" w:rsidRPr="00A630E7" w:rsidRDefault="005741CC" w:rsidP="005741CC">
                                        <w:pPr>
                                          <w:rPr>
                                            <w:rFonts w:ascii="Arial Black" w:hAnsi="Arial Black"/>
                                          </w:rPr>
                                        </w:pPr>
                                        <w:r>
                                          <w:rPr>
                                            <w:rFonts w:ascii="Arial Black" w:hAnsi="Arial Black"/>
                                          </w:rPr>
                                          <w:t>E6</w:t>
                                        </w:r>
                                      </w:p>
                                    </w:txbxContent>
                                  </v:textbox>
                                </v:shape>
                              </v:group>
                              <v:shape id="_x0000_s1070" type="#_x0000_t202" style="position:absolute;left:5049;top:49200;width:6389;height:353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" filled="f" stroked="f">
                                <v:textbox>
                                  <w:txbxContent>
                                    <w:p w14:paraId="6A1CE426" w14:textId="77777777" w:rsidR="005741CC" w:rsidRPr="00A630E7" w:rsidRDefault="005741CC" w:rsidP="005741CC">
                                      <w:pPr>
                                        <w:rPr>
                                          <w:rFonts w:ascii="Arial Black" w:hAnsi="Arial Black"/>
                                        </w:rPr>
                                      </w:pPr>
                                      <w:r>
                                        <w:rPr>
                                          <w:rFonts w:ascii="Arial Black" w:hAnsi="Arial Black"/>
                                        </w:rPr>
                                        <w:t>E7</w:t>
                                      </w:r>
                                    </w:p>
                                  </w:txbxContent>
                                </v:textbox>
                              </v:shape>
                            </v:group>
                            <v:shape id="_x0000_s1071" type="#_x0000_t202" style="position:absolute;left:5800;top:53021;width:6388;height:353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" filled="f" stroked="f">
                              <v:textbox>
                                <w:txbxContent>
                                  <w:p w14:paraId="7691E00E" w14:textId="77777777" w:rsidR="005741CC" w:rsidRPr="00A630E7" w:rsidRDefault="005741CC" w:rsidP="005741CC">
                                    <w:pPr>
                                      <w:rPr>
                                        <w:rFonts w:ascii="Arial Black" w:hAnsi="Arial Black"/>
                                      </w:rPr>
                                    </w:pPr>
                                    <w:r>
                                      <w:rPr>
                                        <w:rFonts w:ascii="Arial Black" w:hAnsi="Arial Black"/>
                                      </w:rPr>
                                      <w:t>E8</w:t>
                                    </w:r>
                                  </w:p>
                                </w:txbxContent>
                              </v:textbox>
                            </v:shape>
                          </v:group>
                          <v:shape id="_x0000_s1072" type="#_x0000_t202" style="position:absolute;left:5390;top:64189;width:6389;height:353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" filled="f" stroked="f">
                            <v:textbox>
                              <w:txbxContent>
                                <w:p w14:paraId="144A8AA3" w14:textId="77777777" w:rsidR="005741CC" w:rsidRPr="00A630E7" w:rsidRDefault="005741CC" w:rsidP="005741CC">
                                  <w:pPr>
                                    <w:rPr>
                                      <w:rFonts w:ascii="Arial Black" w:hAnsi="Arial Black"/>
                                    </w:rPr>
                                  </w:pPr>
                                  <w:r>
                                    <w:rPr>
                                      <w:rFonts w:ascii="Arial Black" w:hAnsi="Arial Black"/>
                                    </w:rPr>
                                    <w:t>E9</w:t>
                                  </w:r>
                                </w:p>
                              </w:txbxContent>
                            </v:textbox>
                          </v:shape>
                        </v:group>
                        <v:shape id="_x0000_s1073" type="#_x0000_t202" style="position:absolute;left:5390;top:73288;width:6389;height:353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" filled="f" stroked="f">
                          <v:textbox>
                            <w:txbxContent>
                              <w:p w14:paraId="69F9CD5F" w14:textId="77777777" w:rsidR="005741CC" w:rsidRPr="00A630E7" w:rsidRDefault="005741CC" w:rsidP="005741CC">
                                <w:pPr>
                                  <w:rPr>
                                    <w:rFonts w:ascii="Arial Black" w:hAnsi="Arial Black"/>
                                  </w:rPr>
                                </w:pPr>
                                <w:r>
                                  <w:rPr>
                                    <w:rFonts w:ascii="Arial Black" w:hAnsi="Arial Black"/>
                                  </w:rPr>
                                  <w:t>E10</w:t>
                                </w:r>
                              </w:p>
                            </w:txbxContent>
                          </v:textbox>
                        </v:shape>
                      </v:group>
                      <v:shape id="_x0000_s1074" type="#_x0000_t202" style="position:absolute;left:5800;top:78884;width:6388;height:353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" filled="f" stroked="f">
                        <v:textbox>
                          <w:txbxContent>
                            <w:p w14:paraId="11117A71" w14:textId="77777777" w:rsidR="005741CC" w:rsidRPr="00A630E7" w:rsidRDefault="005741CC" w:rsidP="005741CC">
                              <w:pPr>
                                <w:rPr>
                                  <w:rFonts w:ascii="Arial Black" w:hAnsi="Arial Black"/>
                                </w:rPr>
                              </w:pPr>
                              <w:r>
                                <w:rPr>
                                  <w:rFonts w:ascii="Arial Black" w:hAnsi="Arial Black"/>
                                </w:rPr>
                                <w:t>E11</w:t>
                              </w:r>
                            </w:p>
                          </w:txbxContent>
                        </v:textbox>
                      </v:shape>
                    </v:group>
                    <v:shape id="_x0000_s1075" type="#_x0000_t202" style="position:absolute;left:5800;top:86799;width:6388;height:353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" filled="f" stroked="f">
                      <v:textbox>
                        <w:txbxContent>
                          <w:p w14:paraId="327EA564" w14:textId="77777777" w:rsidR="005741CC" w:rsidRPr="00A630E7" w:rsidRDefault="005741CC" w:rsidP="005741CC">
                            <w:pPr>
                              <w:rPr>
                                <w:rFonts w:ascii="Arial Black" w:hAnsi="Arial Black"/>
                              </w:rPr>
                            </w:pPr>
                            <w:r>
                              <w:rPr>
                                <w:rFonts w:ascii="Arial Black" w:hAnsi="Arial Black"/>
                              </w:rPr>
                              <w:t>E12</w:t>
                            </w:r>
                          </w:p>
                        </w:txbxContent>
                      </v:textbox>
                    </v:shape>
                  </v:group>
                  <v:shape id="_x0000_s1076" type="#_x0000_t202" style="position:absolute;left:3492;top:98774;width:73913;height:396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" stroked="f">
                    <v:textbox>
                      <w:txbxContent>
                        <w:p w14:paraId="56376E2A" w14:textId="77777777" w:rsidR="005741CC" w:rsidRPr="00D8621D" w:rsidRDefault="005741CC" w:rsidP="005741CC">
                          <w:pPr>
                            <w:spacing w:line="240" w:lineRule="auto"/>
                            <w:jc w:val="both"/>
                          </w:pPr>
                        </w:p>
                      </w:txbxContent>
                    </v:textbox>
                  </v:shape>
                </v:group>
                <v:shape id="Zone de texte 48" o:spid="_x0000_s1077" type="#_x0000_t202" style="position:absolute;left:4774;top:82003;width:62998;height:569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" stroked="f">
                  <v:textbox inset="0,0,0,0">
                    <w:txbxContent>
                      <w:p w14:paraId="778F07A4" w14:textId="77777777" w:rsidR="005741CC" w:rsidRDefault="005741CC" w:rsidP="005741CC">
                        <w:pPr>
                          <w:pStyle w:val="Caption"/>
                          <w:spacing w:after="0"/>
                          <w:jc w:val="both"/>
                          <w:rPr>
                            <w:i w:val="0"/>
                            <w:color w:val="000000" w:themeColor="text1"/>
                            <w:sz w:val="24"/>
                            <w:szCs w:val="24"/>
                            <w:lang w:val="en-US"/>
                          </w:rPr>
                        </w:pPr>
                        <w:r w:rsidRPr="00BA1825">
                          <w:rPr>
                            <w:b/>
                            <w:i w:val="0"/>
                            <w:color w:val="000000" w:themeColor="text1"/>
                            <w:sz w:val="24"/>
                            <w:szCs w:val="24"/>
                            <w:lang w:val="en-US"/>
                          </w:rPr>
                          <w:t xml:space="preserve">Figure </w:t>
                        </w:r>
                        <w:r w:rsidRPr="00BA1825">
                          <w:rPr>
                            <w:b/>
                            <w:i w:val="0"/>
                            <w:color w:val="000000" w:themeColor="text1"/>
                            <w:sz w:val="24"/>
                            <w:szCs w:val="24"/>
                          </w:rPr>
                          <w:fldChar w:fldCharType="begin"/>
                        </w:r>
                        <w:r w:rsidRPr="00BA1825">
                          <w:rPr>
                            <w:b/>
                            <w:i w:val="0"/>
                            <w:color w:val="000000" w:themeColor="text1"/>
                            <w:sz w:val="24"/>
                            <w:szCs w:val="24"/>
                            <w:lang w:val="en-US"/>
                          </w:rPr>
                          <w:instrText xml:space="preserve"> SEQ Figure \* ARABIC </w:instrText>
                        </w:r>
                        <w:r w:rsidRPr="00BA1825">
                          <w:rPr>
                            <w:b/>
                            <w:i w:val="0"/>
                            <w:color w:val="000000" w:themeColor="text1"/>
                            <w:sz w:val="24"/>
                            <w:szCs w:val="24"/>
                          </w:rPr>
                          <w:fldChar w:fldCharType="separate"/>
                        </w:r>
                        <w:r>
                          <w:rPr>
                            <w:b/>
                            <w:i w:val="0"/>
                            <w:noProof/>
                            <w:color w:val="000000" w:themeColor="text1"/>
                            <w:sz w:val="24"/>
                            <w:szCs w:val="24"/>
                            <w:lang w:val="en-US"/>
                          </w:rPr>
                          <w:t>9</w:t>
                        </w:r>
                        <w:r w:rsidRPr="00BA1825">
                          <w:rPr>
                            <w:b/>
                            <w:i w:val="0"/>
                            <w:color w:val="000000" w:themeColor="text1"/>
                            <w:sz w:val="24"/>
                            <w:szCs w:val="24"/>
                          </w:rPr>
                          <w:fldChar w:fldCharType="end"/>
                        </w:r>
                        <w:r w:rsidRPr="00BA1825">
                          <w:rPr>
                            <w:b/>
                            <w:i w:val="0"/>
                            <w:color w:val="000000" w:themeColor="text1"/>
                            <w:sz w:val="24"/>
                            <w:szCs w:val="24"/>
                            <w:lang w:val="en-US"/>
                          </w:rPr>
                          <w:t>:</w:t>
                        </w:r>
                        <w:r w:rsidRPr="00BA1825">
                          <w:rPr>
                            <w:i w:val="0"/>
                            <w:color w:val="000000" w:themeColor="text1"/>
                            <w:sz w:val="24"/>
                            <w:szCs w:val="24"/>
                            <w:lang w:val="en-US"/>
                          </w:rPr>
                          <w:t xml:space="preserve"> Genetic relatedness of </w:t>
                        </w:r>
                        <w:proofErr w:type="spellStart"/>
                        <w:r w:rsidRPr="00BA1825">
                          <w:rPr>
                            <w:i w:val="0"/>
                            <w:color w:val="000000" w:themeColor="text1"/>
                            <w:sz w:val="24"/>
                            <w:szCs w:val="24"/>
                            <w:lang w:val="en-US"/>
                          </w:rPr>
                          <w:t>ESBL</w:t>
                        </w:r>
                        <w:proofErr w:type="spellEnd"/>
                        <w:r w:rsidRPr="00BA1825">
                          <w:rPr>
                            <w:i w:val="0"/>
                            <w:color w:val="000000" w:themeColor="text1"/>
                            <w:sz w:val="24"/>
                            <w:szCs w:val="24"/>
                            <w:lang w:val="en-US"/>
                          </w:rPr>
                          <w:t>-</w:t>
                        </w:r>
                        <w:r w:rsidRPr="00BA1825">
                          <w:rPr>
                            <w:color w:val="000000" w:themeColor="text1"/>
                            <w:sz w:val="24"/>
                            <w:szCs w:val="24"/>
                            <w:lang w:val="en-US"/>
                          </w:rPr>
                          <w:t>E. coli</w:t>
                        </w:r>
                        <w:r>
                          <w:rPr>
                            <w:i w:val="0"/>
                            <w:color w:val="000000" w:themeColor="text1"/>
                            <w:sz w:val="24"/>
                            <w:szCs w:val="24"/>
                            <w:lang w:val="en-US"/>
                          </w:rPr>
                          <w:t xml:space="preserve"> (n</w:t>
                        </w:r>
                        <w:r w:rsidRPr="00BA1825">
                          <w:rPr>
                            <w:i w:val="0"/>
                            <w:color w:val="000000" w:themeColor="text1"/>
                            <w:sz w:val="24"/>
                            <w:szCs w:val="24"/>
                            <w:lang w:val="en-US"/>
                          </w:rPr>
                          <w:t xml:space="preserve">=66) isolated from hospitalized patients, </w:t>
                        </w:r>
                      </w:p>
                      <w:p w14:paraId="45250D2C" w14:textId="77777777" w:rsidR="005741CC" w:rsidRDefault="005741CC" w:rsidP="005741CC">
                        <w:pPr>
                          <w:pStyle w:val="Caption"/>
                          <w:spacing w:after="0"/>
                          <w:jc w:val="both"/>
                          <w:rPr>
                            <w:i w:val="0"/>
                            <w:color w:val="000000" w:themeColor="text1"/>
                            <w:sz w:val="24"/>
                            <w:szCs w:val="24"/>
                            <w:lang w:val="en-US"/>
                          </w:rPr>
                        </w:pPr>
                        <w:r w:rsidRPr="00BA1825">
                          <w:rPr>
                            <w:i w:val="0"/>
                            <w:color w:val="000000" w:themeColor="text1"/>
                            <w:sz w:val="24"/>
                            <w:szCs w:val="24"/>
                            <w:lang w:val="en-US"/>
                          </w:rPr>
                          <w:t>the hospital environment and waste</w:t>
                        </w:r>
                        <w:r>
                          <w:rPr>
                            <w:i w:val="0"/>
                            <w:color w:val="000000" w:themeColor="text1"/>
                            <w:sz w:val="24"/>
                            <w:szCs w:val="24"/>
                            <w:lang w:val="en-US"/>
                          </w:rPr>
                          <w:t>waters of two healthcare centers</w:t>
                        </w:r>
                        <w:r w:rsidRPr="00BA1825">
                          <w:rPr>
                            <w:i w:val="0"/>
                            <w:color w:val="000000" w:themeColor="text1"/>
                            <w:sz w:val="24"/>
                            <w:szCs w:val="24"/>
                            <w:lang w:val="en-US"/>
                          </w:rPr>
                          <w:t xml:space="preserve"> of Yaoundé, Cameroon.</w:t>
                        </w:r>
                      </w:p>
                      <w:p w14:paraId="39772EB8" w14:textId="77777777" w:rsidR="005741CC" w:rsidRPr="007C1F31" w:rsidRDefault="005741CC" w:rsidP="005741CC">
                        <w:pPr>
                          <w:spacing w:after="0"/>
                          <w:jc w:val="both"/>
                          <w:rPr>
                            <w:sz w:val="22"/>
                            <w:lang w:val="en-US"/>
                          </w:rPr>
                        </w:pPr>
                        <w:r w:rsidRPr="007C1F31">
                          <w:rPr>
                            <w:sz w:val="22"/>
                            <w:lang w:val="en-US"/>
                          </w:rPr>
                          <w:t>H1=Yaoundé Central Hospital, H2=Yaoundé University Teaching Hospital, ICU=Intensive Care Unit</w:t>
                        </w:r>
                      </w:p>
                      <w:p w14:paraId="2C482B9A" w14:textId="77777777" w:rsidR="005741CC" w:rsidRDefault="005741CC" w:rsidP="005741CC">
                        <w:pPr>
                          <w:jc w:val="both"/>
                        </w:pPr>
                      </w:p>
                    </w:txbxContent>
                  </v:textbox>
                </v:shape>
              </v:group>
            </w:pict>
          </mc:Fallback>
        </mc:AlternateContent>
      </w:r>
      <w:r w:rsidRPr="008F1121">
        <w:rPr>
          <w:rFonts w:cs="Times New Roman"/>
          <w:szCs w:val="24"/>
        </w:rPr>
        <w:t>bp=base pair, Temp=Temperature, Ref=Reference.</w:t>
      </w:r>
    </w:p>
    <w:p w14:paraId="70BE9426" w14:textId="1222E5AA" w:rsidR="003555FB" w:rsidRDefault="003555FB">
      <w:pPr>
        <w:spacing w:line="259" w:lineRule="auto"/>
        <w:rPr>
          <w:rFonts w:eastAsia="Times New Roman" w:cs="Times New Roman"/>
          <w:b/>
          <w:bCs/>
          <w:color w:val="000000" w:themeColor="text1"/>
          <w:szCs w:val="24"/>
        </w:rPr>
      </w:pPr>
    </w:p>
    <w:p w14:paraId="5FD159A9" w14:textId="7927D666" w:rsidR="005741CC" w:rsidRDefault="005741CC">
      <w:pPr>
        <w:spacing w:line="259" w:lineRule="auto"/>
        <w:rPr>
          <w:rFonts w:eastAsia="Times New Roman" w:cs="Times New Roman"/>
          <w:b/>
          <w:bCs/>
          <w:color w:val="000000" w:themeColor="text1"/>
          <w:szCs w:val="24"/>
        </w:rPr>
      </w:pPr>
    </w:p>
    <w:p w14:paraId="0859102D" w14:textId="5BCE5168" w:rsidR="005741CC" w:rsidRDefault="005741CC">
      <w:pPr>
        <w:spacing w:line="259" w:lineRule="auto"/>
        <w:rPr>
          <w:rFonts w:eastAsia="Times New Roman" w:cs="Times New Roman"/>
          <w:b/>
          <w:bCs/>
          <w:color w:val="000000" w:themeColor="text1"/>
          <w:szCs w:val="24"/>
        </w:rPr>
      </w:pPr>
    </w:p>
    <w:p w14:paraId="1515F26D" w14:textId="06020BCE" w:rsidR="005741CC" w:rsidRDefault="005741CC">
      <w:pPr>
        <w:spacing w:line="259" w:lineRule="auto"/>
        <w:rPr>
          <w:rFonts w:eastAsia="Times New Roman" w:cs="Times New Roman"/>
          <w:b/>
          <w:bCs/>
          <w:color w:val="000000" w:themeColor="text1"/>
          <w:szCs w:val="24"/>
        </w:rPr>
      </w:pPr>
    </w:p>
    <w:p w14:paraId="178B86E6" w14:textId="77777777" w:rsidR="005741CC" w:rsidRDefault="005741CC">
      <w:pPr>
        <w:spacing w:line="259" w:lineRule="auto"/>
        <w:rPr>
          <w:rFonts w:eastAsia="Times New Roman" w:cs="Times New Roman"/>
          <w:b/>
          <w:bCs/>
          <w:color w:val="000000" w:themeColor="text1"/>
          <w:szCs w:val="24"/>
        </w:rPr>
      </w:pPr>
    </w:p>
    <w:p w14:paraId="68796DE1" w14:textId="5C8B8D74" w:rsidR="00970DCD" w:rsidRDefault="00970DCD" w:rsidP="00DD4C2D">
      <w:pPr>
        <w:spacing w:line="259" w:lineRule="auto"/>
        <w:rPr>
          <w:rFonts w:eastAsia="Times New Roman" w:cs="Times New Roman"/>
          <w:b/>
          <w:bCs/>
          <w:color w:val="000000" w:themeColor="text1"/>
          <w:szCs w:val="24"/>
        </w:rPr>
      </w:pPr>
      <w:r>
        <w:rPr>
          <w:rFonts w:eastAsia="Times New Roman" w:cs="Times New Roman"/>
          <w:b/>
          <w:bCs/>
          <w:color w:val="000000" w:themeColor="text1"/>
          <w:szCs w:val="24"/>
        </w:rPr>
        <w:lastRenderedPageBreak/>
        <w:t>References</w:t>
      </w:r>
    </w:p>
    <w:p w14:paraId="2F953F5F" w14:textId="77777777" w:rsidR="00970DCD" w:rsidRPr="00970DCD" w:rsidRDefault="00970DCD" w:rsidP="00970DCD">
      <w:pPr>
        <w:pStyle w:val="EndNoteBibliography"/>
        <w:spacing w:after="0"/>
        <w:jc w:val="both"/>
        <w:rPr>
          <w:rFonts w:ascii="Times New Roman" w:hAnsi="Times New Roman" w:cs="Times New Roman"/>
          <w:noProof/>
        </w:rPr>
      </w:pPr>
      <w:r w:rsidRPr="00970DCD">
        <w:rPr>
          <w:rFonts w:ascii="Times New Roman" w:eastAsia="Times New Roman" w:hAnsi="Times New Roman" w:cs="Times New Roman"/>
          <w:b/>
          <w:bCs/>
          <w:color w:val="000000" w:themeColor="text1"/>
        </w:rPr>
        <w:fldChar w:fldCharType="begin"/>
      </w:r>
      <w:r w:rsidRPr="00970DCD">
        <w:rPr>
          <w:rFonts w:ascii="Times New Roman" w:eastAsia="Times New Roman" w:hAnsi="Times New Roman" w:cs="Times New Roman"/>
          <w:b/>
          <w:bCs/>
          <w:color w:val="000000" w:themeColor="text1"/>
        </w:rPr>
        <w:instrText xml:space="preserve"> ADDIN EN.REFLIST </w:instrText>
      </w:r>
      <w:r w:rsidRPr="00970DCD">
        <w:rPr>
          <w:rFonts w:ascii="Times New Roman" w:eastAsia="Times New Roman" w:hAnsi="Times New Roman" w:cs="Times New Roman"/>
          <w:b/>
          <w:bCs/>
          <w:color w:val="000000" w:themeColor="text1"/>
        </w:rPr>
        <w:fldChar w:fldCharType="separate"/>
      </w:r>
      <w:r w:rsidRPr="00970DCD">
        <w:rPr>
          <w:rFonts w:ascii="Times New Roman" w:hAnsi="Times New Roman" w:cs="Times New Roman"/>
          <w:noProof/>
        </w:rPr>
        <w:t>[1].</w:t>
      </w:r>
      <w:r w:rsidRPr="00970DCD">
        <w:rPr>
          <w:rFonts w:ascii="Times New Roman" w:hAnsi="Times New Roman" w:cs="Times New Roman"/>
          <w:noProof/>
        </w:rPr>
        <w:tab/>
        <w:t>Batchelor M, Hopkins K, Threlfall EJ, Clifton-Hadley FA, Stallwood AD, Davies RH, et al. bla(CTX-M) genes in clinical Salmonella isolates recovered from humans in England and Wales from 1992 to 2003. Antimicrob Agents Chemother. 2005;49(4):1319-22.</w:t>
      </w:r>
    </w:p>
    <w:p w14:paraId="38CF883D" w14:textId="77777777" w:rsidR="00970DCD" w:rsidRPr="00970DCD" w:rsidRDefault="00970DCD" w:rsidP="00970DCD">
      <w:pPr>
        <w:pStyle w:val="EndNoteBibliography"/>
        <w:spacing w:after="0"/>
        <w:jc w:val="both"/>
        <w:rPr>
          <w:rFonts w:ascii="Times New Roman" w:hAnsi="Times New Roman" w:cs="Times New Roman"/>
          <w:noProof/>
        </w:rPr>
      </w:pPr>
      <w:r w:rsidRPr="00970DCD">
        <w:rPr>
          <w:rFonts w:ascii="Times New Roman" w:hAnsi="Times New Roman" w:cs="Times New Roman"/>
          <w:noProof/>
        </w:rPr>
        <w:t>[2].</w:t>
      </w:r>
      <w:r w:rsidRPr="00970DCD">
        <w:rPr>
          <w:rFonts w:ascii="Times New Roman" w:hAnsi="Times New Roman" w:cs="Times New Roman"/>
          <w:noProof/>
        </w:rPr>
        <w:tab/>
        <w:t>Strauß LM, Dahms C, Becker K, Kramer A, Kaase M, Mellmann A. Development and evaluation of a novel universal β-lactamase gene subtyping assay for blaSHV, blaTEM and blaCTX-M using clinical and livestock-associated Escherichia coli. J Antimicrob Chemother. 2015;70(3):710-5.</w:t>
      </w:r>
    </w:p>
    <w:p w14:paraId="00BA4855" w14:textId="77777777" w:rsidR="00970DCD" w:rsidRPr="00970DCD" w:rsidRDefault="00970DCD" w:rsidP="00970DCD">
      <w:pPr>
        <w:pStyle w:val="EndNoteBibliography"/>
        <w:spacing w:after="0"/>
        <w:jc w:val="both"/>
        <w:rPr>
          <w:rFonts w:ascii="Times New Roman" w:hAnsi="Times New Roman" w:cs="Times New Roman"/>
          <w:noProof/>
        </w:rPr>
      </w:pPr>
      <w:r w:rsidRPr="00970DCD">
        <w:rPr>
          <w:rFonts w:ascii="Times New Roman" w:hAnsi="Times New Roman" w:cs="Times New Roman"/>
          <w:noProof/>
        </w:rPr>
        <w:t>[3].</w:t>
      </w:r>
      <w:r w:rsidRPr="00970DCD">
        <w:rPr>
          <w:rFonts w:ascii="Times New Roman" w:hAnsi="Times New Roman" w:cs="Times New Roman"/>
          <w:noProof/>
        </w:rPr>
        <w:tab/>
        <w:t>Robicsek A, Strahilevitz J, Sahm DF, Jacoby GA, Hooper DC. qnr prevalence in ceftazidime-resistant Enterobacteriaceae isolates from the United States. Antimicrob Agents Chemother. 2006;50(8):2872-4.</w:t>
      </w:r>
    </w:p>
    <w:p w14:paraId="7B550070" w14:textId="77777777" w:rsidR="00970DCD" w:rsidRPr="00970DCD" w:rsidRDefault="00970DCD" w:rsidP="00970DCD">
      <w:pPr>
        <w:pStyle w:val="EndNoteBibliography"/>
        <w:spacing w:after="0"/>
        <w:jc w:val="both"/>
        <w:rPr>
          <w:rFonts w:ascii="Times New Roman" w:hAnsi="Times New Roman" w:cs="Times New Roman"/>
          <w:noProof/>
        </w:rPr>
      </w:pPr>
      <w:r w:rsidRPr="00970DCD">
        <w:rPr>
          <w:rFonts w:ascii="Times New Roman" w:hAnsi="Times New Roman" w:cs="Times New Roman"/>
          <w:noProof/>
        </w:rPr>
        <w:t>[4].</w:t>
      </w:r>
      <w:r w:rsidRPr="00970DCD">
        <w:rPr>
          <w:rFonts w:ascii="Times New Roman" w:hAnsi="Times New Roman" w:cs="Times New Roman"/>
          <w:noProof/>
        </w:rPr>
        <w:tab/>
        <w:t>Park CH, Robicsek A, Jacoby GA, Sahm D, Hooper DC. Prevalence in the United States of aac(6')-Ib-cr encoding a ciprofloxacin-modifying enzyme. Antimicrob Agents Chemother. 2006;50(11):3953-5.</w:t>
      </w:r>
    </w:p>
    <w:p w14:paraId="65C5260D" w14:textId="77777777" w:rsidR="00970DCD" w:rsidRPr="00970DCD" w:rsidRDefault="00970DCD" w:rsidP="00970DCD">
      <w:pPr>
        <w:pStyle w:val="EndNoteBibliography"/>
        <w:spacing w:after="0"/>
        <w:jc w:val="both"/>
        <w:rPr>
          <w:rFonts w:ascii="Times New Roman" w:hAnsi="Times New Roman" w:cs="Times New Roman"/>
          <w:noProof/>
        </w:rPr>
      </w:pPr>
      <w:r w:rsidRPr="00970DCD">
        <w:rPr>
          <w:rFonts w:ascii="Times New Roman" w:hAnsi="Times New Roman" w:cs="Times New Roman"/>
          <w:noProof/>
        </w:rPr>
        <w:t>[5].</w:t>
      </w:r>
      <w:r w:rsidRPr="00970DCD">
        <w:rPr>
          <w:rFonts w:ascii="Times New Roman" w:hAnsi="Times New Roman" w:cs="Times New Roman"/>
          <w:noProof/>
        </w:rPr>
        <w:tab/>
        <w:t>Kim HB, Wang M, Park CH, Kim EC, Jacoby GA, Hooper DC. oqxAB encoding a multidrug efflux pump in human clinical isolates of Enterobacteriaceae. Antimicrob Agents Chemother. 2009;53(8):3582-4.</w:t>
      </w:r>
    </w:p>
    <w:p w14:paraId="50DC9052" w14:textId="77777777" w:rsidR="00970DCD" w:rsidRPr="001D2E25" w:rsidRDefault="00970DCD" w:rsidP="00970DCD">
      <w:pPr>
        <w:pStyle w:val="EndNoteBibliography"/>
        <w:spacing w:after="0"/>
        <w:jc w:val="both"/>
        <w:rPr>
          <w:rFonts w:ascii="Times New Roman" w:hAnsi="Times New Roman" w:cs="Times New Roman"/>
          <w:noProof/>
        </w:rPr>
      </w:pPr>
      <w:r w:rsidRPr="00970DCD">
        <w:rPr>
          <w:rFonts w:ascii="Times New Roman" w:hAnsi="Times New Roman" w:cs="Times New Roman"/>
          <w:noProof/>
        </w:rPr>
        <w:t>[6].</w:t>
      </w:r>
      <w:r w:rsidRPr="00970DCD">
        <w:rPr>
          <w:rFonts w:ascii="Times New Roman" w:hAnsi="Times New Roman" w:cs="Times New Roman"/>
          <w:noProof/>
        </w:rPr>
        <w:tab/>
        <w:t xml:space="preserve">Yamane K, Wachino J, Suzuki S, Arakawa Y. Plasmid-mediated qepA gene among Escherichia coli clinical isolates from Japan. </w:t>
      </w:r>
      <w:r w:rsidRPr="001D2E25">
        <w:rPr>
          <w:rFonts w:ascii="Times New Roman" w:hAnsi="Times New Roman" w:cs="Times New Roman"/>
          <w:noProof/>
        </w:rPr>
        <w:t>Antimicrob Agents Chemother. 2008;52(4):1564-6.</w:t>
      </w:r>
    </w:p>
    <w:p w14:paraId="43D8AA00" w14:textId="77777777" w:rsidR="00970DCD" w:rsidRPr="00970DCD" w:rsidRDefault="00970DCD" w:rsidP="00970DCD">
      <w:pPr>
        <w:pStyle w:val="EndNoteBibliography"/>
        <w:jc w:val="both"/>
        <w:rPr>
          <w:rFonts w:ascii="Times New Roman" w:hAnsi="Times New Roman" w:cs="Times New Roman"/>
          <w:noProof/>
        </w:rPr>
      </w:pPr>
      <w:r w:rsidRPr="001D2E25">
        <w:rPr>
          <w:rFonts w:ascii="Times New Roman" w:hAnsi="Times New Roman" w:cs="Times New Roman"/>
          <w:noProof/>
        </w:rPr>
        <w:t>[7].</w:t>
      </w:r>
      <w:r w:rsidRPr="001D2E25">
        <w:rPr>
          <w:rFonts w:ascii="Times New Roman" w:hAnsi="Times New Roman" w:cs="Times New Roman"/>
          <w:noProof/>
        </w:rPr>
        <w:tab/>
        <w:t xml:space="preserve">Dimani BD, Founou RC, Zemtsa JR, Mbossi A, Koudoum PL, Founou LL, et al. </w:t>
      </w:r>
      <w:r w:rsidRPr="00970DCD">
        <w:rPr>
          <w:rFonts w:ascii="Times New Roman" w:hAnsi="Times New Roman" w:cs="Times New Roman"/>
          <w:noProof/>
        </w:rPr>
        <w:t>Faecal carriage of multidrug-resistant and extended-spectrum β-lactamase-producing Enterobacterales in people living with HIV in Yaoundé, Cameroon. Journal of Global Antimicrobial Resistance. 2023;35:26-34.</w:t>
      </w:r>
    </w:p>
    <w:p w14:paraId="709F90C9" w14:textId="70DC05D5" w:rsidR="00482FBB" w:rsidRPr="008F1121" w:rsidRDefault="00970DCD" w:rsidP="00970DCD">
      <w:pPr>
        <w:spacing w:line="259" w:lineRule="auto"/>
        <w:jc w:val="both"/>
        <w:rPr>
          <w:rFonts w:eastAsia="Times New Roman" w:cs="Times New Roman"/>
          <w:b/>
          <w:bCs/>
          <w:color w:val="000000" w:themeColor="text1"/>
          <w:szCs w:val="24"/>
        </w:rPr>
      </w:pPr>
      <w:r w:rsidRPr="00970DCD">
        <w:rPr>
          <w:rFonts w:eastAsia="Times New Roman" w:cs="Times New Roman"/>
          <w:b/>
          <w:bCs/>
          <w:color w:val="000000" w:themeColor="text1"/>
          <w:sz w:val="22"/>
        </w:rPr>
        <w:fldChar w:fldCharType="end"/>
      </w:r>
    </w:p>
    <w:sectPr w:rsidR="00482FBB" w:rsidRPr="008F1121" w:rsidSect="00901379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075A46EC" w14:textId="77777777" w:rsidR="000C07D9" w:rsidRDefault="000C07D9" w:rsidP="00F41FD8">
      <w:pPr>
        <w:spacing w:after="0" w:line="240" w:lineRule="auto"/>
      </w:pPr>
      <w:r>
        <w:separator/>
      </w:r>
    </w:p>
  </w:endnote>
  <w:endnote w:type="continuationSeparator" w:id="0">
    <w:p w14:paraId="443B454E" w14:textId="77777777" w:rsidR="000C07D9" w:rsidRDefault="000C07D9" w:rsidP="00F41FD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Mangal">
    <w:panose1 w:val="00000400000000000000"/>
    <w:charset w:val="00"/>
    <w:family w:val="roman"/>
    <w:pitch w:val="variable"/>
    <w:sig w:usb0="00008003" w:usb1="00000000" w:usb2="00000000" w:usb3="00000000" w:csb0="00000001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Vrinda">
    <w:panose1 w:val="00000400000000000000"/>
    <w:charset w:val="00"/>
    <w:family w:val="swiss"/>
    <w:pitch w:val="variable"/>
    <w:sig w:usb0="00010003" w:usb1="00000000" w:usb2="00000000" w:usb3="00000000" w:csb0="00000001" w:csb1="00000000"/>
  </w:font>
  <w:font w:name="Gill Sans MT">
    <w:panose1 w:val="020B0502020104020203"/>
    <w:charset w:val="00"/>
    <w:family w:val="swiss"/>
    <w:pitch w:val="variable"/>
    <w:sig w:usb0="00000007" w:usb1="00000000" w:usb2="00000000" w:usb3="00000000" w:csb0="00000003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TimesNewRomanPSMT">
    <w:altName w:val="Times New Roman"/>
    <w:charset w:val="00"/>
    <w:family w:val="auto"/>
    <w:pitch w:val="default"/>
    <w:sig w:usb0="00000000" w:usb1="00007843" w:usb2="00000001" w:usb3="00000000" w:csb0="400001BF" w:csb1="DFF7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Arial Black">
    <w:panose1 w:val="020B0A04020102020204"/>
    <w:charset w:val="00"/>
    <w:family w:val="swiss"/>
    <w:pitch w:val="variable"/>
    <w:sig w:usb0="A00002AF" w:usb1="400078FB" w:usb2="00000000" w:usb3="00000000" w:csb0="0000009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801645278"/>
      <w:docPartObj>
        <w:docPartGallery w:val="Page Numbers (Bottom of Page)"/>
        <w:docPartUnique/>
      </w:docPartObj>
    </w:sdtPr>
    <w:sdtEndPr/>
    <w:sdtContent>
      <w:p w14:paraId="57528305" w14:textId="44FC72C5" w:rsidR="00122566" w:rsidRDefault="00122566">
        <w:pPr>
          <w:pStyle w:val="Footer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noProof/>
          </w:rPr>
          <w:t>1</w:t>
        </w:r>
        <w:r>
          <w:fldChar w:fldCharType="end"/>
        </w:r>
      </w:p>
    </w:sdtContent>
  </w:sdt>
  <w:p w14:paraId="4C8D5B08" w14:textId="77777777" w:rsidR="00122566" w:rsidRDefault="00122566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357F0178" w14:textId="77777777" w:rsidR="000C07D9" w:rsidRDefault="000C07D9" w:rsidP="00F41FD8">
      <w:pPr>
        <w:spacing w:after="0" w:line="240" w:lineRule="auto"/>
      </w:pPr>
      <w:r>
        <w:separator/>
      </w:r>
    </w:p>
  </w:footnote>
  <w:footnote w:type="continuationSeparator" w:id="0">
    <w:p w14:paraId="0B1B90BB" w14:textId="77777777" w:rsidR="000C07D9" w:rsidRDefault="000C07D9" w:rsidP="00F41FD8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25C3B74"/>
    <w:multiLevelType w:val="hybridMultilevel"/>
    <w:tmpl w:val="1E481E6C"/>
    <w:lvl w:ilvl="0" w:tplc="7B68D496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4876808"/>
    <w:multiLevelType w:val="hybridMultilevel"/>
    <w:tmpl w:val="8A80B9F2"/>
    <w:lvl w:ilvl="0" w:tplc="A90CC718">
      <w:start w:val="47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C0019">
      <w:start w:val="1"/>
      <w:numFmt w:val="lowerLetter"/>
      <w:lvlText w:val="%2."/>
      <w:lvlJc w:val="left"/>
      <w:pPr>
        <w:ind w:left="1800" w:hanging="360"/>
      </w:pPr>
    </w:lvl>
    <w:lvl w:ilvl="2" w:tplc="040C001B" w:tentative="1">
      <w:start w:val="1"/>
      <w:numFmt w:val="lowerRoman"/>
      <w:lvlText w:val="%3."/>
      <w:lvlJc w:val="right"/>
      <w:pPr>
        <w:ind w:left="2520" w:hanging="180"/>
      </w:pPr>
    </w:lvl>
    <w:lvl w:ilvl="3" w:tplc="040C000F" w:tentative="1">
      <w:start w:val="1"/>
      <w:numFmt w:val="decimal"/>
      <w:lvlText w:val="%4."/>
      <w:lvlJc w:val="left"/>
      <w:pPr>
        <w:ind w:left="3240" w:hanging="360"/>
      </w:pPr>
    </w:lvl>
    <w:lvl w:ilvl="4" w:tplc="040C0019" w:tentative="1">
      <w:start w:val="1"/>
      <w:numFmt w:val="lowerLetter"/>
      <w:lvlText w:val="%5."/>
      <w:lvlJc w:val="left"/>
      <w:pPr>
        <w:ind w:left="3960" w:hanging="360"/>
      </w:pPr>
    </w:lvl>
    <w:lvl w:ilvl="5" w:tplc="040C001B" w:tentative="1">
      <w:start w:val="1"/>
      <w:numFmt w:val="lowerRoman"/>
      <w:lvlText w:val="%6."/>
      <w:lvlJc w:val="right"/>
      <w:pPr>
        <w:ind w:left="4680" w:hanging="180"/>
      </w:pPr>
    </w:lvl>
    <w:lvl w:ilvl="6" w:tplc="040C000F" w:tentative="1">
      <w:start w:val="1"/>
      <w:numFmt w:val="decimal"/>
      <w:lvlText w:val="%7."/>
      <w:lvlJc w:val="left"/>
      <w:pPr>
        <w:ind w:left="5400" w:hanging="360"/>
      </w:pPr>
    </w:lvl>
    <w:lvl w:ilvl="7" w:tplc="040C0019" w:tentative="1">
      <w:start w:val="1"/>
      <w:numFmt w:val="lowerLetter"/>
      <w:lvlText w:val="%8."/>
      <w:lvlJc w:val="left"/>
      <w:pPr>
        <w:ind w:left="6120" w:hanging="360"/>
      </w:pPr>
    </w:lvl>
    <w:lvl w:ilvl="8" w:tplc="040C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" w15:restartNumberingAfterBreak="0">
    <w:nsid w:val="08D51275"/>
    <w:multiLevelType w:val="hybridMultilevel"/>
    <w:tmpl w:val="8FF05594"/>
    <w:lvl w:ilvl="0" w:tplc="69FA02F2">
      <w:start w:val="1"/>
      <w:numFmt w:val="bullet"/>
      <w:lvlText w:val="-"/>
      <w:lvlJc w:val="left"/>
      <w:pPr>
        <w:ind w:left="993"/>
      </w:pPr>
      <w:rPr>
        <w:rFonts w:ascii="Book Antiqua" w:eastAsia="Book Antiqua" w:hAnsi="Book Antiqua" w:cs="Book Antiqua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1" w:tplc="367EE0F2">
      <w:start w:val="1"/>
      <w:numFmt w:val="bullet"/>
      <w:lvlText w:val="o"/>
      <w:lvlJc w:val="left"/>
      <w:pPr>
        <w:ind w:left="1798"/>
      </w:pPr>
      <w:rPr>
        <w:rFonts w:ascii="Book Antiqua" w:eastAsia="Book Antiqua" w:hAnsi="Book Antiqua" w:cs="Book Antiqua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2" w:tplc="3A2C0330">
      <w:start w:val="1"/>
      <w:numFmt w:val="bullet"/>
      <w:lvlText w:val="▪"/>
      <w:lvlJc w:val="left"/>
      <w:pPr>
        <w:ind w:left="2518"/>
      </w:pPr>
      <w:rPr>
        <w:rFonts w:ascii="Book Antiqua" w:eastAsia="Book Antiqua" w:hAnsi="Book Antiqua" w:cs="Book Antiqua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3" w:tplc="851E57EC">
      <w:start w:val="1"/>
      <w:numFmt w:val="bullet"/>
      <w:lvlText w:val="•"/>
      <w:lvlJc w:val="left"/>
      <w:pPr>
        <w:ind w:left="3238"/>
      </w:pPr>
      <w:rPr>
        <w:rFonts w:ascii="Book Antiqua" w:eastAsia="Book Antiqua" w:hAnsi="Book Antiqua" w:cs="Book Antiqua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4" w:tplc="5D644DC8">
      <w:start w:val="1"/>
      <w:numFmt w:val="bullet"/>
      <w:lvlText w:val="o"/>
      <w:lvlJc w:val="left"/>
      <w:pPr>
        <w:ind w:left="3958"/>
      </w:pPr>
      <w:rPr>
        <w:rFonts w:ascii="Book Antiqua" w:eastAsia="Book Antiqua" w:hAnsi="Book Antiqua" w:cs="Book Antiqua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5" w:tplc="3F18EB10">
      <w:start w:val="1"/>
      <w:numFmt w:val="bullet"/>
      <w:lvlText w:val="▪"/>
      <w:lvlJc w:val="left"/>
      <w:pPr>
        <w:ind w:left="4678"/>
      </w:pPr>
      <w:rPr>
        <w:rFonts w:ascii="Book Antiqua" w:eastAsia="Book Antiqua" w:hAnsi="Book Antiqua" w:cs="Book Antiqua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6" w:tplc="5CE2D9AC">
      <w:start w:val="1"/>
      <w:numFmt w:val="bullet"/>
      <w:lvlText w:val="•"/>
      <w:lvlJc w:val="left"/>
      <w:pPr>
        <w:ind w:left="5398"/>
      </w:pPr>
      <w:rPr>
        <w:rFonts w:ascii="Book Antiqua" w:eastAsia="Book Antiqua" w:hAnsi="Book Antiqua" w:cs="Book Antiqua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7" w:tplc="1444E572">
      <w:start w:val="1"/>
      <w:numFmt w:val="bullet"/>
      <w:lvlText w:val="o"/>
      <w:lvlJc w:val="left"/>
      <w:pPr>
        <w:ind w:left="6118"/>
      </w:pPr>
      <w:rPr>
        <w:rFonts w:ascii="Book Antiqua" w:eastAsia="Book Antiqua" w:hAnsi="Book Antiqua" w:cs="Book Antiqua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8" w:tplc="E0222570">
      <w:start w:val="1"/>
      <w:numFmt w:val="bullet"/>
      <w:lvlText w:val="▪"/>
      <w:lvlJc w:val="left"/>
      <w:pPr>
        <w:ind w:left="6838"/>
      </w:pPr>
      <w:rPr>
        <w:rFonts w:ascii="Book Antiqua" w:eastAsia="Book Antiqua" w:hAnsi="Book Antiqua" w:cs="Book Antiqua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</w:abstractNum>
  <w:abstractNum w:abstractNumId="3" w15:restartNumberingAfterBreak="0">
    <w:nsid w:val="0A114EBD"/>
    <w:multiLevelType w:val="hybridMultilevel"/>
    <w:tmpl w:val="F9CA41B6"/>
    <w:lvl w:ilvl="0" w:tplc="D35041D6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CC75BBA"/>
    <w:multiLevelType w:val="hybridMultilevel"/>
    <w:tmpl w:val="F9CA41B6"/>
    <w:lvl w:ilvl="0" w:tplc="D35041D6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E1C086F"/>
    <w:multiLevelType w:val="hybridMultilevel"/>
    <w:tmpl w:val="097C5A2E"/>
    <w:lvl w:ilvl="0" w:tplc="040C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0E43E6A"/>
    <w:multiLevelType w:val="multilevel"/>
    <w:tmpl w:val="BDF05AF0"/>
    <w:lvl w:ilvl="0">
      <w:start w:val="1"/>
      <w:numFmt w:val="decimal"/>
      <w:pStyle w:val="Title"/>
      <w:lvlText w:val="1.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7" w15:restartNumberingAfterBreak="0">
    <w:nsid w:val="1254666B"/>
    <w:multiLevelType w:val="hybridMultilevel"/>
    <w:tmpl w:val="838AC89E"/>
    <w:lvl w:ilvl="0" w:tplc="24A2D08E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4FB157E"/>
    <w:multiLevelType w:val="hybridMultilevel"/>
    <w:tmpl w:val="D98434C6"/>
    <w:lvl w:ilvl="0" w:tplc="8EF4B9F8">
      <w:start w:val="1"/>
      <w:numFmt w:val="upperRoman"/>
      <w:pStyle w:val="Nom"/>
      <w:lvlText w:val="%1."/>
      <w:lvlJc w:val="right"/>
      <w:pPr>
        <w:ind w:left="36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164F769F"/>
    <w:multiLevelType w:val="hybridMultilevel"/>
    <w:tmpl w:val="C3F4032A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1C436073"/>
    <w:multiLevelType w:val="hybridMultilevel"/>
    <w:tmpl w:val="169EF21E"/>
    <w:lvl w:ilvl="0" w:tplc="CFFA2AF4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1E317301"/>
    <w:multiLevelType w:val="hybridMultilevel"/>
    <w:tmpl w:val="16AAD2F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29DD45B1"/>
    <w:multiLevelType w:val="hybridMultilevel"/>
    <w:tmpl w:val="29B8DD60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DFF5B84"/>
    <w:multiLevelType w:val="hybridMultilevel"/>
    <w:tmpl w:val="24E6E216"/>
    <w:lvl w:ilvl="0" w:tplc="040C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2FA93090"/>
    <w:multiLevelType w:val="multilevel"/>
    <w:tmpl w:val="8BD056E0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15" w15:restartNumberingAfterBreak="0">
    <w:nsid w:val="324F3B7D"/>
    <w:multiLevelType w:val="hybridMultilevel"/>
    <w:tmpl w:val="926E1AB4"/>
    <w:lvl w:ilvl="0" w:tplc="040C000F">
      <w:start w:val="1"/>
      <w:numFmt w:val="decimal"/>
      <w:lvlText w:val="%1."/>
      <w:lvlJc w:val="left"/>
      <w:pPr>
        <w:ind w:left="502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32616840"/>
    <w:multiLevelType w:val="multilevel"/>
    <w:tmpl w:val="E59AE23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  <w:rPr>
        <w:b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17" w15:restartNumberingAfterBreak="0">
    <w:nsid w:val="32DF63C0"/>
    <w:multiLevelType w:val="hybridMultilevel"/>
    <w:tmpl w:val="2C122CF8"/>
    <w:lvl w:ilvl="0" w:tplc="796E070A">
      <w:start w:val="1"/>
      <w:numFmt w:val="bullet"/>
      <w:lvlText w:val=""/>
      <w:lvlJc w:val="left"/>
      <w:pPr>
        <w:ind w:left="1440" w:hanging="360"/>
      </w:pPr>
      <w:rPr>
        <w:rFonts w:ascii="Wingdings" w:hAnsi="Wingdings" w:hint="default"/>
      </w:rPr>
    </w:lvl>
    <w:lvl w:ilvl="1" w:tplc="040C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37DF222D"/>
    <w:multiLevelType w:val="hybridMultilevel"/>
    <w:tmpl w:val="9F18D6E4"/>
    <w:lvl w:ilvl="0" w:tplc="7B584B48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3D3319E2"/>
    <w:multiLevelType w:val="hybridMultilevel"/>
    <w:tmpl w:val="50A07D70"/>
    <w:lvl w:ilvl="0" w:tplc="796E070A">
      <w:start w:val="1"/>
      <w:numFmt w:val="bullet"/>
      <w:lvlText w:val=""/>
      <w:lvlJc w:val="left"/>
      <w:pPr>
        <w:ind w:left="1080" w:hanging="360"/>
      </w:pPr>
      <w:rPr>
        <w:rFonts w:ascii="Wingdings" w:hAnsi="Wingdings" w:hint="default"/>
      </w:rPr>
    </w:lvl>
    <w:lvl w:ilvl="1" w:tplc="040C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0" w15:restartNumberingAfterBreak="0">
    <w:nsid w:val="3F7528BF"/>
    <w:multiLevelType w:val="hybridMultilevel"/>
    <w:tmpl w:val="BD248DD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44746456"/>
    <w:multiLevelType w:val="hybridMultilevel"/>
    <w:tmpl w:val="0C80CF72"/>
    <w:lvl w:ilvl="0" w:tplc="04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22" w15:restartNumberingAfterBreak="0">
    <w:nsid w:val="52DB52AF"/>
    <w:multiLevelType w:val="hybridMultilevel"/>
    <w:tmpl w:val="DED29DBA"/>
    <w:lvl w:ilvl="0" w:tplc="5C209E50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53471416"/>
    <w:multiLevelType w:val="multilevel"/>
    <w:tmpl w:val="93C22406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4" w15:restartNumberingAfterBreak="0">
    <w:nsid w:val="53F52787"/>
    <w:multiLevelType w:val="hybridMultilevel"/>
    <w:tmpl w:val="530209F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542E2056"/>
    <w:multiLevelType w:val="hybridMultilevel"/>
    <w:tmpl w:val="863885DE"/>
    <w:lvl w:ilvl="0" w:tplc="796E070A">
      <w:start w:val="1"/>
      <w:numFmt w:val="bullet"/>
      <w:lvlText w:val=""/>
      <w:lvlJc w:val="left"/>
      <w:pPr>
        <w:ind w:left="1080" w:hanging="360"/>
      </w:pPr>
      <w:rPr>
        <w:rFonts w:ascii="Wingdings" w:hAnsi="Wingdings" w:hint="default"/>
      </w:rPr>
    </w:lvl>
    <w:lvl w:ilvl="1" w:tplc="040C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6" w15:restartNumberingAfterBreak="0">
    <w:nsid w:val="57790B58"/>
    <w:multiLevelType w:val="hybridMultilevel"/>
    <w:tmpl w:val="C250FD0C"/>
    <w:lvl w:ilvl="0" w:tplc="796E070A">
      <w:start w:val="1"/>
      <w:numFmt w:val="bullet"/>
      <w:lvlText w:val=""/>
      <w:lvlJc w:val="left"/>
      <w:pPr>
        <w:ind w:left="1070" w:hanging="360"/>
      </w:pPr>
      <w:rPr>
        <w:rFonts w:ascii="Wingdings" w:hAnsi="Wingdings" w:hint="default"/>
      </w:rPr>
    </w:lvl>
    <w:lvl w:ilvl="1" w:tplc="040C0003" w:tentative="1">
      <w:start w:val="1"/>
      <w:numFmt w:val="bullet"/>
      <w:lvlText w:val="o"/>
      <w:lvlJc w:val="left"/>
      <w:pPr>
        <w:ind w:left="179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51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323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95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67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39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611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830" w:hanging="360"/>
      </w:pPr>
      <w:rPr>
        <w:rFonts w:ascii="Wingdings" w:hAnsi="Wingdings" w:hint="default"/>
      </w:rPr>
    </w:lvl>
  </w:abstractNum>
  <w:abstractNum w:abstractNumId="27" w15:restartNumberingAfterBreak="0">
    <w:nsid w:val="57BB7A0A"/>
    <w:multiLevelType w:val="multilevel"/>
    <w:tmpl w:val="9296066C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  <w:b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28" w15:restartNumberingAfterBreak="0">
    <w:nsid w:val="5D252AA1"/>
    <w:multiLevelType w:val="hybridMultilevel"/>
    <w:tmpl w:val="4C92DE36"/>
    <w:lvl w:ilvl="0" w:tplc="699C02A2">
      <w:start w:val="1"/>
      <w:numFmt w:val="bullet"/>
      <w:lvlText w:val="-"/>
      <w:lvlJc w:val="left"/>
      <w:pPr>
        <w:ind w:left="1197"/>
      </w:pPr>
      <w:rPr>
        <w:rFonts w:ascii="Book Antiqua" w:eastAsia="Book Antiqua" w:hAnsi="Book Antiqua" w:cs="Book Antiqua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1" w:tplc="4A1EB600">
      <w:start w:val="1"/>
      <w:numFmt w:val="bullet"/>
      <w:lvlText w:val="o"/>
      <w:lvlJc w:val="left"/>
      <w:pPr>
        <w:ind w:left="1647"/>
      </w:pPr>
      <w:rPr>
        <w:rFonts w:ascii="Book Antiqua" w:eastAsia="Book Antiqua" w:hAnsi="Book Antiqua" w:cs="Book Antiqua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2" w:tplc="D4823D18">
      <w:start w:val="1"/>
      <w:numFmt w:val="bullet"/>
      <w:lvlText w:val="▪"/>
      <w:lvlJc w:val="left"/>
      <w:pPr>
        <w:ind w:left="2367"/>
      </w:pPr>
      <w:rPr>
        <w:rFonts w:ascii="Book Antiqua" w:eastAsia="Book Antiqua" w:hAnsi="Book Antiqua" w:cs="Book Antiqua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3" w:tplc="3432E782">
      <w:start w:val="1"/>
      <w:numFmt w:val="bullet"/>
      <w:lvlText w:val="•"/>
      <w:lvlJc w:val="left"/>
      <w:pPr>
        <w:ind w:left="3087"/>
      </w:pPr>
      <w:rPr>
        <w:rFonts w:ascii="Book Antiqua" w:eastAsia="Book Antiqua" w:hAnsi="Book Antiqua" w:cs="Book Antiqua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4" w:tplc="162E63B4">
      <w:start w:val="1"/>
      <w:numFmt w:val="bullet"/>
      <w:lvlText w:val="o"/>
      <w:lvlJc w:val="left"/>
      <w:pPr>
        <w:ind w:left="3807"/>
      </w:pPr>
      <w:rPr>
        <w:rFonts w:ascii="Book Antiqua" w:eastAsia="Book Antiqua" w:hAnsi="Book Antiqua" w:cs="Book Antiqua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5" w:tplc="52F27B62">
      <w:start w:val="1"/>
      <w:numFmt w:val="bullet"/>
      <w:lvlText w:val="▪"/>
      <w:lvlJc w:val="left"/>
      <w:pPr>
        <w:ind w:left="4527"/>
      </w:pPr>
      <w:rPr>
        <w:rFonts w:ascii="Book Antiqua" w:eastAsia="Book Antiqua" w:hAnsi="Book Antiqua" w:cs="Book Antiqua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6" w:tplc="C11C0A60">
      <w:start w:val="1"/>
      <w:numFmt w:val="bullet"/>
      <w:lvlText w:val="•"/>
      <w:lvlJc w:val="left"/>
      <w:pPr>
        <w:ind w:left="5247"/>
      </w:pPr>
      <w:rPr>
        <w:rFonts w:ascii="Book Antiqua" w:eastAsia="Book Antiqua" w:hAnsi="Book Antiqua" w:cs="Book Antiqua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7" w:tplc="82CC5F6A">
      <w:start w:val="1"/>
      <w:numFmt w:val="bullet"/>
      <w:lvlText w:val="o"/>
      <w:lvlJc w:val="left"/>
      <w:pPr>
        <w:ind w:left="5967"/>
      </w:pPr>
      <w:rPr>
        <w:rFonts w:ascii="Book Antiqua" w:eastAsia="Book Antiqua" w:hAnsi="Book Antiqua" w:cs="Book Antiqua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8" w:tplc="ED660378">
      <w:start w:val="1"/>
      <w:numFmt w:val="bullet"/>
      <w:lvlText w:val="▪"/>
      <w:lvlJc w:val="left"/>
      <w:pPr>
        <w:ind w:left="6687"/>
      </w:pPr>
      <w:rPr>
        <w:rFonts w:ascii="Book Antiqua" w:eastAsia="Book Antiqua" w:hAnsi="Book Antiqua" w:cs="Book Antiqua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</w:abstractNum>
  <w:abstractNum w:abstractNumId="29" w15:restartNumberingAfterBreak="0">
    <w:nsid w:val="5DC935EE"/>
    <w:multiLevelType w:val="multilevel"/>
    <w:tmpl w:val="15829AF0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216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32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396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432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5040" w:hanging="1800"/>
      </w:pPr>
      <w:rPr>
        <w:rFonts w:hint="default"/>
      </w:rPr>
    </w:lvl>
  </w:abstractNum>
  <w:abstractNum w:abstractNumId="30" w15:restartNumberingAfterBreak="0">
    <w:nsid w:val="62202550"/>
    <w:multiLevelType w:val="multilevel"/>
    <w:tmpl w:val="8A8210E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31" w15:restartNumberingAfterBreak="0">
    <w:nsid w:val="631149DB"/>
    <w:multiLevelType w:val="multilevel"/>
    <w:tmpl w:val="A38E04DE"/>
    <w:lvl w:ilvl="0">
      <w:start w:val="1"/>
      <w:numFmt w:val="upperRoman"/>
      <w:lvlText w:val="I%1."/>
      <w:lvlJc w:val="right"/>
      <w:pPr>
        <w:ind w:left="180" w:hanging="180"/>
      </w:pPr>
      <w:rPr>
        <w:rFonts w:hint="default"/>
      </w:rPr>
    </w:lvl>
    <w:lvl w:ilvl="1">
      <w:start w:val="1"/>
      <w:numFmt w:val="decimal"/>
      <w:suff w:val="nothing"/>
      <w:lvlText w:val="%2"/>
      <w:lvlJc w:val="left"/>
      <w:pPr>
        <w:ind w:left="0" w:firstLine="0"/>
      </w:pPr>
      <w:rPr>
        <w:rFonts w:hint="default"/>
      </w:rPr>
    </w:lvl>
    <w:lvl w:ilvl="2">
      <w:start w:val="1"/>
      <w:numFmt w:val="none"/>
      <w:lvlText w:val="1.2."/>
      <w:lvlJc w:val="left"/>
      <w:pPr>
        <w:ind w:left="360" w:hanging="360"/>
      </w:pPr>
      <w:rPr>
        <w:rFonts w:hint="default"/>
      </w:rPr>
    </w:lvl>
    <w:lvl w:ilvl="3">
      <w:start w:val="1"/>
      <w:numFmt w:val="none"/>
      <w:pStyle w:val="Heading4"/>
      <w:suff w:val="nothing"/>
      <w:lvlText w:val=""/>
      <w:lvlJc w:val="left"/>
      <w:pPr>
        <w:ind w:left="0" w:firstLine="0"/>
      </w:pPr>
      <w:rPr>
        <w:rFonts w:hint="default"/>
      </w:rPr>
    </w:lvl>
    <w:lvl w:ilvl="4">
      <w:start w:val="1"/>
      <w:numFmt w:val="none"/>
      <w:pStyle w:val="Heading5"/>
      <w:suff w:val="nothing"/>
      <w:lvlText w:val=""/>
      <w:lvlJc w:val="left"/>
      <w:pPr>
        <w:ind w:left="0" w:firstLine="0"/>
      </w:pPr>
      <w:rPr>
        <w:rFonts w:hint="default"/>
      </w:rPr>
    </w:lvl>
    <w:lvl w:ilvl="5">
      <w:start w:val="1"/>
      <w:numFmt w:val="none"/>
      <w:pStyle w:val="Heading6"/>
      <w:suff w:val="nothing"/>
      <w:lvlText w:val=""/>
      <w:lvlJc w:val="left"/>
      <w:pPr>
        <w:ind w:left="0" w:firstLine="0"/>
      </w:pPr>
      <w:rPr>
        <w:rFonts w:hint="default"/>
      </w:rPr>
    </w:lvl>
    <w:lvl w:ilvl="6">
      <w:start w:val="1"/>
      <w:numFmt w:val="none"/>
      <w:pStyle w:val="Heading7"/>
      <w:suff w:val="nothing"/>
      <w:lvlText w:val=""/>
      <w:lvlJc w:val="left"/>
      <w:pPr>
        <w:ind w:left="0" w:firstLine="0"/>
      </w:pPr>
      <w:rPr>
        <w:rFonts w:hint="default"/>
      </w:rPr>
    </w:lvl>
    <w:lvl w:ilvl="7">
      <w:start w:val="1"/>
      <w:numFmt w:val="none"/>
      <w:pStyle w:val="Heading8"/>
      <w:suff w:val="nothing"/>
      <w:lvlText w:val=""/>
      <w:lvlJc w:val="left"/>
      <w:pPr>
        <w:ind w:left="0" w:firstLine="0"/>
      </w:pPr>
      <w:rPr>
        <w:rFonts w:hint="default"/>
      </w:rPr>
    </w:lvl>
    <w:lvl w:ilvl="8">
      <w:start w:val="1"/>
      <w:numFmt w:val="none"/>
      <w:pStyle w:val="Heading9"/>
      <w:suff w:val="nothing"/>
      <w:lvlText w:val=""/>
      <w:lvlJc w:val="left"/>
      <w:pPr>
        <w:ind w:left="0" w:firstLine="0"/>
      </w:pPr>
      <w:rPr>
        <w:rFonts w:hint="default"/>
      </w:rPr>
    </w:lvl>
  </w:abstractNum>
  <w:abstractNum w:abstractNumId="32" w15:restartNumberingAfterBreak="0">
    <w:nsid w:val="64CD53E6"/>
    <w:multiLevelType w:val="multilevel"/>
    <w:tmpl w:val="C0504EF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33" w15:restartNumberingAfterBreak="0">
    <w:nsid w:val="68E9715E"/>
    <w:multiLevelType w:val="hybridMultilevel"/>
    <w:tmpl w:val="A56477B0"/>
    <w:lvl w:ilvl="0" w:tplc="3DFEACEC">
      <w:start w:val="1"/>
      <w:numFmt w:val="decimal"/>
      <w:lvlText w:val="%1."/>
      <w:lvlJc w:val="left"/>
      <w:pPr>
        <w:ind w:left="720" w:hanging="360"/>
      </w:pPr>
      <w:rPr>
        <w:b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692B5A7C"/>
    <w:multiLevelType w:val="multilevel"/>
    <w:tmpl w:val="92321394"/>
    <w:lvl w:ilvl="0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44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216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216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52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52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880" w:hanging="1800"/>
      </w:pPr>
      <w:rPr>
        <w:rFonts w:hint="default"/>
      </w:rPr>
    </w:lvl>
  </w:abstractNum>
  <w:abstractNum w:abstractNumId="35" w15:restartNumberingAfterBreak="0">
    <w:nsid w:val="69E9626E"/>
    <w:multiLevelType w:val="hybridMultilevel"/>
    <w:tmpl w:val="49966CF0"/>
    <w:lvl w:ilvl="0" w:tplc="5546F916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726010A6"/>
    <w:multiLevelType w:val="multilevel"/>
    <w:tmpl w:val="6C321A12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pStyle w:val="Heading3"/>
      <w:lvlText w:val="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37" w15:restartNumberingAfterBreak="0">
    <w:nsid w:val="72A155CD"/>
    <w:multiLevelType w:val="hybridMultilevel"/>
    <w:tmpl w:val="15107E06"/>
    <w:lvl w:ilvl="0" w:tplc="18F25D38">
      <w:start w:val="1"/>
      <w:numFmt w:val="upperRoman"/>
      <w:pStyle w:val="Heading2"/>
      <w:lvlText w:val="%1."/>
      <w:lvlJc w:val="left"/>
      <w:pPr>
        <w:ind w:left="1080" w:hanging="720"/>
      </w:pPr>
      <w:rPr>
        <w:rFonts w:ascii="Times New Roman" w:eastAsiaTheme="minorHAnsi" w:hAnsi="Times New Roman" w:cs="Times New Roman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 w15:restartNumberingAfterBreak="0">
    <w:nsid w:val="78121E7F"/>
    <w:multiLevelType w:val="hybridMultilevel"/>
    <w:tmpl w:val="2E586D4C"/>
    <w:lvl w:ilvl="0" w:tplc="796E070A">
      <w:start w:val="1"/>
      <w:numFmt w:val="bullet"/>
      <w:lvlText w:val=""/>
      <w:lvlJc w:val="left"/>
      <w:pPr>
        <w:ind w:left="1440" w:hanging="360"/>
      </w:pPr>
      <w:rPr>
        <w:rFonts w:ascii="Wingdings" w:hAnsi="Wingdings" w:hint="default"/>
      </w:rPr>
    </w:lvl>
    <w:lvl w:ilvl="1" w:tplc="796E070A">
      <w:start w:val="1"/>
      <w:numFmt w:val="bullet"/>
      <w:lvlText w:val=""/>
      <w:lvlJc w:val="left"/>
      <w:pPr>
        <w:ind w:left="360" w:hanging="360"/>
      </w:pPr>
      <w:rPr>
        <w:rFonts w:ascii="Wingdings" w:hAnsi="Wingdings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 w15:restartNumberingAfterBreak="0">
    <w:nsid w:val="7BDE4165"/>
    <w:multiLevelType w:val="hybridMultilevel"/>
    <w:tmpl w:val="18EEAE50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1"/>
  </w:num>
  <w:num w:numId="2">
    <w:abstractNumId w:val="6"/>
  </w:num>
  <w:num w:numId="3">
    <w:abstractNumId w:val="36"/>
  </w:num>
  <w:num w:numId="4">
    <w:abstractNumId w:val="37"/>
  </w:num>
  <w:num w:numId="5">
    <w:abstractNumId w:val="33"/>
  </w:num>
  <w:num w:numId="6">
    <w:abstractNumId w:val="12"/>
  </w:num>
  <w:num w:numId="7">
    <w:abstractNumId w:val="8"/>
  </w:num>
  <w:num w:numId="8">
    <w:abstractNumId w:val="2"/>
  </w:num>
  <w:num w:numId="9">
    <w:abstractNumId w:val="29"/>
  </w:num>
  <w:num w:numId="10">
    <w:abstractNumId w:val="22"/>
  </w:num>
  <w:num w:numId="11">
    <w:abstractNumId w:val="7"/>
  </w:num>
  <w:num w:numId="12">
    <w:abstractNumId w:val="5"/>
  </w:num>
  <w:num w:numId="13">
    <w:abstractNumId w:val="13"/>
  </w:num>
  <w:num w:numId="14">
    <w:abstractNumId w:val="14"/>
  </w:num>
  <w:num w:numId="15">
    <w:abstractNumId w:val="27"/>
  </w:num>
  <w:num w:numId="16">
    <w:abstractNumId w:val="16"/>
  </w:num>
  <w:num w:numId="17">
    <w:abstractNumId w:val="1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8">
    <w:abstractNumId w:val="1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9">
    <w:abstractNumId w:val="1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0">
    <w:abstractNumId w:val="1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1">
    <w:abstractNumId w:val="1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2">
    <w:abstractNumId w:val="1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3">
    <w:abstractNumId w:val="1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4">
    <w:abstractNumId w:val="23"/>
  </w:num>
  <w:num w:numId="25">
    <w:abstractNumId w:val="3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6">
    <w:abstractNumId w:val="17"/>
  </w:num>
  <w:num w:numId="27">
    <w:abstractNumId w:val="38"/>
  </w:num>
  <w:num w:numId="28">
    <w:abstractNumId w:val="0"/>
  </w:num>
  <w:num w:numId="29">
    <w:abstractNumId w:val="3"/>
  </w:num>
  <w:num w:numId="30">
    <w:abstractNumId w:val="34"/>
  </w:num>
  <w:num w:numId="31">
    <w:abstractNumId w:val="1"/>
  </w:num>
  <w:num w:numId="32">
    <w:abstractNumId w:val="10"/>
  </w:num>
  <w:num w:numId="33">
    <w:abstractNumId w:val="26"/>
  </w:num>
  <w:num w:numId="34">
    <w:abstractNumId w:val="25"/>
  </w:num>
  <w:num w:numId="35">
    <w:abstractNumId w:val="19"/>
  </w:num>
  <w:num w:numId="36">
    <w:abstractNumId w:val="35"/>
  </w:num>
  <w:num w:numId="37">
    <w:abstractNumId w:val="28"/>
  </w:num>
  <w:num w:numId="38">
    <w:abstractNumId w:val="30"/>
  </w:num>
  <w:num w:numId="39">
    <w:abstractNumId w:val="4"/>
  </w:num>
  <w:num w:numId="40">
    <w:abstractNumId w:val="18"/>
  </w:num>
  <w:num w:numId="41">
    <w:abstractNumId w:val="11"/>
  </w:num>
  <w:num w:numId="42">
    <w:abstractNumId w:val="21"/>
  </w:num>
  <w:num w:numId="43">
    <w:abstractNumId w:val="20"/>
  </w:num>
  <w:num w:numId="44">
    <w:abstractNumId w:val="24"/>
  </w:num>
  <w:num w:numId="45">
    <w:abstractNumId w:val="39"/>
  </w:num>
  <w:num w:numId="46">
    <w:abstractNumId w:val="9"/>
  </w:num>
  <w:num w:numId="47">
    <w:abstractNumId w:val="15"/>
  </w:num>
  <w:numIdMacAtCleanup w:val="1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90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Vancouver Dschang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t225fs0cpwx9ueze2nvapwep0s9pvzdp9pz&quot;&gt;Water ESBL&lt;record-ids&gt;&lt;item&gt;32&lt;/item&gt;&lt;item&gt;91&lt;/item&gt;&lt;/record-ids&gt;&lt;/item&gt;&lt;/Libraries&gt;"/>
  </w:docVars>
  <w:rsids>
    <w:rsidRoot w:val="00F41FD8"/>
    <w:rsid w:val="00000A20"/>
    <w:rsid w:val="00000B1C"/>
    <w:rsid w:val="00001141"/>
    <w:rsid w:val="000011D7"/>
    <w:rsid w:val="00001EB2"/>
    <w:rsid w:val="000024B7"/>
    <w:rsid w:val="00002525"/>
    <w:rsid w:val="0000358C"/>
    <w:rsid w:val="00004DC9"/>
    <w:rsid w:val="0000596F"/>
    <w:rsid w:val="000064A4"/>
    <w:rsid w:val="00007778"/>
    <w:rsid w:val="00010CC8"/>
    <w:rsid w:val="00010CD9"/>
    <w:rsid w:val="0001286A"/>
    <w:rsid w:val="00012D33"/>
    <w:rsid w:val="00015007"/>
    <w:rsid w:val="00015872"/>
    <w:rsid w:val="0001652C"/>
    <w:rsid w:val="00020002"/>
    <w:rsid w:val="000203B6"/>
    <w:rsid w:val="00020595"/>
    <w:rsid w:val="000218FB"/>
    <w:rsid w:val="0002223C"/>
    <w:rsid w:val="00022A5A"/>
    <w:rsid w:val="0002456F"/>
    <w:rsid w:val="00024FB0"/>
    <w:rsid w:val="00025041"/>
    <w:rsid w:val="0002573C"/>
    <w:rsid w:val="00025F2C"/>
    <w:rsid w:val="000273A8"/>
    <w:rsid w:val="0003015D"/>
    <w:rsid w:val="00031949"/>
    <w:rsid w:val="00032283"/>
    <w:rsid w:val="00032610"/>
    <w:rsid w:val="00035FB2"/>
    <w:rsid w:val="00036807"/>
    <w:rsid w:val="000402FC"/>
    <w:rsid w:val="00040D1F"/>
    <w:rsid w:val="00042601"/>
    <w:rsid w:val="00042900"/>
    <w:rsid w:val="00043A3E"/>
    <w:rsid w:val="00045D50"/>
    <w:rsid w:val="000502E3"/>
    <w:rsid w:val="00050DCF"/>
    <w:rsid w:val="000512CB"/>
    <w:rsid w:val="00051893"/>
    <w:rsid w:val="00051FCB"/>
    <w:rsid w:val="000529DD"/>
    <w:rsid w:val="00053AAA"/>
    <w:rsid w:val="00054474"/>
    <w:rsid w:val="00054DA1"/>
    <w:rsid w:val="00054DB6"/>
    <w:rsid w:val="00055859"/>
    <w:rsid w:val="00056D59"/>
    <w:rsid w:val="000600D9"/>
    <w:rsid w:val="00060CAD"/>
    <w:rsid w:val="00061847"/>
    <w:rsid w:val="00062750"/>
    <w:rsid w:val="00062D89"/>
    <w:rsid w:val="00062EA1"/>
    <w:rsid w:val="00063208"/>
    <w:rsid w:val="00063A6D"/>
    <w:rsid w:val="000658D6"/>
    <w:rsid w:val="00067125"/>
    <w:rsid w:val="00070693"/>
    <w:rsid w:val="000707F3"/>
    <w:rsid w:val="00074AA7"/>
    <w:rsid w:val="00076333"/>
    <w:rsid w:val="00077A66"/>
    <w:rsid w:val="00080A6C"/>
    <w:rsid w:val="0008144D"/>
    <w:rsid w:val="00082A5A"/>
    <w:rsid w:val="0008411A"/>
    <w:rsid w:val="00085397"/>
    <w:rsid w:val="000853D8"/>
    <w:rsid w:val="000856FF"/>
    <w:rsid w:val="00087044"/>
    <w:rsid w:val="000873FE"/>
    <w:rsid w:val="0008744D"/>
    <w:rsid w:val="000905A1"/>
    <w:rsid w:val="00090828"/>
    <w:rsid w:val="0009182A"/>
    <w:rsid w:val="000923DB"/>
    <w:rsid w:val="000932CF"/>
    <w:rsid w:val="0009500C"/>
    <w:rsid w:val="000964F7"/>
    <w:rsid w:val="000A010A"/>
    <w:rsid w:val="000A15EE"/>
    <w:rsid w:val="000A2617"/>
    <w:rsid w:val="000A26E6"/>
    <w:rsid w:val="000A6106"/>
    <w:rsid w:val="000A6ED2"/>
    <w:rsid w:val="000B1720"/>
    <w:rsid w:val="000B504C"/>
    <w:rsid w:val="000B5992"/>
    <w:rsid w:val="000B7CBB"/>
    <w:rsid w:val="000C0593"/>
    <w:rsid w:val="000C0711"/>
    <w:rsid w:val="000C07D9"/>
    <w:rsid w:val="000C1209"/>
    <w:rsid w:val="000C1481"/>
    <w:rsid w:val="000C1B6D"/>
    <w:rsid w:val="000C1B8C"/>
    <w:rsid w:val="000C1E6A"/>
    <w:rsid w:val="000C3506"/>
    <w:rsid w:val="000C3AEC"/>
    <w:rsid w:val="000C3E62"/>
    <w:rsid w:val="000C4444"/>
    <w:rsid w:val="000C4A3F"/>
    <w:rsid w:val="000C528C"/>
    <w:rsid w:val="000C544B"/>
    <w:rsid w:val="000C549C"/>
    <w:rsid w:val="000C6ACF"/>
    <w:rsid w:val="000D042A"/>
    <w:rsid w:val="000D1A78"/>
    <w:rsid w:val="000D21AF"/>
    <w:rsid w:val="000D32D0"/>
    <w:rsid w:val="000D4429"/>
    <w:rsid w:val="000D48DB"/>
    <w:rsid w:val="000E0508"/>
    <w:rsid w:val="000E090D"/>
    <w:rsid w:val="000E2866"/>
    <w:rsid w:val="000E45E6"/>
    <w:rsid w:val="000E5D43"/>
    <w:rsid w:val="000E6F08"/>
    <w:rsid w:val="000F2503"/>
    <w:rsid w:val="000F5F54"/>
    <w:rsid w:val="000F6292"/>
    <w:rsid w:val="000F6404"/>
    <w:rsid w:val="000F6A1C"/>
    <w:rsid w:val="001005DD"/>
    <w:rsid w:val="00100635"/>
    <w:rsid w:val="0010171D"/>
    <w:rsid w:val="00101C74"/>
    <w:rsid w:val="001022A6"/>
    <w:rsid w:val="001025E7"/>
    <w:rsid w:val="00102C56"/>
    <w:rsid w:val="00103042"/>
    <w:rsid w:val="0010491F"/>
    <w:rsid w:val="00105BA3"/>
    <w:rsid w:val="001068FA"/>
    <w:rsid w:val="00107512"/>
    <w:rsid w:val="00107560"/>
    <w:rsid w:val="001076F6"/>
    <w:rsid w:val="001106C7"/>
    <w:rsid w:val="00113E34"/>
    <w:rsid w:val="0011518D"/>
    <w:rsid w:val="001156C6"/>
    <w:rsid w:val="00117A6A"/>
    <w:rsid w:val="00117E2E"/>
    <w:rsid w:val="00121710"/>
    <w:rsid w:val="00122566"/>
    <w:rsid w:val="00122E55"/>
    <w:rsid w:val="0012371E"/>
    <w:rsid w:val="001251A5"/>
    <w:rsid w:val="001257D8"/>
    <w:rsid w:val="0012636A"/>
    <w:rsid w:val="0012643A"/>
    <w:rsid w:val="0012651D"/>
    <w:rsid w:val="001268D8"/>
    <w:rsid w:val="001348BC"/>
    <w:rsid w:val="00134A0B"/>
    <w:rsid w:val="00135C7D"/>
    <w:rsid w:val="00136DCE"/>
    <w:rsid w:val="00136E0A"/>
    <w:rsid w:val="00137AB1"/>
    <w:rsid w:val="00140454"/>
    <w:rsid w:val="00140AC5"/>
    <w:rsid w:val="00140C58"/>
    <w:rsid w:val="00144ABE"/>
    <w:rsid w:val="00144C0C"/>
    <w:rsid w:val="00147E03"/>
    <w:rsid w:val="00151BE3"/>
    <w:rsid w:val="001521CB"/>
    <w:rsid w:val="001539CC"/>
    <w:rsid w:val="00157630"/>
    <w:rsid w:val="00157AD6"/>
    <w:rsid w:val="00157FA4"/>
    <w:rsid w:val="001614DA"/>
    <w:rsid w:val="0016277A"/>
    <w:rsid w:val="00162D7A"/>
    <w:rsid w:val="001639E6"/>
    <w:rsid w:val="00163BDB"/>
    <w:rsid w:val="00165242"/>
    <w:rsid w:val="0016652C"/>
    <w:rsid w:val="00167C41"/>
    <w:rsid w:val="00167E72"/>
    <w:rsid w:val="00172459"/>
    <w:rsid w:val="00175CEA"/>
    <w:rsid w:val="0017746C"/>
    <w:rsid w:val="0018131F"/>
    <w:rsid w:val="0018171C"/>
    <w:rsid w:val="00181D95"/>
    <w:rsid w:val="0018217A"/>
    <w:rsid w:val="00182849"/>
    <w:rsid w:val="0018347F"/>
    <w:rsid w:val="00184E9F"/>
    <w:rsid w:val="001878EB"/>
    <w:rsid w:val="00187BFF"/>
    <w:rsid w:val="00190F73"/>
    <w:rsid w:val="00192D03"/>
    <w:rsid w:val="00192E04"/>
    <w:rsid w:val="00193BC9"/>
    <w:rsid w:val="001956E7"/>
    <w:rsid w:val="00195832"/>
    <w:rsid w:val="001961D1"/>
    <w:rsid w:val="001A0482"/>
    <w:rsid w:val="001A21D8"/>
    <w:rsid w:val="001A32EB"/>
    <w:rsid w:val="001A35E2"/>
    <w:rsid w:val="001A4C82"/>
    <w:rsid w:val="001A561A"/>
    <w:rsid w:val="001A58F6"/>
    <w:rsid w:val="001A60C8"/>
    <w:rsid w:val="001A76B6"/>
    <w:rsid w:val="001B08E6"/>
    <w:rsid w:val="001B296E"/>
    <w:rsid w:val="001B2C98"/>
    <w:rsid w:val="001B3334"/>
    <w:rsid w:val="001B42CB"/>
    <w:rsid w:val="001B4F00"/>
    <w:rsid w:val="001B4FE7"/>
    <w:rsid w:val="001B6587"/>
    <w:rsid w:val="001B6D81"/>
    <w:rsid w:val="001B6E87"/>
    <w:rsid w:val="001B7D21"/>
    <w:rsid w:val="001C1417"/>
    <w:rsid w:val="001C2829"/>
    <w:rsid w:val="001C2ADE"/>
    <w:rsid w:val="001C48B1"/>
    <w:rsid w:val="001C7E9E"/>
    <w:rsid w:val="001D06A8"/>
    <w:rsid w:val="001D10B3"/>
    <w:rsid w:val="001D2E25"/>
    <w:rsid w:val="001D3F19"/>
    <w:rsid w:val="001D4C76"/>
    <w:rsid w:val="001D50C8"/>
    <w:rsid w:val="001D6498"/>
    <w:rsid w:val="001D6888"/>
    <w:rsid w:val="001D7A72"/>
    <w:rsid w:val="001E19C8"/>
    <w:rsid w:val="001E1A9E"/>
    <w:rsid w:val="001E1C57"/>
    <w:rsid w:val="001E44D3"/>
    <w:rsid w:val="001E4516"/>
    <w:rsid w:val="001E48F4"/>
    <w:rsid w:val="001E4C38"/>
    <w:rsid w:val="001E6FE5"/>
    <w:rsid w:val="001F169D"/>
    <w:rsid w:val="001F29A0"/>
    <w:rsid w:val="001F29AB"/>
    <w:rsid w:val="001F2FA0"/>
    <w:rsid w:val="001F301F"/>
    <w:rsid w:val="001F3367"/>
    <w:rsid w:val="001F41E4"/>
    <w:rsid w:val="001F4F20"/>
    <w:rsid w:val="001F5F43"/>
    <w:rsid w:val="001F6374"/>
    <w:rsid w:val="001F6954"/>
    <w:rsid w:val="002019F4"/>
    <w:rsid w:val="00201A0C"/>
    <w:rsid w:val="00201E06"/>
    <w:rsid w:val="002021CC"/>
    <w:rsid w:val="002029EB"/>
    <w:rsid w:val="00202A74"/>
    <w:rsid w:val="002034ED"/>
    <w:rsid w:val="00204262"/>
    <w:rsid w:val="0020454D"/>
    <w:rsid w:val="00204645"/>
    <w:rsid w:val="00204ADD"/>
    <w:rsid w:val="00205925"/>
    <w:rsid w:val="00207B06"/>
    <w:rsid w:val="00211B6D"/>
    <w:rsid w:val="00212C52"/>
    <w:rsid w:val="00212E0B"/>
    <w:rsid w:val="00213E7F"/>
    <w:rsid w:val="002141B9"/>
    <w:rsid w:val="0021511A"/>
    <w:rsid w:val="0021653E"/>
    <w:rsid w:val="002170BE"/>
    <w:rsid w:val="00220C98"/>
    <w:rsid w:val="00220E65"/>
    <w:rsid w:val="0022154F"/>
    <w:rsid w:val="00221A32"/>
    <w:rsid w:val="00223F63"/>
    <w:rsid w:val="00225829"/>
    <w:rsid w:val="002266AB"/>
    <w:rsid w:val="00226F8C"/>
    <w:rsid w:val="002317A2"/>
    <w:rsid w:val="00231F3D"/>
    <w:rsid w:val="002325C6"/>
    <w:rsid w:val="0023355E"/>
    <w:rsid w:val="002349DA"/>
    <w:rsid w:val="00235A45"/>
    <w:rsid w:val="00237C08"/>
    <w:rsid w:val="00240C92"/>
    <w:rsid w:val="002411A4"/>
    <w:rsid w:val="00241ECC"/>
    <w:rsid w:val="0024247C"/>
    <w:rsid w:val="00243ADD"/>
    <w:rsid w:val="0024421A"/>
    <w:rsid w:val="00244A8C"/>
    <w:rsid w:val="002455F3"/>
    <w:rsid w:val="00245A7E"/>
    <w:rsid w:val="00245FF2"/>
    <w:rsid w:val="0024603F"/>
    <w:rsid w:val="0024714A"/>
    <w:rsid w:val="002511F5"/>
    <w:rsid w:val="002514C0"/>
    <w:rsid w:val="00253BE7"/>
    <w:rsid w:val="00254CDF"/>
    <w:rsid w:val="00254FCC"/>
    <w:rsid w:val="002559EC"/>
    <w:rsid w:val="00256A2E"/>
    <w:rsid w:val="0025723B"/>
    <w:rsid w:val="0025734E"/>
    <w:rsid w:val="00257A55"/>
    <w:rsid w:val="002603B0"/>
    <w:rsid w:val="002611C2"/>
    <w:rsid w:val="00261AB3"/>
    <w:rsid w:val="00261BF3"/>
    <w:rsid w:val="00265CFA"/>
    <w:rsid w:val="002735BB"/>
    <w:rsid w:val="00273FCC"/>
    <w:rsid w:val="00274642"/>
    <w:rsid w:val="002775EE"/>
    <w:rsid w:val="0028022B"/>
    <w:rsid w:val="0028217A"/>
    <w:rsid w:val="00282F7C"/>
    <w:rsid w:val="00283255"/>
    <w:rsid w:val="00283692"/>
    <w:rsid w:val="0028423F"/>
    <w:rsid w:val="00284C0B"/>
    <w:rsid w:val="00284FE2"/>
    <w:rsid w:val="002850F1"/>
    <w:rsid w:val="00285634"/>
    <w:rsid w:val="002907DE"/>
    <w:rsid w:val="00290C35"/>
    <w:rsid w:val="00291861"/>
    <w:rsid w:val="0029195B"/>
    <w:rsid w:val="00293540"/>
    <w:rsid w:val="00294A8A"/>
    <w:rsid w:val="0029613A"/>
    <w:rsid w:val="002A094F"/>
    <w:rsid w:val="002A1BA8"/>
    <w:rsid w:val="002A1E85"/>
    <w:rsid w:val="002A5CFC"/>
    <w:rsid w:val="002B06FF"/>
    <w:rsid w:val="002B0A93"/>
    <w:rsid w:val="002B1C53"/>
    <w:rsid w:val="002B25E6"/>
    <w:rsid w:val="002B3CFD"/>
    <w:rsid w:val="002B4975"/>
    <w:rsid w:val="002B59FE"/>
    <w:rsid w:val="002B7EE9"/>
    <w:rsid w:val="002C0C68"/>
    <w:rsid w:val="002C1756"/>
    <w:rsid w:val="002C20A0"/>
    <w:rsid w:val="002C2BF2"/>
    <w:rsid w:val="002C3812"/>
    <w:rsid w:val="002C520A"/>
    <w:rsid w:val="002C6278"/>
    <w:rsid w:val="002C7051"/>
    <w:rsid w:val="002C7C60"/>
    <w:rsid w:val="002C7EA4"/>
    <w:rsid w:val="002C7EB8"/>
    <w:rsid w:val="002D1478"/>
    <w:rsid w:val="002D1FE2"/>
    <w:rsid w:val="002D2B1B"/>
    <w:rsid w:val="002D3EB8"/>
    <w:rsid w:val="002E0329"/>
    <w:rsid w:val="002E0E4F"/>
    <w:rsid w:val="002E1074"/>
    <w:rsid w:val="002E167F"/>
    <w:rsid w:val="002E33BB"/>
    <w:rsid w:val="002E3927"/>
    <w:rsid w:val="002E401D"/>
    <w:rsid w:val="002E4983"/>
    <w:rsid w:val="002E5397"/>
    <w:rsid w:val="002E582B"/>
    <w:rsid w:val="002E6A99"/>
    <w:rsid w:val="002E6FC6"/>
    <w:rsid w:val="002F1E5C"/>
    <w:rsid w:val="002F271B"/>
    <w:rsid w:val="002F2AB8"/>
    <w:rsid w:val="002F2B67"/>
    <w:rsid w:val="002F4638"/>
    <w:rsid w:val="002F54A8"/>
    <w:rsid w:val="002F580F"/>
    <w:rsid w:val="002F63B3"/>
    <w:rsid w:val="002F6D5A"/>
    <w:rsid w:val="002F6FD4"/>
    <w:rsid w:val="002F7356"/>
    <w:rsid w:val="002F7718"/>
    <w:rsid w:val="002F7FBA"/>
    <w:rsid w:val="003010E2"/>
    <w:rsid w:val="00304D69"/>
    <w:rsid w:val="00307669"/>
    <w:rsid w:val="00311EC9"/>
    <w:rsid w:val="00313504"/>
    <w:rsid w:val="00314889"/>
    <w:rsid w:val="00314DA7"/>
    <w:rsid w:val="00316808"/>
    <w:rsid w:val="00316E7D"/>
    <w:rsid w:val="0031729F"/>
    <w:rsid w:val="00317BF0"/>
    <w:rsid w:val="00317CAA"/>
    <w:rsid w:val="00317DBF"/>
    <w:rsid w:val="00321B49"/>
    <w:rsid w:val="00321DD4"/>
    <w:rsid w:val="00322A39"/>
    <w:rsid w:val="0032422F"/>
    <w:rsid w:val="003251D8"/>
    <w:rsid w:val="003253A3"/>
    <w:rsid w:val="0032746A"/>
    <w:rsid w:val="00327A03"/>
    <w:rsid w:val="00327BDD"/>
    <w:rsid w:val="00327F9C"/>
    <w:rsid w:val="00330BB1"/>
    <w:rsid w:val="00330E21"/>
    <w:rsid w:val="00332253"/>
    <w:rsid w:val="00332F07"/>
    <w:rsid w:val="00335974"/>
    <w:rsid w:val="00337D0D"/>
    <w:rsid w:val="0034077C"/>
    <w:rsid w:val="00341AD5"/>
    <w:rsid w:val="0034321B"/>
    <w:rsid w:val="00345680"/>
    <w:rsid w:val="00346769"/>
    <w:rsid w:val="00350179"/>
    <w:rsid w:val="003506BE"/>
    <w:rsid w:val="00352B9F"/>
    <w:rsid w:val="0035321D"/>
    <w:rsid w:val="003555FB"/>
    <w:rsid w:val="003557FC"/>
    <w:rsid w:val="00357374"/>
    <w:rsid w:val="00360EC2"/>
    <w:rsid w:val="00365991"/>
    <w:rsid w:val="0036638A"/>
    <w:rsid w:val="003677E6"/>
    <w:rsid w:val="00371257"/>
    <w:rsid w:val="00372CB9"/>
    <w:rsid w:val="00374A41"/>
    <w:rsid w:val="003803DD"/>
    <w:rsid w:val="00381AA2"/>
    <w:rsid w:val="00381B83"/>
    <w:rsid w:val="00383278"/>
    <w:rsid w:val="00383347"/>
    <w:rsid w:val="0038377D"/>
    <w:rsid w:val="00384C04"/>
    <w:rsid w:val="00385BC9"/>
    <w:rsid w:val="00386CE5"/>
    <w:rsid w:val="0038774A"/>
    <w:rsid w:val="003878F2"/>
    <w:rsid w:val="003902C8"/>
    <w:rsid w:val="00392375"/>
    <w:rsid w:val="00393A8E"/>
    <w:rsid w:val="00395856"/>
    <w:rsid w:val="003960DC"/>
    <w:rsid w:val="003978AA"/>
    <w:rsid w:val="003A1147"/>
    <w:rsid w:val="003A1FD2"/>
    <w:rsid w:val="003A457F"/>
    <w:rsid w:val="003A4F8E"/>
    <w:rsid w:val="003A5166"/>
    <w:rsid w:val="003A5FB9"/>
    <w:rsid w:val="003A653B"/>
    <w:rsid w:val="003A799C"/>
    <w:rsid w:val="003B010B"/>
    <w:rsid w:val="003B0FC8"/>
    <w:rsid w:val="003B190B"/>
    <w:rsid w:val="003B23D8"/>
    <w:rsid w:val="003B293C"/>
    <w:rsid w:val="003B490F"/>
    <w:rsid w:val="003B4EAD"/>
    <w:rsid w:val="003B6191"/>
    <w:rsid w:val="003B66DE"/>
    <w:rsid w:val="003B7D95"/>
    <w:rsid w:val="003C00E1"/>
    <w:rsid w:val="003C2600"/>
    <w:rsid w:val="003C2A8C"/>
    <w:rsid w:val="003C41DA"/>
    <w:rsid w:val="003C5FD9"/>
    <w:rsid w:val="003D0146"/>
    <w:rsid w:val="003D0826"/>
    <w:rsid w:val="003D0ECC"/>
    <w:rsid w:val="003D16E3"/>
    <w:rsid w:val="003D21AE"/>
    <w:rsid w:val="003D3209"/>
    <w:rsid w:val="003D71E6"/>
    <w:rsid w:val="003D74B2"/>
    <w:rsid w:val="003E0115"/>
    <w:rsid w:val="003E2A7C"/>
    <w:rsid w:val="003E3619"/>
    <w:rsid w:val="003E3626"/>
    <w:rsid w:val="003E4A43"/>
    <w:rsid w:val="003E4A91"/>
    <w:rsid w:val="003E4C28"/>
    <w:rsid w:val="003E4F74"/>
    <w:rsid w:val="003F0293"/>
    <w:rsid w:val="003F1499"/>
    <w:rsid w:val="003F1665"/>
    <w:rsid w:val="003F2380"/>
    <w:rsid w:val="003F359B"/>
    <w:rsid w:val="003F6F49"/>
    <w:rsid w:val="003F6F53"/>
    <w:rsid w:val="003F7210"/>
    <w:rsid w:val="003F72C3"/>
    <w:rsid w:val="003F7CB2"/>
    <w:rsid w:val="003F7EC2"/>
    <w:rsid w:val="003F7F2C"/>
    <w:rsid w:val="00401A3C"/>
    <w:rsid w:val="00402296"/>
    <w:rsid w:val="00402875"/>
    <w:rsid w:val="00402D68"/>
    <w:rsid w:val="00405176"/>
    <w:rsid w:val="00405703"/>
    <w:rsid w:val="004060AC"/>
    <w:rsid w:val="00407068"/>
    <w:rsid w:val="00407789"/>
    <w:rsid w:val="00411609"/>
    <w:rsid w:val="00411758"/>
    <w:rsid w:val="00412A9F"/>
    <w:rsid w:val="00413029"/>
    <w:rsid w:val="00413C6A"/>
    <w:rsid w:val="00413E89"/>
    <w:rsid w:val="00414F30"/>
    <w:rsid w:val="004159A4"/>
    <w:rsid w:val="00415D16"/>
    <w:rsid w:val="004164CE"/>
    <w:rsid w:val="00416F90"/>
    <w:rsid w:val="004175E0"/>
    <w:rsid w:val="004204DC"/>
    <w:rsid w:val="00420C7F"/>
    <w:rsid w:val="00421AF3"/>
    <w:rsid w:val="00422D2C"/>
    <w:rsid w:val="00424528"/>
    <w:rsid w:val="00426918"/>
    <w:rsid w:val="0043123A"/>
    <w:rsid w:val="00433BD9"/>
    <w:rsid w:val="004346D6"/>
    <w:rsid w:val="004356EA"/>
    <w:rsid w:val="00435866"/>
    <w:rsid w:val="00435C1D"/>
    <w:rsid w:val="00436463"/>
    <w:rsid w:val="00436730"/>
    <w:rsid w:val="00440E5D"/>
    <w:rsid w:val="0044166F"/>
    <w:rsid w:val="00441972"/>
    <w:rsid w:val="00443B4C"/>
    <w:rsid w:val="004457E4"/>
    <w:rsid w:val="00450DBF"/>
    <w:rsid w:val="00452F46"/>
    <w:rsid w:val="0045332F"/>
    <w:rsid w:val="00453E61"/>
    <w:rsid w:val="00453F2C"/>
    <w:rsid w:val="00455029"/>
    <w:rsid w:val="00457893"/>
    <w:rsid w:val="00461A8D"/>
    <w:rsid w:val="00462086"/>
    <w:rsid w:val="004624A5"/>
    <w:rsid w:val="004628C6"/>
    <w:rsid w:val="00463396"/>
    <w:rsid w:val="00463782"/>
    <w:rsid w:val="00463AF0"/>
    <w:rsid w:val="004640A2"/>
    <w:rsid w:val="00464A1B"/>
    <w:rsid w:val="004656EF"/>
    <w:rsid w:val="00466368"/>
    <w:rsid w:val="00466417"/>
    <w:rsid w:val="00466452"/>
    <w:rsid w:val="00466C7B"/>
    <w:rsid w:val="00467032"/>
    <w:rsid w:val="00467C57"/>
    <w:rsid w:val="004705E3"/>
    <w:rsid w:val="00470EB9"/>
    <w:rsid w:val="004718D9"/>
    <w:rsid w:val="00472C82"/>
    <w:rsid w:val="00473264"/>
    <w:rsid w:val="004734C3"/>
    <w:rsid w:val="00474413"/>
    <w:rsid w:val="00474E68"/>
    <w:rsid w:val="00477886"/>
    <w:rsid w:val="00480415"/>
    <w:rsid w:val="00480728"/>
    <w:rsid w:val="00480E3A"/>
    <w:rsid w:val="00480EAA"/>
    <w:rsid w:val="00482F7F"/>
    <w:rsid w:val="00482FBB"/>
    <w:rsid w:val="00483606"/>
    <w:rsid w:val="00485DFF"/>
    <w:rsid w:val="0048684E"/>
    <w:rsid w:val="004877BE"/>
    <w:rsid w:val="0049117C"/>
    <w:rsid w:val="00492CC0"/>
    <w:rsid w:val="00493312"/>
    <w:rsid w:val="004935D1"/>
    <w:rsid w:val="004939C1"/>
    <w:rsid w:val="00494064"/>
    <w:rsid w:val="00494BF6"/>
    <w:rsid w:val="00495AB4"/>
    <w:rsid w:val="00496040"/>
    <w:rsid w:val="004960C0"/>
    <w:rsid w:val="00496234"/>
    <w:rsid w:val="00497562"/>
    <w:rsid w:val="00497BAF"/>
    <w:rsid w:val="004A0B04"/>
    <w:rsid w:val="004A4486"/>
    <w:rsid w:val="004A482C"/>
    <w:rsid w:val="004A50D9"/>
    <w:rsid w:val="004A527E"/>
    <w:rsid w:val="004A55FF"/>
    <w:rsid w:val="004A5FC4"/>
    <w:rsid w:val="004B10D4"/>
    <w:rsid w:val="004B1710"/>
    <w:rsid w:val="004B28B3"/>
    <w:rsid w:val="004B2A4F"/>
    <w:rsid w:val="004B46F5"/>
    <w:rsid w:val="004B53DA"/>
    <w:rsid w:val="004B698F"/>
    <w:rsid w:val="004B72DA"/>
    <w:rsid w:val="004C01FC"/>
    <w:rsid w:val="004C0ADB"/>
    <w:rsid w:val="004C0BF5"/>
    <w:rsid w:val="004C1F86"/>
    <w:rsid w:val="004C3726"/>
    <w:rsid w:val="004C7510"/>
    <w:rsid w:val="004D0275"/>
    <w:rsid w:val="004D1D4C"/>
    <w:rsid w:val="004D2862"/>
    <w:rsid w:val="004D296A"/>
    <w:rsid w:val="004D42EF"/>
    <w:rsid w:val="004D4D05"/>
    <w:rsid w:val="004D4F21"/>
    <w:rsid w:val="004D5039"/>
    <w:rsid w:val="004D50ED"/>
    <w:rsid w:val="004D51C8"/>
    <w:rsid w:val="004D52C9"/>
    <w:rsid w:val="004D5695"/>
    <w:rsid w:val="004D6260"/>
    <w:rsid w:val="004D6432"/>
    <w:rsid w:val="004D6953"/>
    <w:rsid w:val="004D7CE8"/>
    <w:rsid w:val="004E03FC"/>
    <w:rsid w:val="004E0B0A"/>
    <w:rsid w:val="004E1031"/>
    <w:rsid w:val="004E109F"/>
    <w:rsid w:val="004E18DD"/>
    <w:rsid w:val="004E1FBE"/>
    <w:rsid w:val="004E3535"/>
    <w:rsid w:val="004F072A"/>
    <w:rsid w:val="004F1653"/>
    <w:rsid w:val="004F1894"/>
    <w:rsid w:val="004F2167"/>
    <w:rsid w:val="004F3690"/>
    <w:rsid w:val="004F3B68"/>
    <w:rsid w:val="004F3E37"/>
    <w:rsid w:val="004F6359"/>
    <w:rsid w:val="004F72F2"/>
    <w:rsid w:val="004F76D2"/>
    <w:rsid w:val="00500049"/>
    <w:rsid w:val="00500A85"/>
    <w:rsid w:val="0050165C"/>
    <w:rsid w:val="005017B6"/>
    <w:rsid w:val="005036D5"/>
    <w:rsid w:val="005039F9"/>
    <w:rsid w:val="005050CE"/>
    <w:rsid w:val="00506D88"/>
    <w:rsid w:val="00506F3C"/>
    <w:rsid w:val="00507BD8"/>
    <w:rsid w:val="00507EB0"/>
    <w:rsid w:val="00510218"/>
    <w:rsid w:val="0051158D"/>
    <w:rsid w:val="00512979"/>
    <w:rsid w:val="0051345C"/>
    <w:rsid w:val="00513AF4"/>
    <w:rsid w:val="005173C2"/>
    <w:rsid w:val="00520D2B"/>
    <w:rsid w:val="00521068"/>
    <w:rsid w:val="00521DF0"/>
    <w:rsid w:val="0052285B"/>
    <w:rsid w:val="005228AF"/>
    <w:rsid w:val="0052297D"/>
    <w:rsid w:val="00522CAD"/>
    <w:rsid w:val="00523768"/>
    <w:rsid w:val="00524944"/>
    <w:rsid w:val="005254C3"/>
    <w:rsid w:val="00526167"/>
    <w:rsid w:val="00526420"/>
    <w:rsid w:val="00526C15"/>
    <w:rsid w:val="0052736C"/>
    <w:rsid w:val="005277C2"/>
    <w:rsid w:val="00530135"/>
    <w:rsid w:val="00530AB2"/>
    <w:rsid w:val="00533805"/>
    <w:rsid w:val="00533813"/>
    <w:rsid w:val="00534C5F"/>
    <w:rsid w:val="00535107"/>
    <w:rsid w:val="0053572E"/>
    <w:rsid w:val="00537D9E"/>
    <w:rsid w:val="00543084"/>
    <w:rsid w:val="005437ED"/>
    <w:rsid w:val="005445E4"/>
    <w:rsid w:val="00544DD4"/>
    <w:rsid w:val="005452B7"/>
    <w:rsid w:val="00545566"/>
    <w:rsid w:val="005473FC"/>
    <w:rsid w:val="005534B8"/>
    <w:rsid w:val="00553E26"/>
    <w:rsid w:val="00554187"/>
    <w:rsid w:val="00556431"/>
    <w:rsid w:val="00560053"/>
    <w:rsid w:val="00561CDC"/>
    <w:rsid w:val="005627F5"/>
    <w:rsid w:val="0056321E"/>
    <w:rsid w:val="00563657"/>
    <w:rsid w:val="00565EAD"/>
    <w:rsid w:val="00566A33"/>
    <w:rsid w:val="005727B9"/>
    <w:rsid w:val="00572B31"/>
    <w:rsid w:val="00572E7A"/>
    <w:rsid w:val="0057329C"/>
    <w:rsid w:val="005741CC"/>
    <w:rsid w:val="00574D7A"/>
    <w:rsid w:val="00574E4B"/>
    <w:rsid w:val="00575607"/>
    <w:rsid w:val="00577CD5"/>
    <w:rsid w:val="00582173"/>
    <w:rsid w:val="0058303E"/>
    <w:rsid w:val="0058343A"/>
    <w:rsid w:val="005838BB"/>
    <w:rsid w:val="00583CCA"/>
    <w:rsid w:val="00583D8C"/>
    <w:rsid w:val="0058673F"/>
    <w:rsid w:val="005870AC"/>
    <w:rsid w:val="00587CE9"/>
    <w:rsid w:val="005906EA"/>
    <w:rsid w:val="00591010"/>
    <w:rsid w:val="005918A5"/>
    <w:rsid w:val="005922AB"/>
    <w:rsid w:val="0059236B"/>
    <w:rsid w:val="00592B8B"/>
    <w:rsid w:val="00593115"/>
    <w:rsid w:val="00593332"/>
    <w:rsid w:val="00593E56"/>
    <w:rsid w:val="00595E47"/>
    <w:rsid w:val="005972F2"/>
    <w:rsid w:val="00597769"/>
    <w:rsid w:val="00597BE4"/>
    <w:rsid w:val="005A1274"/>
    <w:rsid w:val="005A16D6"/>
    <w:rsid w:val="005A32E8"/>
    <w:rsid w:val="005A4081"/>
    <w:rsid w:val="005A58E6"/>
    <w:rsid w:val="005A5CAD"/>
    <w:rsid w:val="005A656F"/>
    <w:rsid w:val="005A7677"/>
    <w:rsid w:val="005A7CFE"/>
    <w:rsid w:val="005B0609"/>
    <w:rsid w:val="005B2BEA"/>
    <w:rsid w:val="005B470C"/>
    <w:rsid w:val="005B52D6"/>
    <w:rsid w:val="005B6338"/>
    <w:rsid w:val="005B75E9"/>
    <w:rsid w:val="005C43B6"/>
    <w:rsid w:val="005C5B30"/>
    <w:rsid w:val="005C6A28"/>
    <w:rsid w:val="005C6A9F"/>
    <w:rsid w:val="005C6BDA"/>
    <w:rsid w:val="005D006C"/>
    <w:rsid w:val="005D132B"/>
    <w:rsid w:val="005D3DE7"/>
    <w:rsid w:val="005D4375"/>
    <w:rsid w:val="005D7ECD"/>
    <w:rsid w:val="005E1832"/>
    <w:rsid w:val="005E283E"/>
    <w:rsid w:val="005E48E5"/>
    <w:rsid w:val="005E5341"/>
    <w:rsid w:val="005E5A10"/>
    <w:rsid w:val="005E6139"/>
    <w:rsid w:val="005E7D60"/>
    <w:rsid w:val="005F0DCA"/>
    <w:rsid w:val="005F1B0E"/>
    <w:rsid w:val="005F4404"/>
    <w:rsid w:val="005F46AB"/>
    <w:rsid w:val="005F5302"/>
    <w:rsid w:val="005F53D8"/>
    <w:rsid w:val="005F5BDA"/>
    <w:rsid w:val="005F6DBB"/>
    <w:rsid w:val="005F77B2"/>
    <w:rsid w:val="005F786C"/>
    <w:rsid w:val="005F7CE1"/>
    <w:rsid w:val="006002B1"/>
    <w:rsid w:val="006021AE"/>
    <w:rsid w:val="00602358"/>
    <w:rsid w:val="00603078"/>
    <w:rsid w:val="00603744"/>
    <w:rsid w:val="00604160"/>
    <w:rsid w:val="00604231"/>
    <w:rsid w:val="00604ADA"/>
    <w:rsid w:val="00604B9F"/>
    <w:rsid w:val="00605246"/>
    <w:rsid w:val="00605515"/>
    <w:rsid w:val="00605B91"/>
    <w:rsid w:val="00606014"/>
    <w:rsid w:val="00606613"/>
    <w:rsid w:val="00606C6C"/>
    <w:rsid w:val="00610278"/>
    <w:rsid w:val="00610362"/>
    <w:rsid w:val="006121B7"/>
    <w:rsid w:val="0061247D"/>
    <w:rsid w:val="00612559"/>
    <w:rsid w:val="0061271D"/>
    <w:rsid w:val="006138A4"/>
    <w:rsid w:val="006143D1"/>
    <w:rsid w:val="00614BC1"/>
    <w:rsid w:val="00615EB7"/>
    <w:rsid w:val="00617AD2"/>
    <w:rsid w:val="00617B84"/>
    <w:rsid w:val="00620514"/>
    <w:rsid w:val="00621064"/>
    <w:rsid w:val="0062227A"/>
    <w:rsid w:val="00622448"/>
    <w:rsid w:val="00624F8F"/>
    <w:rsid w:val="00626359"/>
    <w:rsid w:val="00631942"/>
    <w:rsid w:val="00632377"/>
    <w:rsid w:val="00632533"/>
    <w:rsid w:val="00633AC9"/>
    <w:rsid w:val="006417E5"/>
    <w:rsid w:val="00641941"/>
    <w:rsid w:val="0064260A"/>
    <w:rsid w:val="006431B6"/>
    <w:rsid w:val="0064362C"/>
    <w:rsid w:val="00645470"/>
    <w:rsid w:val="00652010"/>
    <w:rsid w:val="006525F0"/>
    <w:rsid w:val="00654A1F"/>
    <w:rsid w:val="00654FDB"/>
    <w:rsid w:val="00655AE0"/>
    <w:rsid w:val="00656BFA"/>
    <w:rsid w:val="0066046C"/>
    <w:rsid w:val="0066047F"/>
    <w:rsid w:val="00660B8D"/>
    <w:rsid w:val="006612CC"/>
    <w:rsid w:val="00661A32"/>
    <w:rsid w:val="00661C2E"/>
    <w:rsid w:val="00662288"/>
    <w:rsid w:val="006623DA"/>
    <w:rsid w:val="0066254C"/>
    <w:rsid w:val="006640FE"/>
    <w:rsid w:val="006677DC"/>
    <w:rsid w:val="0067027C"/>
    <w:rsid w:val="00671496"/>
    <w:rsid w:val="0067223D"/>
    <w:rsid w:val="006726C2"/>
    <w:rsid w:val="00673008"/>
    <w:rsid w:val="0067488A"/>
    <w:rsid w:val="00674E26"/>
    <w:rsid w:val="00676D31"/>
    <w:rsid w:val="00677A0E"/>
    <w:rsid w:val="0068014E"/>
    <w:rsid w:val="00681076"/>
    <w:rsid w:val="00681437"/>
    <w:rsid w:val="00681FA5"/>
    <w:rsid w:val="006825B9"/>
    <w:rsid w:val="006857F6"/>
    <w:rsid w:val="0068660E"/>
    <w:rsid w:val="0068752E"/>
    <w:rsid w:val="006919D5"/>
    <w:rsid w:val="006926EF"/>
    <w:rsid w:val="00692EFA"/>
    <w:rsid w:val="00693F69"/>
    <w:rsid w:val="006A0855"/>
    <w:rsid w:val="006A1501"/>
    <w:rsid w:val="006A1908"/>
    <w:rsid w:val="006A1E18"/>
    <w:rsid w:val="006A2556"/>
    <w:rsid w:val="006A309D"/>
    <w:rsid w:val="006A3FA6"/>
    <w:rsid w:val="006A597E"/>
    <w:rsid w:val="006A71EF"/>
    <w:rsid w:val="006B03B6"/>
    <w:rsid w:val="006B0A92"/>
    <w:rsid w:val="006B36BE"/>
    <w:rsid w:val="006B3C37"/>
    <w:rsid w:val="006B3E8F"/>
    <w:rsid w:val="006B5402"/>
    <w:rsid w:val="006B5CF7"/>
    <w:rsid w:val="006B5F2C"/>
    <w:rsid w:val="006B6491"/>
    <w:rsid w:val="006B7A99"/>
    <w:rsid w:val="006C0079"/>
    <w:rsid w:val="006C0F3E"/>
    <w:rsid w:val="006C1434"/>
    <w:rsid w:val="006C1E74"/>
    <w:rsid w:val="006C2CC4"/>
    <w:rsid w:val="006C2D1D"/>
    <w:rsid w:val="006C334E"/>
    <w:rsid w:val="006C48E3"/>
    <w:rsid w:val="006C4A56"/>
    <w:rsid w:val="006C5B86"/>
    <w:rsid w:val="006C6FF0"/>
    <w:rsid w:val="006C7062"/>
    <w:rsid w:val="006C716E"/>
    <w:rsid w:val="006C7B7A"/>
    <w:rsid w:val="006C7DA2"/>
    <w:rsid w:val="006D115C"/>
    <w:rsid w:val="006D142D"/>
    <w:rsid w:val="006D1B90"/>
    <w:rsid w:val="006D1FB3"/>
    <w:rsid w:val="006D37B2"/>
    <w:rsid w:val="006D3FD2"/>
    <w:rsid w:val="006D469E"/>
    <w:rsid w:val="006D4AC0"/>
    <w:rsid w:val="006D58D6"/>
    <w:rsid w:val="006D6E7F"/>
    <w:rsid w:val="006E18A4"/>
    <w:rsid w:val="006E3C5B"/>
    <w:rsid w:val="006E428D"/>
    <w:rsid w:val="006E574B"/>
    <w:rsid w:val="006E674E"/>
    <w:rsid w:val="006E6F41"/>
    <w:rsid w:val="006E7610"/>
    <w:rsid w:val="006E7B65"/>
    <w:rsid w:val="006F2F0C"/>
    <w:rsid w:val="006F561F"/>
    <w:rsid w:val="006F5895"/>
    <w:rsid w:val="006F6BCB"/>
    <w:rsid w:val="007001F2"/>
    <w:rsid w:val="00701895"/>
    <w:rsid w:val="0070334E"/>
    <w:rsid w:val="00703CBB"/>
    <w:rsid w:val="00704786"/>
    <w:rsid w:val="007048CA"/>
    <w:rsid w:val="00704B8C"/>
    <w:rsid w:val="00704F4F"/>
    <w:rsid w:val="007050FA"/>
    <w:rsid w:val="00705542"/>
    <w:rsid w:val="00707B75"/>
    <w:rsid w:val="00710ACF"/>
    <w:rsid w:val="00713037"/>
    <w:rsid w:val="00713247"/>
    <w:rsid w:val="007139F1"/>
    <w:rsid w:val="00715F65"/>
    <w:rsid w:val="007167DC"/>
    <w:rsid w:val="0071793F"/>
    <w:rsid w:val="00721449"/>
    <w:rsid w:val="00721A42"/>
    <w:rsid w:val="007226E3"/>
    <w:rsid w:val="0072620A"/>
    <w:rsid w:val="00726870"/>
    <w:rsid w:val="00727289"/>
    <w:rsid w:val="007307AF"/>
    <w:rsid w:val="007309AE"/>
    <w:rsid w:val="0073120D"/>
    <w:rsid w:val="00733A45"/>
    <w:rsid w:val="0073477F"/>
    <w:rsid w:val="00735CAA"/>
    <w:rsid w:val="00741904"/>
    <w:rsid w:val="007422CD"/>
    <w:rsid w:val="00742A7B"/>
    <w:rsid w:val="00742C01"/>
    <w:rsid w:val="007447AF"/>
    <w:rsid w:val="00745EB5"/>
    <w:rsid w:val="00746BF6"/>
    <w:rsid w:val="007470F7"/>
    <w:rsid w:val="00747AB1"/>
    <w:rsid w:val="007503AC"/>
    <w:rsid w:val="00750AF7"/>
    <w:rsid w:val="0075103B"/>
    <w:rsid w:val="007517C2"/>
    <w:rsid w:val="00752D28"/>
    <w:rsid w:val="00753306"/>
    <w:rsid w:val="00753CB6"/>
    <w:rsid w:val="007540A0"/>
    <w:rsid w:val="0075469E"/>
    <w:rsid w:val="00754F9D"/>
    <w:rsid w:val="00755F4A"/>
    <w:rsid w:val="007571B9"/>
    <w:rsid w:val="00757FF5"/>
    <w:rsid w:val="0076036A"/>
    <w:rsid w:val="00764D3D"/>
    <w:rsid w:val="00766C24"/>
    <w:rsid w:val="007676AB"/>
    <w:rsid w:val="00767927"/>
    <w:rsid w:val="007707B5"/>
    <w:rsid w:val="00771AE9"/>
    <w:rsid w:val="0077272B"/>
    <w:rsid w:val="0077376C"/>
    <w:rsid w:val="00780B92"/>
    <w:rsid w:val="00781966"/>
    <w:rsid w:val="00782B1B"/>
    <w:rsid w:val="007834C1"/>
    <w:rsid w:val="00785252"/>
    <w:rsid w:val="007859B7"/>
    <w:rsid w:val="00785E7F"/>
    <w:rsid w:val="00786763"/>
    <w:rsid w:val="007901A6"/>
    <w:rsid w:val="0079116D"/>
    <w:rsid w:val="00791718"/>
    <w:rsid w:val="0079186C"/>
    <w:rsid w:val="00794373"/>
    <w:rsid w:val="007945F7"/>
    <w:rsid w:val="00794F90"/>
    <w:rsid w:val="007979FA"/>
    <w:rsid w:val="00797A53"/>
    <w:rsid w:val="007A0F9F"/>
    <w:rsid w:val="007A1846"/>
    <w:rsid w:val="007A1CE1"/>
    <w:rsid w:val="007A280F"/>
    <w:rsid w:val="007A345C"/>
    <w:rsid w:val="007A3DC2"/>
    <w:rsid w:val="007A3FCE"/>
    <w:rsid w:val="007A5A70"/>
    <w:rsid w:val="007B0828"/>
    <w:rsid w:val="007B1EC0"/>
    <w:rsid w:val="007B210B"/>
    <w:rsid w:val="007B2BEA"/>
    <w:rsid w:val="007B504D"/>
    <w:rsid w:val="007B5FFC"/>
    <w:rsid w:val="007B6213"/>
    <w:rsid w:val="007B7CF2"/>
    <w:rsid w:val="007C0823"/>
    <w:rsid w:val="007C0AAC"/>
    <w:rsid w:val="007C138F"/>
    <w:rsid w:val="007C1F31"/>
    <w:rsid w:val="007C2272"/>
    <w:rsid w:val="007C4B19"/>
    <w:rsid w:val="007C7121"/>
    <w:rsid w:val="007D10D5"/>
    <w:rsid w:val="007D11AC"/>
    <w:rsid w:val="007D25C2"/>
    <w:rsid w:val="007D4689"/>
    <w:rsid w:val="007D515E"/>
    <w:rsid w:val="007D5420"/>
    <w:rsid w:val="007D7495"/>
    <w:rsid w:val="007E072C"/>
    <w:rsid w:val="007E0CB7"/>
    <w:rsid w:val="007E20E3"/>
    <w:rsid w:val="007E43B2"/>
    <w:rsid w:val="007E6614"/>
    <w:rsid w:val="007E67F4"/>
    <w:rsid w:val="007E7435"/>
    <w:rsid w:val="007E7B93"/>
    <w:rsid w:val="007F0BAF"/>
    <w:rsid w:val="007F10F3"/>
    <w:rsid w:val="007F1C38"/>
    <w:rsid w:val="007F2206"/>
    <w:rsid w:val="007F6591"/>
    <w:rsid w:val="007F6AFD"/>
    <w:rsid w:val="007F6D6D"/>
    <w:rsid w:val="007F7C69"/>
    <w:rsid w:val="008008C5"/>
    <w:rsid w:val="0080093C"/>
    <w:rsid w:val="00800AFD"/>
    <w:rsid w:val="008010C7"/>
    <w:rsid w:val="008021EA"/>
    <w:rsid w:val="00802C92"/>
    <w:rsid w:val="008039FE"/>
    <w:rsid w:val="00806264"/>
    <w:rsid w:val="0080651B"/>
    <w:rsid w:val="00807B81"/>
    <w:rsid w:val="008119EC"/>
    <w:rsid w:val="0081285A"/>
    <w:rsid w:val="00813041"/>
    <w:rsid w:val="00813ED6"/>
    <w:rsid w:val="00814080"/>
    <w:rsid w:val="00815790"/>
    <w:rsid w:val="00815A21"/>
    <w:rsid w:val="00815A26"/>
    <w:rsid w:val="00820F93"/>
    <w:rsid w:val="008232C8"/>
    <w:rsid w:val="008239CF"/>
    <w:rsid w:val="00825E68"/>
    <w:rsid w:val="008261FC"/>
    <w:rsid w:val="008278D4"/>
    <w:rsid w:val="00833589"/>
    <w:rsid w:val="008360D2"/>
    <w:rsid w:val="00836FCF"/>
    <w:rsid w:val="00837471"/>
    <w:rsid w:val="00841ADC"/>
    <w:rsid w:val="00843036"/>
    <w:rsid w:val="00843372"/>
    <w:rsid w:val="00844C44"/>
    <w:rsid w:val="0084502D"/>
    <w:rsid w:val="008456AE"/>
    <w:rsid w:val="0084649B"/>
    <w:rsid w:val="008465F7"/>
    <w:rsid w:val="00847F3C"/>
    <w:rsid w:val="00851016"/>
    <w:rsid w:val="008525D8"/>
    <w:rsid w:val="00853392"/>
    <w:rsid w:val="00854263"/>
    <w:rsid w:val="00854A73"/>
    <w:rsid w:val="00855CDC"/>
    <w:rsid w:val="00861820"/>
    <w:rsid w:val="00862676"/>
    <w:rsid w:val="00862AA5"/>
    <w:rsid w:val="00864917"/>
    <w:rsid w:val="00864C1A"/>
    <w:rsid w:val="00865388"/>
    <w:rsid w:val="0086633F"/>
    <w:rsid w:val="0087095A"/>
    <w:rsid w:val="00871F6E"/>
    <w:rsid w:val="00872335"/>
    <w:rsid w:val="008728D4"/>
    <w:rsid w:val="00873701"/>
    <w:rsid w:val="008767D8"/>
    <w:rsid w:val="00877558"/>
    <w:rsid w:val="00877BF1"/>
    <w:rsid w:val="00880A99"/>
    <w:rsid w:val="00880B74"/>
    <w:rsid w:val="008832E2"/>
    <w:rsid w:val="0088343A"/>
    <w:rsid w:val="00883591"/>
    <w:rsid w:val="00883BA0"/>
    <w:rsid w:val="008847A3"/>
    <w:rsid w:val="00884EE9"/>
    <w:rsid w:val="008854E6"/>
    <w:rsid w:val="00886499"/>
    <w:rsid w:val="0088771A"/>
    <w:rsid w:val="00890718"/>
    <w:rsid w:val="0089466E"/>
    <w:rsid w:val="00894CB6"/>
    <w:rsid w:val="008954ED"/>
    <w:rsid w:val="0089626F"/>
    <w:rsid w:val="008A0D7C"/>
    <w:rsid w:val="008A1A11"/>
    <w:rsid w:val="008A1A4F"/>
    <w:rsid w:val="008A1E0E"/>
    <w:rsid w:val="008A263C"/>
    <w:rsid w:val="008A4B3B"/>
    <w:rsid w:val="008A4EBB"/>
    <w:rsid w:val="008B2900"/>
    <w:rsid w:val="008B3868"/>
    <w:rsid w:val="008B522A"/>
    <w:rsid w:val="008B5CDE"/>
    <w:rsid w:val="008B7B47"/>
    <w:rsid w:val="008B7D6A"/>
    <w:rsid w:val="008C0149"/>
    <w:rsid w:val="008C0F15"/>
    <w:rsid w:val="008C10E0"/>
    <w:rsid w:val="008C1558"/>
    <w:rsid w:val="008C1B95"/>
    <w:rsid w:val="008C377D"/>
    <w:rsid w:val="008C6144"/>
    <w:rsid w:val="008C7493"/>
    <w:rsid w:val="008C76BD"/>
    <w:rsid w:val="008C7B41"/>
    <w:rsid w:val="008D0649"/>
    <w:rsid w:val="008D295C"/>
    <w:rsid w:val="008D2D19"/>
    <w:rsid w:val="008D52EE"/>
    <w:rsid w:val="008D7056"/>
    <w:rsid w:val="008D70A1"/>
    <w:rsid w:val="008E21EB"/>
    <w:rsid w:val="008E338B"/>
    <w:rsid w:val="008E41CD"/>
    <w:rsid w:val="008E518B"/>
    <w:rsid w:val="008E5234"/>
    <w:rsid w:val="008E55EB"/>
    <w:rsid w:val="008E5A66"/>
    <w:rsid w:val="008E6131"/>
    <w:rsid w:val="008E64CA"/>
    <w:rsid w:val="008E6E14"/>
    <w:rsid w:val="008E7315"/>
    <w:rsid w:val="008E769F"/>
    <w:rsid w:val="008E77A4"/>
    <w:rsid w:val="008F022B"/>
    <w:rsid w:val="008F05EE"/>
    <w:rsid w:val="008F1121"/>
    <w:rsid w:val="008F2CC6"/>
    <w:rsid w:val="008F2EDD"/>
    <w:rsid w:val="008F3183"/>
    <w:rsid w:val="008F38C8"/>
    <w:rsid w:val="008F44FE"/>
    <w:rsid w:val="008F4D03"/>
    <w:rsid w:val="008F4F43"/>
    <w:rsid w:val="008F5C9F"/>
    <w:rsid w:val="008F73B6"/>
    <w:rsid w:val="00901379"/>
    <w:rsid w:val="00901F4A"/>
    <w:rsid w:val="009028E7"/>
    <w:rsid w:val="0090299E"/>
    <w:rsid w:val="009036C6"/>
    <w:rsid w:val="00904749"/>
    <w:rsid w:val="0090696A"/>
    <w:rsid w:val="009074F3"/>
    <w:rsid w:val="00907E5B"/>
    <w:rsid w:val="009105B9"/>
    <w:rsid w:val="00912C12"/>
    <w:rsid w:val="009152D3"/>
    <w:rsid w:val="00915DC4"/>
    <w:rsid w:val="0091781C"/>
    <w:rsid w:val="0092148A"/>
    <w:rsid w:val="009218D6"/>
    <w:rsid w:val="00923C85"/>
    <w:rsid w:val="00926177"/>
    <w:rsid w:val="0092677A"/>
    <w:rsid w:val="00927370"/>
    <w:rsid w:val="009278ED"/>
    <w:rsid w:val="00930C84"/>
    <w:rsid w:val="0093150B"/>
    <w:rsid w:val="009315BD"/>
    <w:rsid w:val="009329A6"/>
    <w:rsid w:val="00933093"/>
    <w:rsid w:val="00933915"/>
    <w:rsid w:val="0093423B"/>
    <w:rsid w:val="00936D55"/>
    <w:rsid w:val="00936F53"/>
    <w:rsid w:val="00940807"/>
    <w:rsid w:val="00940965"/>
    <w:rsid w:val="009410D1"/>
    <w:rsid w:val="009430BF"/>
    <w:rsid w:val="00944631"/>
    <w:rsid w:val="009466C7"/>
    <w:rsid w:val="0094710C"/>
    <w:rsid w:val="009500F2"/>
    <w:rsid w:val="00950A2B"/>
    <w:rsid w:val="00951DE9"/>
    <w:rsid w:val="009526E2"/>
    <w:rsid w:val="00954216"/>
    <w:rsid w:val="0095499E"/>
    <w:rsid w:val="00957CD6"/>
    <w:rsid w:val="0096019B"/>
    <w:rsid w:val="009616E8"/>
    <w:rsid w:val="00961E18"/>
    <w:rsid w:val="00962F68"/>
    <w:rsid w:val="00963610"/>
    <w:rsid w:val="00964227"/>
    <w:rsid w:val="009646CE"/>
    <w:rsid w:val="00964A7D"/>
    <w:rsid w:val="00965086"/>
    <w:rsid w:val="009655A0"/>
    <w:rsid w:val="00965FE4"/>
    <w:rsid w:val="009667B4"/>
    <w:rsid w:val="0096689C"/>
    <w:rsid w:val="00966CB0"/>
    <w:rsid w:val="00966F9E"/>
    <w:rsid w:val="00970B74"/>
    <w:rsid w:val="00970DCD"/>
    <w:rsid w:val="00970E3B"/>
    <w:rsid w:val="00972274"/>
    <w:rsid w:val="00972398"/>
    <w:rsid w:val="00973842"/>
    <w:rsid w:val="00973D3B"/>
    <w:rsid w:val="00973DBA"/>
    <w:rsid w:val="009746A3"/>
    <w:rsid w:val="009804A7"/>
    <w:rsid w:val="009805FB"/>
    <w:rsid w:val="00981738"/>
    <w:rsid w:val="00981A1F"/>
    <w:rsid w:val="00981DE9"/>
    <w:rsid w:val="00984652"/>
    <w:rsid w:val="00984940"/>
    <w:rsid w:val="00985963"/>
    <w:rsid w:val="00985ED9"/>
    <w:rsid w:val="00986A0D"/>
    <w:rsid w:val="0099009F"/>
    <w:rsid w:val="00990654"/>
    <w:rsid w:val="009913AE"/>
    <w:rsid w:val="00991F9A"/>
    <w:rsid w:val="00992A8B"/>
    <w:rsid w:val="0099317C"/>
    <w:rsid w:val="00994D15"/>
    <w:rsid w:val="00994E06"/>
    <w:rsid w:val="009958C7"/>
    <w:rsid w:val="00996036"/>
    <w:rsid w:val="009961B8"/>
    <w:rsid w:val="009A1A3B"/>
    <w:rsid w:val="009A2B6A"/>
    <w:rsid w:val="009A5F8C"/>
    <w:rsid w:val="009A6758"/>
    <w:rsid w:val="009A736C"/>
    <w:rsid w:val="009A78F8"/>
    <w:rsid w:val="009B0799"/>
    <w:rsid w:val="009B2094"/>
    <w:rsid w:val="009B237A"/>
    <w:rsid w:val="009B2641"/>
    <w:rsid w:val="009B2726"/>
    <w:rsid w:val="009B28D7"/>
    <w:rsid w:val="009B3142"/>
    <w:rsid w:val="009B40A3"/>
    <w:rsid w:val="009B56C1"/>
    <w:rsid w:val="009B5E49"/>
    <w:rsid w:val="009B6162"/>
    <w:rsid w:val="009B7093"/>
    <w:rsid w:val="009C2A20"/>
    <w:rsid w:val="009C3C0D"/>
    <w:rsid w:val="009C3E52"/>
    <w:rsid w:val="009C4A62"/>
    <w:rsid w:val="009C643B"/>
    <w:rsid w:val="009C6C53"/>
    <w:rsid w:val="009C7B97"/>
    <w:rsid w:val="009D0202"/>
    <w:rsid w:val="009D0203"/>
    <w:rsid w:val="009D0908"/>
    <w:rsid w:val="009D482F"/>
    <w:rsid w:val="009D521C"/>
    <w:rsid w:val="009D5ABB"/>
    <w:rsid w:val="009D657F"/>
    <w:rsid w:val="009D693E"/>
    <w:rsid w:val="009D6BDA"/>
    <w:rsid w:val="009D7182"/>
    <w:rsid w:val="009E17C8"/>
    <w:rsid w:val="009E1D56"/>
    <w:rsid w:val="009E2235"/>
    <w:rsid w:val="009E3F4C"/>
    <w:rsid w:val="009E44C5"/>
    <w:rsid w:val="009E5B48"/>
    <w:rsid w:val="009E5F83"/>
    <w:rsid w:val="009E6343"/>
    <w:rsid w:val="009E7462"/>
    <w:rsid w:val="009E7817"/>
    <w:rsid w:val="009F077C"/>
    <w:rsid w:val="009F1322"/>
    <w:rsid w:val="009F2554"/>
    <w:rsid w:val="009F4C92"/>
    <w:rsid w:val="00A027C1"/>
    <w:rsid w:val="00A03E2E"/>
    <w:rsid w:val="00A069B4"/>
    <w:rsid w:val="00A06E52"/>
    <w:rsid w:val="00A12309"/>
    <w:rsid w:val="00A12562"/>
    <w:rsid w:val="00A147DB"/>
    <w:rsid w:val="00A1601A"/>
    <w:rsid w:val="00A17FE5"/>
    <w:rsid w:val="00A202F1"/>
    <w:rsid w:val="00A20597"/>
    <w:rsid w:val="00A20DCC"/>
    <w:rsid w:val="00A22310"/>
    <w:rsid w:val="00A26D29"/>
    <w:rsid w:val="00A27B6F"/>
    <w:rsid w:val="00A3236E"/>
    <w:rsid w:val="00A35E4E"/>
    <w:rsid w:val="00A36A5C"/>
    <w:rsid w:val="00A376C6"/>
    <w:rsid w:val="00A406D9"/>
    <w:rsid w:val="00A4109D"/>
    <w:rsid w:val="00A413E1"/>
    <w:rsid w:val="00A44B32"/>
    <w:rsid w:val="00A45B3C"/>
    <w:rsid w:val="00A51226"/>
    <w:rsid w:val="00A5280C"/>
    <w:rsid w:val="00A538F9"/>
    <w:rsid w:val="00A5465D"/>
    <w:rsid w:val="00A54CDD"/>
    <w:rsid w:val="00A54FD0"/>
    <w:rsid w:val="00A60002"/>
    <w:rsid w:val="00A6108F"/>
    <w:rsid w:val="00A61C46"/>
    <w:rsid w:val="00A61EA8"/>
    <w:rsid w:val="00A61FEE"/>
    <w:rsid w:val="00A62B4A"/>
    <w:rsid w:val="00A62E23"/>
    <w:rsid w:val="00A62E27"/>
    <w:rsid w:val="00A62F0F"/>
    <w:rsid w:val="00A6403D"/>
    <w:rsid w:val="00A64088"/>
    <w:rsid w:val="00A643F8"/>
    <w:rsid w:val="00A646D0"/>
    <w:rsid w:val="00A659A4"/>
    <w:rsid w:val="00A66407"/>
    <w:rsid w:val="00A671EB"/>
    <w:rsid w:val="00A676A9"/>
    <w:rsid w:val="00A713F1"/>
    <w:rsid w:val="00A715D0"/>
    <w:rsid w:val="00A724FC"/>
    <w:rsid w:val="00A72E4D"/>
    <w:rsid w:val="00A80D37"/>
    <w:rsid w:val="00A81539"/>
    <w:rsid w:val="00A82A1B"/>
    <w:rsid w:val="00A82F97"/>
    <w:rsid w:val="00A85652"/>
    <w:rsid w:val="00A85CE0"/>
    <w:rsid w:val="00A8602A"/>
    <w:rsid w:val="00A8616C"/>
    <w:rsid w:val="00A87D0B"/>
    <w:rsid w:val="00A90D48"/>
    <w:rsid w:val="00A921BF"/>
    <w:rsid w:val="00A93583"/>
    <w:rsid w:val="00A950EA"/>
    <w:rsid w:val="00A954BC"/>
    <w:rsid w:val="00A96BC3"/>
    <w:rsid w:val="00A96FE1"/>
    <w:rsid w:val="00A97085"/>
    <w:rsid w:val="00A97217"/>
    <w:rsid w:val="00AA139E"/>
    <w:rsid w:val="00AA14AD"/>
    <w:rsid w:val="00AA16A9"/>
    <w:rsid w:val="00AA1C16"/>
    <w:rsid w:val="00AA1D44"/>
    <w:rsid w:val="00AA33C1"/>
    <w:rsid w:val="00AA376B"/>
    <w:rsid w:val="00AA3A3C"/>
    <w:rsid w:val="00AA4580"/>
    <w:rsid w:val="00AB00EA"/>
    <w:rsid w:val="00AB0474"/>
    <w:rsid w:val="00AB0677"/>
    <w:rsid w:val="00AB095B"/>
    <w:rsid w:val="00AB0B3D"/>
    <w:rsid w:val="00AB2C17"/>
    <w:rsid w:val="00AB339E"/>
    <w:rsid w:val="00AB3ADF"/>
    <w:rsid w:val="00AB5666"/>
    <w:rsid w:val="00AB6F54"/>
    <w:rsid w:val="00AB74E1"/>
    <w:rsid w:val="00AC08ED"/>
    <w:rsid w:val="00AC0BF8"/>
    <w:rsid w:val="00AC1219"/>
    <w:rsid w:val="00AC1CCB"/>
    <w:rsid w:val="00AC4873"/>
    <w:rsid w:val="00AC4AD2"/>
    <w:rsid w:val="00AC4B70"/>
    <w:rsid w:val="00AC585B"/>
    <w:rsid w:val="00AC5D72"/>
    <w:rsid w:val="00AC6F60"/>
    <w:rsid w:val="00AC77D8"/>
    <w:rsid w:val="00AC7B1D"/>
    <w:rsid w:val="00AD2203"/>
    <w:rsid w:val="00AD3079"/>
    <w:rsid w:val="00AD58BA"/>
    <w:rsid w:val="00AD6040"/>
    <w:rsid w:val="00AD6157"/>
    <w:rsid w:val="00AD7EBE"/>
    <w:rsid w:val="00AE057A"/>
    <w:rsid w:val="00AE12EB"/>
    <w:rsid w:val="00AE1570"/>
    <w:rsid w:val="00AE2139"/>
    <w:rsid w:val="00AE3363"/>
    <w:rsid w:val="00AE3DEE"/>
    <w:rsid w:val="00AE48E8"/>
    <w:rsid w:val="00AE71C6"/>
    <w:rsid w:val="00AE7672"/>
    <w:rsid w:val="00AE7CBA"/>
    <w:rsid w:val="00AF0D41"/>
    <w:rsid w:val="00AF23FE"/>
    <w:rsid w:val="00AF32DB"/>
    <w:rsid w:val="00AF3B69"/>
    <w:rsid w:val="00AF4B38"/>
    <w:rsid w:val="00AF63AA"/>
    <w:rsid w:val="00AF6BDC"/>
    <w:rsid w:val="00B0298D"/>
    <w:rsid w:val="00B062B3"/>
    <w:rsid w:val="00B067C9"/>
    <w:rsid w:val="00B07826"/>
    <w:rsid w:val="00B07E33"/>
    <w:rsid w:val="00B11D2A"/>
    <w:rsid w:val="00B12773"/>
    <w:rsid w:val="00B14E9E"/>
    <w:rsid w:val="00B1638C"/>
    <w:rsid w:val="00B17F47"/>
    <w:rsid w:val="00B22B95"/>
    <w:rsid w:val="00B23335"/>
    <w:rsid w:val="00B24DB4"/>
    <w:rsid w:val="00B25460"/>
    <w:rsid w:val="00B25E27"/>
    <w:rsid w:val="00B269EC"/>
    <w:rsid w:val="00B2701D"/>
    <w:rsid w:val="00B27AEB"/>
    <w:rsid w:val="00B306E7"/>
    <w:rsid w:val="00B31D60"/>
    <w:rsid w:val="00B327DE"/>
    <w:rsid w:val="00B32DEE"/>
    <w:rsid w:val="00B33079"/>
    <w:rsid w:val="00B34A2B"/>
    <w:rsid w:val="00B36ECB"/>
    <w:rsid w:val="00B41F08"/>
    <w:rsid w:val="00B44701"/>
    <w:rsid w:val="00B45D0B"/>
    <w:rsid w:val="00B47B08"/>
    <w:rsid w:val="00B47BC0"/>
    <w:rsid w:val="00B510BF"/>
    <w:rsid w:val="00B54D25"/>
    <w:rsid w:val="00B55110"/>
    <w:rsid w:val="00B56B6C"/>
    <w:rsid w:val="00B57AA0"/>
    <w:rsid w:val="00B6122A"/>
    <w:rsid w:val="00B619B7"/>
    <w:rsid w:val="00B61C96"/>
    <w:rsid w:val="00B61CB1"/>
    <w:rsid w:val="00B61FFC"/>
    <w:rsid w:val="00B622A7"/>
    <w:rsid w:val="00B633EF"/>
    <w:rsid w:val="00B649A1"/>
    <w:rsid w:val="00B67B4F"/>
    <w:rsid w:val="00B70F23"/>
    <w:rsid w:val="00B715DF"/>
    <w:rsid w:val="00B71A61"/>
    <w:rsid w:val="00B758A4"/>
    <w:rsid w:val="00B7657F"/>
    <w:rsid w:val="00B766A6"/>
    <w:rsid w:val="00B77254"/>
    <w:rsid w:val="00B7744C"/>
    <w:rsid w:val="00B80D6D"/>
    <w:rsid w:val="00B80DA2"/>
    <w:rsid w:val="00B82476"/>
    <w:rsid w:val="00B831AB"/>
    <w:rsid w:val="00B83649"/>
    <w:rsid w:val="00B83E0A"/>
    <w:rsid w:val="00B843BC"/>
    <w:rsid w:val="00B847F8"/>
    <w:rsid w:val="00B84A88"/>
    <w:rsid w:val="00B84EA9"/>
    <w:rsid w:val="00B8562C"/>
    <w:rsid w:val="00B86312"/>
    <w:rsid w:val="00B87A0C"/>
    <w:rsid w:val="00B907E5"/>
    <w:rsid w:val="00B924FB"/>
    <w:rsid w:val="00B930AC"/>
    <w:rsid w:val="00B94AF3"/>
    <w:rsid w:val="00B94E9B"/>
    <w:rsid w:val="00B950E2"/>
    <w:rsid w:val="00B971BC"/>
    <w:rsid w:val="00B9764A"/>
    <w:rsid w:val="00BA020E"/>
    <w:rsid w:val="00BA1825"/>
    <w:rsid w:val="00BA1BEF"/>
    <w:rsid w:val="00BA3541"/>
    <w:rsid w:val="00BA386F"/>
    <w:rsid w:val="00BA4234"/>
    <w:rsid w:val="00BA7370"/>
    <w:rsid w:val="00BA745B"/>
    <w:rsid w:val="00BB09F6"/>
    <w:rsid w:val="00BB121C"/>
    <w:rsid w:val="00BB25CF"/>
    <w:rsid w:val="00BB3739"/>
    <w:rsid w:val="00BB450A"/>
    <w:rsid w:val="00BB4938"/>
    <w:rsid w:val="00BB584B"/>
    <w:rsid w:val="00BB6B9F"/>
    <w:rsid w:val="00BC0143"/>
    <w:rsid w:val="00BC040C"/>
    <w:rsid w:val="00BC0C3C"/>
    <w:rsid w:val="00BC18B3"/>
    <w:rsid w:val="00BC27E1"/>
    <w:rsid w:val="00BC35B5"/>
    <w:rsid w:val="00BC3B32"/>
    <w:rsid w:val="00BC442C"/>
    <w:rsid w:val="00BC68B1"/>
    <w:rsid w:val="00BC696A"/>
    <w:rsid w:val="00BC6C42"/>
    <w:rsid w:val="00BC7553"/>
    <w:rsid w:val="00BD06F2"/>
    <w:rsid w:val="00BD070E"/>
    <w:rsid w:val="00BD12DF"/>
    <w:rsid w:val="00BD44F6"/>
    <w:rsid w:val="00BD47CE"/>
    <w:rsid w:val="00BD57C6"/>
    <w:rsid w:val="00BE038E"/>
    <w:rsid w:val="00BE0A18"/>
    <w:rsid w:val="00BE0CDA"/>
    <w:rsid w:val="00BE0DBD"/>
    <w:rsid w:val="00BE171A"/>
    <w:rsid w:val="00BE4CDE"/>
    <w:rsid w:val="00BE569B"/>
    <w:rsid w:val="00BE58AC"/>
    <w:rsid w:val="00BE7604"/>
    <w:rsid w:val="00BE7D2E"/>
    <w:rsid w:val="00BF29CA"/>
    <w:rsid w:val="00BF3D53"/>
    <w:rsid w:val="00BF42AB"/>
    <w:rsid w:val="00BF4C7C"/>
    <w:rsid w:val="00BF4FBC"/>
    <w:rsid w:val="00BF713E"/>
    <w:rsid w:val="00C0288E"/>
    <w:rsid w:val="00C03378"/>
    <w:rsid w:val="00C0547F"/>
    <w:rsid w:val="00C06479"/>
    <w:rsid w:val="00C1055E"/>
    <w:rsid w:val="00C111EB"/>
    <w:rsid w:val="00C11FA7"/>
    <w:rsid w:val="00C130EB"/>
    <w:rsid w:val="00C13582"/>
    <w:rsid w:val="00C1776E"/>
    <w:rsid w:val="00C20911"/>
    <w:rsid w:val="00C210DC"/>
    <w:rsid w:val="00C227B3"/>
    <w:rsid w:val="00C2604E"/>
    <w:rsid w:val="00C27268"/>
    <w:rsid w:val="00C277DA"/>
    <w:rsid w:val="00C30807"/>
    <w:rsid w:val="00C30DF5"/>
    <w:rsid w:val="00C33447"/>
    <w:rsid w:val="00C335E0"/>
    <w:rsid w:val="00C337E6"/>
    <w:rsid w:val="00C354A3"/>
    <w:rsid w:val="00C35B82"/>
    <w:rsid w:val="00C41634"/>
    <w:rsid w:val="00C42A46"/>
    <w:rsid w:val="00C436D8"/>
    <w:rsid w:val="00C4503F"/>
    <w:rsid w:val="00C46994"/>
    <w:rsid w:val="00C46D0E"/>
    <w:rsid w:val="00C5031B"/>
    <w:rsid w:val="00C5083D"/>
    <w:rsid w:val="00C51632"/>
    <w:rsid w:val="00C51FCC"/>
    <w:rsid w:val="00C52CAD"/>
    <w:rsid w:val="00C546E5"/>
    <w:rsid w:val="00C60E21"/>
    <w:rsid w:val="00C62FEE"/>
    <w:rsid w:val="00C66B50"/>
    <w:rsid w:val="00C670EB"/>
    <w:rsid w:val="00C677AF"/>
    <w:rsid w:val="00C677B9"/>
    <w:rsid w:val="00C70A7B"/>
    <w:rsid w:val="00C71DDF"/>
    <w:rsid w:val="00C72FE7"/>
    <w:rsid w:val="00C73A51"/>
    <w:rsid w:val="00C743BF"/>
    <w:rsid w:val="00C7540B"/>
    <w:rsid w:val="00C77DBB"/>
    <w:rsid w:val="00C80714"/>
    <w:rsid w:val="00C80E96"/>
    <w:rsid w:val="00C8340A"/>
    <w:rsid w:val="00C83502"/>
    <w:rsid w:val="00C84B43"/>
    <w:rsid w:val="00C861A9"/>
    <w:rsid w:val="00C900D8"/>
    <w:rsid w:val="00C901D0"/>
    <w:rsid w:val="00C92887"/>
    <w:rsid w:val="00C92FA6"/>
    <w:rsid w:val="00C9369C"/>
    <w:rsid w:val="00C95E9C"/>
    <w:rsid w:val="00C96050"/>
    <w:rsid w:val="00C96862"/>
    <w:rsid w:val="00C96BD8"/>
    <w:rsid w:val="00CA0F1C"/>
    <w:rsid w:val="00CA149C"/>
    <w:rsid w:val="00CA18DD"/>
    <w:rsid w:val="00CA212D"/>
    <w:rsid w:val="00CA2225"/>
    <w:rsid w:val="00CA236E"/>
    <w:rsid w:val="00CA2F56"/>
    <w:rsid w:val="00CA3092"/>
    <w:rsid w:val="00CA31A2"/>
    <w:rsid w:val="00CA33CD"/>
    <w:rsid w:val="00CA4659"/>
    <w:rsid w:val="00CA4EA9"/>
    <w:rsid w:val="00CA4FDF"/>
    <w:rsid w:val="00CA50BF"/>
    <w:rsid w:val="00CA5476"/>
    <w:rsid w:val="00CA5A14"/>
    <w:rsid w:val="00CA63DA"/>
    <w:rsid w:val="00CA7FBE"/>
    <w:rsid w:val="00CB0D39"/>
    <w:rsid w:val="00CB1745"/>
    <w:rsid w:val="00CB48BD"/>
    <w:rsid w:val="00CB5D6D"/>
    <w:rsid w:val="00CB6F23"/>
    <w:rsid w:val="00CC107C"/>
    <w:rsid w:val="00CC1457"/>
    <w:rsid w:val="00CC2176"/>
    <w:rsid w:val="00CC2B44"/>
    <w:rsid w:val="00CC2C73"/>
    <w:rsid w:val="00CC2D3D"/>
    <w:rsid w:val="00CC320C"/>
    <w:rsid w:val="00CC5329"/>
    <w:rsid w:val="00CC600A"/>
    <w:rsid w:val="00CC7467"/>
    <w:rsid w:val="00CD18C4"/>
    <w:rsid w:val="00CD2C9D"/>
    <w:rsid w:val="00CD316D"/>
    <w:rsid w:val="00CD3DBD"/>
    <w:rsid w:val="00CD5B60"/>
    <w:rsid w:val="00CD5C46"/>
    <w:rsid w:val="00CD6AF2"/>
    <w:rsid w:val="00CD7823"/>
    <w:rsid w:val="00CE119B"/>
    <w:rsid w:val="00CE12CF"/>
    <w:rsid w:val="00CE2097"/>
    <w:rsid w:val="00CE30CB"/>
    <w:rsid w:val="00CE3A98"/>
    <w:rsid w:val="00CE4AAB"/>
    <w:rsid w:val="00CE50DD"/>
    <w:rsid w:val="00CE52A6"/>
    <w:rsid w:val="00CE5E38"/>
    <w:rsid w:val="00CE65FC"/>
    <w:rsid w:val="00CE740C"/>
    <w:rsid w:val="00CF0B01"/>
    <w:rsid w:val="00CF2E02"/>
    <w:rsid w:val="00CF33F4"/>
    <w:rsid w:val="00CF373B"/>
    <w:rsid w:val="00CF428B"/>
    <w:rsid w:val="00CF501F"/>
    <w:rsid w:val="00CF58E8"/>
    <w:rsid w:val="00CF621C"/>
    <w:rsid w:val="00CF6869"/>
    <w:rsid w:val="00CF6999"/>
    <w:rsid w:val="00CF6B2D"/>
    <w:rsid w:val="00D00CD3"/>
    <w:rsid w:val="00D012EE"/>
    <w:rsid w:val="00D014E8"/>
    <w:rsid w:val="00D036D9"/>
    <w:rsid w:val="00D05053"/>
    <w:rsid w:val="00D05765"/>
    <w:rsid w:val="00D0703B"/>
    <w:rsid w:val="00D07324"/>
    <w:rsid w:val="00D13818"/>
    <w:rsid w:val="00D13DE2"/>
    <w:rsid w:val="00D15440"/>
    <w:rsid w:val="00D20986"/>
    <w:rsid w:val="00D21918"/>
    <w:rsid w:val="00D219A8"/>
    <w:rsid w:val="00D224EE"/>
    <w:rsid w:val="00D22A52"/>
    <w:rsid w:val="00D24991"/>
    <w:rsid w:val="00D30C41"/>
    <w:rsid w:val="00D30FD9"/>
    <w:rsid w:val="00D3116A"/>
    <w:rsid w:val="00D3301F"/>
    <w:rsid w:val="00D33D88"/>
    <w:rsid w:val="00D342B5"/>
    <w:rsid w:val="00D35A09"/>
    <w:rsid w:val="00D37959"/>
    <w:rsid w:val="00D4292D"/>
    <w:rsid w:val="00D43D1B"/>
    <w:rsid w:val="00D43F92"/>
    <w:rsid w:val="00D444C1"/>
    <w:rsid w:val="00D44928"/>
    <w:rsid w:val="00D45FE6"/>
    <w:rsid w:val="00D477D2"/>
    <w:rsid w:val="00D47DDD"/>
    <w:rsid w:val="00D50A14"/>
    <w:rsid w:val="00D50C98"/>
    <w:rsid w:val="00D53B12"/>
    <w:rsid w:val="00D54FF1"/>
    <w:rsid w:val="00D56238"/>
    <w:rsid w:val="00D5721D"/>
    <w:rsid w:val="00D57401"/>
    <w:rsid w:val="00D6007E"/>
    <w:rsid w:val="00D626B9"/>
    <w:rsid w:val="00D62727"/>
    <w:rsid w:val="00D62977"/>
    <w:rsid w:val="00D630B2"/>
    <w:rsid w:val="00D63132"/>
    <w:rsid w:val="00D641B5"/>
    <w:rsid w:val="00D6463B"/>
    <w:rsid w:val="00D64815"/>
    <w:rsid w:val="00D6488A"/>
    <w:rsid w:val="00D6592C"/>
    <w:rsid w:val="00D6629F"/>
    <w:rsid w:val="00D667B9"/>
    <w:rsid w:val="00D67F64"/>
    <w:rsid w:val="00D708D7"/>
    <w:rsid w:val="00D70A49"/>
    <w:rsid w:val="00D72001"/>
    <w:rsid w:val="00D72C62"/>
    <w:rsid w:val="00D731BA"/>
    <w:rsid w:val="00D74232"/>
    <w:rsid w:val="00D743FC"/>
    <w:rsid w:val="00D75A72"/>
    <w:rsid w:val="00D75B5F"/>
    <w:rsid w:val="00D75FEF"/>
    <w:rsid w:val="00D776B2"/>
    <w:rsid w:val="00D77A6C"/>
    <w:rsid w:val="00D80899"/>
    <w:rsid w:val="00D80C78"/>
    <w:rsid w:val="00D8109C"/>
    <w:rsid w:val="00D82CB2"/>
    <w:rsid w:val="00D835E6"/>
    <w:rsid w:val="00D856BE"/>
    <w:rsid w:val="00D86681"/>
    <w:rsid w:val="00D86C67"/>
    <w:rsid w:val="00D872FB"/>
    <w:rsid w:val="00D90212"/>
    <w:rsid w:val="00D91ECA"/>
    <w:rsid w:val="00D92FD6"/>
    <w:rsid w:val="00D95A93"/>
    <w:rsid w:val="00D9783B"/>
    <w:rsid w:val="00D97CFD"/>
    <w:rsid w:val="00D97FE0"/>
    <w:rsid w:val="00DA1442"/>
    <w:rsid w:val="00DA51B0"/>
    <w:rsid w:val="00DA56FD"/>
    <w:rsid w:val="00DA5E91"/>
    <w:rsid w:val="00DA61A1"/>
    <w:rsid w:val="00DA6254"/>
    <w:rsid w:val="00DA64D3"/>
    <w:rsid w:val="00DA6775"/>
    <w:rsid w:val="00DA77E9"/>
    <w:rsid w:val="00DB205F"/>
    <w:rsid w:val="00DB23A3"/>
    <w:rsid w:val="00DB4A51"/>
    <w:rsid w:val="00DB5F26"/>
    <w:rsid w:val="00DB726E"/>
    <w:rsid w:val="00DC0808"/>
    <w:rsid w:val="00DC0827"/>
    <w:rsid w:val="00DC0F71"/>
    <w:rsid w:val="00DC33EF"/>
    <w:rsid w:val="00DC3AD6"/>
    <w:rsid w:val="00DC4CDE"/>
    <w:rsid w:val="00DD10BF"/>
    <w:rsid w:val="00DD2180"/>
    <w:rsid w:val="00DD2357"/>
    <w:rsid w:val="00DD246E"/>
    <w:rsid w:val="00DD398C"/>
    <w:rsid w:val="00DD3D22"/>
    <w:rsid w:val="00DD4778"/>
    <w:rsid w:val="00DD4C2D"/>
    <w:rsid w:val="00DD72F4"/>
    <w:rsid w:val="00DD7741"/>
    <w:rsid w:val="00DE0639"/>
    <w:rsid w:val="00DE133A"/>
    <w:rsid w:val="00DE15D2"/>
    <w:rsid w:val="00DE1B8C"/>
    <w:rsid w:val="00DE1C20"/>
    <w:rsid w:val="00DE4061"/>
    <w:rsid w:val="00DE481B"/>
    <w:rsid w:val="00DE578D"/>
    <w:rsid w:val="00DE636F"/>
    <w:rsid w:val="00DE6695"/>
    <w:rsid w:val="00DE6E4C"/>
    <w:rsid w:val="00DE7DEE"/>
    <w:rsid w:val="00DF0BC3"/>
    <w:rsid w:val="00DF1C31"/>
    <w:rsid w:val="00DF1D81"/>
    <w:rsid w:val="00DF27A3"/>
    <w:rsid w:val="00DF2FAE"/>
    <w:rsid w:val="00DF4234"/>
    <w:rsid w:val="00DF56E3"/>
    <w:rsid w:val="00DF5998"/>
    <w:rsid w:val="00DF6E20"/>
    <w:rsid w:val="00DF71BF"/>
    <w:rsid w:val="00E025EA"/>
    <w:rsid w:val="00E02EE5"/>
    <w:rsid w:val="00E07C08"/>
    <w:rsid w:val="00E112DD"/>
    <w:rsid w:val="00E1150D"/>
    <w:rsid w:val="00E11714"/>
    <w:rsid w:val="00E11EF2"/>
    <w:rsid w:val="00E12145"/>
    <w:rsid w:val="00E133BC"/>
    <w:rsid w:val="00E134FE"/>
    <w:rsid w:val="00E13DE1"/>
    <w:rsid w:val="00E14799"/>
    <w:rsid w:val="00E153B5"/>
    <w:rsid w:val="00E1580C"/>
    <w:rsid w:val="00E171AE"/>
    <w:rsid w:val="00E20262"/>
    <w:rsid w:val="00E209C3"/>
    <w:rsid w:val="00E2100B"/>
    <w:rsid w:val="00E21273"/>
    <w:rsid w:val="00E228CF"/>
    <w:rsid w:val="00E23137"/>
    <w:rsid w:val="00E23737"/>
    <w:rsid w:val="00E2428A"/>
    <w:rsid w:val="00E24F52"/>
    <w:rsid w:val="00E26318"/>
    <w:rsid w:val="00E27E27"/>
    <w:rsid w:val="00E32FD8"/>
    <w:rsid w:val="00E34710"/>
    <w:rsid w:val="00E34730"/>
    <w:rsid w:val="00E362BA"/>
    <w:rsid w:val="00E40A3A"/>
    <w:rsid w:val="00E41810"/>
    <w:rsid w:val="00E42491"/>
    <w:rsid w:val="00E42B0F"/>
    <w:rsid w:val="00E4372E"/>
    <w:rsid w:val="00E447E2"/>
    <w:rsid w:val="00E451A4"/>
    <w:rsid w:val="00E4596C"/>
    <w:rsid w:val="00E47221"/>
    <w:rsid w:val="00E50331"/>
    <w:rsid w:val="00E5057B"/>
    <w:rsid w:val="00E50759"/>
    <w:rsid w:val="00E5264D"/>
    <w:rsid w:val="00E53438"/>
    <w:rsid w:val="00E54915"/>
    <w:rsid w:val="00E55B35"/>
    <w:rsid w:val="00E5737A"/>
    <w:rsid w:val="00E576E0"/>
    <w:rsid w:val="00E61578"/>
    <w:rsid w:val="00E6237E"/>
    <w:rsid w:val="00E62B23"/>
    <w:rsid w:val="00E67206"/>
    <w:rsid w:val="00E70C9D"/>
    <w:rsid w:val="00E71AC4"/>
    <w:rsid w:val="00E71C62"/>
    <w:rsid w:val="00E72ED4"/>
    <w:rsid w:val="00E747FA"/>
    <w:rsid w:val="00E7482C"/>
    <w:rsid w:val="00E75F12"/>
    <w:rsid w:val="00E7633A"/>
    <w:rsid w:val="00E7650E"/>
    <w:rsid w:val="00E80F9F"/>
    <w:rsid w:val="00E81027"/>
    <w:rsid w:val="00E8149C"/>
    <w:rsid w:val="00E8252E"/>
    <w:rsid w:val="00E828D3"/>
    <w:rsid w:val="00E836CB"/>
    <w:rsid w:val="00E843C1"/>
    <w:rsid w:val="00E84563"/>
    <w:rsid w:val="00E845B4"/>
    <w:rsid w:val="00E8476C"/>
    <w:rsid w:val="00E86616"/>
    <w:rsid w:val="00E879AD"/>
    <w:rsid w:val="00E87ACF"/>
    <w:rsid w:val="00E9064E"/>
    <w:rsid w:val="00E90DDD"/>
    <w:rsid w:val="00E90F2B"/>
    <w:rsid w:val="00E91753"/>
    <w:rsid w:val="00E9245E"/>
    <w:rsid w:val="00E92E96"/>
    <w:rsid w:val="00E94767"/>
    <w:rsid w:val="00E9547C"/>
    <w:rsid w:val="00E95BA9"/>
    <w:rsid w:val="00E96D2B"/>
    <w:rsid w:val="00E9764D"/>
    <w:rsid w:val="00EA2C03"/>
    <w:rsid w:val="00EA46A2"/>
    <w:rsid w:val="00EA60D9"/>
    <w:rsid w:val="00EB1D97"/>
    <w:rsid w:val="00EB41DC"/>
    <w:rsid w:val="00EB436B"/>
    <w:rsid w:val="00EB5A63"/>
    <w:rsid w:val="00EB6A6B"/>
    <w:rsid w:val="00EB6C83"/>
    <w:rsid w:val="00EB6E74"/>
    <w:rsid w:val="00EB7E2C"/>
    <w:rsid w:val="00EC02E9"/>
    <w:rsid w:val="00EC122D"/>
    <w:rsid w:val="00EC5065"/>
    <w:rsid w:val="00EC5505"/>
    <w:rsid w:val="00EC5A63"/>
    <w:rsid w:val="00EC612D"/>
    <w:rsid w:val="00EC6E0B"/>
    <w:rsid w:val="00EC706C"/>
    <w:rsid w:val="00EC72B1"/>
    <w:rsid w:val="00EC7AFE"/>
    <w:rsid w:val="00EC7BAA"/>
    <w:rsid w:val="00EC7E34"/>
    <w:rsid w:val="00ED0267"/>
    <w:rsid w:val="00ED06D9"/>
    <w:rsid w:val="00ED08E6"/>
    <w:rsid w:val="00ED0F3A"/>
    <w:rsid w:val="00ED1291"/>
    <w:rsid w:val="00ED3B59"/>
    <w:rsid w:val="00ED41DC"/>
    <w:rsid w:val="00ED4623"/>
    <w:rsid w:val="00ED475C"/>
    <w:rsid w:val="00ED5414"/>
    <w:rsid w:val="00ED574F"/>
    <w:rsid w:val="00ED591B"/>
    <w:rsid w:val="00ED5A04"/>
    <w:rsid w:val="00ED6CC0"/>
    <w:rsid w:val="00ED6F0F"/>
    <w:rsid w:val="00ED70F2"/>
    <w:rsid w:val="00ED7A30"/>
    <w:rsid w:val="00ED7B28"/>
    <w:rsid w:val="00EE648E"/>
    <w:rsid w:val="00EE7C3D"/>
    <w:rsid w:val="00EF08EB"/>
    <w:rsid w:val="00EF15C8"/>
    <w:rsid w:val="00EF2EB0"/>
    <w:rsid w:val="00EF3E17"/>
    <w:rsid w:val="00EF604D"/>
    <w:rsid w:val="00EF72F0"/>
    <w:rsid w:val="00F00693"/>
    <w:rsid w:val="00F00753"/>
    <w:rsid w:val="00F02AD1"/>
    <w:rsid w:val="00F05394"/>
    <w:rsid w:val="00F05499"/>
    <w:rsid w:val="00F05D6E"/>
    <w:rsid w:val="00F07944"/>
    <w:rsid w:val="00F10253"/>
    <w:rsid w:val="00F105BA"/>
    <w:rsid w:val="00F11B52"/>
    <w:rsid w:val="00F155A3"/>
    <w:rsid w:val="00F159A2"/>
    <w:rsid w:val="00F1738A"/>
    <w:rsid w:val="00F203AF"/>
    <w:rsid w:val="00F20549"/>
    <w:rsid w:val="00F2075C"/>
    <w:rsid w:val="00F20918"/>
    <w:rsid w:val="00F20BDD"/>
    <w:rsid w:val="00F20D7A"/>
    <w:rsid w:val="00F21264"/>
    <w:rsid w:val="00F22807"/>
    <w:rsid w:val="00F23B1E"/>
    <w:rsid w:val="00F25206"/>
    <w:rsid w:val="00F253FB"/>
    <w:rsid w:val="00F2711E"/>
    <w:rsid w:val="00F27F12"/>
    <w:rsid w:val="00F303EC"/>
    <w:rsid w:val="00F3141B"/>
    <w:rsid w:val="00F3178B"/>
    <w:rsid w:val="00F34773"/>
    <w:rsid w:val="00F34B20"/>
    <w:rsid w:val="00F36C5E"/>
    <w:rsid w:val="00F36CDE"/>
    <w:rsid w:val="00F37411"/>
    <w:rsid w:val="00F40ADC"/>
    <w:rsid w:val="00F40EB1"/>
    <w:rsid w:val="00F40EDF"/>
    <w:rsid w:val="00F412D8"/>
    <w:rsid w:val="00F41DBD"/>
    <w:rsid w:val="00F41FD8"/>
    <w:rsid w:val="00F41FE6"/>
    <w:rsid w:val="00F43CF1"/>
    <w:rsid w:val="00F45522"/>
    <w:rsid w:val="00F46547"/>
    <w:rsid w:val="00F467ED"/>
    <w:rsid w:val="00F4680E"/>
    <w:rsid w:val="00F47F17"/>
    <w:rsid w:val="00F51006"/>
    <w:rsid w:val="00F51BD4"/>
    <w:rsid w:val="00F51FB1"/>
    <w:rsid w:val="00F521D5"/>
    <w:rsid w:val="00F54368"/>
    <w:rsid w:val="00F55140"/>
    <w:rsid w:val="00F55919"/>
    <w:rsid w:val="00F56F9C"/>
    <w:rsid w:val="00F57488"/>
    <w:rsid w:val="00F60165"/>
    <w:rsid w:val="00F6034A"/>
    <w:rsid w:val="00F61683"/>
    <w:rsid w:val="00F6229F"/>
    <w:rsid w:val="00F64EEC"/>
    <w:rsid w:val="00F666BB"/>
    <w:rsid w:val="00F70201"/>
    <w:rsid w:val="00F70462"/>
    <w:rsid w:val="00F7124F"/>
    <w:rsid w:val="00F73971"/>
    <w:rsid w:val="00F8331D"/>
    <w:rsid w:val="00F834CA"/>
    <w:rsid w:val="00F83661"/>
    <w:rsid w:val="00F84263"/>
    <w:rsid w:val="00F8456C"/>
    <w:rsid w:val="00F84ABD"/>
    <w:rsid w:val="00F87A7C"/>
    <w:rsid w:val="00F919C1"/>
    <w:rsid w:val="00F91C12"/>
    <w:rsid w:val="00F92ACD"/>
    <w:rsid w:val="00F93954"/>
    <w:rsid w:val="00F943B4"/>
    <w:rsid w:val="00F94663"/>
    <w:rsid w:val="00F94715"/>
    <w:rsid w:val="00F95C4A"/>
    <w:rsid w:val="00F9700A"/>
    <w:rsid w:val="00FA0192"/>
    <w:rsid w:val="00FA1DD7"/>
    <w:rsid w:val="00FA3EB2"/>
    <w:rsid w:val="00FA567D"/>
    <w:rsid w:val="00FA57F1"/>
    <w:rsid w:val="00FA5F41"/>
    <w:rsid w:val="00FA6B6B"/>
    <w:rsid w:val="00FA7285"/>
    <w:rsid w:val="00FA7509"/>
    <w:rsid w:val="00FA7572"/>
    <w:rsid w:val="00FA7D75"/>
    <w:rsid w:val="00FA7DBE"/>
    <w:rsid w:val="00FB169E"/>
    <w:rsid w:val="00FB1CF5"/>
    <w:rsid w:val="00FB219D"/>
    <w:rsid w:val="00FB2B0C"/>
    <w:rsid w:val="00FB3D4F"/>
    <w:rsid w:val="00FB5036"/>
    <w:rsid w:val="00FB5625"/>
    <w:rsid w:val="00FB6DA9"/>
    <w:rsid w:val="00FB724C"/>
    <w:rsid w:val="00FB7697"/>
    <w:rsid w:val="00FC063E"/>
    <w:rsid w:val="00FC0C4F"/>
    <w:rsid w:val="00FC176C"/>
    <w:rsid w:val="00FC1DB3"/>
    <w:rsid w:val="00FC2A4E"/>
    <w:rsid w:val="00FC3B48"/>
    <w:rsid w:val="00FC605D"/>
    <w:rsid w:val="00FC627D"/>
    <w:rsid w:val="00FC6832"/>
    <w:rsid w:val="00FC716E"/>
    <w:rsid w:val="00FD0AEB"/>
    <w:rsid w:val="00FD2B9C"/>
    <w:rsid w:val="00FD2F98"/>
    <w:rsid w:val="00FD5CA7"/>
    <w:rsid w:val="00FD6582"/>
    <w:rsid w:val="00FD69AF"/>
    <w:rsid w:val="00FD6A36"/>
    <w:rsid w:val="00FE0296"/>
    <w:rsid w:val="00FE4980"/>
    <w:rsid w:val="00FE4B95"/>
    <w:rsid w:val="00FE52FD"/>
    <w:rsid w:val="00FE5556"/>
    <w:rsid w:val="00FE624F"/>
    <w:rsid w:val="00FE7A96"/>
    <w:rsid w:val="00FE7E84"/>
    <w:rsid w:val="00FF050C"/>
    <w:rsid w:val="00FF0AAC"/>
    <w:rsid w:val="00FF2235"/>
    <w:rsid w:val="00FF298B"/>
    <w:rsid w:val="00FF484D"/>
    <w:rsid w:val="00FF5932"/>
    <w:rsid w:val="00FF5E0D"/>
    <w:rsid w:val="00FF61C1"/>
    <w:rsid w:val="00FF6344"/>
    <w:rsid w:val="00FF65EF"/>
    <w:rsid w:val="00FF6D8C"/>
    <w:rsid w:val="00FF77E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3C47776D"/>
  <w15:chartTrackingRefBased/>
  <w15:docId w15:val="{AB8B1EC9-CB42-4BC0-BC1B-8D990CCC907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0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 w:qFormat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 w:qFormat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741CC"/>
    <w:pPr>
      <w:spacing w:line="360" w:lineRule="auto"/>
    </w:pPr>
    <w:rPr>
      <w:rFonts w:ascii="Times New Roman" w:hAnsi="Times New Roman"/>
      <w:sz w:val="24"/>
      <w:lang w:val="en-GB"/>
    </w:rPr>
  </w:style>
  <w:style w:type="paragraph" w:styleId="Heading1">
    <w:name w:val="heading 1"/>
    <w:basedOn w:val="Normal"/>
    <w:next w:val="Normal"/>
    <w:link w:val="Heading1Char"/>
    <w:qFormat/>
    <w:rsid w:val="009B40A3"/>
    <w:pPr>
      <w:widowControl w:val="0"/>
      <w:autoSpaceDE w:val="0"/>
      <w:autoSpaceDN w:val="0"/>
      <w:spacing w:before="9" w:after="0"/>
      <w:outlineLvl w:val="0"/>
    </w:pPr>
    <w:rPr>
      <w:rFonts w:eastAsia="Times New Roman" w:cs="Times New Roman"/>
      <w:b/>
      <w:bCs/>
      <w:color w:val="000000" w:themeColor="text1"/>
      <w:sz w:val="28"/>
      <w:szCs w:val="28"/>
      <w:lang w:val="fr-FR"/>
    </w:rPr>
  </w:style>
  <w:style w:type="paragraph" w:styleId="Heading2">
    <w:name w:val="heading 2"/>
    <w:basedOn w:val="ListParagraph"/>
    <w:next w:val="Normal"/>
    <w:link w:val="Heading2Char"/>
    <w:uiPriority w:val="9"/>
    <w:unhideWhenUsed/>
    <w:qFormat/>
    <w:rsid w:val="00F41FD8"/>
    <w:pPr>
      <w:numPr>
        <w:numId w:val="4"/>
      </w:numPr>
      <w:spacing w:after="0"/>
      <w:jc w:val="both"/>
      <w:outlineLvl w:val="1"/>
    </w:pPr>
    <w:rPr>
      <w:rFonts w:cs="Times New Roman"/>
      <w:b/>
      <w:bCs/>
      <w:szCs w:val="24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F41FD8"/>
    <w:pPr>
      <w:keepNext/>
      <w:keepLines/>
      <w:numPr>
        <w:ilvl w:val="2"/>
        <w:numId w:val="3"/>
      </w:numPr>
      <w:spacing w:before="40" w:after="0"/>
      <w:outlineLvl w:val="2"/>
    </w:pPr>
    <w:rPr>
      <w:rFonts w:eastAsiaTheme="majorEastAsia" w:cstheme="majorBidi"/>
      <w:b/>
      <w:color w:val="000000" w:themeColor="text1"/>
      <w:szCs w:val="24"/>
      <w:lang w:val="fr-FR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F41FD8"/>
    <w:pPr>
      <w:keepNext/>
      <w:keepLines/>
      <w:numPr>
        <w:ilvl w:val="3"/>
        <w:numId w:val="1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  <w:lang w:val="fr-FR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F41FD8"/>
    <w:pPr>
      <w:keepNext/>
      <w:keepLines/>
      <w:numPr>
        <w:ilvl w:val="4"/>
        <w:numId w:val="1"/>
      </w:numPr>
      <w:spacing w:before="40" w:after="0"/>
      <w:outlineLvl w:val="4"/>
    </w:pPr>
    <w:rPr>
      <w:rFonts w:asciiTheme="majorHAnsi" w:eastAsiaTheme="majorEastAsia" w:hAnsiTheme="majorHAnsi" w:cstheme="majorBidi"/>
      <w:color w:val="2E74B5" w:themeColor="accent1" w:themeShade="BF"/>
      <w:lang w:val="fr-FR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F41FD8"/>
    <w:pPr>
      <w:keepNext/>
      <w:keepLines/>
      <w:numPr>
        <w:ilvl w:val="5"/>
        <w:numId w:val="1"/>
      </w:numPr>
      <w:spacing w:before="40" w:after="0"/>
      <w:outlineLvl w:val="5"/>
    </w:pPr>
    <w:rPr>
      <w:rFonts w:asciiTheme="majorHAnsi" w:eastAsiaTheme="majorEastAsia" w:hAnsiTheme="majorHAnsi" w:cstheme="majorBidi"/>
      <w:color w:val="1F4D78" w:themeColor="accent1" w:themeShade="7F"/>
      <w:lang w:val="fr-FR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F41FD8"/>
    <w:pPr>
      <w:keepNext/>
      <w:keepLines/>
      <w:numPr>
        <w:ilvl w:val="6"/>
        <w:numId w:val="1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  <w:lang w:val="fr-FR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F41FD8"/>
    <w:pPr>
      <w:keepNext/>
      <w:keepLines/>
      <w:numPr>
        <w:ilvl w:val="7"/>
        <w:numId w:val="1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fr-FR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F41FD8"/>
    <w:pPr>
      <w:keepNext/>
      <w:keepLines/>
      <w:numPr>
        <w:ilvl w:val="8"/>
        <w:numId w:val="1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fr-FR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qFormat/>
    <w:rsid w:val="009B40A3"/>
    <w:rPr>
      <w:rFonts w:ascii="Times New Roman" w:eastAsia="Times New Roman" w:hAnsi="Times New Roman" w:cs="Times New Roman"/>
      <w:b/>
      <w:bCs/>
      <w:color w:val="000000" w:themeColor="text1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F41FD8"/>
    <w:rPr>
      <w:rFonts w:ascii="Times New Roman" w:hAnsi="Times New Roman" w:cs="Times New Roman"/>
      <w:b/>
      <w:bCs/>
      <w:sz w:val="24"/>
      <w:szCs w:val="24"/>
      <w:lang w:val="en-GB"/>
    </w:rPr>
  </w:style>
  <w:style w:type="character" w:customStyle="1" w:styleId="Heading3Char">
    <w:name w:val="Heading 3 Char"/>
    <w:basedOn w:val="DefaultParagraphFont"/>
    <w:link w:val="Heading3"/>
    <w:uiPriority w:val="9"/>
    <w:rsid w:val="00F41FD8"/>
    <w:rPr>
      <w:rFonts w:ascii="Times New Roman" w:eastAsiaTheme="majorEastAsia" w:hAnsi="Times New Roman" w:cstheme="majorBidi"/>
      <w:b/>
      <w:color w:val="000000" w:themeColor="text1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F41FD8"/>
    <w:rPr>
      <w:rFonts w:asciiTheme="majorHAnsi" w:eastAsiaTheme="majorEastAsia" w:hAnsiTheme="majorHAnsi" w:cstheme="majorBidi"/>
      <w:i/>
      <w:iCs/>
      <w:color w:val="2E74B5" w:themeColor="accent1" w:themeShade="BF"/>
      <w:sz w:val="24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F41FD8"/>
    <w:rPr>
      <w:rFonts w:asciiTheme="majorHAnsi" w:eastAsiaTheme="majorEastAsia" w:hAnsiTheme="majorHAnsi" w:cstheme="majorBidi"/>
      <w:color w:val="2E74B5" w:themeColor="accent1" w:themeShade="BF"/>
      <w:sz w:val="24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F41FD8"/>
    <w:rPr>
      <w:rFonts w:asciiTheme="majorHAnsi" w:eastAsiaTheme="majorEastAsia" w:hAnsiTheme="majorHAnsi" w:cstheme="majorBidi"/>
      <w:color w:val="1F4D78" w:themeColor="accent1" w:themeShade="7F"/>
      <w:sz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F41FD8"/>
    <w:rPr>
      <w:rFonts w:asciiTheme="majorHAnsi" w:eastAsiaTheme="majorEastAsia" w:hAnsiTheme="majorHAnsi" w:cstheme="majorBidi"/>
      <w:i/>
      <w:iCs/>
      <w:color w:val="1F4D78" w:themeColor="accent1" w:themeShade="7F"/>
      <w:sz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41FD8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41FD8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HTMLPreformatted">
    <w:name w:val="HTML Preformatted"/>
    <w:link w:val="HTMLPreformattedChar"/>
    <w:uiPriority w:val="99"/>
    <w:unhideWhenUsed/>
    <w:qFormat/>
    <w:rsid w:val="00F41FD8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SimSun" w:eastAsia="SimSun" w:hAnsi="SimSun" w:cs="Times New Roman" w:hint="eastAsia"/>
      <w:sz w:val="24"/>
      <w:szCs w:val="24"/>
      <w:lang w:val="en-US" w:eastAsia="zh-CN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F41FD8"/>
    <w:rPr>
      <w:rFonts w:ascii="SimSun" w:eastAsia="SimSun" w:hAnsi="SimSun" w:cs="Times New Roman"/>
      <w:sz w:val="24"/>
      <w:szCs w:val="24"/>
      <w:lang w:val="en-US" w:eastAsia="zh-CN"/>
    </w:rPr>
  </w:style>
  <w:style w:type="table" w:styleId="TableGrid">
    <w:name w:val="Table Grid"/>
    <w:basedOn w:val="TableNormal"/>
    <w:uiPriority w:val="39"/>
    <w:qFormat/>
    <w:rsid w:val="00F41FD8"/>
    <w:pPr>
      <w:widowControl w:val="0"/>
      <w:spacing w:after="0" w:line="240" w:lineRule="auto"/>
      <w:jc w:val="both"/>
    </w:pPr>
    <w:rPr>
      <w:rFonts w:ascii="Times New Roman" w:eastAsia="SimSun" w:hAnsi="Times New Roman" w:cs="Times New Roman"/>
      <w:sz w:val="20"/>
      <w:szCs w:val="20"/>
      <w:lang w:val="fr-CM" w:eastAsia="fr-FR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Paragraphedeliste1">
    <w:name w:val="Paragraphe de liste1"/>
    <w:basedOn w:val="Normal"/>
    <w:uiPriority w:val="1"/>
    <w:qFormat/>
    <w:rsid w:val="00F41FD8"/>
    <w:pPr>
      <w:ind w:left="720"/>
      <w:contextualSpacing/>
    </w:pPr>
    <w:rPr>
      <w:rFonts w:cs="Mangal"/>
      <w:szCs w:val="21"/>
    </w:rPr>
  </w:style>
  <w:style w:type="paragraph" w:styleId="BalloonText">
    <w:name w:val="Balloon Text"/>
    <w:basedOn w:val="Normal"/>
    <w:link w:val="BalloonTextChar"/>
    <w:uiPriority w:val="99"/>
    <w:unhideWhenUsed/>
    <w:rsid w:val="00F41FD8"/>
    <w:pPr>
      <w:spacing w:after="0" w:line="240" w:lineRule="auto"/>
    </w:pPr>
    <w:rPr>
      <w:rFonts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rsid w:val="00F41FD8"/>
    <w:rPr>
      <w:rFonts w:ascii="Times New Roman" w:hAnsi="Times New Roman" w:cs="Times New Roman"/>
      <w:sz w:val="18"/>
      <w:szCs w:val="18"/>
      <w:lang w:val="en-GB"/>
    </w:rPr>
  </w:style>
  <w:style w:type="paragraph" w:styleId="ListParagraph">
    <w:name w:val="List Paragraph"/>
    <w:basedOn w:val="Normal"/>
    <w:link w:val="ListParagraphChar"/>
    <w:uiPriority w:val="34"/>
    <w:qFormat/>
    <w:rsid w:val="00F41FD8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ar"/>
    <w:rsid w:val="00F41FD8"/>
    <w:pPr>
      <w:spacing w:after="0"/>
      <w:jc w:val="center"/>
    </w:pPr>
    <w:rPr>
      <w:rFonts w:ascii="Calibri" w:hAnsi="Calibri" w:cs="Calibri"/>
      <w:sz w:val="22"/>
      <w:lang w:val="en-US"/>
    </w:rPr>
  </w:style>
  <w:style w:type="character" w:customStyle="1" w:styleId="EndNoteBibliographyTitleCar">
    <w:name w:val="EndNote Bibliography Title Car"/>
    <w:basedOn w:val="DefaultParagraphFont"/>
    <w:link w:val="EndNoteBibliographyTitle"/>
    <w:rsid w:val="00F41FD8"/>
    <w:rPr>
      <w:rFonts w:ascii="Calibri" w:hAnsi="Calibri" w:cs="Calibri"/>
      <w:lang w:val="en-US"/>
    </w:rPr>
  </w:style>
  <w:style w:type="paragraph" w:customStyle="1" w:styleId="EndNoteBibliography">
    <w:name w:val="EndNote Bibliography"/>
    <w:basedOn w:val="Normal"/>
    <w:link w:val="EndNoteBibliographyCar"/>
    <w:rsid w:val="00F41FD8"/>
    <w:pPr>
      <w:spacing w:line="240" w:lineRule="auto"/>
    </w:pPr>
    <w:rPr>
      <w:rFonts w:ascii="Calibri" w:hAnsi="Calibri" w:cs="Calibri"/>
      <w:sz w:val="22"/>
      <w:lang w:val="en-US"/>
    </w:rPr>
  </w:style>
  <w:style w:type="character" w:customStyle="1" w:styleId="EndNoteBibliographyCar">
    <w:name w:val="EndNote Bibliography Car"/>
    <w:basedOn w:val="DefaultParagraphFont"/>
    <w:link w:val="EndNoteBibliography"/>
    <w:rsid w:val="00F41FD8"/>
    <w:rPr>
      <w:rFonts w:ascii="Calibri" w:hAnsi="Calibri" w:cs="Calibri"/>
      <w:lang w:val="en-US"/>
    </w:rPr>
  </w:style>
  <w:style w:type="character" w:styleId="Hyperlink">
    <w:name w:val="Hyperlink"/>
    <w:basedOn w:val="DefaultParagraphFont"/>
    <w:uiPriority w:val="99"/>
    <w:unhideWhenUsed/>
    <w:rsid w:val="00F41FD8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F41FD8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unhideWhenUsed/>
    <w:qFormat/>
    <w:rsid w:val="00F41FD8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val="fr-CM" w:eastAsia="fr-FR"/>
    </w:rPr>
  </w:style>
  <w:style w:type="table" w:styleId="ListTable6Colorful-Accent3">
    <w:name w:val="List Table 6 Colorful Accent 3"/>
    <w:basedOn w:val="TableNormal"/>
    <w:uiPriority w:val="51"/>
    <w:rsid w:val="00F41FD8"/>
    <w:pPr>
      <w:spacing w:after="0" w:line="240" w:lineRule="auto"/>
    </w:pPr>
    <w:rPr>
      <w:color w:val="7B7B7B" w:themeColor="accent3" w:themeShade="BF"/>
      <w:lang w:val="en-US"/>
    </w:rPr>
    <w:tblPr>
      <w:tblStyleRowBandSize w:val="1"/>
      <w:tblStyleColBandSize w:val="1"/>
      <w:tblBorders>
        <w:top w:val="single" w:sz="4" w:space="0" w:color="A5A5A5" w:themeColor="accent3"/>
        <w:bottom w:val="single" w:sz="4" w:space="0" w:color="A5A5A5" w:themeColor="accent3"/>
      </w:tblBorders>
    </w:tblPr>
    <w:tblStylePr w:type="firstRow">
      <w:rPr>
        <w:b/>
        <w:bCs/>
      </w:rPr>
      <w:tblPr/>
      <w:tcPr>
        <w:tcBorders>
          <w:bottom w:val="single" w:sz="4" w:space="0" w:color="A5A5A5" w:themeColor="accent3"/>
        </w:tcBorders>
      </w:tcPr>
    </w:tblStylePr>
    <w:tblStylePr w:type="lastRow">
      <w:rPr>
        <w:b/>
        <w:bCs/>
      </w:rPr>
      <w:tblPr/>
      <w:tcPr>
        <w:tcBorders>
          <w:top w:val="double" w:sz="4" w:space="0" w:color="A5A5A5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styleId="GridTable1Light-Accent4">
    <w:name w:val="Grid Table 1 Light Accent 4"/>
    <w:basedOn w:val="TableNormal"/>
    <w:uiPriority w:val="46"/>
    <w:rsid w:val="00F41FD8"/>
    <w:pPr>
      <w:spacing w:after="0" w:line="240" w:lineRule="auto"/>
    </w:pPr>
    <w:rPr>
      <w:lang w:val="en-US"/>
    </w:rPr>
    <w:tblPr>
      <w:tblStyleRowBandSize w:val="1"/>
      <w:tblStyleColBandSize w:val="1"/>
      <w:tblBorders>
        <w:top w:val="single" w:sz="4" w:space="0" w:color="FFE599" w:themeColor="accent4" w:themeTint="66"/>
        <w:left w:val="single" w:sz="4" w:space="0" w:color="FFE599" w:themeColor="accent4" w:themeTint="66"/>
        <w:bottom w:val="single" w:sz="4" w:space="0" w:color="FFE599" w:themeColor="accent4" w:themeTint="66"/>
        <w:right w:val="single" w:sz="4" w:space="0" w:color="FFE599" w:themeColor="accent4" w:themeTint="66"/>
        <w:insideH w:val="single" w:sz="4" w:space="0" w:color="FFE599" w:themeColor="accent4" w:themeTint="66"/>
        <w:insideV w:val="single" w:sz="4" w:space="0" w:color="FFE599" w:themeColor="accent4" w:themeTint="66"/>
      </w:tblBorders>
    </w:tblPr>
    <w:tblStylePr w:type="firstRow">
      <w:rPr>
        <w:b/>
        <w:bCs/>
      </w:rPr>
      <w:tblPr/>
      <w:tcPr>
        <w:tcBorders>
          <w:bottom w:val="single" w:sz="12" w:space="0" w:color="FFD966" w:themeColor="accent4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FFD966" w:themeColor="accent4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character" w:customStyle="1" w:styleId="ListParagraphChar">
    <w:name w:val="List Paragraph Char"/>
    <w:link w:val="ListParagraph"/>
    <w:uiPriority w:val="34"/>
    <w:rsid w:val="00F41FD8"/>
    <w:rPr>
      <w:lang w:val="en-GB"/>
    </w:rPr>
  </w:style>
  <w:style w:type="paragraph" w:styleId="Caption">
    <w:name w:val="caption"/>
    <w:basedOn w:val="Normal"/>
    <w:next w:val="Normal"/>
    <w:uiPriority w:val="35"/>
    <w:unhideWhenUsed/>
    <w:qFormat/>
    <w:rsid w:val="00F41FD8"/>
    <w:pPr>
      <w:spacing w:after="200" w:line="240" w:lineRule="auto"/>
    </w:pPr>
    <w:rPr>
      <w:i/>
      <w:iCs/>
      <w:color w:val="44546A" w:themeColor="text2"/>
      <w:sz w:val="18"/>
      <w:szCs w:val="18"/>
      <w:lang w:val="fr-FR"/>
    </w:rPr>
  </w:style>
  <w:style w:type="table" w:customStyle="1" w:styleId="TableNormal11">
    <w:name w:val="Table Normal11"/>
    <w:uiPriority w:val="2"/>
    <w:unhideWhenUsed/>
    <w:qFormat/>
    <w:rsid w:val="00F41FD8"/>
    <w:pPr>
      <w:widowControl w:val="0"/>
      <w:autoSpaceDE w:val="0"/>
      <w:autoSpaceDN w:val="0"/>
      <w:spacing w:after="0" w:line="240" w:lineRule="auto"/>
    </w:pPr>
    <w:rPr>
      <w:rFonts w:ascii="Calibri" w:eastAsia="Calibri" w:hAnsi="Calibri" w:cs="Calibri"/>
      <w:sz w:val="20"/>
      <w:szCs w:val="20"/>
      <w:lang w:val="en-US" w:eastAsia="fr-FR"/>
    </w:rPr>
    <w:tblPr>
      <w:tblCellMar>
        <w:top w:w="0" w:type="dxa"/>
        <w:left w:w="0" w:type="dxa"/>
        <w:bottom w:w="0" w:type="dxa"/>
        <w:right w:w="0" w:type="dxa"/>
      </w:tblCellMar>
    </w:tblPr>
  </w:style>
  <w:style w:type="paragraph" w:customStyle="1" w:styleId="TableParagraph">
    <w:name w:val="Table Paragraph"/>
    <w:basedOn w:val="Normal"/>
    <w:uiPriority w:val="1"/>
    <w:rsid w:val="00F41FD8"/>
    <w:pPr>
      <w:widowControl w:val="0"/>
      <w:autoSpaceDE w:val="0"/>
      <w:autoSpaceDN w:val="0"/>
      <w:spacing w:after="0" w:line="240" w:lineRule="auto"/>
    </w:pPr>
    <w:rPr>
      <w:rFonts w:eastAsia="Times New Roman" w:cs="Times New Roman"/>
      <w:lang w:val="fr-FR"/>
    </w:rPr>
  </w:style>
  <w:style w:type="table" w:customStyle="1" w:styleId="TableNormal1">
    <w:name w:val="Table Normal1"/>
    <w:uiPriority w:val="2"/>
    <w:unhideWhenUsed/>
    <w:qFormat/>
    <w:rsid w:val="00F41FD8"/>
    <w:pPr>
      <w:widowControl w:val="0"/>
      <w:autoSpaceDE w:val="0"/>
      <w:autoSpaceDN w:val="0"/>
      <w:spacing w:after="0" w:line="240" w:lineRule="auto"/>
    </w:pPr>
    <w:rPr>
      <w:rFonts w:ascii="Calibri" w:eastAsia="Calibri" w:hAnsi="Calibri" w:cs="Calibri"/>
      <w:sz w:val="20"/>
      <w:szCs w:val="20"/>
      <w:lang w:val="en-US" w:eastAsia="fr-FR"/>
    </w:rPr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BodyText">
    <w:name w:val="Body Text"/>
    <w:basedOn w:val="Normal"/>
    <w:link w:val="BodyTextChar"/>
    <w:uiPriority w:val="99"/>
    <w:rsid w:val="00F41FD8"/>
    <w:pPr>
      <w:widowControl w:val="0"/>
      <w:autoSpaceDE w:val="0"/>
      <w:autoSpaceDN w:val="0"/>
      <w:spacing w:after="0" w:line="240" w:lineRule="auto"/>
    </w:pPr>
    <w:rPr>
      <w:rFonts w:eastAsia="Times New Roman" w:cs="Times New Roman"/>
      <w:szCs w:val="24"/>
      <w:lang w:val="fr-FR"/>
    </w:rPr>
  </w:style>
  <w:style w:type="character" w:customStyle="1" w:styleId="BodyTextChar">
    <w:name w:val="Body Text Char"/>
    <w:basedOn w:val="DefaultParagraphFont"/>
    <w:link w:val="BodyText"/>
    <w:uiPriority w:val="99"/>
    <w:qFormat/>
    <w:rsid w:val="00F41FD8"/>
    <w:rPr>
      <w:rFonts w:ascii="Times New Roman" w:eastAsia="Times New Roman" w:hAnsi="Times New Roman" w:cs="Times New Roman"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F41FD8"/>
    <w:pPr>
      <w:tabs>
        <w:tab w:val="center" w:pos="4536"/>
        <w:tab w:val="right" w:pos="9072"/>
      </w:tabs>
      <w:spacing w:after="0" w:line="240" w:lineRule="auto"/>
    </w:pPr>
    <w:rPr>
      <w:lang w:val="fr-FR"/>
    </w:rPr>
  </w:style>
  <w:style w:type="character" w:customStyle="1" w:styleId="HeaderChar">
    <w:name w:val="Header Char"/>
    <w:basedOn w:val="DefaultParagraphFont"/>
    <w:link w:val="Header"/>
    <w:uiPriority w:val="99"/>
    <w:rsid w:val="00F41FD8"/>
  </w:style>
  <w:style w:type="paragraph" w:styleId="Footer">
    <w:name w:val="footer"/>
    <w:basedOn w:val="Normal"/>
    <w:link w:val="FooterChar"/>
    <w:uiPriority w:val="99"/>
    <w:unhideWhenUsed/>
    <w:rsid w:val="00F41FD8"/>
    <w:pPr>
      <w:tabs>
        <w:tab w:val="center" w:pos="4536"/>
        <w:tab w:val="right" w:pos="9072"/>
      </w:tabs>
      <w:spacing w:after="0" w:line="240" w:lineRule="auto"/>
    </w:pPr>
    <w:rPr>
      <w:lang w:val="fr-FR"/>
    </w:rPr>
  </w:style>
  <w:style w:type="character" w:customStyle="1" w:styleId="FooterChar">
    <w:name w:val="Footer Char"/>
    <w:basedOn w:val="DefaultParagraphFont"/>
    <w:link w:val="Footer"/>
    <w:uiPriority w:val="99"/>
    <w:rsid w:val="00F41FD8"/>
  </w:style>
  <w:style w:type="table" w:customStyle="1" w:styleId="Tableausimple21">
    <w:name w:val="Tableau simple 21"/>
    <w:basedOn w:val="TableNormal"/>
    <w:uiPriority w:val="42"/>
    <w:qFormat/>
    <w:rsid w:val="00F41FD8"/>
    <w:pPr>
      <w:spacing w:after="0" w:line="240" w:lineRule="auto"/>
    </w:pPr>
    <w:rPr>
      <w:rFonts w:ascii="Calibri" w:eastAsia="Calibri" w:hAnsi="Calibri" w:cs="Calibri"/>
      <w:sz w:val="24"/>
      <w:szCs w:val="24"/>
      <w:lang w:val="zh-CN" w:eastAsia="fr-FR"/>
    </w:rPr>
    <w:tblPr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PlainTable2">
    <w:name w:val="Plain Table 2"/>
    <w:basedOn w:val="TableNormal"/>
    <w:uiPriority w:val="42"/>
    <w:rsid w:val="00F41FD8"/>
    <w:pPr>
      <w:spacing w:after="0" w:line="240" w:lineRule="auto"/>
    </w:pPr>
    <w:rPr>
      <w:sz w:val="24"/>
      <w:szCs w:val="24"/>
      <w:lang w:val="fr-CM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PageNumber">
    <w:name w:val="page number"/>
    <w:basedOn w:val="DefaultParagraphFont"/>
    <w:uiPriority w:val="99"/>
    <w:semiHidden/>
    <w:unhideWhenUsed/>
    <w:rsid w:val="00F41FD8"/>
  </w:style>
  <w:style w:type="paragraph" w:styleId="Title">
    <w:name w:val="Title"/>
    <w:basedOn w:val="Normal"/>
    <w:next w:val="Normal"/>
    <w:link w:val="TitleChar"/>
    <w:uiPriority w:val="10"/>
    <w:qFormat/>
    <w:rsid w:val="00F41FD8"/>
    <w:pPr>
      <w:numPr>
        <w:numId w:val="2"/>
      </w:numPr>
      <w:spacing w:after="0"/>
      <w:contextualSpacing/>
    </w:pPr>
    <w:rPr>
      <w:rFonts w:eastAsiaTheme="majorEastAsia" w:cstheme="majorBidi"/>
      <w:b/>
      <w:color w:val="000000" w:themeColor="text1"/>
      <w:spacing w:val="-10"/>
      <w:kern w:val="28"/>
      <w:szCs w:val="56"/>
      <w:lang w:val="fr-FR"/>
    </w:rPr>
  </w:style>
  <w:style w:type="character" w:customStyle="1" w:styleId="TitleChar">
    <w:name w:val="Title Char"/>
    <w:basedOn w:val="DefaultParagraphFont"/>
    <w:link w:val="Title"/>
    <w:uiPriority w:val="10"/>
    <w:rsid w:val="00F41FD8"/>
    <w:rPr>
      <w:rFonts w:ascii="Times New Roman" w:eastAsiaTheme="majorEastAsia" w:hAnsi="Times New Roman" w:cstheme="majorBidi"/>
      <w:b/>
      <w:color w:val="000000" w:themeColor="text1"/>
      <w:spacing w:val="-10"/>
      <w:kern w:val="28"/>
      <w:sz w:val="24"/>
      <w:szCs w:val="56"/>
    </w:rPr>
  </w:style>
  <w:style w:type="paragraph" w:styleId="TOC1">
    <w:name w:val="toc 1"/>
    <w:basedOn w:val="Normal"/>
    <w:next w:val="Normal"/>
    <w:autoRedefine/>
    <w:uiPriority w:val="39"/>
    <w:unhideWhenUsed/>
    <w:rsid w:val="002E6FC6"/>
    <w:pPr>
      <w:tabs>
        <w:tab w:val="right" w:leader="dot" w:pos="9062"/>
      </w:tabs>
      <w:spacing w:after="0"/>
      <w:jc w:val="both"/>
    </w:pPr>
    <w:rPr>
      <w:rFonts w:cs="Times New Roman"/>
      <w:b/>
      <w:noProof/>
      <w:color w:val="000000" w:themeColor="text1"/>
    </w:rPr>
  </w:style>
  <w:style w:type="paragraph" w:styleId="TOC2">
    <w:name w:val="toc 2"/>
    <w:basedOn w:val="Normal"/>
    <w:next w:val="Normal"/>
    <w:autoRedefine/>
    <w:uiPriority w:val="39"/>
    <w:unhideWhenUsed/>
    <w:rsid w:val="003F0293"/>
    <w:pPr>
      <w:tabs>
        <w:tab w:val="left" w:pos="720"/>
        <w:tab w:val="right" w:leader="dot" w:pos="9062"/>
      </w:tabs>
      <w:spacing w:after="100"/>
      <w:ind w:left="220"/>
    </w:pPr>
    <w:rPr>
      <w:rFonts w:cs="Times New Roman"/>
      <w:b/>
      <w:bCs/>
      <w:noProof/>
      <w:color w:val="000000" w:themeColor="text1"/>
      <w:lang w:val="en-US"/>
    </w:rPr>
  </w:style>
  <w:style w:type="paragraph" w:styleId="TOC3">
    <w:name w:val="toc 3"/>
    <w:basedOn w:val="Normal"/>
    <w:next w:val="Normal"/>
    <w:autoRedefine/>
    <w:uiPriority w:val="39"/>
    <w:unhideWhenUsed/>
    <w:rsid w:val="00F467ED"/>
    <w:pPr>
      <w:tabs>
        <w:tab w:val="left" w:pos="1200"/>
        <w:tab w:val="right" w:leader="dot" w:pos="9056"/>
      </w:tabs>
      <w:spacing w:after="100"/>
      <w:ind w:left="440"/>
    </w:pPr>
    <w:rPr>
      <w:lang w:val="fr-FR"/>
    </w:rPr>
  </w:style>
  <w:style w:type="paragraph" w:styleId="TableofFigures">
    <w:name w:val="table of figures"/>
    <w:basedOn w:val="Normal"/>
    <w:next w:val="Normal"/>
    <w:uiPriority w:val="99"/>
    <w:unhideWhenUsed/>
    <w:rsid w:val="00F41FD8"/>
    <w:pPr>
      <w:spacing w:after="0"/>
    </w:pPr>
    <w:rPr>
      <w:lang w:val="fr-FR"/>
    </w:rPr>
  </w:style>
  <w:style w:type="paragraph" w:styleId="TOC4">
    <w:name w:val="toc 4"/>
    <w:basedOn w:val="Normal"/>
    <w:next w:val="Normal"/>
    <w:autoRedefine/>
    <w:uiPriority w:val="39"/>
    <w:unhideWhenUsed/>
    <w:rsid w:val="00F41FD8"/>
    <w:pPr>
      <w:spacing w:after="100" w:line="240" w:lineRule="auto"/>
      <w:ind w:left="720"/>
    </w:pPr>
    <w:rPr>
      <w:rFonts w:eastAsiaTheme="minorEastAsia"/>
      <w:szCs w:val="24"/>
      <w:lang w:val="fr-FR" w:eastAsia="fr-FR"/>
    </w:rPr>
  </w:style>
  <w:style w:type="paragraph" w:styleId="TOC5">
    <w:name w:val="toc 5"/>
    <w:basedOn w:val="Normal"/>
    <w:next w:val="Normal"/>
    <w:autoRedefine/>
    <w:uiPriority w:val="39"/>
    <w:unhideWhenUsed/>
    <w:rsid w:val="00F41FD8"/>
    <w:pPr>
      <w:spacing w:after="100" w:line="240" w:lineRule="auto"/>
      <w:ind w:left="960"/>
    </w:pPr>
    <w:rPr>
      <w:rFonts w:eastAsiaTheme="minorEastAsia"/>
      <w:szCs w:val="24"/>
      <w:lang w:val="fr-FR" w:eastAsia="fr-FR"/>
    </w:rPr>
  </w:style>
  <w:style w:type="paragraph" w:styleId="TOC6">
    <w:name w:val="toc 6"/>
    <w:basedOn w:val="Normal"/>
    <w:next w:val="Normal"/>
    <w:autoRedefine/>
    <w:uiPriority w:val="39"/>
    <w:unhideWhenUsed/>
    <w:rsid w:val="00F41FD8"/>
    <w:pPr>
      <w:spacing w:after="100" w:line="240" w:lineRule="auto"/>
      <w:ind w:left="1200"/>
    </w:pPr>
    <w:rPr>
      <w:rFonts w:eastAsiaTheme="minorEastAsia"/>
      <w:szCs w:val="24"/>
      <w:lang w:val="fr-FR" w:eastAsia="fr-FR"/>
    </w:rPr>
  </w:style>
  <w:style w:type="paragraph" w:styleId="TOC7">
    <w:name w:val="toc 7"/>
    <w:basedOn w:val="Normal"/>
    <w:next w:val="Normal"/>
    <w:autoRedefine/>
    <w:uiPriority w:val="39"/>
    <w:unhideWhenUsed/>
    <w:rsid w:val="00F41FD8"/>
    <w:pPr>
      <w:spacing w:after="100" w:line="240" w:lineRule="auto"/>
      <w:ind w:left="1440"/>
    </w:pPr>
    <w:rPr>
      <w:rFonts w:eastAsiaTheme="minorEastAsia"/>
      <w:szCs w:val="24"/>
      <w:lang w:val="fr-FR" w:eastAsia="fr-FR"/>
    </w:rPr>
  </w:style>
  <w:style w:type="paragraph" w:styleId="TOC8">
    <w:name w:val="toc 8"/>
    <w:basedOn w:val="Normal"/>
    <w:next w:val="Normal"/>
    <w:autoRedefine/>
    <w:uiPriority w:val="39"/>
    <w:unhideWhenUsed/>
    <w:rsid w:val="00F41FD8"/>
    <w:pPr>
      <w:spacing w:after="100" w:line="240" w:lineRule="auto"/>
      <w:ind w:left="1680"/>
    </w:pPr>
    <w:rPr>
      <w:rFonts w:eastAsiaTheme="minorEastAsia"/>
      <w:szCs w:val="24"/>
      <w:lang w:val="fr-FR" w:eastAsia="fr-FR"/>
    </w:rPr>
  </w:style>
  <w:style w:type="paragraph" w:styleId="TOC9">
    <w:name w:val="toc 9"/>
    <w:basedOn w:val="Normal"/>
    <w:next w:val="Normal"/>
    <w:autoRedefine/>
    <w:uiPriority w:val="39"/>
    <w:unhideWhenUsed/>
    <w:rsid w:val="00F41FD8"/>
    <w:pPr>
      <w:spacing w:after="100" w:line="240" w:lineRule="auto"/>
      <w:ind w:left="1920"/>
    </w:pPr>
    <w:rPr>
      <w:rFonts w:eastAsiaTheme="minorEastAsia"/>
      <w:szCs w:val="24"/>
      <w:lang w:val="fr-FR" w:eastAsia="fr-FR"/>
    </w:rPr>
  </w:style>
  <w:style w:type="character" w:customStyle="1" w:styleId="y2iqfc">
    <w:name w:val="y2iqfc"/>
    <w:basedOn w:val="DefaultParagraphFont"/>
    <w:rsid w:val="00F41FD8"/>
  </w:style>
  <w:style w:type="table" w:customStyle="1" w:styleId="TableGrid0">
    <w:name w:val="TableGrid"/>
    <w:rsid w:val="00F41FD8"/>
    <w:pPr>
      <w:spacing w:after="0" w:line="240" w:lineRule="auto"/>
    </w:pPr>
    <w:rPr>
      <w:rFonts w:eastAsiaTheme="minorEastAsia"/>
      <w:lang w:eastAsia="fr-FR"/>
    </w:rPr>
    <w:tblPr>
      <w:tblCellMar>
        <w:top w:w="0" w:type="dxa"/>
        <w:left w:w="0" w:type="dxa"/>
        <w:bottom w:w="0" w:type="dxa"/>
        <w:right w:w="0" w:type="dxa"/>
      </w:tblCellMar>
    </w:tblPr>
  </w:style>
  <w:style w:type="paragraph" w:customStyle="1" w:styleId="p">
    <w:name w:val="p"/>
    <w:basedOn w:val="Normal"/>
    <w:link w:val="pCar"/>
    <w:rsid w:val="00F41FD8"/>
    <w:pPr>
      <w:spacing w:before="100" w:beforeAutospacing="1" w:after="100" w:afterAutospacing="1" w:line="240" w:lineRule="auto"/>
    </w:pPr>
    <w:rPr>
      <w:rFonts w:eastAsia="Times New Roman" w:cs="Times New Roman"/>
      <w:szCs w:val="24"/>
    </w:rPr>
  </w:style>
  <w:style w:type="character" w:customStyle="1" w:styleId="apple-converted-space">
    <w:name w:val="apple-converted-space"/>
    <w:basedOn w:val="DefaultParagraphFont"/>
    <w:rsid w:val="00F41FD8"/>
  </w:style>
  <w:style w:type="character" w:styleId="Emphasis">
    <w:name w:val="Emphasis"/>
    <w:basedOn w:val="DefaultParagraphFont"/>
    <w:uiPriority w:val="20"/>
    <w:qFormat/>
    <w:rsid w:val="00F41FD8"/>
    <w:rPr>
      <w:i/>
      <w:iCs/>
    </w:rPr>
  </w:style>
  <w:style w:type="character" w:styleId="FollowedHyperlink">
    <w:name w:val="FollowedHyperlink"/>
    <w:basedOn w:val="DefaultParagraphFont"/>
    <w:uiPriority w:val="99"/>
    <w:semiHidden/>
    <w:unhideWhenUsed/>
    <w:rsid w:val="00F41FD8"/>
    <w:rPr>
      <w:color w:val="954F72" w:themeColor="followedHyperlink"/>
      <w:u w:val="single"/>
    </w:rPr>
  </w:style>
  <w:style w:type="paragraph" w:styleId="Revision">
    <w:name w:val="Revision"/>
    <w:hidden/>
    <w:uiPriority w:val="99"/>
    <w:semiHidden/>
    <w:rsid w:val="00F41FD8"/>
    <w:pPr>
      <w:spacing w:after="0" w:line="240" w:lineRule="auto"/>
    </w:pPr>
    <w:rPr>
      <w:lang w:val="en-GB"/>
    </w:rPr>
  </w:style>
  <w:style w:type="character" w:styleId="CommentReference">
    <w:name w:val="annotation reference"/>
    <w:basedOn w:val="DefaultParagraphFont"/>
    <w:uiPriority w:val="99"/>
    <w:unhideWhenUsed/>
    <w:rsid w:val="00F41FD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F41FD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F41FD8"/>
    <w:rPr>
      <w:sz w:val="20"/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unhideWhenUsed/>
    <w:rsid w:val="00F41FD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rsid w:val="00F41FD8"/>
    <w:rPr>
      <w:b/>
      <w:bCs/>
      <w:sz w:val="20"/>
      <w:szCs w:val="20"/>
      <w:lang w:val="en-GB"/>
    </w:rPr>
  </w:style>
  <w:style w:type="paragraph" w:styleId="TOCHeading">
    <w:name w:val="TOC Heading"/>
    <w:basedOn w:val="Heading1"/>
    <w:next w:val="Normal"/>
    <w:uiPriority w:val="39"/>
    <w:unhideWhenUsed/>
    <w:qFormat/>
    <w:rsid w:val="00F41FD8"/>
    <w:pPr>
      <w:keepNext/>
      <w:keepLines/>
      <w:widowControl/>
      <w:autoSpaceDE/>
      <w:autoSpaceDN/>
      <w:spacing w:before="240" w:line="259" w:lineRule="auto"/>
      <w:outlineLvl w:val="9"/>
    </w:pPr>
    <w:rPr>
      <w:rFonts w:asciiTheme="majorHAnsi" w:eastAsiaTheme="majorEastAsia" w:hAnsiTheme="majorHAnsi" w:cstheme="majorBidi"/>
      <w:b w:val="0"/>
      <w:bCs w:val="0"/>
      <w:color w:val="2E74B5" w:themeColor="accent1" w:themeShade="BF"/>
      <w:sz w:val="32"/>
      <w:szCs w:val="32"/>
      <w:lang w:eastAsia="fr-FR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F41FD8"/>
    <w:rPr>
      <w:color w:val="605E5C"/>
      <w:shd w:val="clear" w:color="auto" w:fill="E1DFDD"/>
    </w:rPr>
  </w:style>
  <w:style w:type="paragraph" w:styleId="NoSpacing">
    <w:name w:val="No Spacing"/>
    <w:uiPriority w:val="1"/>
    <w:rsid w:val="00F41FD8"/>
    <w:pPr>
      <w:spacing w:after="0" w:line="240" w:lineRule="auto"/>
    </w:pPr>
  </w:style>
  <w:style w:type="character" w:customStyle="1" w:styleId="pCar">
    <w:name w:val="p Car"/>
    <w:basedOn w:val="DefaultParagraphFont"/>
    <w:link w:val="p"/>
    <w:rsid w:val="00F41FD8"/>
    <w:rPr>
      <w:rFonts w:ascii="Times New Roman" w:eastAsia="Times New Roman" w:hAnsi="Times New Roman" w:cs="Times New Roman"/>
      <w:sz w:val="24"/>
      <w:szCs w:val="24"/>
      <w:lang w:val="en-GB"/>
    </w:rPr>
  </w:style>
  <w:style w:type="paragraph" w:customStyle="1" w:styleId="no-padding-p">
    <w:name w:val="no-padding-p"/>
    <w:basedOn w:val="Normal"/>
    <w:rsid w:val="00F41FD8"/>
    <w:pPr>
      <w:spacing w:before="100" w:beforeAutospacing="1" w:after="100" w:afterAutospacing="1" w:line="240" w:lineRule="auto"/>
      <w:jc w:val="both"/>
    </w:pPr>
    <w:rPr>
      <w:rFonts w:eastAsia="Times New Roman" w:cs="Times New Roman"/>
      <w:szCs w:val="24"/>
      <w:lang w:val="fr-FR" w:eastAsia="fr-FR"/>
    </w:rPr>
  </w:style>
  <w:style w:type="character" w:customStyle="1" w:styleId="ptsansboldgray">
    <w:name w:val="ptsansboldgray"/>
    <w:basedOn w:val="DefaultParagraphFont"/>
    <w:rsid w:val="00F41FD8"/>
  </w:style>
  <w:style w:type="character" w:styleId="Strong">
    <w:name w:val="Strong"/>
    <w:basedOn w:val="DefaultParagraphFont"/>
    <w:qFormat/>
    <w:rsid w:val="00F41FD8"/>
    <w:rPr>
      <w:b/>
      <w:bCs/>
    </w:rPr>
  </w:style>
  <w:style w:type="character" w:customStyle="1" w:styleId="disabledrug">
    <w:name w:val="disabledrug"/>
    <w:basedOn w:val="DefaultParagraphFont"/>
    <w:rsid w:val="00F41FD8"/>
  </w:style>
  <w:style w:type="character" w:styleId="LineNumber">
    <w:name w:val="line number"/>
    <w:basedOn w:val="DefaultParagraphFont"/>
    <w:uiPriority w:val="99"/>
    <w:semiHidden/>
    <w:unhideWhenUsed/>
    <w:rsid w:val="00F41FD8"/>
  </w:style>
  <w:style w:type="table" w:customStyle="1" w:styleId="Grilledutableau1">
    <w:name w:val="Grille du tableau1"/>
    <w:basedOn w:val="TableNormal"/>
    <w:next w:val="TableGrid"/>
    <w:uiPriority w:val="39"/>
    <w:rsid w:val="00F41FD8"/>
    <w:pPr>
      <w:spacing w:after="0" w:line="240" w:lineRule="auto"/>
    </w:pPr>
    <w:rPr>
      <w:rFonts w:ascii="Calibri" w:eastAsia="SimSun" w:hAnsi="Calibri" w:cs="Vrinda"/>
      <w:sz w:val="20"/>
      <w:szCs w:val="20"/>
      <w:lang w:eastAsia="fr-FR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Aucuneliste1">
    <w:name w:val="Aucune liste1"/>
    <w:next w:val="NoList"/>
    <w:uiPriority w:val="99"/>
    <w:semiHidden/>
    <w:unhideWhenUsed/>
    <w:rsid w:val="00F41FD8"/>
  </w:style>
  <w:style w:type="character" w:styleId="PlaceholderText">
    <w:name w:val="Placeholder Text"/>
    <w:basedOn w:val="DefaultParagraphFont"/>
    <w:uiPriority w:val="99"/>
    <w:rsid w:val="00F41FD8"/>
    <w:rPr>
      <w:color w:val="808080"/>
    </w:rPr>
  </w:style>
  <w:style w:type="table" w:customStyle="1" w:styleId="Grilledutableau2">
    <w:name w:val="Grille du tableau2"/>
    <w:basedOn w:val="TableNormal"/>
    <w:next w:val="TableGrid"/>
    <w:uiPriority w:val="59"/>
    <w:rsid w:val="00F41FD8"/>
    <w:pPr>
      <w:spacing w:after="0" w:line="240" w:lineRule="auto"/>
    </w:pPr>
    <w:rPr>
      <w:rFonts w:ascii="Calibri" w:eastAsia="Calibri" w:hAnsi="Calibri" w:cs="SimSun"/>
      <w:lang w:val="en-US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paragraph" w:styleId="BodyText2">
    <w:name w:val="Body Text 2"/>
    <w:basedOn w:val="Normal"/>
    <w:link w:val="BodyText2Char"/>
    <w:rsid w:val="00F41FD8"/>
    <w:pPr>
      <w:spacing w:after="120" w:line="480" w:lineRule="auto"/>
    </w:pPr>
    <w:rPr>
      <w:rFonts w:eastAsia="Times New Roman" w:cs="Times New Roman"/>
      <w:szCs w:val="24"/>
      <w:lang w:val="en-US" w:eastAsia="fr-FR"/>
    </w:rPr>
  </w:style>
  <w:style w:type="character" w:customStyle="1" w:styleId="BodyText2Char">
    <w:name w:val="Body Text 2 Char"/>
    <w:basedOn w:val="DefaultParagraphFont"/>
    <w:link w:val="BodyText2"/>
    <w:rsid w:val="00F41FD8"/>
    <w:rPr>
      <w:rFonts w:ascii="Times New Roman" w:eastAsia="Times New Roman" w:hAnsi="Times New Roman" w:cs="Times New Roman"/>
      <w:sz w:val="24"/>
      <w:szCs w:val="24"/>
      <w:lang w:val="en-US" w:eastAsia="fr-FR"/>
    </w:rPr>
  </w:style>
  <w:style w:type="paragraph" w:customStyle="1" w:styleId="articletitleparagraph">
    <w:name w:val="articletitleparagraph"/>
    <w:basedOn w:val="Normal"/>
    <w:rsid w:val="00F41FD8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val="fr-FR" w:eastAsia="fr-FR"/>
    </w:rPr>
  </w:style>
  <w:style w:type="paragraph" w:customStyle="1" w:styleId="authorlistparagraph">
    <w:name w:val="authorlistparagraph"/>
    <w:basedOn w:val="Normal"/>
    <w:rsid w:val="00F41FD8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val="fr-FR" w:eastAsia="fr-FR"/>
    </w:rPr>
  </w:style>
  <w:style w:type="paragraph" w:customStyle="1" w:styleId="Default">
    <w:name w:val="Default"/>
    <w:rsid w:val="00F41FD8"/>
    <w:pPr>
      <w:autoSpaceDE w:val="0"/>
      <w:autoSpaceDN w:val="0"/>
      <w:adjustRightInd w:val="0"/>
      <w:spacing w:after="0" w:line="240" w:lineRule="auto"/>
    </w:pPr>
    <w:rPr>
      <w:rFonts w:ascii="Gill Sans MT" w:eastAsia="Calibri" w:hAnsi="Gill Sans MT" w:cs="Gill Sans MT"/>
      <w:color w:val="000000"/>
      <w:sz w:val="24"/>
      <w:szCs w:val="24"/>
      <w:lang w:eastAsia="fr-FR"/>
    </w:rPr>
  </w:style>
  <w:style w:type="character" w:customStyle="1" w:styleId="A6">
    <w:name w:val="A6"/>
    <w:uiPriority w:val="99"/>
    <w:rsid w:val="00F41FD8"/>
    <w:rPr>
      <w:rFonts w:cs="Gill Sans MT"/>
      <w:color w:val="000000"/>
      <w:sz w:val="48"/>
      <w:szCs w:val="48"/>
    </w:rPr>
  </w:style>
  <w:style w:type="character" w:customStyle="1" w:styleId="A7">
    <w:name w:val="A7"/>
    <w:uiPriority w:val="99"/>
    <w:rsid w:val="00F41FD8"/>
    <w:rPr>
      <w:rFonts w:cs="Gill Sans MT"/>
      <w:color w:val="000000"/>
      <w:sz w:val="20"/>
      <w:szCs w:val="20"/>
    </w:rPr>
  </w:style>
  <w:style w:type="character" w:customStyle="1" w:styleId="A8">
    <w:name w:val="A8"/>
    <w:uiPriority w:val="99"/>
    <w:rsid w:val="00F41FD8"/>
    <w:rPr>
      <w:rFonts w:cs="Gill Sans MT"/>
      <w:color w:val="000000"/>
      <w:sz w:val="11"/>
      <w:szCs w:val="11"/>
    </w:rPr>
  </w:style>
  <w:style w:type="character" w:customStyle="1" w:styleId="fontstyle01">
    <w:name w:val="fontstyle01"/>
    <w:rsid w:val="00F41FD8"/>
    <w:rPr>
      <w:rFonts w:ascii="TimesNewRomanPS-BoldMT" w:hAnsi="TimesNewRomanPS-BoldMT" w:hint="default"/>
      <w:b/>
      <w:bCs/>
      <w:i w:val="0"/>
      <w:iCs w:val="0"/>
      <w:color w:val="000080"/>
      <w:sz w:val="36"/>
      <w:szCs w:val="36"/>
    </w:rPr>
  </w:style>
  <w:style w:type="character" w:customStyle="1" w:styleId="fontstyle21">
    <w:name w:val="fontstyle21"/>
    <w:rsid w:val="00F41FD8"/>
    <w:rPr>
      <w:rFonts w:ascii="TimesNewRomanPSMT" w:hAnsi="TimesNewRomanPSMT" w:hint="default"/>
      <w:b w:val="0"/>
      <w:bCs w:val="0"/>
      <w:i w:val="0"/>
      <w:iCs w:val="0"/>
      <w:color w:val="242021"/>
      <w:sz w:val="12"/>
      <w:szCs w:val="12"/>
    </w:rPr>
  </w:style>
  <w:style w:type="character" w:customStyle="1" w:styleId="Corpsdutexte">
    <w:name w:val="Corps du texte_"/>
    <w:basedOn w:val="DefaultParagraphFont"/>
    <w:link w:val="Corpsdutexte1"/>
    <w:locked/>
    <w:rsid w:val="00F41FD8"/>
    <w:rPr>
      <w:rFonts w:ascii="Palatino Linotype" w:eastAsia="Palatino Linotype" w:hAnsi="Palatino Linotype" w:cs="Palatino Linotype"/>
      <w:sz w:val="26"/>
      <w:szCs w:val="26"/>
      <w:shd w:val="clear" w:color="auto" w:fill="FFFFFF"/>
    </w:rPr>
  </w:style>
  <w:style w:type="paragraph" w:customStyle="1" w:styleId="Corpsdutexte1">
    <w:name w:val="Corps du texte1"/>
    <w:basedOn w:val="Normal"/>
    <w:link w:val="Corpsdutexte"/>
    <w:rsid w:val="00F41FD8"/>
    <w:pPr>
      <w:shd w:val="clear" w:color="auto" w:fill="FFFFFF"/>
      <w:spacing w:before="1080" w:after="0" w:line="336" w:lineRule="exact"/>
    </w:pPr>
    <w:rPr>
      <w:rFonts w:ascii="Palatino Linotype" w:eastAsia="Palatino Linotype" w:hAnsi="Palatino Linotype" w:cs="Palatino Linotype"/>
      <w:sz w:val="26"/>
      <w:szCs w:val="26"/>
      <w:lang w:val="fr-FR"/>
    </w:rPr>
  </w:style>
  <w:style w:type="character" w:customStyle="1" w:styleId="Corpsdutexte3">
    <w:name w:val="Corps du texte (3)_"/>
    <w:basedOn w:val="DefaultParagraphFont"/>
    <w:link w:val="Corpsdutexte30"/>
    <w:locked/>
    <w:rsid w:val="00F41FD8"/>
    <w:rPr>
      <w:rFonts w:ascii="Palatino Linotype" w:eastAsia="Palatino Linotype" w:hAnsi="Palatino Linotype" w:cs="Palatino Linotype"/>
      <w:spacing w:val="10"/>
      <w:sz w:val="26"/>
      <w:szCs w:val="26"/>
      <w:shd w:val="clear" w:color="auto" w:fill="FFFFFF"/>
    </w:rPr>
  </w:style>
  <w:style w:type="paragraph" w:customStyle="1" w:styleId="Corpsdutexte30">
    <w:name w:val="Corps du texte (3)"/>
    <w:basedOn w:val="Normal"/>
    <w:link w:val="Corpsdutexte3"/>
    <w:rsid w:val="00F41FD8"/>
    <w:pPr>
      <w:shd w:val="clear" w:color="auto" w:fill="FFFFFF"/>
      <w:spacing w:after="420" w:line="0" w:lineRule="atLeast"/>
    </w:pPr>
    <w:rPr>
      <w:rFonts w:ascii="Palatino Linotype" w:eastAsia="Palatino Linotype" w:hAnsi="Palatino Linotype" w:cs="Palatino Linotype"/>
      <w:spacing w:val="10"/>
      <w:sz w:val="26"/>
      <w:szCs w:val="26"/>
      <w:lang w:val="fr-FR"/>
    </w:rPr>
  </w:style>
  <w:style w:type="character" w:customStyle="1" w:styleId="En-tte1">
    <w:name w:val="En-tête #1_"/>
    <w:basedOn w:val="DefaultParagraphFont"/>
    <w:link w:val="En-tte11"/>
    <w:locked/>
    <w:rsid w:val="00F41FD8"/>
    <w:rPr>
      <w:rFonts w:ascii="Arial Black" w:eastAsia="Arial Black" w:hAnsi="Arial Black" w:cs="Arial Black"/>
      <w:sz w:val="68"/>
      <w:szCs w:val="68"/>
      <w:shd w:val="clear" w:color="auto" w:fill="FFFFFF"/>
    </w:rPr>
  </w:style>
  <w:style w:type="paragraph" w:customStyle="1" w:styleId="En-tte11">
    <w:name w:val="En-tête #11"/>
    <w:basedOn w:val="Normal"/>
    <w:link w:val="En-tte1"/>
    <w:rsid w:val="00F41FD8"/>
    <w:pPr>
      <w:shd w:val="clear" w:color="auto" w:fill="FFFFFF"/>
      <w:spacing w:after="1080" w:line="0" w:lineRule="atLeast"/>
      <w:ind w:firstLine="340"/>
      <w:outlineLvl w:val="0"/>
    </w:pPr>
    <w:rPr>
      <w:rFonts w:ascii="Arial Black" w:eastAsia="Arial Black" w:hAnsi="Arial Black" w:cs="Arial Black"/>
      <w:sz w:val="68"/>
      <w:szCs w:val="68"/>
      <w:lang w:val="fr-FR"/>
    </w:rPr>
  </w:style>
  <w:style w:type="character" w:customStyle="1" w:styleId="En-tte10">
    <w:name w:val="En-tête #1"/>
    <w:basedOn w:val="En-tte1"/>
    <w:rsid w:val="00F41FD8"/>
    <w:rPr>
      <w:rFonts w:ascii="Arial Black" w:eastAsia="Arial Black" w:hAnsi="Arial Black" w:cs="Arial Black"/>
      <w:sz w:val="68"/>
      <w:szCs w:val="68"/>
      <w:shd w:val="clear" w:color="auto" w:fill="FFFFFF"/>
    </w:rPr>
  </w:style>
  <w:style w:type="character" w:customStyle="1" w:styleId="Corpsdutexte0">
    <w:name w:val="Corps du texte"/>
    <w:basedOn w:val="Corpsdutexte"/>
    <w:rsid w:val="00F41FD8"/>
    <w:rPr>
      <w:rFonts w:ascii="Palatino Linotype" w:eastAsia="Palatino Linotype" w:hAnsi="Palatino Linotype" w:cs="Palatino Linotype"/>
      <w:sz w:val="26"/>
      <w:szCs w:val="26"/>
      <w:u w:val="single"/>
      <w:shd w:val="clear" w:color="auto" w:fill="FFFFFF"/>
    </w:rPr>
  </w:style>
  <w:style w:type="paragraph" w:customStyle="1" w:styleId="Nom">
    <w:name w:val="Nom"/>
    <w:basedOn w:val="NoSpacing"/>
    <w:link w:val="NomChar"/>
    <w:uiPriority w:val="1"/>
    <w:rsid w:val="000E090D"/>
    <w:pPr>
      <w:numPr>
        <w:numId w:val="7"/>
      </w:numPr>
      <w:spacing w:line="360" w:lineRule="auto"/>
    </w:pPr>
    <w:rPr>
      <w:rFonts w:ascii="Gill Sans MT" w:eastAsia="Times New Roman" w:hAnsi="Gill Sans MT" w:cs="Times New Roman"/>
      <w:b/>
      <w:noProof/>
      <w:color w:val="3E3E67"/>
      <w:sz w:val="24"/>
      <w:szCs w:val="40"/>
    </w:rPr>
  </w:style>
  <w:style w:type="character" w:customStyle="1" w:styleId="NomChar">
    <w:name w:val="Nom Char"/>
    <w:basedOn w:val="DefaultParagraphFont"/>
    <w:link w:val="Nom"/>
    <w:uiPriority w:val="1"/>
    <w:rsid w:val="000E090D"/>
    <w:rPr>
      <w:rFonts w:ascii="Gill Sans MT" w:eastAsia="Times New Roman" w:hAnsi="Gill Sans MT" w:cs="Times New Roman"/>
      <w:b/>
      <w:noProof/>
      <w:color w:val="3E3E67"/>
      <w:sz w:val="24"/>
      <w:szCs w:val="40"/>
    </w:rPr>
  </w:style>
  <w:style w:type="character" w:customStyle="1" w:styleId="title-text">
    <w:name w:val="title-text"/>
    <w:basedOn w:val="DefaultParagraphFont"/>
    <w:rsid w:val="000E090D"/>
  </w:style>
  <w:style w:type="character" w:customStyle="1" w:styleId="els-display-text">
    <w:name w:val="els-display-text"/>
    <w:basedOn w:val="DefaultParagraphFont"/>
    <w:rsid w:val="000E090D"/>
  </w:style>
  <w:style w:type="character" w:customStyle="1" w:styleId="orcid--icon">
    <w:name w:val="orcid--icon"/>
    <w:basedOn w:val="DefaultParagraphFont"/>
    <w:rsid w:val="000E090D"/>
  </w:style>
  <w:style w:type="paragraph" w:customStyle="1" w:styleId="DataField11pt-Single">
    <w:name w:val="Data Field 11pt-Single"/>
    <w:basedOn w:val="Normal"/>
    <w:link w:val="DataField11pt-SingleChar"/>
    <w:rsid w:val="000E090D"/>
    <w:pPr>
      <w:autoSpaceDE w:val="0"/>
      <w:autoSpaceDN w:val="0"/>
      <w:spacing w:after="0" w:line="240" w:lineRule="auto"/>
    </w:pPr>
    <w:rPr>
      <w:rFonts w:ascii="Arial" w:eastAsia="Times New Roman" w:hAnsi="Arial" w:cs="Arial"/>
      <w:szCs w:val="20"/>
      <w:lang w:val="en-US"/>
    </w:rPr>
  </w:style>
  <w:style w:type="character" w:customStyle="1" w:styleId="DataField11pt-SingleChar">
    <w:name w:val="Data Field 11pt-Single Char"/>
    <w:basedOn w:val="DefaultParagraphFont"/>
    <w:link w:val="DataField11pt-Single"/>
    <w:rsid w:val="000E090D"/>
    <w:rPr>
      <w:rFonts w:ascii="Arial" w:eastAsia="Times New Roman" w:hAnsi="Arial" w:cs="Arial"/>
      <w:szCs w:val="20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2.png"/><Relationship Id="rId18" Type="http://schemas.openxmlformats.org/officeDocument/2006/relationships/image" Target="media/image6.png"/><Relationship Id="rId26" Type="http://schemas.openxmlformats.org/officeDocument/2006/relationships/image" Target="media/image14.png"/><Relationship Id="rId3" Type="http://schemas.openxmlformats.org/officeDocument/2006/relationships/styles" Target="styles.xml"/><Relationship Id="rId21" Type="http://schemas.openxmlformats.org/officeDocument/2006/relationships/image" Target="media/image9.png"/><Relationship Id="rId34" Type="http://schemas.openxmlformats.org/officeDocument/2006/relationships/image" Target="media/image22.png"/><Relationship Id="rId7" Type="http://schemas.openxmlformats.org/officeDocument/2006/relationships/endnotes" Target="endnotes.xml"/><Relationship Id="rId17" Type="http://schemas.openxmlformats.org/officeDocument/2006/relationships/image" Target="media/image5.png"/><Relationship Id="rId25" Type="http://schemas.openxmlformats.org/officeDocument/2006/relationships/image" Target="media/image13.png"/><Relationship Id="rId33" Type="http://schemas.openxmlformats.org/officeDocument/2006/relationships/image" Target="media/image21.png"/><Relationship Id="rId2" Type="http://schemas.openxmlformats.org/officeDocument/2006/relationships/numbering" Target="numbering.xml"/><Relationship Id="rId16" Type="http://schemas.openxmlformats.org/officeDocument/2006/relationships/image" Target="media/image4.png"/><Relationship Id="rId20" Type="http://schemas.openxmlformats.org/officeDocument/2006/relationships/image" Target="media/image8.png"/><Relationship Id="rId29" Type="http://schemas.openxmlformats.org/officeDocument/2006/relationships/image" Target="media/image17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24" Type="http://schemas.openxmlformats.org/officeDocument/2006/relationships/image" Target="media/image12.png"/><Relationship Id="rId32" Type="http://schemas.openxmlformats.org/officeDocument/2006/relationships/image" Target="media/image20.png"/><Relationship Id="rId5" Type="http://schemas.openxmlformats.org/officeDocument/2006/relationships/webSettings" Target="webSettings.xml"/><Relationship Id="rId15" Type="http://schemas.openxmlformats.org/officeDocument/2006/relationships/image" Target="media/image3.png"/><Relationship Id="rId23" Type="http://schemas.openxmlformats.org/officeDocument/2006/relationships/image" Target="media/image11.png"/><Relationship Id="rId28" Type="http://schemas.openxmlformats.org/officeDocument/2006/relationships/image" Target="media/image16.png"/><Relationship Id="rId36" Type="http://schemas.openxmlformats.org/officeDocument/2006/relationships/theme" Target="theme/theme1.xml"/><Relationship Id="rId19" Type="http://schemas.openxmlformats.org/officeDocument/2006/relationships/image" Target="media/image7.png"/><Relationship Id="rId31" Type="http://schemas.openxmlformats.org/officeDocument/2006/relationships/image" Target="media/image19.png"/><Relationship Id="rId4" Type="http://schemas.openxmlformats.org/officeDocument/2006/relationships/settings" Target="settings.xml"/><Relationship Id="rId14" Type="http://schemas.openxmlformats.org/officeDocument/2006/relationships/footer" Target="footer1.xml"/><Relationship Id="rId22" Type="http://schemas.openxmlformats.org/officeDocument/2006/relationships/image" Target="media/image10.png"/><Relationship Id="rId27" Type="http://schemas.openxmlformats.org/officeDocument/2006/relationships/image" Target="media/image15.png"/><Relationship Id="rId30" Type="http://schemas.openxmlformats.org/officeDocument/2006/relationships/image" Target="media/image18.png"/><Relationship Id="rId35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D773DA1-C85A-4345-9FE8-F0A87DCBEFC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7</TotalTime>
  <Pages>10</Pages>
  <Words>1847</Words>
  <Characters>10528</Characters>
  <Application>Microsoft Office Word</Application>
  <DocSecurity>0</DocSecurity>
  <Lines>87</Lines>
  <Paragraphs>24</Paragraphs>
  <ScaleCrop>false</ScaleCrop>
  <HeadingPairs>
    <vt:vector size="4" baseType="variant">
      <vt:variant>
        <vt:lpstr>Titre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235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esearch proposal written by Koudoum</dc:creator>
  <cp:keywords/>
  <dc:description/>
  <cp:lastModifiedBy>Administrator</cp:lastModifiedBy>
  <cp:revision>6</cp:revision>
  <cp:lastPrinted>2024-07-29T07:58:00Z</cp:lastPrinted>
  <dcterms:created xsi:type="dcterms:W3CDTF">2024-12-03T16:23:00Z</dcterms:created>
  <dcterms:modified xsi:type="dcterms:W3CDTF">2025-01-17T19:1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92b49572-9fb4-4c72-86e2-c2761509458c</vt:lpwstr>
  </property>
</Properties>
</file>